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85715545" w:displacedByCustomXml="next"/>
    <w:bookmarkEnd w:id="0" w:displacedByCustomXml="next"/>
    <w:sdt>
      <w:sdtPr>
        <w:rPr>
          <w:rFonts w:eastAsiaTheme="majorEastAsia" w:cs="Times New Roman"/>
          <w:b/>
          <w:color w:val="000000" w:themeColor="text1"/>
          <w:sz w:val="24"/>
          <w:szCs w:val="24"/>
        </w:rPr>
        <w:id w:val="2050566793"/>
        <w:docPartObj>
          <w:docPartGallery w:val="Cover Pages"/>
          <w:docPartUnique/>
        </w:docPartObj>
      </w:sdtPr>
      <w:sdtEndPr>
        <w:rPr>
          <w:rFonts w:cstheme="majorBidi"/>
          <w:szCs w:val="32"/>
        </w:rPr>
      </w:sdtEndPr>
      <w:sdtContent>
        <w:p w14:paraId="74B992F9" w14:textId="77777777" w:rsidR="00851D9C" w:rsidRPr="00851D9C" w:rsidRDefault="00851D9C" w:rsidP="002149DF">
          <w:pPr>
            <w:spacing w:line="360" w:lineRule="auto"/>
            <w:jc w:val="center"/>
            <w:rPr>
              <w:rFonts w:eastAsiaTheme="majorEastAsia" w:cs="Times New Roman"/>
              <w:b/>
              <w:color w:val="000000" w:themeColor="text1"/>
              <w:sz w:val="24"/>
              <w:szCs w:val="24"/>
            </w:rPr>
          </w:pPr>
        </w:p>
        <w:p w14:paraId="25CBEFE1" w14:textId="335DAC75" w:rsidR="00090418" w:rsidRPr="00F121F8" w:rsidRDefault="00F121F8" w:rsidP="002149DF">
          <w:pPr>
            <w:spacing w:line="360" w:lineRule="auto"/>
            <w:jc w:val="center"/>
            <w:rPr>
              <w:rFonts w:cs="Times New Roman"/>
              <w:b/>
              <w:sz w:val="24"/>
              <w:szCs w:val="24"/>
            </w:rPr>
          </w:pPr>
          <w:r>
            <w:rPr>
              <w:rFonts w:cs="Times New Roman"/>
              <w:b/>
              <w:sz w:val="24"/>
              <w:szCs w:val="24"/>
            </w:rPr>
            <w:t xml:space="preserve">IMPLEMENTASI </w:t>
          </w:r>
          <w:r w:rsidR="00BB2DF4">
            <w:rPr>
              <w:rFonts w:cs="Times New Roman"/>
              <w:b/>
              <w:sz w:val="24"/>
              <w:szCs w:val="24"/>
            </w:rPr>
            <w:t xml:space="preserve"> </w:t>
          </w:r>
          <w:r w:rsidR="00BB2DF4">
            <w:rPr>
              <w:rFonts w:cs="Times New Roman"/>
              <w:b/>
              <w:i/>
              <w:iCs/>
              <w:sz w:val="24"/>
              <w:szCs w:val="24"/>
            </w:rPr>
            <w:t>SOCIAL MEDIA MARKETING</w:t>
          </w:r>
          <w:r>
            <w:rPr>
              <w:rFonts w:cs="Times New Roman"/>
              <w:b/>
              <w:sz w:val="24"/>
              <w:szCs w:val="24"/>
            </w:rPr>
            <w:t xml:space="preserve"> SEBAGAI STRATEGI PEMASARAN UNTUK MENINGKATKAN PENDAPATAN UMKM BIDANG KULINER DI KABUPATEN PEMALANG</w:t>
          </w:r>
        </w:p>
        <w:p w14:paraId="7B652529" w14:textId="6A7203A4" w:rsidR="005E27B0" w:rsidRPr="00851D9C" w:rsidRDefault="005E27B0" w:rsidP="002149DF">
          <w:pPr>
            <w:spacing w:line="360" w:lineRule="auto"/>
            <w:jc w:val="center"/>
            <w:rPr>
              <w:rFonts w:cs="Times New Roman"/>
              <w:b/>
              <w:sz w:val="24"/>
              <w:szCs w:val="24"/>
            </w:rPr>
          </w:pPr>
          <w:r>
            <w:rPr>
              <w:rFonts w:cs="Times New Roman"/>
              <w:b/>
              <w:sz w:val="24"/>
              <w:szCs w:val="24"/>
            </w:rPr>
            <w:t xml:space="preserve">(Studi Kasus </w:t>
          </w:r>
          <w:r w:rsidR="0050714E" w:rsidRPr="0050714E">
            <w:rPr>
              <w:rFonts w:cs="Times New Roman"/>
              <w:b/>
              <w:i/>
              <w:iCs/>
              <w:sz w:val="24"/>
              <w:szCs w:val="24"/>
            </w:rPr>
            <w:t>Coffe</w:t>
          </w:r>
          <w:r w:rsidR="006B7EEA">
            <w:rPr>
              <w:rFonts w:cs="Times New Roman"/>
              <w:b/>
              <w:i/>
              <w:iCs/>
              <w:sz w:val="24"/>
              <w:szCs w:val="24"/>
            </w:rPr>
            <w:t>e</w:t>
          </w:r>
          <w:r w:rsidR="00EF3C51">
            <w:rPr>
              <w:rFonts w:cs="Times New Roman"/>
              <w:b/>
              <w:i/>
              <w:iCs/>
              <w:sz w:val="24"/>
              <w:szCs w:val="24"/>
            </w:rPr>
            <w:t xml:space="preserve"> </w:t>
          </w:r>
          <w:r w:rsidR="0050714E" w:rsidRPr="0050714E">
            <w:rPr>
              <w:rFonts w:cs="Times New Roman"/>
              <w:b/>
              <w:i/>
              <w:iCs/>
              <w:sz w:val="24"/>
              <w:szCs w:val="24"/>
            </w:rPr>
            <w:t>Shop</w:t>
          </w:r>
          <w:r w:rsidR="0050714E">
            <w:rPr>
              <w:rFonts w:cs="Times New Roman"/>
              <w:b/>
              <w:sz w:val="24"/>
              <w:szCs w:val="24"/>
            </w:rPr>
            <w:t xml:space="preserve"> Pikaco)</w:t>
          </w:r>
        </w:p>
        <w:p w14:paraId="1BBE46E9" w14:textId="3B4D0DFE" w:rsidR="00090418" w:rsidRPr="00851D9C" w:rsidRDefault="00090418" w:rsidP="002149DF">
          <w:pPr>
            <w:spacing w:line="360" w:lineRule="auto"/>
            <w:jc w:val="center"/>
            <w:rPr>
              <w:rFonts w:cs="Times New Roman"/>
              <w:b/>
              <w:sz w:val="24"/>
              <w:szCs w:val="24"/>
            </w:rPr>
          </w:pPr>
          <w:r w:rsidRPr="00851D9C">
            <w:rPr>
              <w:rFonts w:cs="Times New Roman"/>
              <w:b/>
              <w:sz w:val="24"/>
              <w:szCs w:val="24"/>
            </w:rPr>
            <w:t xml:space="preserve">SKRIPSI </w:t>
          </w:r>
        </w:p>
        <w:p w14:paraId="6DB306A6" w14:textId="33EB5968" w:rsidR="00090418" w:rsidRPr="0078722A" w:rsidRDefault="00090418" w:rsidP="002149DF">
          <w:pPr>
            <w:spacing w:line="360" w:lineRule="auto"/>
            <w:jc w:val="center"/>
            <w:rPr>
              <w:rFonts w:cs="Times New Roman"/>
              <w:sz w:val="24"/>
              <w:szCs w:val="24"/>
            </w:rPr>
          </w:pPr>
          <w:r w:rsidRPr="0078722A">
            <w:rPr>
              <w:rFonts w:cs="Times New Roman"/>
              <w:sz w:val="24"/>
              <w:szCs w:val="24"/>
            </w:rPr>
            <w:t>Di</w:t>
          </w:r>
          <w:r w:rsidR="00555BF3">
            <w:rPr>
              <w:rFonts w:cs="Times New Roman"/>
              <w:sz w:val="24"/>
              <w:szCs w:val="24"/>
            </w:rPr>
            <w:t>susun</w:t>
          </w:r>
          <w:r w:rsidRPr="0078722A">
            <w:rPr>
              <w:rFonts w:cs="Times New Roman"/>
              <w:sz w:val="24"/>
              <w:szCs w:val="24"/>
            </w:rPr>
            <w:t xml:space="preserve"> </w:t>
          </w:r>
          <w:r w:rsidR="00555BF3">
            <w:rPr>
              <w:rFonts w:cs="Times New Roman"/>
              <w:sz w:val="24"/>
              <w:szCs w:val="24"/>
            </w:rPr>
            <w:t>u</w:t>
          </w:r>
          <w:r w:rsidRPr="0078722A">
            <w:rPr>
              <w:rFonts w:cs="Times New Roman"/>
              <w:sz w:val="24"/>
              <w:szCs w:val="24"/>
            </w:rPr>
            <w:t xml:space="preserve">ntuk </w:t>
          </w:r>
          <w:r w:rsidR="00555BF3">
            <w:rPr>
              <w:rFonts w:cs="Times New Roman"/>
              <w:sz w:val="24"/>
              <w:szCs w:val="24"/>
            </w:rPr>
            <w:t>m</w:t>
          </w:r>
          <w:r w:rsidRPr="0078722A">
            <w:rPr>
              <w:rFonts w:cs="Times New Roman"/>
              <w:sz w:val="24"/>
              <w:szCs w:val="24"/>
            </w:rPr>
            <w:t xml:space="preserve">emenuhi Tugas dan Melengkapi Syarat </w:t>
          </w:r>
        </w:p>
        <w:p w14:paraId="5B68C245" w14:textId="643B98A9" w:rsidR="00090418" w:rsidRPr="0078722A" w:rsidRDefault="00090418" w:rsidP="0078722A">
          <w:pPr>
            <w:spacing w:line="360" w:lineRule="auto"/>
            <w:jc w:val="center"/>
            <w:rPr>
              <w:rFonts w:cs="Times New Roman"/>
              <w:sz w:val="24"/>
              <w:szCs w:val="24"/>
            </w:rPr>
          </w:pPr>
          <w:r w:rsidRPr="0078722A">
            <w:rPr>
              <w:rFonts w:cs="Times New Roman"/>
              <w:sz w:val="24"/>
              <w:szCs w:val="24"/>
            </w:rPr>
            <w:t xml:space="preserve">Guna Memperoleh Gelar Sarjana </w:t>
          </w:r>
          <w:r w:rsidR="0078722A" w:rsidRPr="0078722A">
            <w:rPr>
              <w:rFonts w:cs="Times New Roman"/>
              <w:sz w:val="24"/>
              <w:szCs w:val="24"/>
            </w:rPr>
            <w:t>Strata S.1</w:t>
          </w:r>
          <w:r w:rsidRPr="0078722A">
            <w:rPr>
              <w:rFonts w:cs="Times New Roman"/>
              <w:sz w:val="24"/>
              <w:szCs w:val="24"/>
            </w:rPr>
            <w:t xml:space="preserve"> dalam Ilmu Manajemen</w:t>
          </w:r>
        </w:p>
        <w:p w14:paraId="3F2AACF6" w14:textId="5E12B45F" w:rsidR="00090418" w:rsidRPr="00851D9C" w:rsidRDefault="00090418" w:rsidP="002149DF">
          <w:pPr>
            <w:spacing w:line="360" w:lineRule="auto"/>
            <w:jc w:val="center"/>
            <w:rPr>
              <w:rFonts w:cs="Times New Roman"/>
              <w:sz w:val="24"/>
              <w:szCs w:val="24"/>
            </w:rPr>
          </w:pPr>
          <w:r w:rsidRPr="00851D9C">
            <w:rPr>
              <w:rFonts w:cs="Times New Roman"/>
              <w:noProof/>
              <w:sz w:val="24"/>
              <w:szCs w:val="24"/>
              <w:lang w:val="en-US"/>
            </w:rPr>
            <w:drawing>
              <wp:inline distT="0" distB="0" distL="0" distR="0" wp14:anchorId="68064229" wp14:editId="69B91347">
                <wp:extent cx="1819386" cy="257694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3477" cy="2611069"/>
                        </a:xfrm>
                        <a:prstGeom prst="rect">
                          <a:avLst/>
                        </a:prstGeom>
                        <a:noFill/>
                      </pic:spPr>
                    </pic:pic>
                  </a:graphicData>
                </a:graphic>
              </wp:inline>
            </w:drawing>
          </w:r>
        </w:p>
        <w:p w14:paraId="41D76497" w14:textId="77777777" w:rsidR="0078722A" w:rsidRDefault="0078722A" w:rsidP="008242AE">
          <w:pPr>
            <w:spacing w:line="360" w:lineRule="auto"/>
            <w:rPr>
              <w:rFonts w:cs="Times New Roman"/>
              <w:b/>
              <w:sz w:val="24"/>
              <w:szCs w:val="24"/>
            </w:rPr>
          </w:pPr>
        </w:p>
        <w:p w14:paraId="633A2DBC" w14:textId="5D5C87ED" w:rsidR="00090418" w:rsidRPr="00851D9C" w:rsidRDefault="00090418" w:rsidP="002149DF">
          <w:pPr>
            <w:spacing w:line="360" w:lineRule="auto"/>
            <w:jc w:val="center"/>
            <w:rPr>
              <w:rFonts w:cs="Times New Roman"/>
              <w:b/>
              <w:sz w:val="24"/>
              <w:szCs w:val="24"/>
            </w:rPr>
          </w:pPr>
          <w:r w:rsidRPr="00851D9C">
            <w:rPr>
              <w:rFonts w:cs="Times New Roman"/>
              <w:b/>
              <w:sz w:val="24"/>
              <w:szCs w:val="24"/>
            </w:rPr>
            <w:t>Disusun Oleh :</w:t>
          </w:r>
        </w:p>
        <w:p w14:paraId="49F9735E" w14:textId="77777777" w:rsidR="00090418" w:rsidRPr="00851D9C" w:rsidRDefault="00090418" w:rsidP="002149DF">
          <w:pPr>
            <w:spacing w:line="360" w:lineRule="auto"/>
            <w:jc w:val="center"/>
            <w:rPr>
              <w:rFonts w:cs="Times New Roman"/>
              <w:b/>
              <w:sz w:val="24"/>
              <w:szCs w:val="24"/>
            </w:rPr>
          </w:pPr>
          <w:r w:rsidRPr="00851D9C">
            <w:rPr>
              <w:rFonts w:cs="Times New Roman"/>
              <w:b/>
              <w:sz w:val="24"/>
              <w:szCs w:val="24"/>
            </w:rPr>
            <w:t>Puput Maulidatul Nabila</w:t>
          </w:r>
        </w:p>
        <w:p w14:paraId="01CBB079" w14:textId="77777777" w:rsidR="00090418" w:rsidRPr="00851D9C" w:rsidRDefault="00090418" w:rsidP="002149DF">
          <w:pPr>
            <w:spacing w:line="360" w:lineRule="auto"/>
            <w:jc w:val="center"/>
            <w:rPr>
              <w:rFonts w:cs="Times New Roman"/>
              <w:b/>
              <w:sz w:val="24"/>
              <w:szCs w:val="24"/>
            </w:rPr>
          </w:pPr>
          <w:r w:rsidRPr="00851D9C">
            <w:rPr>
              <w:rFonts w:cs="Times New Roman"/>
              <w:b/>
              <w:sz w:val="24"/>
              <w:szCs w:val="24"/>
            </w:rPr>
            <w:t>NIM 2005056075</w:t>
          </w:r>
        </w:p>
        <w:p w14:paraId="15B54BFB" w14:textId="77777777" w:rsidR="00090418" w:rsidRPr="00851D9C" w:rsidRDefault="00090418" w:rsidP="00297779">
          <w:pPr>
            <w:spacing w:line="360" w:lineRule="auto"/>
            <w:rPr>
              <w:rFonts w:cs="Times New Roman"/>
              <w:sz w:val="24"/>
              <w:szCs w:val="24"/>
            </w:rPr>
          </w:pPr>
        </w:p>
        <w:p w14:paraId="6730A550" w14:textId="77777777" w:rsidR="00090418" w:rsidRPr="00851D9C" w:rsidRDefault="00090418" w:rsidP="002149DF">
          <w:pPr>
            <w:spacing w:line="360" w:lineRule="auto"/>
            <w:jc w:val="center"/>
            <w:rPr>
              <w:rFonts w:cs="Times New Roman"/>
              <w:b/>
              <w:bCs/>
              <w:sz w:val="24"/>
              <w:szCs w:val="24"/>
            </w:rPr>
          </w:pPr>
          <w:r w:rsidRPr="00851D9C">
            <w:rPr>
              <w:rFonts w:cs="Times New Roman"/>
              <w:b/>
              <w:bCs/>
              <w:sz w:val="24"/>
              <w:szCs w:val="24"/>
            </w:rPr>
            <w:t>PROGRAM STUDI MANAJEMEN</w:t>
          </w:r>
        </w:p>
        <w:p w14:paraId="5042D2B1" w14:textId="77777777" w:rsidR="00090418" w:rsidRPr="008F2E04" w:rsidRDefault="00090418" w:rsidP="002149DF">
          <w:pPr>
            <w:spacing w:line="360" w:lineRule="auto"/>
            <w:jc w:val="center"/>
            <w:rPr>
              <w:rFonts w:cs="Times New Roman"/>
              <w:b/>
              <w:bCs/>
              <w:sz w:val="24"/>
              <w:szCs w:val="24"/>
              <w:lang w:val="en-ID"/>
            </w:rPr>
          </w:pPr>
          <w:r w:rsidRPr="008F2E04">
            <w:rPr>
              <w:rFonts w:cs="Times New Roman"/>
              <w:b/>
              <w:bCs/>
              <w:sz w:val="24"/>
              <w:szCs w:val="24"/>
              <w:lang w:val="en-ID"/>
            </w:rPr>
            <w:t>FAKULTAS EKONOMI DAN BISNIS ISLAM</w:t>
          </w:r>
        </w:p>
        <w:p w14:paraId="2E99A7F8" w14:textId="77777777" w:rsidR="00090418" w:rsidRPr="00851D9C" w:rsidRDefault="00090418" w:rsidP="002149DF">
          <w:pPr>
            <w:spacing w:line="360" w:lineRule="auto"/>
            <w:jc w:val="center"/>
            <w:rPr>
              <w:rFonts w:cs="Times New Roman"/>
              <w:b/>
              <w:bCs/>
              <w:sz w:val="24"/>
              <w:szCs w:val="24"/>
            </w:rPr>
          </w:pPr>
          <w:r w:rsidRPr="00851D9C">
            <w:rPr>
              <w:rFonts w:cs="Times New Roman"/>
              <w:b/>
              <w:bCs/>
              <w:sz w:val="24"/>
              <w:szCs w:val="24"/>
            </w:rPr>
            <w:t>UNIVERSITAS ISLAM NEGERI WALISONGO SEMARANG</w:t>
          </w:r>
        </w:p>
        <w:p w14:paraId="57CD9C80" w14:textId="517DEE34" w:rsidR="00F81B35" w:rsidRDefault="00090418" w:rsidP="002149DF">
          <w:pPr>
            <w:spacing w:line="360" w:lineRule="auto"/>
            <w:jc w:val="center"/>
            <w:rPr>
              <w:rFonts w:cs="Times New Roman"/>
              <w:b/>
              <w:bCs/>
              <w:sz w:val="24"/>
              <w:szCs w:val="24"/>
            </w:rPr>
          </w:pPr>
          <w:r w:rsidRPr="00851D9C">
            <w:rPr>
              <w:rFonts w:cs="Times New Roman"/>
              <w:b/>
              <w:bCs/>
              <w:sz w:val="24"/>
              <w:szCs w:val="24"/>
            </w:rPr>
            <w:t>2024</w:t>
          </w:r>
        </w:p>
        <w:p w14:paraId="1D5B55CB" w14:textId="77777777" w:rsidR="007159CB" w:rsidRDefault="00C72E1B" w:rsidP="00C72E1B">
          <w:pPr>
            <w:pStyle w:val="Heading1"/>
            <w:numPr>
              <w:ilvl w:val="0"/>
              <w:numId w:val="0"/>
            </w:numPr>
            <w:ind w:left="360" w:hanging="360"/>
          </w:pPr>
          <w:bookmarkStart w:id="1" w:name="_Toc185716940"/>
          <w:r>
            <w:lastRenderedPageBreak/>
            <w:t>PERSETUJUAN PEMBIMBING</w:t>
          </w:r>
          <w:bookmarkEnd w:id="1"/>
        </w:p>
        <w:p w14:paraId="3DF3184A" w14:textId="06C29F5B" w:rsidR="00105EE7" w:rsidRPr="00105EE7" w:rsidRDefault="00105EE7" w:rsidP="00105EE7">
          <w:pPr>
            <w:jc w:val="center"/>
          </w:pPr>
          <w:r>
            <w:rPr>
              <w:noProof/>
            </w:rPr>
            <w:drawing>
              <wp:inline distT="0" distB="0" distL="0" distR="0" wp14:anchorId="7368109D" wp14:editId="6B356DCC">
                <wp:extent cx="4571853" cy="6115050"/>
                <wp:effectExtent l="0" t="0" r="635" b="0"/>
                <wp:docPr id="541982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82705" name="Picture 541982705"/>
                        <pic:cNvPicPr/>
                      </pic:nvPicPr>
                      <pic:blipFill>
                        <a:blip r:embed="rId9">
                          <a:extLst>
                            <a:ext uri="{28A0092B-C50C-407E-A947-70E740481C1C}">
                              <a14:useLocalDpi xmlns:a14="http://schemas.microsoft.com/office/drawing/2010/main" val="0"/>
                            </a:ext>
                          </a:extLst>
                        </a:blip>
                        <a:stretch>
                          <a:fillRect/>
                        </a:stretch>
                      </pic:blipFill>
                      <pic:spPr>
                        <a:xfrm>
                          <a:off x="0" y="0"/>
                          <a:ext cx="4584166" cy="6131520"/>
                        </a:xfrm>
                        <a:prstGeom prst="rect">
                          <a:avLst/>
                        </a:prstGeom>
                      </pic:spPr>
                    </pic:pic>
                  </a:graphicData>
                </a:graphic>
              </wp:inline>
            </w:drawing>
          </w:r>
        </w:p>
        <w:p w14:paraId="4731EC79" w14:textId="77777777" w:rsidR="007159CB" w:rsidRDefault="007159CB" w:rsidP="00197CFE"/>
        <w:p w14:paraId="62D24DA7" w14:textId="77777777" w:rsidR="007159CB" w:rsidRDefault="007159CB">
          <w:pPr>
            <w:spacing w:line="259" w:lineRule="auto"/>
            <w:rPr>
              <w:rFonts w:eastAsiaTheme="majorEastAsia" w:cstheme="majorBidi"/>
              <w:b/>
              <w:color w:val="000000" w:themeColor="text1"/>
              <w:sz w:val="24"/>
              <w:szCs w:val="32"/>
            </w:rPr>
          </w:pPr>
          <w:r>
            <w:br w:type="page"/>
          </w:r>
        </w:p>
        <w:p w14:paraId="5F279A4C" w14:textId="77777777" w:rsidR="00105EE7" w:rsidRDefault="007159CB" w:rsidP="007159CB">
          <w:pPr>
            <w:pStyle w:val="Heading1"/>
            <w:numPr>
              <w:ilvl w:val="0"/>
              <w:numId w:val="0"/>
            </w:numPr>
          </w:pPr>
          <w:bookmarkStart w:id="2" w:name="_Toc185716941"/>
          <w:r>
            <w:lastRenderedPageBreak/>
            <w:t>LEMBAR PENGESAHAN</w:t>
          </w:r>
          <w:bookmarkEnd w:id="2"/>
        </w:p>
        <w:p w14:paraId="4B5B8705" w14:textId="57BE34AE" w:rsidR="008600BE" w:rsidRPr="008600BE" w:rsidRDefault="008600BE" w:rsidP="008600BE">
          <w:pPr>
            <w:jc w:val="center"/>
          </w:pPr>
          <w:r>
            <w:rPr>
              <w:noProof/>
            </w:rPr>
            <w:drawing>
              <wp:inline distT="0" distB="0" distL="0" distR="0" wp14:anchorId="36F7E44F" wp14:editId="20BEBE93">
                <wp:extent cx="4114366" cy="5324475"/>
                <wp:effectExtent l="0" t="0" r="635" b="0"/>
                <wp:docPr id="202240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406174" name="Picture 202240617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4551" cy="5337656"/>
                        </a:xfrm>
                        <a:prstGeom prst="rect">
                          <a:avLst/>
                        </a:prstGeom>
                      </pic:spPr>
                    </pic:pic>
                  </a:graphicData>
                </a:graphic>
              </wp:inline>
            </w:drawing>
          </w:r>
        </w:p>
        <w:p w14:paraId="7C5367AF" w14:textId="7BC21188" w:rsidR="001C1CFD" w:rsidRDefault="00F81B35" w:rsidP="007159CB">
          <w:pPr>
            <w:pStyle w:val="Heading1"/>
            <w:numPr>
              <w:ilvl w:val="0"/>
              <w:numId w:val="0"/>
            </w:numPr>
          </w:pPr>
          <w:r>
            <w:br w:type="page"/>
          </w:r>
        </w:p>
        <w:p w14:paraId="7C7D9D5D" w14:textId="7251ACBD" w:rsidR="0078722A" w:rsidRPr="002D4862" w:rsidRDefault="00F81B35" w:rsidP="002D4862">
          <w:pPr>
            <w:pStyle w:val="Heading1"/>
            <w:numPr>
              <w:ilvl w:val="0"/>
              <w:numId w:val="0"/>
            </w:numPr>
            <w:ind w:left="360" w:hanging="360"/>
          </w:pPr>
          <w:bookmarkStart w:id="3" w:name="_Toc185716942"/>
          <w:r>
            <w:lastRenderedPageBreak/>
            <w:t>MOTTO</w:t>
          </w:r>
          <w:bookmarkEnd w:id="3"/>
        </w:p>
        <w:p w14:paraId="2796C052" w14:textId="51958760" w:rsidR="00C2506E" w:rsidRPr="00C2506E" w:rsidRDefault="00F81B35" w:rsidP="00361B1B">
          <w:pPr>
            <w:spacing w:line="360" w:lineRule="auto"/>
            <w:jc w:val="center"/>
            <w:rPr>
              <w:rFonts w:cs="Times New Roman"/>
              <w:sz w:val="24"/>
              <w:szCs w:val="24"/>
            </w:rPr>
          </w:pPr>
          <w:r w:rsidRPr="00C2506E">
            <w:rPr>
              <w:rFonts w:cs="Times New Roman"/>
              <w:sz w:val="24"/>
              <w:szCs w:val="24"/>
            </w:rPr>
            <w:t>“</w:t>
          </w:r>
          <w:r w:rsidR="002F5D4C" w:rsidRPr="00C2506E">
            <w:rPr>
              <w:rFonts w:cs="Times New Roman"/>
              <w:sz w:val="24"/>
              <w:szCs w:val="24"/>
            </w:rPr>
            <w:t xml:space="preserve">Allah tidak membebani seseorang melainkan sesuai dengan kesanggupannya. Dia mendapat </w:t>
          </w:r>
          <w:r w:rsidR="00AE3443" w:rsidRPr="00C2506E">
            <w:rPr>
              <w:rFonts w:cs="Times New Roman"/>
              <w:sz w:val="24"/>
              <w:szCs w:val="24"/>
            </w:rPr>
            <w:t>(pahala) dari (kebijakan) yang dikerjakannya dan mendapat (siksa) dari (kejahatan) yang di perbuatnya.”</w:t>
          </w:r>
        </w:p>
        <w:p w14:paraId="1CAB3DDC" w14:textId="38B07BF8" w:rsidR="00AE3443" w:rsidRDefault="00AE3443" w:rsidP="00361B1B">
          <w:pPr>
            <w:spacing w:line="360" w:lineRule="auto"/>
            <w:jc w:val="center"/>
            <w:rPr>
              <w:rFonts w:cs="Times New Roman"/>
              <w:sz w:val="24"/>
              <w:szCs w:val="24"/>
            </w:rPr>
          </w:pPr>
          <w:r w:rsidRPr="00C2506E">
            <w:rPr>
              <w:rFonts w:cs="Times New Roman"/>
              <w:sz w:val="24"/>
              <w:szCs w:val="24"/>
            </w:rPr>
            <w:t>(Q.S Al-Baqarah : 268)</w:t>
          </w:r>
        </w:p>
        <w:p w14:paraId="05F51A55" w14:textId="77777777" w:rsidR="00C2506E" w:rsidRPr="00C2506E" w:rsidRDefault="00C2506E" w:rsidP="00361B1B">
          <w:pPr>
            <w:spacing w:line="360" w:lineRule="auto"/>
            <w:jc w:val="center"/>
            <w:rPr>
              <w:rFonts w:cs="Times New Roman"/>
              <w:sz w:val="24"/>
              <w:szCs w:val="24"/>
            </w:rPr>
          </w:pPr>
        </w:p>
        <w:p w14:paraId="1DA71BD1" w14:textId="51038DAE" w:rsidR="007159CB" w:rsidRDefault="00AE3443" w:rsidP="00361B1B">
          <w:pPr>
            <w:spacing w:line="360" w:lineRule="auto"/>
            <w:jc w:val="center"/>
            <w:rPr>
              <w:rFonts w:cs="Times New Roman"/>
              <w:sz w:val="24"/>
              <w:szCs w:val="24"/>
            </w:rPr>
          </w:pPr>
          <w:r w:rsidRPr="00C2506E">
            <w:rPr>
              <w:rFonts w:cs="Times New Roman"/>
              <w:sz w:val="24"/>
              <w:szCs w:val="24"/>
            </w:rPr>
            <w:t>“</w:t>
          </w:r>
          <w:r w:rsidR="00DD7D83" w:rsidRPr="00C2506E">
            <w:rPr>
              <w:rFonts w:cs="Times New Roman"/>
              <w:i/>
              <w:iCs/>
              <w:sz w:val="24"/>
              <w:szCs w:val="24"/>
            </w:rPr>
            <w:t>It will pass,everything you've gone through it will pass</w:t>
          </w:r>
          <w:r w:rsidR="00DD7D83" w:rsidRPr="00C2506E">
            <w:rPr>
              <w:rFonts w:cs="Times New Roman"/>
              <w:sz w:val="24"/>
              <w:szCs w:val="24"/>
            </w:rPr>
            <w:t>”</w:t>
          </w:r>
        </w:p>
        <w:p w14:paraId="1FF0A7D8" w14:textId="4B0965F5" w:rsidR="00C2506E" w:rsidRPr="00C2506E" w:rsidRDefault="00AB5866" w:rsidP="00361B1B">
          <w:pPr>
            <w:spacing w:line="360" w:lineRule="auto"/>
            <w:jc w:val="center"/>
            <w:rPr>
              <w:rFonts w:cs="Times New Roman"/>
              <w:sz w:val="24"/>
              <w:szCs w:val="24"/>
            </w:rPr>
          </w:pPr>
          <w:r>
            <w:rPr>
              <w:rFonts w:cs="Times New Roman"/>
              <w:sz w:val="24"/>
              <w:szCs w:val="24"/>
            </w:rPr>
            <w:t>(</w:t>
          </w:r>
          <w:r w:rsidR="00C2506E">
            <w:rPr>
              <w:rFonts w:cs="Times New Roman"/>
              <w:sz w:val="24"/>
              <w:szCs w:val="24"/>
            </w:rPr>
            <w:t>R</w:t>
          </w:r>
          <w:r w:rsidR="00DD7D83" w:rsidRPr="00C2506E">
            <w:rPr>
              <w:rFonts w:cs="Times New Roman"/>
              <w:sz w:val="24"/>
              <w:szCs w:val="24"/>
            </w:rPr>
            <w:t xml:space="preserve">achel </w:t>
          </w:r>
          <w:r w:rsidR="00C2506E">
            <w:rPr>
              <w:rFonts w:cs="Times New Roman"/>
              <w:sz w:val="24"/>
              <w:szCs w:val="24"/>
            </w:rPr>
            <w:t>V</w:t>
          </w:r>
          <w:r w:rsidR="00DD7D83" w:rsidRPr="00C2506E">
            <w:rPr>
              <w:rFonts w:cs="Times New Roman"/>
              <w:sz w:val="24"/>
              <w:szCs w:val="24"/>
            </w:rPr>
            <w:t>ennya</w:t>
          </w:r>
          <w:r>
            <w:rPr>
              <w:rFonts w:cs="Times New Roman"/>
              <w:sz w:val="24"/>
              <w:szCs w:val="24"/>
            </w:rPr>
            <w:t>)</w:t>
          </w:r>
        </w:p>
        <w:p w14:paraId="4B6CE95F" w14:textId="77777777" w:rsidR="000742E5" w:rsidRDefault="000742E5">
          <w:pPr>
            <w:spacing w:line="259" w:lineRule="auto"/>
            <w:rPr>
              <w:rFonts w:cs="Times New Roman"/>
              <w:b/>
              <w:bCs/>
              <w:sz w:val="24"/>
              <w:szCs w:val="24"/>
            </w:rPr>
          </w:pPr>
          <w:r>
            <w:rPr>
              <w:rFonts w:cs="Times New Roman"/>
              <w:b/>
              <w:bCs/>
              <w:sz w:val="24"/>
              <w:szCs w:val="24"/>
            </w:rPr>
            <w:br w:type="page"/>
          </w:r>
        </w:p>
        <w:p w14:paraId="24CA3A86" w14:textId="062F3CAD" w:rsidR="00C46197" w:rsidRDefault="000742E5" w:rsidP="001C1CFD">
          <w:pPr>
            <w:pStyle w:val="Heading1"/>
            <w:numPr>
              <w:ilvl w:val="0"/>
              <w:numId w:val="0"/>
            </w:numPr>
            <w:ind w:left="360" w:hanging="360"/>
          </w:pPr>
          <w:bookmarkStart w:id="4" w:name="_Toc185716943"/>
          <w:r>
            <w:lastRenderedPageBreak/>
            <w:t>P</w:t>
          </w:r>
          <w:r w:rsidR="0078722A">
            <w:t>ERSEMBAHAN</w:t>
          </w:r>
          <w:bookmarkEnd w:id="4"/>
        </w:p>
        <w:p w14:paraId="6943EBA6" w14:textId="7057CF6D" w:rsidR="0078722A" w:rsidRDefault="0078722A" w:rsidP="00361B1B">
          <w:pPr>
            <w:spacing w:line="360" w:lineRule="auto"/>
            <w:ind w:firstLine="360"/>
            <w:jc w:val="both"/>
            <w:rPr>
              <w:rFonts w:cs="Times New Roman"/>
              <w:sz w:val="24"/>
              <w:szCs w:val="24"/>
            </w:rPr>
          </w:pPr>
          <w:r>
            <w:rPr>
              <w:rFonts w:cs="Times New Roman"/>
              <w:sz w:val="24"/>
              <w:szCs w:val="24"/>
            </w:rPr>
            <w:t>Puji syukur atas kehadirat Allah SWT yang selalu melimpahkan Kebaikan dan Karunia-Nya,sehingga peneliti dapat menyelesaikan skripsi ini dengan baik. Tak lupa Sholawat serta salam senantiasa terlimpah dan tercurahkan kepada baginda Nabi Muhammad SAW karena beliaulah yang menjadi panutan dalam segala hal keilmuan. Penyelesaian skripsi ini tidak lepas dari dukungan,doa,serta bantuan baik moril maupun materil dari berbagai pihak. Oleh karenanya,peneliti mempersembahkan skripsi ini kepada :</w:t>
          </w:r>
        </w:p>
        <w:p w14:paraId="494A1164" w14:textId="3DA1065C" w:rsidR="0078722A" w:rsidRDefault="006E5FFE" w:rsidP="003630FA">
          <w:pPr>
            <w:pStyle w:val="ListParagraph"/>
            <w:numPr>
              <w:ilvl w:val="0"/>
              <w:numId w:val="33"/>
            </w:numPr>
            <w:spacing w:line="360" w:lineRule="auto"/>
            <w:jc w:val="both"/>
            <w:rPr>
              <w:rFonts w:cs="Times New Roman"/>
              <w:sz w:val="24"/>
              <w:szCs w:val="24"/>
            </w:rPr>
          </w:pPr>
          <w:r>
            <w:rPr>
              <w:rFonts w:cs="Times New Roman"/>
              <w:sz w:val="24"/>
              <w:szCs w:val="24"/>
            </w:rPr>
            <w:t>Cinta pertama dan panutan penulis, Bapak Abdul Syukur,</w:t>
          </w:r>
          <w:r w:rsidR="000F0123">
            <w:rPr>
              <w:rFonts w:cs="Times New Roman"/>
              <w:sz w:val="24"/>
              <w:szCs w:val="24"/>
            </w:rPr>
            <w:t xml:space="preserve"> </w:t>
          </w:r>
          <w:r>
            <w:rPr>
              <w:rFonts w:cs="Times New Roman"/>
              <w:sz w:val="24"/>
              <w:szCs w:val="24"/>
            </w:rPr>
            <w:t>terima kasih telah percaya atas semua keputusan yang telah penulis ambil untuk melanjutkan mimpinya,serta doa support dan motivasi yang selalu membuat penulis percaya bahwa penulis mampu menyelesaikan skripsi ini hingga akhir.</w:t>
          </w:r>
        </w:p>
        <w:p w14:paraId="2FCA0E9D" w14:textId="2C24B4DB" w:rsidR="006E5FFE" w:rsidRDefault="006E5FFE" w:rsidP="003630FA">
          <w:pPr>
            <w:pStyle w:val="ListParagraph"/>
            <w:numPr>
              <w:ilvl w:val="0"/>
              <w:numId w:val="33"/>
            </w:numPr>
            <w:spacing w:line="360" w:lineRule="auto"/>
            <w:jc w:val="both"/>
            <w:rPr>
              <w:rFonts w:cs="Times New Roman"/>
              <w:sz w:val="24"/>
              <w:szCs w:val="24"/>
            </w:rPr>
          </w:pPr>
          <w:r>
            <w:rPr>
              <w:rFonts w:cs="Times New Roman"/>
              <w:sz w:val="24"/>
              <w:szCs w:val="24"/>
            </w:rPr>
            <w:t>Pintu surga penulis, Ibunda Muamaroh</w:t>
          </w:r>
          <w:r w:rsidR="00173452" w:rsidRPr="00110192">
            <w:rPr>
              <w:rFonts w:cs="Times New Roman"/>
              <w:sz w:val="24"/>
              <w:szCs w:val="24"/>
            </w:rPr>
            <w:t>,</w:t>
          </w:r>
          <w:r>
            <w:rPr>
              <w:rFonts w:cs="Times New Roman"/>
              <w:sz w:val="24"/>
              <w:szCs w:val="24"/>
            </w:rPr>
            <w:t xml:space="preserve"> mustahil penulis mampu melewati semua permasalahan yang penulis alami selama ini jika tanpa doa,</w:t>
          </w:r>
          <w:r w:rsidR="00110192" w:rsidRPr="00110192">
            <w:rPr>
              <w:rFonts w:cs="Times New Roman"/>
              <w:sz w:val="24"/>
              <w:szCs w:val="24"/>
            </w:rPr>
            <w:t xml:space="preserve"> </w:t>
          </w:r>
          <w:r>
            <w:rPr>
              <w:rFonts w:cs="Times New Roman"/>
              <w:sz w:val="24"/>
              <w:szCs w:val="24"/>
            </w:rPr>
            <w:t>ridho,</w:t>
          </w:r>
          <w:r w:rsidR="00110192" w:rsidRPr="00110192">
            <w:rPr>
              <w:rFonts w:cs="Times New Roman"/>
              <w:sz w:val="24"/>
              <w:szCs w:val="24"/>
            </w:rPr>
            <w:t xml:space="preserve"> </w:t>
          </w:r>
          <w:r>
            <w:rPr>
              <w:rFonts w:cs="Times New Roman"/>
              <w:sz w:val="24"/>
              <w:szCs w:val="24"/>
            </w:rPr>
            <w:t>dan dukungan dari beliau. Terima kasih ibu,</w:t>
          </w:r>
          <w:r w:rsidR="00110192">
            <w:rPr>
              <w:rFonts w:cs="Times New Roman"/>
              <w:sz w:val="24"/>
              <w:szCs w:val="24"/>
              <w:lang w:val="en-US"/>
            </w:rPr>
            <w:t xml:space="preserve"> </w:t>
          </w:r>
          <w:r>
            <w:rPr>
              <w:rFonts w:cs="Times New Roman"/>
              <w:sz w:val="24"/>
              <w:szCs w:val="24"/>
            </w:rPr>
            <w:t>berkatmu,</w:t>
          </w:r>
          <w:r w:rsidR="00110192">
            <w:rPr>
              <w:rFonts w:cs="Times New Roman"/>
              <w:sz w:val="24"/>
              <w:szCs w:val="24"/>
              <w:lang w:val="en-US"/>
            </w:rPr>
            <w:t xml:space="preserve"> </w:t>
          </w:r>
          <w:r>
            <w:rPr>
              <w:rFonts w:cs="Times New Roman"/>
              <w:sz w:val="24"/>
              <w:szCs w:val="24"/>
            </w:rPr>
            <w:t>ternyata penulis mampu.</w:t>
          </w:r>
        </w:p>
        <w:p w14:paraId="1A7004DB" w14:textId="173AF507" w:rsidR="006E5FFE" w:rsidRDefault="006E5FFE" w:rsidP="003630FA">
          <w:pPr>
            <w:pStyle w:val="ListParagraph"/>
            <w:numPr>
              <w:ilvl w:val="0"/>
              <w:numId w:val="33"/>
            </w:numPr>
            <w:spacing w:line="360" w:lineRule="auto"/>
            <w:jc w:val="both"/>
            <w:rPr>
              <w:rFonts w:cs="Times New Roman"/>
              <w:sz w:val="24"/>
              <w:szCs w:val="24"/>
            </w:rPr>
          </w:pPr>
          <w:r>
            <w:rPr>
              <w:rFonts w:cs="Times New Roman"/>
              <w:sz w:val="24"/>
              <w:szCs w:val="24"/>
            </w:rPr>
            <w:t>Kepada kakak satu-satunya,</w:t>
          </w:r>
          <w:r w:rsidR="000F0123">
            <w:rPr>
              <w:rFonts w:cs="Times New Roman"/>
              <w:sz w:val="24"/>
              <w:szCs w:val="24"/>
            </w:rPr>
            <w:t xml:space="preserve"> </w:t>
          </w:r>
          <w:r>
            <w:rPr>
              <w:rFonts w:cs="Times New Roman"/>
              <w:sz w:val="24"/>
              <w:szCs w:val="24"/>
            </w:rPr>
            <w:t>Wulanda Putri Mauliddina yang selalu memberikan dukungan tiada henti. Terima kasih telah memberikan semangat,</w:t>
          </w:r>
          <w:r w:rsidR="00110192">
            <w:rPr>
              <w:rFonts w:cs="Times New Roman"/>
              <w:sz w:val="24"/>
              <w:szCs w:val="24"/>
              <w:lang w:val="en-US"/>
            </w:rPr>
            <w:t xml:space="preserve"> </w:t>
          </w:r>
          <w:r>
            <w:rPr>
              <w:rFonts w:cs="Times New Roman"/>
              <w:sz w:val="24"/>
              <w:szCs w:val="24"/>
            </w:rPr>
            <w:t>dukungan dan motivasi.</w:t>
          </w:r>
        </w:p>
        <w:p w14:paraId="5F7F90A7" w14:textId="768B9011" w:rsidR="006B7EEA" w:rsidRDefault="006B7EEA" w:rsidP="003630FA">
          <w:pPr>
            <w:pStyle w:val="ListParagraph"/>
            <w:numPr>
              <w:ilvl w:val="0"/>
              <w:numId w:val="33"/>
            </w:numPr>
            <w:spacing w:line="360" w:lineRule="auto"/>
            <w:jc w:val="both"/>
            <w:rPr>
              <w:rFonts w:cs="Times New Roman"/>
              <w:sz w:val="24"/>
              <w:szCs w:val="24"/>
            </w:rPr>
          </w:pPr>
          <w:r w:rsidRPr="006B7EEA">
            <w:rPr>
              <w:rFonts w:cs="Times New Roman"/>
              <w:i/>
              <w:iCs/>
              <w:sz w:val="24"/>
              <w:szCs w:val="24"/>
            </w:rPr>
            <w:t>The author Favorite Person</w:t>
          </w:r>
          <w:r w:rsidRPr="006B7EEA">
            <w:rPr>
              <w:rFonts w:cs="Times New Roman"/>
              <w:sz w:val="24"/>
              <w:szCs w:val="24"/>
            </w:rPr>
            <w:t xml:space="preserve"> dengan nim 2005056048, terima kasih telah menjadi support system dan pendamping dalam segala hal,meluangkan waktu,menemani,mendengarkan keluh kesah,memberikan dukungan,menghibur dan memberi semangat untuk terus maju tanpa kenal kata menyerah.</w:t>
          </w:r>
        </w:p>
        <w:p w14:paraId="31C7E363" w14:textId="5F5B41D3" w:rsidR="0078722A" w:rsidRDefault="006E5FFE" w:rsidP="003630FA">
          <w:pPr>
            <w:pStyle w:val="ListParagraph"/>
            <w:numPr>
              <w:ilvl w:val="0"/>
              <w:numId w:val="33"/>
            </w:numPr>
            <w:spacing w:line="360" w:lineRule="auto"/>
            <w:jc w:val="both"/>
            <w:rPr>
              <w:rFonts w:cs="Times New Roman"/>
              <w:sz w:val="24"/>
              <w:szCs w:val="24"/>
            </w:rPr>
          </w:pPr>
          <w:r>
            <w:rPr>
              <w:rFonts w:cs="Times New Roman"/>
              <w:sz w:val="24"/>
              <w:szCs w:val="24"/>
            </w:rPr>
            <w:t>Keluarga besar Manajemen Angkatan 2020 yang sudah menjadi teman selama perkuliahan dan memberikan banyak semangat dalam berjuang bersama.</w:t>
          </w:r>
        </w:p>
        <w:p w14:paraId="6EBC9B03" w14:textId="37EEECCB" w:rsidR="00EE7A9B" w:rsidRDefault="00EE7A9B" w:rsidP="003630FA">
          <w:pPr>
            <w:pStyle w:val="ListParagraph"/>
            <w:numPr>
              <w:ilvl w:val="0"/>
              <w:numId w:val="33"/>
            </w:numPr>
            <w:spacing w:line="360" w:lineRule="auto"/>
            <w:jc w:val="both"/>
            <w:rPr>
              <w:rFonts w:cs="Times New Roman"/>
              <w:sz w:val="24"/>
              <w:szCs w:val="24"/>
            </w:rPr>
          </w:pPr>
          <w:r>
            <w:rPr>
              <w:rFonts w:cs="Times New Roman"/>
              <w:sz w:val="24"/>
              <w:szCs w:val="24"/>
            </w:rPr>
            <w:t xml:space="preserve">Seluruh sahabat peneliti yang selalu bantu dan berperan banyak memberikan pengalaman dan pembelajaran selama dibangku kuliah, </w:t>
          </w:r>
          <w:r>
            <w:rPr>
              <w:rFonts w:cs="Times New Roman"/>
              <w:i/>
              <w:iCs/>
              <w:sz w:val="24"/>
              <w:szCs w:val="24"/>
            </w:rPr>
            <w:t>see you on top,guys</w:t>
          </w:r>
          <w:r>
            <w:rPr>
              <w:rFonts w:cs="Times New Roman"/>
              <w:sz w:val="24"/>
              <w:szCs w:val="24"/>
            </w:rPr>
            <w:t>.</w:t>
          </w:r>
        </w:p>
        <w:p w14:paraId="453AF3B6" w14:textId="7CC529F4" w:rsidR="00DD2C9B" w:rsidRDefault="00EE7A9B" w:rsidP="003630FA">
          <w:pPr>
            <w:pStyle w:val="ListParagraph"/>
            <w:numPr>
              <w:ilvl w:val="0"/>
              <w:numId w:val="33"/>
            </w:numPr>
            <w:spacing w:line="360" w:lineRule="auto"/>
            <w:jc w:val="both"/>
            <w:rPr>
              <w:rFonts w:cs="Times New Roman"/>
              <w:sz w:val="24"/>
              <w:szCs w:val="24"/>
            </w:rPr>
          </w:pPr>
          <w:r>
            <w:rPr>
              <w:rFonts w:cs="Times New Roman"/>
              <w:sz w:val="24"/>
              <w:szCs w:val="24"/>
            </w:rPr>
            <w:t xml:space="preserve">Kepada diri saya sendiri </w:t>
          </w:r>
          <w:r w:rsidR="00096647">
            <w:rPr>
              <w:rFonts w:cs="Times New Roman"/>
              <w:sz w:val="24"/>
              <w:szCs w:val="24"/>
            </w:rPr>
            <w:t xml:space="preserve">terima kasih </w:t>
          </w:r>
          <w:r>
            <w:rPr>
              <w:rFonts w:cs="Times New Roman"/>
              <w:sz w:val="24"/>
              <w:szCs w:val="24"/>
            </w:rPr>
            <w:t>sudah bertahan dan berjuang dalam menyelesaikan tugas akhir ini. Terima kasih telah mengendalikan diri dari berbagai tekanan di luar keadaan dan tidak pernah mau memutuskan untu</w:t>
          </w:r>
          <w:r w:rsidR="00574CCE">
            <w:rPr>
              <w:rFonts w:cs="Times New Roman"/>
              <w:sz w:val="24"/>
              <w:szCs w:val="24"/>
            </w:rPr>
            <w:t>k</w:t>
          </w:r>
          <w:r>
            <w:rPr>
              <w:rFonts w:cs="Times New Roman"/>
              <w:sz w:val="24"/>
              <w:szCs w:val="24"/>
            </w:rPr>
            <w:t xml:space="preserve"> menyerah.</w:t>
          </w:r>
        </w:p>
        <w:p w14:paraId="086781AE" w14:textId="77777777" w:rsidR="00DD2C9B" w:rsidRDefault="00DD2C9B">
          <w:pPr>
            <w:spacing w:line="259" w:lineRule="auto"/>
            <w:rPr>
              <w:rFonts w:cs="Times New Roman"/>
              <w:sz w:val="24"/>
              <w:szCs w:val="24"/>
            </w:rPr>
          </w:pPr>
          <w:r>
            <w:rPr>
              <w:rFonts w:cs="Times New Roman"/>
              <w:sz w:val="24"/>
              <w:szCs w:val="24"/>
            </w:rPr>
            <w:br w:type="page"/>
          </w:r>
        </w:p>
        <w:p w14:paraId="3EC98D54" w14:textId="06D041F3" w:rsidR="00EE7A9B" w:rsidRDefault="00DD2C9B" w:rsidP="00DD2C9B">
          <w:pPr>
            <w:pStyle w:val="Heading1"/>
            <w:numPr>
              <w:ilvl w:val="0"/>
              <w:numId w:val="0"/>
            </w:numPr>
            <w:ind w:left="360" w:hanging="360"/>
          </w:pPr>
          <w:bookmarkStart w:id="5" w:name="_Toc185716944"/>
          <w:r>
            <w:lastRenderedPageBreak/>
            <w:t>DEKLARASI</w:t>
          </w:r>
          <w:bookmarkEnd w:id="5"/>
        </w:p>
        <w:p w14:paraId="1FEF502B" w14:textId="3E4CDA25" w:rsidR="00105EE7" w:rsidRPr="00105EE7" w:rsidRDefault="00105EE7" w:rsidP="00105EE7">
          <w:pPr>
            <w:jc w:val="center"/>
          </w:pPr>
          <w:r>
            <w:rPr>
              <w:noProof/>
            </w:rPr>
            <w:drawing>
              <wp:inline distT="0" distB="0" distL="0" distR="0" wp14:anchorId="25598F7D" wp14:editId="421D1C03">
                <wp:extent cx="4810125" cy="6474246"/>
                <wp:effectExtent l="0" t="0" r="0" b="3175"/>
                <wp:docPr id="1842355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355539" name="Picture 1842355539"/>
                        <pic:cNvPicPr/>
                      </pic:nvPicPr>
                      <pic:blipFill>
                        <a:blip r:embed="rId11">
                          <a:extLst>
                            <a:ext uri="{28A0092B-C50C-407E-A947-70E740481C1C}">
                              <a14:useLocalDpi xmlns:a14="http://schemas.microsoft.com/office/drawing/2010/main" val="0"/>
                            </a:ext>
                          </a:extLst>
                        </a:blip>
                        <a:stretch>
                          <a:fillRect/>
                        </a:stretch>
                      </pic:blipFill>
                      <pic:spPr>
                        <a:xfrm>
                          <a:off x="0" y="0"/>
                          <a:ext cx="4818843" cy="6485980"/>
                        </a:xfrm>
                        <a:prstGeom prst="rect">
                          <a:avLst/>
                        </a:prstGeom>
                      </pic:spPr>
                    </pic:pic>
                  </a:graphicData>
                </a:graphic>
              </wp:inline>
            </w:drawing>
          </w:r>
        </w:p>
        <w:p w14:paraId="01061922" w14:textId="2353DE7A" w:rsidR="00C46197" w:rsidRDefault="00C46197">
          <w:pPr>
            <w:spacing w:line="259" w:lineRule="auto"/>
            <w:rPr>
              <w:rFonts w:cs="Times New Roman"/>
              <w:b/>
              <w:bCs/>
              <w:sz w:val="24"/>
              <w:szCs w:val="24"/>
            </w:rPr>
          </w:pPr>
          <w:r>
            <w:rPr>
              <w:rFonts w:cs="Times New Roman"/>
              <w:b/>
              <w:bCs/>
              <w:sz w:val="24"/>
              <w:szCs w:val="24"/>
            </w:rPr>
            <w:br w:type="page"/>
          </w:r>
        </w:p>
        <w:p w14:paraId="5B92A1BE" w14:textId="27A5DBFD" w:rsidR="00C46197" w:rsidRDefault="0078722A" w:rsidP="001C1CFD">
          <w:pPr>
            <w:pStyle w:val="Heading1"/>
            <w:numPr>
              <w:ilvl w:val="0"/>
              <w:numId w:val="0"/>
            </w:numPr>
            <w:ind w:left="360"/>
          </w:pPr>
          <w:bookmarkStart w:id="6" w:name="_Toc185716945"/>
          <w:r w:rsidRPr="0078722A">
            <w:lastRenderedPageBreak/>
            <w:t>PEDOMAN TRANSLITERASI</w:t>
          </w:r>
          <w:bookmarkEnd w:id="6"/>
        </w:p>
        <w:p w14:paraId="61C02046" w14:textId="77777777" w:rsidR="001C1CFD" w:rsidRDefault="001C1CFD" w:rsidP="003630FA">
          <w:pPr>
            <w:pStyle w:val="ListParagraph"/>
            <w:numPr>
              <w:ilvl w:val="0"/>
              <w:numId w:val="38"/>
            </w:numPr>
            <w:spacing w:line="360" w:lineRule="auto"/>
            <w:jc w:val="both"/>
            <w:rPr>
              <w:rFonts w:cs="Times New Roman"/>
              <w:sz w:val="24"/>
              <w:szCs w:val="24"/>
              <w:lang w:val="ms-MY"/>
            </w:rPr>
          </w:pPr>
          <w:r>
            <w:rPr>
              <w:rFonts w:cs="Times New Roman"/>
              <w:sz w:val="24"/>
              <w:szCs w:val="24"/>
            </w:rPr>
            <w:t>Transliterasi</w:t>
          </w:r>
          <w:r>
            <w:rPr>
              <w:rFonts w:cs="Times New Roman"/>
              <w:color w:val="FFFFFF" w:themeColor="background1"/>
              <w:sz w:val="24"/>
              <w:szCs w:val="24"/>
            </w:rPr>
            <w:t>i</w:t>
          </w:r>
          <w:r>
            <w:rPr>
              <w:rFonts w:cs="Times New Roman"/>
              <w:sz w:val="24"/>
              <w:szCs w:val="24"/>
            </w:rPr>
            <w:t>Arab-Latin</w:t>
          </w:r>
          <w:r>
            <w:rPr>
              <w:rFonts w:cs="Times New Roman"/>
              <w:sz w:val="24"/>
              <w:szCs w:val="24"/>
            </w:rPr>
            <w:br/>
          </w:r>
          <w:r>
            <w:rPr>
              <w:rFonts w:cs="Times New Roman"/>
              <w:sz w:val="24"/>
              <w:szCs w:val="24"/>
              <w:lang w:val="ms-MY"/>
            </w:rPr>
            <w:t>Transliterasi kata-kata bahasa Arab yang dipakai dalam sebuah penulisan skripsi ini didasarkan pada “Pedoman Transliterasi Arab- Latin” yang dimana untuk peraturan tersebut dikeluarkan berdasar pada Keputusan Bersama Menteri Agama dan Menteri Pendidikan dan Kebudayaan Republik Indonesia Nomor 158 Tahun 1987. Berikut penjelasan pedoman tersebut :</w:t>
          </w:r>
        </w:p>
        <w:p w14:paraId="22A2F5B3" w14:textId="77777777" w:rsidR="001C1CFD" w:rsidRDefault="001C1CFD" w:rsidP="003630FA">
          <w:pPr>
            <w:pStyle w:val="ListParagraph"/>
            <w:numPr>
              <w:ilvl w:val="0"/>
              <w:numId w:val="39"/>
            </w:numPr>
            <w:spacing w:line="360" w:lineRule="auto"/>
            <w:jc w:val="both"/>
            <w:rPr>
              <w:rFonts w:cs="Times New Roman"/>
              <w:sz w:val="24"/>
              <w:szCs w:val="24"/>
            </w:rPr>
          </w:pPr>
          <w:r>
            <w:rPr>
              <w:rFonts w:cs="Times New Roman"/>
              <w:sz w:val="24"/>
              <w:szCs w:val="24"/>
            </w:rPr>
            <w:t>Kata</w:t>
          </w:r>
          <w:r>
            <w:rPr>
              <w:rFonts w:cs="Times New Roman"/>
              <w:color w:val="FFFFFF" w:themeColor="background1"/>
              <w:sz w:val="24"/>
              <w:szCs w:val="24"/>
            </w:rPr>
            <w:t>i</w:t>
          </w:r>
          <w:r>
            <w:rPr>
              <w:rFonts w:cs="Times New Roman"/>
              <w:sz w:val="24"/>
              <w:szCs w:val="24"/>
            </w:rPr>
            <w:t>Konsonan</w:t>
          </w:r>
          <w:r>
            <w:rPr>
              <w:rFonts w:cs="Times New Roman"/>
              <w:sz w:val="24"/>
              <w:szCs w:val="24"/>
            </w:rPr>
            <w:br/>
            <w:t xml:space="preserve">Kata konsonan bahasa Arab yang terdapat di dalam sistem tulisan Arab ini dilambangkan dengan berbagai huruf dalam transliterasi ini untuk sebagian dilambangkan dengan berbagai huruf dan untuk lainnya yang dilambangkan dengan berbagai tanda, serta untuk sebagian lagi yaitu campuran antara huruf dan tanda baca. </w:t>
          </w:r>
        </w:p>
        <w:p w14:paraId="60B88674" w14:textId="77777777" w:rsidR="001C1CFD" w:rsidRDefault="001C1CFD" w:rsidP="001C1CFD">
          <w:pPr>
            <w:spacing w:line="360" w:lineRule="auto"/>
            <w:ind w:left="720"/>
            <w:jc w:val="both"/>
            <w:rPr>
              <w:rFonts w:cs="Times New Roman"/>
              <w:sz w:val="24"/>
              <w:szCs w:val="24"/>
            </w:rPr>
          </w:pPr>
          <w:r>
            <w:rPr>
              <w:rFonts w:cs="Times New Roman"/>
              <w:sz w:val="24"/>
              <w:szCs w:val="24"/>
            </w:rPr>
            <w:t>Dibawah ini daftar huruf Arab itu dan Transliterasinya dengan huruf latin.</w:t>
          </w:r>
        </w:p>
        <w:tbl>
          <w:tblPr>
            <w:tblpPr w:leftFromText="180" w:rightFromText="180" w:bottomFromText="160" w:vertAnchor="text" w:horzAnchor="page" w:tblpXSpec="center" w:tblpY="227"/>
            <w:tblW w:w="0" w:type="auto"/>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841"/>
            <w:gridCol w:w="841"/>
            <w:gridCol w:w="2004"/>
            <w:gridCol w:w="2499"/>
          </w:tblGrid>
          <w:tr w:rsidR="001C1CFD" w14:paraId="50CA7AD1" w14:textId="77777777" w:rsidTr="00F85F21">
            <w:trPr>
              <w:trHeight w:val="894"/>
            </w:trPr>
            <w:tc>
              <w:tcPr>
                <w:tcW w:w="841" w:type="dxa"/>
                <w:tcBorders>
                  <w:top w:val="single" w:sz="8" w:space="0" w:color="152935"/>
                  <w:left w:val="single" w:sz="8" w:space="0" w:color="152935"/>
                  <w:bottom w:val="single" w:sz="8" w:space="0" w:color="152935"/>
                  <w:right w:val="single" w:sz="8" w:space="0" w:color="152935"/>
                </w:tcBorders>
                <w:hideMark/>
              </w:tcPr>
              <w:p w14:paraId="220AF359" w14:textId="77777777" w:rsidR="001C1CFD" w:rsidRDefault="001C1CFD" w:rsidP="00F85F21">
                <w:pPr>
                  <w:widowControl w:val="0"/>
                  <w:autoSpaceDE w:val="0"/>
                  <w:autoSpaceDN w:val="0"/>
                  <w:spacing w:before="39" w:after="0" w:line="360" w:lineRule="auto"/>
                  <w:ind w:left="148" w:right="79" w:hanging="41"/>
                  <w:rPr>
                    <w:rFonts w:eastAsia="Times New Roman" w:cs="Times New Roman"/>
                    <w:b/>
                    <w:lang w:val="ms-MY"/>
                  </w:rPr>
                </w:pPr>
                <w:r>
                  <w:rPr>
                    <w:rFonts w:eastAsia="Times New Roman" w:cs="Times New Roman"/>
                    <w:b/>
                    <w:spacing w:val="-2"/>
                    <w:lang w:val="ms-MY"/>
                  </w:rPr>
                  <w:t xml:space="preserve">Huruf </w:t>
                </w:r>
                <w:r>
                  <w:rPr>
                    <w:rFonts w:eastAsia="Times New Roman" w:cs="Times New Roman"/>
                    <w:b/>
                    <w:spacing w:val="-4"/>
                    <w:lang w:val="ms-MY"/>
                  </w:rPr>
                  <w:t>Arab</w:t>
                </w:r>
              </w:p>
            </w:tc>
            <w:tc>
              <w:tcPr>
                <w:tcW w:w="841" w:type="dxa"/>
                <w:tcBorders>
                  <w:top w:val="single" w:sz="8" w:space="0" w:color="152935"/>
                  <w:left w:val="single" w:sz="8" w:space="0" w:color="152935"/>
                  <w:bottom w:val="single" w:sz="8" w:space="0" w:color="152935"/>
                  <w:right w:val="single" w:sz="8" w:space="0" w:color="152935"/>
                </w:tcBorders>
                <w:hideMark/>
              </w:tcPr>
              <w:p w14:paraId="192663B1" w14:textId="77777777" w:rsidR="001C1CFD" w:rsidRDefault="001C1CFD" w:rsidP="00F85F21">
                <w:pPr>
                  <w:widowControl w:val="0"/>
                  <w:autoSpaceDE w:val="0"/>
                  <w:autoSpaceDN w:val="0"/>
                  <w:spacing w:before="241" w:after="0"/>
                  <w:ind w:left="22"/>
                  <w:jc w:val="center"/>
                  <w:rPr>
                    <w:rFonts w:eastAsia="Times New Roman" w:cs="Times New Roman"/>
                    <w:b/>
                    <w:lang w:val="ms-MY"/>
                  </w:rPr>
                </w:pPr>
                <w:r>
                  <w:rPr>
                    <w:rFonts w:eastAsia="Times New Roman" w:cs="Times New Roman"/>
                    <w:b/>
                    <w:spacing w:val="-4"/>
                    <w:lang w:val="ms-MY"/>
                  </w:rPr>
                  <w:t>Nama</w:t>
                </w:r>
              </w:p>
            </w:tc>
            <w:tc>
              <w:tcPr>
                <w:tcW w:w="2004" w:type="dxa"/>
                <w:tcBorders>
                  <w:top w:val="single" w:sz="8" w:space="0" w:color="152935"/>
                  <w:left w:val="single" w:sz="8" w:space="0" w:color="152935"/>
                  <w:bottom w:val="single" w:sz="8" w:space="0" w:color="152935"/>
                  <w:right w:val="single" w:sz="8" w:space="0" w:color="152935"/>
                </w:tcBorders>
                <w:hideMark/>
              </w:tcPr>
              <w:p w14:paraId="70CB4647" w14:textId="77777777" w:rsidR="001C1CFD" w:rsidRDefault="001C1CFD" w:rsidP="00F85F21">
                <w:pPr>
                  <w:widowControl w:val="0"/>
                  <w:autoSpaceDE w:val="0"/>
                  <w:autoSpaceDN w:val="0"/>
                  <w:spacing w:before="39" w:after="0" w:line="360" w:lineRule="auto"/>
                  <w:ind w:left="546" w:right="525"/>
                  <w:jc w:val="center"/>
                  <w:rPr>
                    <w:rFonts w:eastAsia="Times New Roman" w:cs="Times New Roman"/>
                    <w:b/>
                    <w:lang w:val="ms-MY"/>
                  </w:rPr>
                </w:pPr>
                <w:r>
                  <w:rPr>
                    <w:rFonts w:eastAsia="Times New Roman" w:cs="Times New Roman"/>
                    <w:b/>
                    <w:spacing w:val="-2"/>
                    <w:lang w:val="ms-MY"/>
                  </w:rPr>
                  <w:t>Huruf Latin</w:t>
                </w:r>
              </w:p>
            </w:tc>
            <w:tc>
              <w:tcPr>
                <w:tcW w:w="2499" w:type="dxa"/>
                <w:tcBorders>
                  <w:top w:val="single" w:sz="8" w:space="0" w:color="152935"/>
                  <w:left w:val="single" w:sz="8" w:space="0" w:color="152935"/>
                  <w:bottom w:val="single" w:sz="8" w:space="0" w:color="152935"/>
                  <w:right w:val="single" w:sz="8" w:space="0" w:color="152935"/>
                </w:tcBorders>
                <w:hideMark/>
              </w:tcPr>
              <w:p w14:paraId="41540ED9" w14:textId="77777777" w:rsidR="001C1CFD" w:rsidRDefault="001C1CFD" w:rsidP="00F85F21">
                <w:pPr>
                  <w:widowControl w:val="0"/>
                  <w:autoSpaceDE w:val="0"/>
                  <w:autoSpaceDN w:val="0"/>
                  <w:spacing w:before="241" w:after="0"/>
                  <w:ind w:left="23"/>
                  <w:jc w:val="center"/>
                  <w:rPr>
                    <w:rFonts w:eastAsia="Times New Roman" w:cs="Times New Roman"/>
                    <w:b/>
                    <w:lang w:val="ms-MY"/>
                  </w:rPr>
                </w:pPr>
                <w:r>
                  <w:rPr>
                    <w:rFonts w:eastAsia="Times New Roman" w:cs="Times New Roman"/>
                    <w:b/>
                    <w:spacing w:val="-4"/>
                    <w:lang w:val="ms-MY"/>
                  </w:rPr>
                  <w:t>Nama</w:t>
                </w:r>
              </w:p>
            </w:tc>
          </w:tr>
          <w:tr w:rsidR="001C1CFD" w14:paraId="03970EBD" w14:textId="77777777" w:rsidTr="00F85F21">
            <w:trPr>
              <w:trHeight w:val="402"/>
            </w:trPr>
            <w:tc>
              <w:tcPr>
                <w:tcW w:w="841" w:type="dxa"/>
                <w:tcBorders>
                  <w:top w:val="single" w:sz="8" w:space="0" w:color="152935"/>
                  <w:left w:val="single" w:sz="8" w:space="0" w:color="152935"/>
                  <w:bottom w:val="single" w:sz="8" w:space="0" w:color="152935"/>
                  <w:right w:val="single" w:sz="8" w:space="0" w:color="152935"/>
                </w:tcBorders>
                <w:hideMark/>
              </w:tcPr>
              <w:p w14:paraId="02D6718E" w14:textId="77777777" w:rsidR="001C1CFD" w:rsidRDefault="001C1CFD" w:rsidP="00F85F21">
                <w:pPr>
                  <w:widowControl w:val="0"/>
                  <w:autoSpaceDE w:val="0"/>
                  <w:autoSpaceDN w:val="0"/>
                  <w:spacing w:before="12" w:after="0"/>
                  <w:ind w:left="26"/>
                  <w:jc w:val="center"/>
                  <w:rPr>
                    <w:rFonts w:eastAsia="Times New Roman" w:cs="Times New Roman"/>
                    <w:lang w:val="ms-MY"/>
                  </w:rPr>
                </w:pPr>
                <w:r>
                  <w:rPr>
                    <w:rFonts w:eastAsia="Times New Roman" w:cs="Times New Roman"/>
                    <w:rtl/>
                  </w:rPr>
                  <w:t>ا</w:t>
                </w:r>
              </w:p>
            </w:tc>
            <w:tc>
              <w:tcPr>
                <w:tcW w:w="841" w:type="dxa"/>
                <w:tcBorders>
                  <w:top w:val="single" w:sz="8" w:space="0" w:color="152935"/>
                  <w:left w:val="single" w:sz="8" w:space="0" w:color="152935"/>
                  <w:bottom w:val="single" w:sz="8" w:space="0" w:color="152935"/>
                  <w:right w:val="single" w:sz="8" w:space="0" w:color="152935"/>
                </w:tcBorders>
                <w:hideMark/>
              </w:tcPr>
              <w:p w14:paraId="77CF0EF4" w14:textId="77777777" w:rsidR="001C1CFD" w:rsidRDefault="001C1CFD" w:rsidP="00F85F21">
                <w:pPr>
                  <w:widowControl w:val="0"/>
                  <w:autoSpaceDE w:val="0"/>
                  <w:autoSpaceDN w:val="0"/>
                  <w:spacing w:after="0" w:line="265" w:lineRule="exact"/>
                  <w:ind w:left="22" w:right="2"/>
                  <w:jc w:val="center"/>
                  <w:rPr>
                    <w:rFonts w:eastAsia="Times New Roman" w:cs="Times New Roman"/>
                    <w:lang w:val="ms-MY"/>
                  </w:rPr>
                </w:pPr>
                <w:r>
                  <w:rPr>
                    <w:rFonts w:eastAsia="Times New Roman" w:cs="Times New Roman"/>
                    <w:spacing w:val="-4"/>
                    <w:lang w:val="ms-MY"/>
                  </w:rPr>
                  <w:t>Alif</w:t>
                </w:r>
              </w:p>
            </w:tc>
            <w:tc>
              <w:tcPr>
                <w:tcW w:w="2004" w:type="dxa"/>
                <w:tcBorders>
                  <w:top w:val="single" w:sz="8" w:space="0" w:color="152935"/>
                  <w:left w:val="single" w:sz="8" w:space="0" w:color="152935"/>
                  <w:bottom w:val="single" w:sz="8" w:space="0" w:color="152935"/>
                  <w:right w:val="single" w:sz="8" w:space="0" w:color="152935"/>
                </w:tcBorders>
                <w:hideMark/>
              </w:tcPr>
              <w:p w14:paraId="5D7D9396" w14:textId="77777777" w:rsidR="001C1CFD" w:rsidRDefault="001C1CFD" w:rsidP="00F85F21">
                <w:pPr>
                  <w:widowControl w:val="0"/>
                  <w:autoSpaceDE w:val="0"/>
                  <w:autoSpaceDN w:val="0"/>
                  <w:spacing w:after="0" w:line="265" w:lineRule="exact"/>
                  <w:ind w:left="22"/>
                  <w:jc w:val="center"/>
                  <w:rPr>
                    <w:rFonts w:eastAsia="Times New Roman" w:cs="Times New Roman"/>
                    <w:lang w:val="ms-MY"/>
                  </w:rPr>
                </w:pPr>
                <w:r>
                  <w:rPr>
                    <w:rFonts w:eastAsia="Times New Roman" w:cs="Times New Roman"/>
                    <w:lang w:val="ms-MY"/>
                  </w:rPr>
                  <w:t>Tidak</w:t>
                </w:r>
                <w:r>
                  <w:rPr>
                    <w:rFonts w:eastAsia="Times New Roman" w:cs="Times New Roman"/>
                    <w:spacing w:val="-1"/>
                    <w:lang w:val="ms-MY"/>
                  </w:rPr>
                  <w:t xml:space="preserve"> </w:t>
                </w:r>
                <w:r>
                  <w:rPr>
                    <w:rFonts w:eastAsia="Times New Roman" w:cs="Times New Roman"/>
                    <w:spacing w:val="-2"/>
                    <w:lang w:val="ms-MY"/>
                  </w:rPr>
                  <w:t>dilambangkan</w:t>
                </w:r>
              </w:p>
            </w:tc>
            <w:tc>
              <w:tcPr>
                <w:tcW w:w="2499" w:type="dxa"/>
                <w:tcBorders>
                  <w:top w:val="single" w:sz="8" w:space="0" w:color="152935"/>
                  <w:left w:val="single" w:sz="8" w:space="0" w:color="152935"/>
                  <w:bottom w:val="single" w:sz="8" w:space="0" w:color="152935"/>
                  <w:right w:val="single" w:sz="8" w:space="0" w:color="152935"/>
                </w:tcBorders>
                <w:hideMark/>
              </w:tcPr>
              <w:p w14:paraId="3593D675" w14:textId="77777777" w:rsidR="001C1CFD" w:rsidRDefault="001C1CFD" w:rsidP="00F85F21">
                <w:pPr>
                  <w:widowControl w:val="0"/>
                  <w:autoSpaceDE w:val="0"/>
                  <w:autoSpaceDN w:val="0"/>
                  <w:spacing w:after="0" w:line="265" w:lineRule="exact"/>
                  <w:ind w:left="23" w:right="1"/>
                  <w:jc w:val="center"/>
                  <w:rPr>
                    <w:rFonts w:eastAsia="Times New Roman" w:cs="Times New Roman"/>
                    <w:lang w:val="ms-MY"/>
                  </w:rPr>
                </w:pPr>
                <w:r>
                  <w:rPr>
                    <w:rFonts w:eastAsia="Times New Roman" w:cs="Times New Roman"/>
                    <w:lang w:val="ms-MY"/>
                  </w:rPr>
                  <w:t>Tidak</w:t>
                </w:r>
                <w:r>
                  <w:rPr>
                    <w:rFonts w:eastAsia="Times New Roman" w:cs="Times New Roman"/>
                    <w:spacing w:val="-1"/>
                    <w:lang w:val="ms-MY"/>
                  </w:rPr>
                  <w:t xml:space="preserve"> </w:t>
                </w:r>
                <w:r>
                  <w:rPr>
                    <w:rFonts w:eastAsia="Times New Roman" w:cs="Times New Roman"/>
                    <w:spacing w:val="-2"/>
                    <w:lang w:val="ms-MY"/>
                  </w:rPr>
                  <w:t>dilambangkan</w:t>
                </w:r>
              </w:p>
            </w:tc>
          </w:tr>
          <w:tr w:rsidR="001C1CFD" w14:paraId="09F61B77"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551D2008" w14:textId="77777777" w:rsidR="001C1CFD" w:rsidRDefault="001C1CFD" w:rsidP="00F85F21">
                <w:pPr>
                  <w:widowControl w:val="0"/>
                  <w:autoSpaceDE w:val="0"/>
                  <w:autoSpaceDN w:val="0"/>
                  <w:spacing w:before="29" w:after="0"/>
                  <w:ind w:left="26" w:right="8"/>
                  <w:jc w:val="center"/>
                  <w:rPr>
                    <w:rFonts w:eastAsia="Times New Roman" w:cs="Times New Roman"/>
                    <w:lang w:val="ms-MY"/>
                  </w:rPr>
                </w:pPr>
                <w:r>
                  <w:rPr>
                    <w:rFonts w:eastAsia="Times New Roman" w:cs="Times New Roman"/>
                    <w:rtl/>
                  </w:rPr>
                  <w:t>ب</w:t>
                </w:r>
              </w:p>
            </w:tc>
            <w:tc>
              <w:tcPr>
                <w:tcW w:w="841" w:type="dxa"/>
                <w:tcBorders>
                  <w:top w:val="single" w:sz="8" w:space="0" w:color="152935"/>
                  <w:left w:val="single" w:sz="8" w:space="0" w:color="152935"/>
                  <w:bottom w:val="single" w:sz="8" w:space="0" w:color="152935"/>
                  <w:right w:val="single" w:sz="8" w:space="0" w:color="152935"/>
                </w:tcBorders>
                <w:hideMark/>
              </w:tcPr>
              <w:p w14:paraId="5962B5A9" w14:textId="77777777" w:rsidR="001C1CFD" w:rsidRDefault="001C1CFD" w:rsidP="00F85F21">
                <w:pPr>
                  <w:widowControl w:val="0"/>
                  <w:autoSpaceDE w:val="0"/>
                  <w:autoSpaceDN w:val="0"/>
                  <w:spacing w:before="13" w:after="0"/>
                  <w:ind w:left="22" w:right="5"/>
                  <w:jc w:val="center"/>
                  <w:rPr>
                    <w:rFonts w:eastAsia="Times New Roman" w:cs="Times New Roman"/>
                    <w:lang w:val="ms-MY"/>
                  </w:rPr>
                </w:pPr>
                <w:r>
                  <w:rPr>
                    <w:rFonts w:eastAsia="Times New Roman" w:cs="Times New Roman"/>
                    <w:spacing w:val="-5"/>
                    <w:lang w:val="ms-MY"/>
                  </w:rPr>
                  <w:t>Ba</w:t>
                </w:r>
              </w:p>
            </w:tc>
            <w:tc>
              <w:tcPr>
                <w:tcW w:w="2004" w:type="dxa"/>
                <w:tcBorders>
                  <w:top w:val="single" w:sz="8" w:space="0" w:color="152935"/>
                  <w:left w:val="single" w:sz="8" w:space="0" w:color="152935"/>
                  <w:bottom w:val="single" w:sz="8" w:space="0" w:color="152935"/>
                  <w:right w:val="single" w:sz="8" w:space="0" w:color="152935"/>
                </w:tcBorders>
                <w:hideMark/>
              </w:tcPr>
              <w:p w14:paraId="3ADFFDAB" w14:textId="77777777" w:rsidR="001C1CFD" w:rsidRDefault="001C1CFD" w:rsidP="00F85F21">
                <w:pPr>
                  <w:widowControl w:val="0"/>
                  <w:autoSpaceDE w:val="0"/>
                  <w:autoSpaceDN w:val="0"/>
                  <w:spacing w:before="13" w:after="0"/>
                  <w:ind w:left="546" w:right="528"/>
                  <w:jc w:val="center"/>
                  <w:rPr>
                    <w:rFonts w:eastAsia="Times New Roman" w:cs="Times New Roman"/>
                    <w:lang w:val="ms-MY"/>
                  </w:rPr>
                </w:pPr>
                <w:r>
                  <w:rPr>
                    <w:rFonts w:eastAsia="Times New Roman" w:cs="Times New Roman"/>
                    <w:spacing w:val="-10"/>
                    <w:lang w:val="ms-MY"/>
                  </w:rPr>
                  <w:t>B</w:t>
                </w:r>
              </w:p>
            </w:tc>
            <w:tc>
              <w:tcPr>
                <w:tcW w:w="2499" w:type="dxa"/>
                <w:tcBorders>
                  <w:top w:val="single" w:sz="8" w:space="0" w:color="152935"/>
                  <w:left w:val="single" w:sz="8" w:space="0" w:color="152935"/>
                  <w:bottom w:val="single" w:sz="8" w:space="0" w:color="152935"/>
                  <w:right w:val="single" w:sz="8" w:space="0" w:color="152935"/>
                </w:tcBorders>
                <w:hideMark/>
              </w:tcPr>
              <w:p w14:paraId="3E136AD4" w14:textId="77777777" w:rsidR="001C1CFD" w:rsidRDefault="001C1CFD" w:rsidP="00F85F21">
                <w:pPr>
                  <w:widowControl w:val="0"/>
                  <w:autoSpaceDE w:val="0"/>
                  <w:autoSpaceDN w:val="0"/>
                  <w:spacing w:before="13" w:after="0"/>
                  <w:ind w:left="23" w:right="1"/>
                  <w:jc w:val="center"/>
                  <w:rPr>
                    <w:rFonts w:eastAsia="Times New Roman" w:cs="Times New Roman"/>
                    <w:lang w:val="ms-MY"/>
                  </w:rPr>
                </w:pPr>
                <w:r>
                  <w:rPr>
                    <w:rFonts w:eastAsia="Times New Roman" w:cs="Times New Roman"/>
                    <w:spacing w:val="-5"/>
                    <w:lang w:val="ms-MY"/>
                  </w:rPr>
                  <w:t>Be</w:t>
                </w:r>
              </w:p>
            </w:tc>
          </w:tr>
          <w:tr w:rsidR="001C1CFD" w14:paraId="6970627C" w14:textId="77777777" w:rsidTr="00F85F21">
            <w:trPr>
              <w:trHeight w:val="455"/>
            </w:trPr>
            <w:tc>
              <w:tcPr>
                <w:tcW w:w="841" w:type="dxa"/>
                <w:tcBorders>
                  <w:top w:val="single" w:sz="8" w:space="0" w:color="152935"/>
                  <w:left w:val="single" w:sz="8" w:space="0" w:color="152935"/>
                  <w:bottom w:val="single" w:sz="8" w:space="0" w:color="152935"/>
                  <w:right w:val="single" w:sz="8" w:space="0" w:color="152935"/>
                </w:tcBorders>
                <w:hideMark/>
              </w:tcPr>
              <w:p w14:paraId="41884C8B" w14:textId="77777777" w:rsidR="001C1CFD" w:rsidRDefault="001C1CFD" w:rsidP="00F85F21">
                <w:pPr>
                  <w:widowControl w:val="0"/>
                  <w:autoSpaceDE w:val="0"/>
                  <w:autoSpaceDN w:val="0"/>
                  <w:spacing w:before="39" w:after="0"/>
                  <w:ind w:left="26" w:right="8"/>
                  <w:jc w:val="center"/>
                  <w:rPr>
                    <w:rFonts w:eastAsia="Times New Roman" w:cs="Times New Roman"/>
                    <w:lang w:val="ms-MY"/>
                  </w:rPr>
                </w:pPr>
                <w:r>
                  <w:rPr>
                    <w:rFonts w:eastAsia="Times New Roman" w:cs="Times New Roman"/>
                    <w:rtl/>
                  </w:rPr>
                  <w:t>ت</w:t>
                </w:r>
              </w:p>
            </w:tc>
            <w:tc>
              <w:tcPr>
                <w:tcW w:w="841" w:type="dxa"/>
                <w:tcBorders>
                  <w:top w:val="single" w:sz="8" w:space="0" w:color="152935"/>
                  <w:left w:val="single" w:sz="8" w:space="0" w:color="152935"/>
                  <w:bottom w:val="single" w:sz="8" w:space="0" w:color="152935"/>
                  <w:right w:val="single" w:sz="8" w:space="0" w:color="152935"/>
                </w:tcBorders>
                <w:hideMark/>
              </w:tcPr>
              <w:p w14:paraId="24ED3FB3" w14:textId="77777777" w:rsidR="001C1CFD" w:rsidRDefault="001C1CFD" w:rsidP="00F85F21">
                <w:pPr>
                  <w:widowControl w:val="0"/>
                  <w:autoSpaceDE w:val="0"/>
                  <w:autoSpaceDN w:val="0"/>
                  <w:spacing w:before="23" w:after="0"/>
                  <w:ind w:left="22" w:right="2"/>
                  <w:jc w:val="center"/>
                  <w:rPr>
                    <w:rFonts w:eastAsia="Times New Roman" w:cs="Times New Roman"/>
                    <w:lang w:val="ms-MY"/>
                  </w:rPr>
                </w:pPr>
                <w:r>
                  <w:rPr>
                    <w:rFonts w:eastAsia="Times New Roman" w:cs="Times New Roman"/>
                    <w:spacing w:val="-5"/>
                    <w:lang w:val="ms-MY"/>
                  </w:rPr>
                  <w:t>Ta</w:t>
                </w:r>
              </w:p>
            </w:tc>
            <w:tc>
              <w:tcPr>
                <w:tcW w:w="2004" w:type="dxa"/>
                <w:tcBorders>
                  <w:top w:val="single" w:sz="8" w:space="0" w:color="152935"/>
                  <w:left w:val="single" w:sz="8" w:space="0" w:color="152935"/>
                  <w:bottom w:val="single" w:sz="8" w:space="0" w:color="152935"/>
                  <w:right w:val="single" w:sz="8" w:space="0" w:color="152935"/>
                </w:tcBorders>
                <w:hideMark/>
              </w:tcPr>
              <w:p w14:paraId="3CB16947" w14:textId="77777777" w:rsidR="001C1CFD" w:rsidRDefault="001C1CFD" w:rsidP="00F85F21">
                <w:pPr>
                  <w:widowControl w:val="0"/>
                  <w:autoSpaceDE w:val="0"/>
                  <w:autoSpaceDN w:val="0"/>
                  <w:spacing w:before="23" w:after="0"/>
                  <w:ind w:left="546" w:right="526"/>
                  <w:jc w:val="center"/>
                  <w:rPr>
                    <w:rFonts w:eastAsia="Times New Roman" w:cs="Times New Roman"/>
                    <w:lang w:val="ms-MY"/>
                  </w:rPr>
                </w:pPr>
                <w:r>
                  <w:rPr>
                    <w:rFonts w:eastAsia="Times New Roman" w:cs="Times New Roman"/>
                    <w:spacing w:val="-10"/>
                    <w:lang w:val="ms-MY"/>
                  </w:rPr>
                  <w:t>T</w:t>
                </w:r>
              </w:p>
            </w:tc>
            <w:tc>
              <w:tcPr>
                <w:tcW w:w="2499" w:type="dxa"/>
                <w:tcBorders>
                  <w:top w:val="single" w:sz="8" w:space="0" w:color="152935"/>
                  <w:left w:val="single" w:sz="8" w:space="0" w:color="152935"/>
                  <w:bottom w:val="single" w:sz="8" w:space="0" w:color="152935"/>
                  <w:right w:val="single" w:sz="8" w:space="0" w:color="152935"/>
                </w:tcBorders>
                <w:hideMark/>
              </w:tcPr>
              <w:p w14:paraId="7D20ABEB" w14:textId="77777777" w:rsidR="001C1CFD" w:rsidRDefault="001C1CFD" w:rsidP="00F85F21">
                <w:pPr>
                  <w:widowControl w:val="0"/>
                  <w:autoSpaceDE w:val="0"/>
                  <w:autoSpaceDN w:val="0"/>
                  <w:spacing w:before="23" w:after="0"/>
                  <w:ind w:left="23" w:right="3"/>
                  <w:jc w:val="center"/>
                  <w:rPr>
                    <w:rFonts w:eastAsia="Times New Roman" w:cs="Times New Roman"/>
                    <w:lang w:val="ms-MY"/>
                  </w:rPr>
                </w:pPr>
                <w:r>
                  <w:rPr>
                    <w:rFonts w:eastAsia="Times New Roman" w:cs="Times New Roman"/>
                    <w:spacing w:val="-5"/>
                    <w:lang w:val="ms-MY"/>
                  </w:rPr>
                  <w:t>Te</w:t>
                </w:r>
              </w:p>
            </w:tc>
          </w:tr>
          <w:tr w:rsidR="001C1CFD" w14:paraId="299F4BF5" w14:textId="77777777" w:rsidTr="00F85F21">
            <w:trPr>
              <w:trHeight w:val="402"/>
            </w:trPr>
            <w:tc>
              <w:tcPr>
                <w:tcW w:w="841" w:type="dxa"/>
                <w:tcBorders>
                  <w:top w:val="single" w:sz="8" w:space="0" w:color="152935"/>
                  <w:left w:val="single" w:sz="8" w:space="0" w:color="152935"/>
                  <w:bottom w:val="single" w:sz="8" w:space="0" w:color="152935"/>
                  <w:right w:val="single" w:sz="8" w:space="0" w:color="152935"/>
                </w:tcBorders>
                <w:hideMark/>
              </w:tcPr>
              <w:p w14:paraId="177F22AA" w14:textId="77777777" w:rsidR="001C1CFD" w:rsidRDefault="001C1CFD" w:rsidP="00F85F21">
                <w:pPr>
                  <w:widowControl w:val="0"/>
                  <w:autoSpaceDE w:val="0"/>
                  <w:autoSpaceDN w:val="0"/>
                  <w:spacing w:before="12" w:after="0"/>
                  <w:ind w:left="26" w:right="8"/>
                  <w:jc w:val="center"/>
                  <w:rPr>
                    <w:rFonts w:eastAsia="Times New Roman" w:cs="Times New Roman"/>
                    <w:lang w:val="ms-MY"/>
                  </w:rPr>
                </w:pPr>
                <w:r>
                  <w:rPr>
                    <w:rFonts w:eastAsia="Times New Roman" w:cs="Times New Roman"/>
                    <w:rtl/>
                  </w:rPr>
                  <w:t>ث</w:t>
                </w:r>
              </w:p>
            </w:tc>
            <w:tc>
              <w:tcPr>
                <w:tcW w:w="841" w:type="dxa"/>
                <w:tcBorders>
                  <w:top w:val="single" w:sz="8" w:space="0" w:color="152935"/>
                  <w:left w:val="single" w:sz="8" w:space="0" w:color="152935"/>
                  <w:bottom w:val="single" w:sz="8" w:space="0" w:color="152935"/>
                  <w:right w:val="single" w:sz="8" w:space="0" w:color="152935"/>
                </w:tcBorders>
                <w:hideMark/>
              </w:tcPr>
              <w:p w14:paraId="036191A7" w14:textId="77777777" w:rsidR="001C1CFD" w:rsidRDefault="001C1CFD" w:rsidP="00F85F21">
                <w:pPr>
                  <w:widowControl w:val="0"/>
                  <w:autoSpaceDE w:val="0"/>
                  <w:autoSpaceDN w:val="0"/>
                  <w:spacing w:after="0" w:line="265" w:lineRule="exact"/>
                  <w:ind w:left="22" w:right="5"/>
                  <w:jc w:val="center"/>
                  <w:rPr>
                    <w:rFonts w:eastAsia="Times New Roman" w:cs="Times New Roman"/>
                    <w:lang w:val="ms-MY"/>
                  </w:rPr>
                </w:pPr>
                <w:r>
                  <w:rPr>
                    <w:rFonts w:eastAsia="Times New Roman" w:cs="Times New Roman"/>
                    <w:spacing w:val="-5"/>
                    <w:lang w:val="ms-MY"/>
                  </w:rPr>
                  <w:t>Sa</w:t>
                </w:r>
              </w:p>
            </w:tc>
            <w:tc>
              <w:tcPr>
                <w:tcW w:w="2004" w:type="dxa"/>
                <w:tcBorders>
                  <w:top w:val="single" w:sz="8" w:space="0" w:color="152935"/>
                  <w:left w:val="single" w:sz="8" w:space="0" w:color="152935"/>
                  <w:bottom w:val="single" w:sz="8" w:space="0" w:color="152935"/>
                  <w:right w:val="single" w:sz="8" w:space="0" w:color="152935"/>
                </w:tcBorders>
                <w:hideMark/>
              </w:tcPr>
              <w:p w14:paraId="511D687E" w14:textId="77777777" w:rsidR="001C1CFD" w:rsidRDefault="001C1CFD" w:rsidP="00F85F21">
                <w:pPr>
                  <w:widowControl w:val="0"/>
                  <w:autoSpaceDE w:val="0"/>
                  <w:autoSpaceDN w:val="0"/>
                  <w:spacing w:after="0" w:line="265" w:lineRule="exact"/>
                  <w:ind w:left="546" w:right="527"/>
                  <w:jc w:val="center"/>
                  <w:rPr>
                    <w:rFonts w:eastAsia="Times New Roman" w:cs="Times New Roman"/>
                    <w:lang w:val="ms-MY"/>
                  </w:rPr>
                </w:pPr>
                <w:r>
                  <w:rPr>
                    <w:rFonts w:eastAsia="Times New Roman" w:cs="Times New Roman"/>
                    <w:spacing w:val="-10"/>
                    <w:lang w:val="ms-MY"/>
                  </w:rPr>
                  <w:t>S</w:t>
                </w:r>
              </w:p>
            </w:tc>
            <w:tc>
              <w:tcPr>
                <w:tcW w:w="2499" w:type="dxa"/>
                <w:tcBorders>
                  <w:top w:val="single" w:sz="8" w:space="0" w:color="152935"/>
                  <w:left w:val="single" w:sz="8" w:space="0" w:color="152935"/>
                  <w:bottom w:val="single" w:sz="8" w:space="0" w:color="152935"/>
                  <w:right w:val="single" w:sz="8" w:space="0" w:color="152935"/>
                </w:tcBorders>
                <w:hideMark/>
              </w:tcPr>
              <w:p w14:paraId="703E85C8" w14:textId="77777777" w:rsidR="001C1CFD" w:rsidRDefault="001C1CFD" w:rsidP="00F85F21">
                <w:pPr>
                  <w:widowControl w:val="0"/>
                  <w:autoSpaceDE w:val="0"/>
                  <w:autoSpaceDN w:val="0"/>
                  <w:spacing w:after="0" w:line="265" w:lineRule="exact"/>
                  <w:ind w:left="23" w:right="5"/>
                  <w:jc w:val="center"/>
                  <w:rPr>
                    <w:rFonts w:eastAsia="Times New Roman" w:cs="Times New Roman"/>
                    <w:lang w:val="ms-MY"/>
                  </w:rPr>
                </w:pPr>
                <w:r>
                  <w:rPr>
                    <w:rFonts w:eastAsia="Times New Roman" w:cs="Times New Roman"/>
                    <w:lang w:val="ms-MY"/>
                  </w:rPr>
                  <w:t>s</w:t>
                </w:r>
                <w:r>
                  <w:rPr>
                    <w:rFonts w:eastAsia="Times New Roman" w:cs="Times New Roman"/>
                    <w:spacing w:val="-4"/>
                    <w:lang w:val="ms-MY"/>
                  </w:rPr>
                  <w:t xml:space="preserve"> </w:t>
                </w:r>
                <w:r>
                  <w:rPr>
                    <w:rFonts w:eastAsia="Times New Roman" w:cs="Times New Roman"/>
                    <w:lang w:val="ms-MY"/>
                  </w:rPr>
                  <w:t>(dengan</w:t>
                </w:r>
                <w:r>
                  <w:rPr>
                    <w:rFonts w:eastAsia="Times New Roman" w:cs="Times New Roman"/>
                    <w:spacing w:val="-4"/>
                    <w:lang w:val="ms-MY"/>
                  </w:rPr>
                  <w:t xml:space="preserve"> </w:t>
                </w:r>
                <w:r>
                  <w:rPr>
                    <w:rFonts w:eastAsia="Times New Roman" w:cs="Times New Roman"/>
                    <w:lang w:val="ms-MY"/>
                  </w:rPr>
                  <w:t>titik</w:t>
                </w:r>
                <w:r>
                  <w:rPr>
                    <w:rFonts w:eastAsia="Times New Roman" w:cs="Times New Roman"/>
                    <w:spacing w:val="-3"/>
                    <w:lang w:val="ms-MY"/>
                  </w:rPr>
                  <w:t xml:space="preserve"> </w:t>
                </w:r>
                <w:r>
                  <w:rPr>
                    <w:rFonts w:eastAsia="Times New Roman" w:cs="Times New Roman"/>
                    <w:lang w:val="ms-MY"/>
                  </w:rPr>
                  <w:t>diatas</w:t>
                </w:r>
                <w:r>
                  <w:rPr>
                    <w:rFonts w:eastAsia="Times New Roman" w:cs="Times New Roman"/>
                    <w:spacing w:val="-5"/>
                    <w:lang w:val="ms-MY"/>
                  </w:rPr>
                  <w:t xml:space="preserve"> </w:t>
                </w:r>
                <w:r>
                  <w:rPr>
                    <w:rFonts w:eastAsia="Times New Roman" w:cs="Times New Roman"/>
                    <w:spacing w:val="-10"/>
                    <w:lang w:val="ms-MY"/>
                  </w:rPr>
                  <w:t>)</w:t>
                </w:r>
              </w:p>
            </w:tc>
          </w:tr>
          <w:tr w:rsidR="001C1CFD" w14:paraId="61690E6D"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5F31CB0C" w14:textId="77777777" w:rsidR="001C1CFD" w:rsidRDefault="001C1CFD" w:rsidP="00F85F21">
                <w:pPr>
                  <w:widowControl w:val="0"/>
                  <w:autoSpaceDE w:val="0"/>
                  <w:autoSpaceDN w:val="0"/>
                  <w:spacing w:before="32" w:after="0"/>
                  <w:ind w:left="26" w:right="8"/>
                  <w:jc w:val="center"/>
                  <w:rPr>
                    <w:rFonts w:eastAsia="Times New Roman" w:cs="Times New Roman"/>
                    <w:lang w:val="ms-MY"/>
                  </w:rPr>
                </w:pPr>
                <w:r>
                  <w:rPr>
                    <w:rFonts w:eastAsia="Times New Roman" w:cs="Times New Roman"/>
                    <w:rtl/>
                  </w:rPr>
                  <w:t>ج</w:t>
                </w:r>
              </w:p>
            </w:tc>
            <w:tc>
              <w:tcPr>
                <w:tcW w:w="841" w:type="dxa"/>
                <w:tcBorders>
                  <w:top w:val="single" w:sz="8" w:space="0" w:color="152935"/>
                  <w:left w:val="single" w:sz="8" w:space="0" w:color="152935"/>
                  <w:bottom w:val="single" w:sz="8" w:space="0" w:color="152935"/>
                  <w:right w:val="single" w:sz="8" w:space="0" w:color="152935"/>
                </w:tcBorders>
                <w:hideMark/>
              </w:tcPr>
              <w:p w14:paraId="14476B6C" w14:textId="77777777" w:rsidR="001C1CFD" w:rsidRDefault="001C1CFD" w:rsidP="00F85F21">
                <w:pPr>
                  <w:widowControl w:val="0"/>
                  <w:autoSpaceDE w:val="0"/>
                  <w:autoSpaceDN w:val="0"/>
                  <w:spacing w:before="15" w:after="0"/>
                  <w:ind w:left="22" w:right="6"/>
                  <w:jc w:val="center"/>
                  <w:rPr>
                    <w:rFonts w:eastAsia="Times New Roman" w:cs="Times New Roman"/>
                    <w:lang w:val="ms-MY"/>
                  </w:rPr>
                </w:pPr>
                <w:r>
                  <w:rPr>
                    <w:rFonts w:eastAsia="Times New Roman" w:cs="Times New Roman"/>
                    <w:spacing w:val="-5"/>
                    <w:lang w:val="ms-MY"/>
                  </w:rPr>
                  <w:t>Jim</w:t>
                </w:r>
              </w:p>
            </w:tc>
            <w:tc>
              <w:tcPr>
                <w:tcW w:w="2004" w:type="dxa"/>
                <w:tcBorders>
                  <w:top w:val="single" w:sz="8" w:space="0" w:color="152935"/>
                  <w:left w:val="single" w:sz="8" w:space="0" w:color="152935"/>
                  <w:bottom w:val="single" w:sz="8" w:space="0" w:color="152935"/>
                  <w:right w:val="single" w:sz="8" w:space="0" w:color="152935"/>
                </w:tcBorders>
                <w:hideMark/>
              </w:tcPr>
              <w:p w14:paraId="12F0BC78" w14:textId="77777777" w:rsidR="001C1CFD" w:rsidRDefault="001C1CFD" w:rsidP="00F85F21">
                <w:pPr>
                  <w:widowControl w:val="0"/>
                  <w:autoSpaceDE w:val="0"/>
                  <w:autoSpaceDN w:val="0"/>
                  <w:spacing w:before="15" w:after="0"/>
                  <w:ind w:left="546" w:right="525"/>
                  <w:jc w:val="center"/>
                  <w:rPr>
                    <w:rFonts w:eastAsia="Times New Roman" w:cs="Times New Roman"/>
                    <w:lang w:val="ms-MY"/>
                  </w:rPr>
                </w:pPr>
                <w:r>
                  <w:rPr>
                    <w:rFonts w:eastAsia="Times New Roman" w:cs="Times New Roman"/>
                    <w:spacing w:val="-10"/>
                    <w:lang w:val="ms-MY"/>
                  </w:rPr>
                  <w:t>J</w:t>
                </w:r>
              </w:p>
            </w:tc>
            <w:tc>
              <w:tcPr>
                <w:tcW w:w="2499" w:type="dxa"/>
                <w:tcBorders>
                  <w:top w:val="single" w:sz="8" w:space="0" w:color="152935"/>
                  <w:left w:val="single" w:sz="8" w:space="0" w:color="152935"/>
                  <w:bottom w:val="single" w:sz="8" w:space="0" w:color="152935"/>
                  <w:right w:val="single" w:sz="8" w:space="0" w:color="152935"/>
                </w:tcBorders>
                <w:hideMark/>
              </w:tcPr>
              <w:p w14:paraId="387AFDD8" w14:textId="77777777" w:rsidR="001C1CFD" w:rsidRDefault="001C1CFD" w:rsidP="00F85F21">
                <w:pPr>
                  <w:widowControl w:val="0"/>
                  <w:autoSpaceDE w:val="0"/>
                  <w:autoSpaceDN w:val="0"/>
                  <w:spacing w:before="15" w:after="0"/>
                  <w:ind w:left="23" w:right="5"/>
                  <w:jc w:val="center"/>
                  <w:rPr>
                    <w:rFonts w:eastAsia="Times New Roman" w:cs="Times New Roman"/>
                    <w:lang w:val="ms-MY"/>
                  </w:rPr>
                </w:pPr>
                <w:r>
                  <w:rPr>
                    <w:rFonts w:eastAsia="Times New Roman" w:cs="Times New Roman"/>
                    <w:spacing w:val="-5"/>
                    <w:lang w:val="ms-MY"/>
                  </w:rPr>
                  <w:t>Je</w:t>
                </w:r>
              </w:p>
            </w:tc>
          </w:tr>
          <w:tr w:rsidR="001C1CFD" w14:paraId="2E2DF2B8"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165B45F7" w14:textId="77777777" w:rsidR="001C1CFD" w:rsidRDefault="001C1CFD" w:rsidP="00F85F21">
                <w:pPr>
                  <w:widowControl w:val="0"/>
                  <w:autoSpaceDE w:val="0"/>
                  <w:autoSpaceDN w:val="0"/>
                  <w:spacing w:before="29" w:after="0"/>
                  <w:ind w:left="26" w:right="8"/>
                  <w:jc w:val="center"/>
                  <w:rPr>
                    <w:rFonts w:eastAsia="Times New Roman" w:cs="Times New Roman"/>
                    <w:lang w:val="ms-MY"/>
                  </w:rPr>
                </w:pPr>
                <w:r>
                  <w:rPr>
                    <w:rFonts w:eastAsia="Times New Roman" w:cs="Times New Roman"/>
                    <w:rtl/>
                  </w:rPr>
                  <w:t>ح</w:t>
                </w:r>
              </w:p>
            </w:tc>
            <w:tc>
              <w:tcPr>
                <w:tcW w:w="841" w:type="dxa"/>
                <w:tcBorders>
                  <w:top w:val="single" w:sz="8" w:space="0" w:color="152935"/>
                  <w:left w:val="single" w:sz="8" w:space="0" w:color="152935"/>
                  <w:bottom w:val="single" w:sz="8" w:space="0" w:color="152935"/>
                  <w:right w:val="single" w:sz="8" w:space="0" w:color="152935"/>
                </w:tcBorders>
                <w:hideMark/>
              </w:tcPr>
              <w:p w14:paraId="4697CA74" w14:textId="77777777" w:rsidR="001C1CFD" w:rsidRDefault="001C1CFD" w:rsidP="00F85F21">
                <w:pPr>
                  <w:widowControl w:val="0"/>
                  <w:autoSpaceDE w:val="0"/>
                  <w:autoSpaceDN w:val="0"/>
                  <w:spacing w:before="15" w:after="0"/>
                  <w:ind w:left="22" w:right="3"/>
                  <w:jc w:val="center"/>
                  <w:rPr>
                    <w:rFonts w:eastAsia="Times New Roman" w:cs="Times New Roman"/>
                    <w:lang w:val="ms-MY"/>
                  </w:rPr>
                </w:pPr>
                <w:r>
                  <w:rPr>
                    <w:rFonts w:eastAsia="Times New Roman" w:cs="Times New Roman"/>
                    <w:spacing w:val="-5"/>
                    <w:lang w:val="ms-MY"/>
                  </w:rPr>
                  <w:t>Ha</w:t>
                </w:r>
              </w:p>
            </w:tc>
            <w:tc>
              <w:tcPr>
                <w:tcW w:w="2004" w:type="dxa"/>
                <w:tcBorders>
                  <w:top w:val="single" w:sz="8" w:space="0" w:color="152935"/>
                  <w:left w:val="single" w:sz="8" w:space="0" w:color="152935"/>
                  <w:bottom w:val="single" w:sz="8" w:space="0" w:color="152935"/>
                  <w:right w:val="single" w:sz="8" w:space="0" w:color="152935"/>
                </w:tcBorders>
                <w:hideMark/>
              </w:tcPr>
              <w:p w14:paraId="483EA70C" w14:textId="77777777" w:rsidR="001C1CFD" w:rsidRDefault="001C1CFD" w:rsidP="00F85F21">
                <w:pPr>
                  <w:widowControl w:val="0"/>
                  <w:autoSpaceDE w:val="0"/>
                  <w:autoSpaceDN w:val="0"/>
                  <w:spacing w:before="15" w:after="0"/>
                  <w:ind w:left="546" w:right="525"/>
                  <w:jc w:val="center"/>
                  <w:rPr>
                    <w:rFonts w:eastAsia="Times New Roman" w:cs="Times New Roman"/>
                    <w:lang w:val="ms-MY"/>
                  </w:rPr>
                </w:pPr>
                <w:r>
                  <w:rPr>
                    <w:rFonts w:eastAsia="Times New Roman" w:cs="Times New Roman"/>
                    <w:spacing w:val="-10"/>
                    <w:lang w:val="ms-MY"/>
                  </w:rPr>
                  <w:t>H</w:t>
                </w:r>
              </w:p>
            </w:tc>
            <w:tc>
              <w:tcPr>
                <w:tcW w:w="2499" w:type="dxa"/>
                <w:tcBorders>
                  <w:top w:val="single" w:sz="8" w:space="0" w:color="152935"/>
                  <w:left w:val="single" w:sz="8" w:space="0" w:color="152935"/>
                  <w:bottom w:val="single" w:sz="8" w:space="0" w:color="152935"/>
                  <w:right w:val="single" w:sz="8" w:space="0" w:color="152935"/>
                </w:tcBorders>
                <w:hideMark/>
              </w:tcPr>
              <w:p w14:paraId="269B4835" w14:textId="77777777" w:rsidR="001C1CFD" w:rsidRDefault="001C1CFD" w:rsidP="00F85F21">
                <w:pPr>
                  <w:widowControl w:val="0"/>
                  <w:autoSpaceDE w:val="0"/>
                  <w:autoSpaceDN w:val="0"/>
                  <w:spacing w:before="15" w:after="0"/>
                  <w:ind w:left="23" w:right="1"/>
                  <w:jc w:val="center"/>
                  <w:rPr>
                    <w:rFonts w:eastAsia="Times New Roman" w:cs="Times New Roman"/>
                    <w:lang w:val="ms-MY"/>
                  </w:rPr>
                </w:pPr>
                <w:r>
                  <w:rPr>
                    <w:rFonts w:eastAsia="Times New Roman" w:cs="Times New Roman"/>
                    <w:lang w:val="ms-MY"/>
                  </w:rPr>
                  <w:t>ha</w:t>
                </w:r>
                <w:r>
                  <w:rPr>
                    <w:rFonts w:eastAsia="Times New Roman" w:cs="Times New Roman"/>
                    <w:spacing w:val="-2"/>
                    <w:lang w:val="ms-MY"/>
                  </w:rPr>
                  <w:t xml:space="preserve"> </w:t>
                </w:r>
                <w:r>
                  <w:rPr>
                    <w:rFonts w:eastAsia="Times New Roman" w:cs="Times New Roman"/>
                    <w:lang w:val="ms-MY"/>
                  </w:rPr>
                  <w:t>(dengan</w:t>
                </w:r>
                <w:r>
                  <w:rPr>
                    <w:rFonts w:eastAsia="Times New Roman" w:cs="Times New Roman"/>
                    <w:spacing w:val="-2"/>
                    <w:lang w:val="ms-MY"/>
                  </w:rPr>
                  <w:t xml:space="preserve"> </w:t>
                </w:r>
                <w:r>
                  <w:rPr>
                    <w:rFonts w:eastAsia="Times New Roman" w:cs="Times New Roman"/>
                    <w:lang w:val="ms-MY"/>
                  </w:rPr>
                  <w:t>titik</w:t>
                </w:r>
                <w:r>
                  <w:rPr>
                    <w:rFonts w:eastAsia="Times New Roman" w:cs="Times New Roman"/>
                    <w:spacing w:val="-4"/>
                    <w:lang w:val="ms-MY"/>
                  </w:rPr>
                  <w:t xml:space="preserve"> </w:t>
                </w:r>
                <w:r>
                  <w:rPr>
                    <w:rFonts w:eastAsia="Times New Roman" w:cs="Times New Roman"/>
                    <w:spacing w:val="-2"/>
                    <w:lang w:val="ms-MY"/>
                  </w:rPr>
                  <w:t>dibawah)</w:t>
                </w:r>
              </w:p>
            </w:tc>
          </w:tr>
          <w:tr w:rsidR="001C1CFD" w14:paraId="44BC53B1"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33C5520A" w14:textId="77777777" w:rsidR="001C1CFD" w:rsidRDefault="001C1CFD" w:rsidP="00F85F21">
                <w:pPr>
                  <w:widowControl w:val="0"/>
                  <w:autoSpaceDE w:val="0"/>
                  <w:autoSpaceDN w:val="0"/>
                  <w:spacing w:before="30" w:after="0"/>
                  <w:ind w:left="26" w:right="9"/>
                  <w:jc w:val="center"/>
                  <w:rPr>
                    <w:rFonts w:eastAsia="Times New Roman" w:cs="Times New Roman"/>
                    <w:lang w:val="ms-MY"/>
                  </w:rPr>
                </w:pPr>
                <w:r>
                  <w:rPr>
                    <w:rFonts w:eastAsia="Times New Roman" w:cs="Times New Roman"/>
                    <w:rtl/>
                  </w:rPr>
                  <w:t>ك</w:t>
                </w:r>
              </w:p>
            </w:tc>
            <w:tc>
              <w:tcPr>
                <w:tcW w:w="841" w:type="dxa"/>
                <w:tcBorders>
                  <w:top w:val="single" w:sz="8" w:space="0" w:color="152935"/>
                  <w:left w:val="single" w:sz="8" w:space="0" w:color="152935"/>
                  <w:bottom w:val="single" w:sz="8" w:space="0" w:color="152935"/>
                  <w:right w:val="single" w:sz="8" w:space="0" w:color="152935"/>
                </w:tcBorders>
                <w:hideMark/>
              </w:tcPr>
              <w:p w14:paraId="33E91144" w14:textId="77777777" w:rsidR="001C1CFD" w:rsidRDefault="001C1CFD" w:rsidP="00F85F21">
                <w:pPr>
                  <w:widowControl w:val="0"/>
                  <w:autoSpaceDE w:val="0"/>
                  <w:autoSpaceDN w:val="0"/>
                  <w:spacing w:before="13" w:after="0"/>
                  <w:ind w:left="22" w:right="5"/>
                  <w:jc w:val="center"/>
                  <w:rPr>
                    <w:rFonts w:eastAsia="Times New Roman" w:cs="Times New Roman"/>
                    <w:lang w:val="ms-MY"/>
                  </w:rPr>
                </w:pPr>
                <w:r>
                  <w:rPr>
                    <w:rFonts w:eastAsia="Times New Roman" w:cs="Times New Roman"/>
                    <w:spacing w:val="-5"/>
                    <w:lang w:val="ms-MY"/>
                  </w:rPr>
                  <w:t>Kha</w:t>
                </w:r>
              </w:p>
            </w:tc>
            <w:tc>
              <w:tcPr>
                <w:tcW w:w="2004" w:type="dxa"/>
                <w:tcBorders>
                  <w:top w:val="single" w:sz="8" w:space="0" w:color="152935"/>
                  <w:left w:val="single" w:sz="8" w:space="0" w:color="152935"/>
                  <w:bottom w:val="single" w:sz="8" w:space="0" w:color="152935"/>
                  <w:right w:val="single" w:sz="8" w:space="0" w:color="152935"/>
                </w:tcBorders>
                <w:hideMark/>
              </w:tcPr>
              <w:p w14:paraId="0F482A0F" w14:textId="77777777" w:rsidR="001C1CFD" w:rsidRDefault="001C1CFD" w:rsidP="00F85F21">
                <w:pPr>
                  <w:widowControl w:val="0"/>
                  <w:autoSpaceDE w:val="0"/>
                  <w:autoSpaceDN w:val="0"/>
                  <w:spacing w:before="13" w:after="0"/>
                  <w:ind w:left="546" w:right="528"/>
                  <w:jc w:val="center"/>
                  <w:rPr>
                    <w:rFonts w:eastAsia="Times New Roman" w:cs="Times New Roman"/>
                    <w:lang w:val="ms-MY"/>
                  </w:rPr>
                </w:pPr>
                <w:r>
                  <w:rPr>
                    <w:rFonts w:eastAsia="Times New Roman" w:cs="Times New Roman"/>
                    <w:spacing w:val="-5"/>
                    <w:lang w:val="ms-MY"/>
                  </w:rPr>
                  <w:t>Kha</w:t>
                </w:r>
              </w:p>
            </w:tc>
            <w:tc>
              <w:tcPr>
                <w:tcW w:w="2499" w:type="dxa"/>
                <w:tcBorders>
                  <w:top w:val="single" w:sz="8" w:space="0" w:color="152935"/>
                  <w:left w:val="single" w:sz="8" w:space="0" w:color="152935"/>
                  <w:bottom w:val="single" w:sz="8" w:space="0" w:color="152935"/>
                  <w:right w:val="single" w:sz="8" w:space="0" w:color="152935"/>
                </w:tcBorders>
                <w:hideMark/>
              </w:tcPr>
              <w:p w14:paraId="5E823872" w14:textId="77777777" w:rsidR="001C1CFD" w:rsidRDefault="001C1CFD" w:rsidP="00F85F21">
                <w:pPr>
                  <w:widowControl w:val="0"/>
                  <w:autoSpaceDE w:val="0"/>
                  <w:autoSpaceDN w:val="0"/>
                  <w:spacing w:before="13" w:after="0"/>
                  <w:ind w:left="23" w:right="1"/>
                  <w:jc w:val="center"/>
                  <w:rPr>
                    <w:rFonts w:eastAsia="Times New Roman" w:cs="Times New Roman"/>
                    <w:lang w:val="ms-MY"/>
                  </w:rPr>
                </w:pPr>
                <w:r>
                  <w:rPr>
                    <w:rFonts w:eastAsia="Times New Roman" w:cs="Times New Roman"/>
                    <w:lang w:val="ms-MY"/>
                  </w:rPr>
                  <w:t>Ka</w:t>
                </w:r>
                <w:r>
                  <w:rPr>
                    <w:rFonts w:eastAsia="Times New Roman" w:cs="Times New Roman"/>
                    <w:spacing w:val="-2"/>
                    <w:lang w:val="ms-MY"/>
                  </w:rPr>
                  <w:t xml:space="preserve"> </w:t>
                </w:r>
                <w:r>
                  <w:rPr>
                    <w:rFonts w:eastAsia="Times New Roman" w:cs="Times New Roman"/>
                    <w:lang w:val="ms-MY"/>
                  </w:rPr>
                  <w:t>dan</w:t>
                </w:r>
                <w:r>
                  <w:rPr>
                    <w:rFonts w:eastAsia="Times New Roman" w:cs="Times New Roman"/>
                    <w:spacing w:val="-1"/>
                    <w:lang w:val="ms-MY"/>
                  </w:rPr>
                  <w:t xml:space="preserve"> </w:t>
                </w:r>
                <w:r>
                  <w:rPr>
                    <w:rFonts w:eastAsia="Times New Roman" w:cs="Times New Roman"/>
                    <w:spacing w:val="-5"/>
                    <w:lang w:val="ms-MY"/>
                  </w:rPr>
                  <w:t>ha</w:t>
                </w:r>
              </w:p>
            </w:tc>
          </w:tr>
          <w:tr w:rsidR="001C1CFD" w14:paraId="257B0AA7" w14:textId="77777777" w:rsidTr="00F85F21">
            <w:trPr>
              <w:trHeight w:val="435"/>
            </w:trPr>
            <w:tc>
              <w:tcPr>
                <w:tcW w:w="841" w:type="dxa"/>
                <w:tcBorders>
                  <w:top w:val="single" w:sz="8" w:space="0" w:color="152935"/>
                  <w:left w:val="single" w:sz="8" w:space="0" w:color="152935"/>
                  <w:bottom w:val="single" w:sz="8" w:space="0" w:color="152935"/>
                  <w:right w:val="single" w:sz="8" w:space="0" w:color="152935"/>
                </w:tcBorders>
                <w:hideMark/>
              </w:tcPr>
              <w:p w14:paraId="07E384D2" w14:textId="77777777" w:rsidR="001C1CFD" w:rsidRDefault="001C1CFD" w:rsidP="00F85F21">
                <w:pPr>
                  <w:widowControl w:val="0"/>
                  <w:autoSpaceDE w:val="0"/>
                  <w:autoSpaceDN w:val="0"/>
                  <w:spacing w:before="29" w:after="0"/>
                  <w:ind w:left="26" w:right="9"/>
                  <w:jc w:val="center"/>
                  <w:rPr>
                    <w:rFonts w:eastAsia="Times New Roman" w:cs="Times New Roman"/>
                    <w:lang w:val="ms-MY"/>
                  </w:rPr>
                </w:pPr>
                <w:r>
                  <w:rPr>
                    <w:rFonts w:eastAsia="Times New Roman" w:cs="Times New Roman"/>
                    <w:rtl/>
                  </w:rPr>
                  <w:t>د</w:t>
                </w:r>
              </w:p>
            </w:tc>
            <w:tc>
              <w:tcPr>
                <w:tcW w:w="841" w:type="dxa"/>
                <w:tcBorders>
                  <w:top w:val="single" w:sz="8" w:space="0" w:color="152935"/>
                  <w:left w:val="single" w:sz="8" w:space="0" w:color="152935"/>
                  <w:bottom w:val="single" w:sz="8" w:space="0" w:color="152935"/>
                  <w:right w:val="single" w:sz="8" w:space="0" w:color="152935"/>
                </w:tcBorders>
                <w:hideMark/>
              </w:tcPr>
              <w:p w14:paraId="3E6B25C2" w14:textId="77777777" w:rsidR="001C1CFD" w:rsidRDefault="001C1CFD" w:rsidP="00F85F21">
                <w:pPr>
                  <w:widowControl w:val="0"/>
                  <w:autoSpaceDE w:val="0"/>
                  <w:autoSpaceDN w:val="0"/>
                  <w:spacing w:before="13" w:after="0"/>
                  <w:ind w:left="22"/>
                  <w:jc w:val="center"/>
                  <w:rPr>
                    <w:rFonts w:eastAsia="Times New Roman" w:cs="Times New Roman"/>
                    <w:lang w:val="ms-MY"/>
                  </w:rPr>
                </w:pPr>
                <w:r>
                  <w:rPr>
                    <w:rFonts w:eastAsia="Times New Roman" w:cs="Times New Roman"/>
                    <w:spacing w:val="-5"/>
                    <w:lang w:val="ms-MY"/>
                  </w:rPr>
                  <w:t>Dal</w:t>
                </w:r>
              </w:p>
            </w:tc>
            <w:tc>
              <w:tcPr>
                <w:tcW w:w="2004" w:type="dxa"/>
                <w:tcBorders>
                  <w:top w:val="single" w:sz="8" w:space="0" w:color="152935"/>
                  <w:left w:val="single" w:sz="8" w:space="0" w:color="152935"/>
                  <w:bottom w:val="single" w:sz="8" w:space="0" w:color="152935"/>
                  <w:right w:val="single" w:sz="8" w:space="0" w:color="152935"/>
                </w:tcBorders>
                <w:hideMark/>
              </w:tcPr>
              <w:p w14:paraId="2F946988" w14:textId="77777777" w:rsidR="001C1CFD" w:rsidRDefault="001C1CFD" w:rsidP="00F85F21">
                <w:pPr>
                  <w:widowControl w:val="0"/>
                  <w:autoSpaceDE w:val="0"/>
                  <w:autoSpaceDN w:val="0"/>
                  <w:spacing w:before="13" w:after="0"/>
                  <w:ind w:left="546" w:right="527"/>
                  <w:jc w:val="center"/>
                  <w:rPr>
                    <w:rFonts w:eastAsia="Times New Roman" w:cs="Times New Roman"/>
                    <w:lang w:val="ms-MY"/>
                  </w:rPr>
                </w:pPr>
                <w:r>
                  <w:rPr>
                    <w:rFonts w:eastAsia="Times New Roman" w:cs="Times New Roman"/>
                    <w:spacing w:val="-10"/>
                    <w:lang w:val="ms-MY"/>
                  </w:rPr>
                  <w:t>D</w:t>
                </w:r>
              </w:p>
            </w:tc>
            <w:tc>
              <w:tcPr>
                <w:tcW w:w="2499" w:type="dxa"/>
                <w:tcBorders>
                  <w:top w:val="single" w:sz="8" w:space="0" w:color="152935"/>
                  <w:left w:val="single" w:sz="8" w:space="0" w:color="152935"/>
                  <w:bottom w:val="single" w:sz="8" w:space="0" w:color="152935"/>
                  <w:right w:val="single" w:sz="8" w:space="0" w:color="152935"/>
                </w:tcBorders>
                <w:hideMark/>
              </w:tcPr>
              <w:p w14:paraId="6BA14904" w14:textId="77777777" w:rsidR="001C1CFD" w:rsidRDefault="001C1CFD" w:rsidP="00F85F21">
                <w:pPr>
                  <w:widowControl w:val="0"/>
                  <w:autoSpaceDE w:val="0"/>
                  <w:autoSpaceDN w:val="0"/>
                  <w:spacing w:before="13" w:after="0"/>
                  <w:ind w:left="23" w:right="3"/>
                  <w:jc w:val="center"/>
                  <w:rPr>
                    <w:rFonts w:eastAsia="Times New Roman" w:cs="Times New Roman"/>
                    <w:lang w:val="ms-MY"/>
                  </w:rPr>
                </w:pPr>
                <w:r>
                  <w:rPr>
                    <w:rFonts w:eastAsia="Times New Roman" w:cs="Times New Roman"/>
                    <w:spacing w:val="-5"/>
                    <w:lang w:val="ms-MY"/>
                  </w:rPr>
                  <w:t>De</w:t>
                </w:r>
              </w:p>
            </w:tc>
          </w:tr>
          <w:tr w:rsidR="001C1CFD" w14:paraId="52EFC272"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7C54673B" w14:textId="77777777" w:rsidR="001C1CFD" w:rsidRDefault="001C1CFD" w:rsidP="00F85F21">
                <w:pPr>
                  <w:widowControl w:val="0"/>
                  <w:autoSpaceDE w:val="0"/>
                  <w:autoSpaceDN w:val="0"/>
                  <w:spacing w:before="32" w:after="0"/>
                  <w:ind w:left="26" w:right="9"/>
                  <w:jc w:val="center"/>
                  <w:rPr>
                    <w:rFonts w:eastAsia="Times New Roman" w:cs="Times New Roman"/>
                    <w:lang w:val="ms-MY"/>
                  </w:rPr>
                </w:pPr>
                <w:r>
                  <w:rPr>
                    <w:rFonts w:eastAsia="Times New Roman" w:cs="Times New Roman"/>
                    <w:rtl/>
                  </w:rPr>
                  <w:t>ذ</w:t>
                </w:r>
              </w:p>
            </w:tc>
            <w:tc>
              <w:tcPr>
                <w:tcW w:w="841" w:type="dxa"/>
                <w:tcBorders>
                  <w:top w:val="single" w:sz="8" w:space="0" w:color="152935"/>
                  <w:left w:val="single" w:sz="8" w:space="0" w:color="152935"/>
                  <w:bottom w:val="single" w:sz="8" w:space="0" w:color="152935"/>
                  <w:right w:val="single" w:sz="8" w:space="0" w:color="152935"/>
                </w:tcBorders>
                <w:hideMark/>
              </w:tcPr>
              <w:p w14:paraId="4D0935F9" w14:textId="77777777" w:rsidR="001C1CFD" w:rsidRDefault="001C1CFD" w:rsidP="00F85F21">
                <w:pPr>
                  <w:widowControl w:val="0"/>
                  <w:autoSpaceDE w:val="0"/>
                  <w:autoSpaceDN w:val="0"/>
                  <w:spacing w:before="15" w:after="0"/>
                  <w:ind w:left="22" w:right="5"/>
                  <w:jc w:val="center"/>
                  <w:rPr>
                    <w:rFonts w:eastAsia="Times New Roman" w:cs="Times New Roman"/>
                    <w:lang w:val="ms-MY"/>
                  </w:rPr>
                </w:pPr>
                <w:r>
                  <w:rPr>
                    <w:rFonts w:eastAsia="Times New Roman" w:cs="Times New Roman"/>
                    <w:spacing w:val="-5"/>
                    <w:lang w:val="ms-MY"/>
                  </w:rPr>
                  <w:t>Zal</w:t>
                </w:r>
              </w:p>
            </w:tc>
            <w:tc>
              <w:tcPr>
                <w:tcW w:w="2004" w:type="dxa"/>
                <w:tcBorders>
                  <w:top w:val="single" w:sz="8" w:space="0" w:color="152935"/>
                  <w:left w:val="single" w:sz="8" w:space="0" w:color="152935"/>
                  <w:bottom w:val="single" w:sz="8" w:space="0" w:color="152935"/>
                  <w:right w:val="single" w:sz="8" w:space="0" w:color="152935"/>
                </w:tcBorders>
                <w:hideMark/>
              </w:tcPr>
              <w:p w14:paraId="75686EE4" w14:textId="77777777" w:rsidR="001C1CFD" w:rsidRDefault="001C1CFD" w:rsidP="00F85F21">
                <w:pPr>
                  <w:widowControl w:val="0"/>
                  <w:autoSpaceDE w:val="0"/>
                  <w:autoSpaceDN w:val="0"/>
                  <w:spacing w:before="15" w:after="0"/>
                  <w:ind w:left="546" w:right="526"/>
                  <w:jc w:val="center"/>
                  <w:rPr>
                    <w:rFonts w:eastAsia="Times New Roman" w:cs="Times New Roman"/>
                    <w:lang w:val="ms-MY"/>
                  </w:rPr>
                </w:pPr>
                <w:r>
                  <w:rPr>
                    <w:rFonts w:eastAsia="Times New Roman" w:cs="Times New Roman"/>
                    <w:spacing w:val="-10"/>
                    <w:lang w:val="ms-MY"/>
                  </w:rPr>
                  <w:t>Z</w:t>
                </w:r>
              </w:p>
            </w:tc>
            <w:tc>
              <w:tcPr>
                <w:tcW w:w="2499" w:type="dxa"/>
                <w:tcBorders>
                  <w:top w:val="single" w:sz="8" w:space="0" w:color="152935"/>
                  <w:left w:val="single" w:sz="8" w:space="0" w:color="152935"/>
                  <w:bottom w:val="single" w:sz="8" w:space="0" w:color="152935"/>
                  <w:right w:val="single" w:sz="8" w:space="0" w:color="152935"/>
                </w:tcBorders>
                <w:hideMark/>
              </w:tcPr>
              <w:p w14:paraId="42730E13" w14:textId="77777777" w:rsidR="001C1CFD" w:rsidRDefault="001C1CFD" w:rsidP="00F85F21">
                <w:pPr>
                  <w:widowControl w:val="0"/>
                  <w:autoSpaceDE w:val="0"/>
                  <w:autoSpaceDN w:val="0"/>
                  <w:spacing w:before="15" w:after="0"/>
                  <w:ind w:left="23" w:right="4"/>
                  <w:jc w:val="center"/>
                  <w:rPr>
                    <w:rFonts w:eastAsia="Times New Roman" w:cs="Times New Roman"/>
                    <w:lang w:val="ms-MY"/>
                  </w:rPr>
                </w:pPr>
                <w:r>
                  <w:rPr>
                    <w:rFonts w:eastAsia="Times New Roman" w:cs="Times New Roman"/>
                    <w:lang w:val="ms-MY"/>
                  </w:rPr>
                  <w:t>Zet</w:t>
                </w:r>
                <w:r>
                  <w:rPr>
                    <w:rFonts w:eastAsia="Times New Roman" w:cs="Times New Roman"/>
                    <w:spacing w:val="-2"/>
                    <w:lang w:val="ms-MY"/>
                  </w:rPr>
                  <w:t xml:space="preserve"> </w:t>
                </w:r>
                <w:r>
                  <w:rPr>
                    <w:rFonts w:eastAsia="Times New Roman" w:cs="Times New Roman"/>
                    <w:lang w:val="ms-MY"/>
                  </w:rPr>
                  <w:t>(dengan</w:t>
                </w:r>
                <w:r>
                  <w:rPr>
                    <w:rFonts w:eastAsia="Times New Roman" w:cs="Times New Roman"/>
                    <w:spacing w:val="-4"/>
                    <w:lang w:val="ms-MY"/>
                  </w:rPr>
                  <w:t xml:space="preserve"> </w:t>
                </w:r>
                <w:r>
                  <w:rPr>
                    <w:rFonts w:eastAsia="Times New Roman" w:cs="Times New Roman"/>
                    <w:lang w:val="ms-MY"/>
                  </w:rPr>
                  <w:t>titik</w:t>
                </w:r>
                <w:r>
                  <w:rPr>
                    <w:rFonts w:eastAsia="Times New Roman" w:cs="Times New Roman"/>
                    <w:spacing w:val="-1"/>
                    <w:lang w:val="ms-MY"/>
                  </w:rPr>
                  <w:t xml:space="preserve"> </w:t>
                </w:r>
                <w:r>
                  <w:rPr>
                    <w:rFonts w:eastAsia="Times New Roman" w:cs="Times New Roman"/>
                    <w:spacing w:val="-2"/>
                    <w:lang w:val="ms-MY"/>
                  </w:rPr>
                  <w:t>dibawah</w:t>
                </w:r>
              </w:p>
            </w:tc>
          </w:tr>
          <w:tr w:rsidR="001C1CFD" w14:paraId="2A5A60C4" w14:textId="77777777" w:rsidTr="00F85F21">
            <w:trPr>
              <w:trHeight w:val="438"/>
            </w:trPr>
            <w:tc>
              <w:tcPr>
                <w:tcW w:w="841" w:type="dxa"/>
                <w:tcBorders>
                  <w:top w:val="single" w:sz="8" w:space="0" w:color="152935"/>
                  <w:left w:val="single" w:sz="8" w:space="0" w:color="152935"/>
                  <w:bottom w:val="single" w:sz="8" w:space="0" w:color="152935"/>
                  <w:right w:val="single" w:sz="8" w:space="0" w:color="152935"/>
                </w:tcBorders>
                <w:hideMark/>
              </w:tcPr>
              <w:p w14:paraId="53037D8F" w14:textId="77777777" w:rsidR="001C1CFD" w:rsidRDefault="001C1CFD" w:rsidP="00F85F21">
                <w:pPr>
                  <w:widowControl w:val="0"/>
                  <w:autoSpaceDE w:val="0"/>
                  <w:autoSpaceDN w:val="0"/>
                  <w:spacing w:before="32" w:after="0"/>
                  <w:ind w:left="26" w:right="10"/>
                  <w:jc w:val="center"/>
                  <w:rPr>
                    <w:rFonts w:eastAsia="Times New Roman" w:cs="Times New Roman"/>
                    <w:lang w:val="ms-MY"/>
                  </w:rPr>
                </w:pPr>
                <w:r>
                  <w:rPr>
                    <w:rFonts w:eastAsia="Times New Roman" w:cs="Times New Roman"/>
                    <w:rtl/>
                  </w:rPr>
                  <w:t>ر</w:t>
                </w:r>
              </w:p>
            </w:tc>
            <w:tc>
              <w:tcPr>
                <w:tcW w:w="841" w:type="dxa"/>
                <w:tcBorders>
                  <w:top w:val="single" w:sz="8" w:space="0" w:color="152935"/>
                  <w:left w:val="single" w:sz="8" w:space="0" w:color="152935"/>
                  <w:bottom w:val="single" w:sz="8" w:space="0" w:color="152935"/>
                  <w:right w:val="single" w:sz="8" w:space="0" w:color="152935"/>
                </w:tcBorders>
                <w:hideMark/>
              </w:tcPr>
              <w:p w14:paraId="47F4B13D" w14:textId="77777777" w:rsidR="001C1CFD" w:rsidRDefault="001C1CFD" w:rsidP="00F85F21">
                <w:pPr>
                  <w:widowControl w:val="0"/>
                  <w:autoSpaceDE w:val="0"/>
                  <w:autoSpaceDN w:val="0"/>
                  <w:spacing w:before="15" w:after="0"/>
                  <w:ind w:left="22" w:right="5"/>
                  <w:jc w:val="center"/>
                  <w:rPr>
                    <w:rFonts w:eastAsia="Times New Roman" w:cs="Times New Roman"/>
                    <w:lang w:val="ms-MY"/>
                  </w:rPr>
                </w:pPr>
                <w:r>
                  <w:rPr>
                    <w:rFonts w:eastAsia="Times New Roman" w:cs="Times New Roman"/>
                    <w:spacing w:val="-5"/>
                    <w:lang w:val="ms-MY"/>
                  </w:rPr>
                  <w:t>Ra</w:t>
                </w:r>
              </w:p>
            </w:tc>
            <w:tc>
              <w:tcPr>
                <w:tcW w:w="2004" w:type="dxa"/>
                <w:tcBorders>
                  <w:top w:val="single" w:sz="8" w:space="0" w:color="152935"/>
                  <w:left w:val="single" w:sz="8" w:space="0" w:color="152935"/>
                  <w:bottom w:val="single" w:sz="8" w:space="0" w:color="152935"/>
                  <w:right w:val="single" w:sz="8" w:space="0" w:color="152935"/>
                </w:tcBorders>
                <w:hideMark/>
              </w:tcPr>
              <w:p w14:paraId="11404648" w14:textId="77777777" w:rsidR="001C1CFD" w:rsidRDefault="001C1CFD" w:rsidP="00F85F21">
                <w:pPr>
                  <w:widowControl w:val="0"/>
                  <w:autoSpaceDE w:val="0"/>
                  <w:autoSpaceDN w:val="0"/>
                  <w:spacing w:before="15" w:after="0"/>
                  <w:ind w:left="546" w:right="528"/>
                  <w:jc w:val="center"/>
                  <w:rPr>
                    <w:rFonts w:eastAsia="Times New Roman" w:cs="Times New Roman"/>
                    <w:lang w:val="ms-MY"/>
                  </w:rPr>
                </w:pPr>
                <w:r>
                  <w:rPr>
                    <w:rFonts w:eastAsia="Times New Roman" w:cs="Times New Roman"/>
                    <w:spacing w:val="-10"/>
                    <w:lang w:val="ms-MY"/>
                  </w:rPr>
                  <w:t>R</w:t>
                </w:r>
              </w:p>
            </w:tc>
            <w:tc>
              <w:tcPr>
                <w:tcW w:w="2499" w:type="dxa"/>
                <w:tcBorders>
                  <w:top w:val="single" w:sz="8" w:space="0" w:color="152935"/>
                  <w:left w:val="single" w:sz="8" w:space="0" w:color="152935"/>
                  <w:bottom w:val="single" w:sz="8" w:space="0" w:color="152935"/>
                  <w:right w:val="single" w:sz="8" w:space="0" w:color="152935"/>
                </w:tcBorders>
                <w:hideMark/>
              </w:tcPr>
              <w:p w14:paraId="69D4F8D1" w14:textId="77777777" w:rsidR="001C1CFD" w:rsidRDefault="001C1CFD" w:rsidP="00F85F21">
                <w:pPr>
                  <w:widowControl w:val="0"/>
                  <w:autoSpaceDE w:val="0"/>
                  <w:autoSpaceDN w:val="0"/>
                  <w:spacing w:before="15" w:after="0"/>
                  <w:ind w:left="23" w:right="3"/>
                  <w:jc w:val="center"/>
                  <w:rPr>
                    <w:rFonts w:eastAsia="Times New Roman" w:cs="Times New Roman"/>
                    <w:lang w:val="ms-MY"/>
                  </w:rPr>
                </w:pPr>
                <w:r>
                  <w:rPr>
                    <w:rFonts w:eastAsia="Times New Roman" w:cs="Times New Roman"/>
                    <w:spacing w:val="-5"/>
                    <w:lang w:val="ms-MY"/>
                  </w:rPr>
                  <w:t>Er</w:t>
                </w:r>
              </w:p>
            </w:tc>
          </w:tr>
        </w:tbl>
        <w:p w14:paraId="683EF5D3" w14:textId="77777777" w:rsidR="001C1CFD" w:rsidRDefault="001C1CFD" w:rsidP="001C1CFD">
          <w:pPr>
            <w:spacing w:line="360" w:lineRule="auto"/>
            <w:jc w:val="both"/>
            <w:rPr>
              <w:rFonts w:cs="Times New Roman"/>
              <w:sz w:val="24"/>
              <w:szCs w:val="24"/>
            </w:rPr>
          </w:pPr>
        </w:p>
        <w:p w14:paraId="52698973" w14:textId="77777777" w:rsidR="001C1CFD" w:rsidRDefault="001C1CFD" w:rsidP="001C1CFD">
          <w:pPr>
            <w:rPr>
              <w:rFonts w:eastAsia="Times New Roman" w:cs="Times New Roman"/>
              <w:sz w:val="24"/>
              <w:szCs w:val="24"/>
              <w:lang w:val="ms-MY"/>
            </w:rPr>
          </w:pPr>
        </w:p>
        <w:tbl>
          <w:tblPr>
            <w:tblpPr w:leftFromText="180" w:rightFromText="180" w:bottomFromText="160" w:vertAnchor="text" w:horzAnchor="page" w:tblpXSpec="center" w:tblpY="-1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739"/>
            <w:gridCol w:w="943"/>
            <w:gridCol w:w="2004"/>
            <w:gridCol w:w="2499"/>
          </w:tblGrid>
          <w:tr w:rsidR="001C1CFD" w14:paraId="6CF3A1B9"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35CAECE6" w14:textId="77777777" w:rsidR="001C1CFD" w:rsidRDefault="001C1CFD" w:rsidP="00F85F21">
                <w:pPr>
                  <w:widowControl w:val="0"/>
                  <w:autoSpaceDE w:val="0"/>
                  <w:autoSpaceDN w:val="0"/>
                  <w:spacing w:before="32" w:after="0"/>
                  <w:ind w:left="26" w:right="10"/>
                  <w:jc w:val="center"/>
                  <w:rPr>
                    <w:rFonts w:eastAsia="Times New Roman" w:cs="Times New Roman"/>
                    <w:sz w:val="24"/>
                    <w:szCs w:val="24"/>
                    <w:lang w:val="ms-MY"/>
                  </w:rPr>
                </w:pPr>
                <w:r>
                  <w:rPr>
                    <w:rFonts w:eastAsia="Times New Roman" w:cs="Times New Roman"/>
                    <w:sz w:val="24"/>
                    <w:szCs w:val="24"/>
                    <w:rtl/>
                  </w:rPr>
                  <w:lastRenderedPageBreak/>
                  <w:t>ز</w:t>
                </w:r>
              </w:p>
            </w:tc>
            <w:tc>
              <w:tcPr>
                <w:tcW w:w="943" w:type="dxa"/>
                <w:tcBorders>
                  <w:top w:val="single" w:sz="4" w:space="0" w:color="auto"/>
                  <w:left w:val="single" w:sz="4" w:space="0" w:color="auto"/>
                  <w:bottom w:val="single" w:sz="4" w:space="0" w:color="auto"/>
                  <w:right w:val="single" w:sz="4" w:space="0" w:color="auto"/>
                </w:tcBorders>
                <w:hideMark/>
              </w:tcPr>
              <w:p w14:paraId="44EF1184" w14:textId="77777777" w:rsidR="001C1CFD" w:rsidRDefault="001C1CFD" w:rsidP="00F85F21">
                <w:pPr>
                  <w:widowControl w:val="0"/>
                  <w:autoSpaceDE w:val="0"/>
                  <w:autoSpaceDN w:val="0"/>
                  <w:spacing w:before="15" w:after="0"/>
                  <w:ind w:left="22" w:right="5"/>
                  <w:jc w:val="center"/>
                  <w:rPr>
                    <w:rFonts w:eastAsia="Times New Roman" w:cs="Times New Roman"/>
                    <w:sz w:val="24"/>
                    <w:szCs w:val="24"/>
                    <w:lang w:val="ms-MY"/>
                  </w:rPr>
                </w:pPr>
                <w:r>
                  <w:rPr>
                    <w:rFonts w:eastAsia="Times New Roman" w:cs="Times New Roman"/>
                    <w:spacing w:val="-5"/>
                    <w:sz w:val="24"/>
                    <w:szCs w:val="24"/>
                    <w:lang w:val="ms-MY"/>
                  </w:rPr>
                  <w:t>Zai</w:t>
                </w:r>
              </w:p>
            </w:tc>
            <w:tc>
              <w:tcPr>
                <w:tcW w:w="2004" w:type="dxa"/>
                <w:tcBorders>
                  <w:top w:val="single" w:sz="4" w:space="0" w:color="auto"/>
                  <w:left w:val="single" w:sz="4" w:space="0" w:color="auto"/>
                  <w:bottom w:val="single" w:sz="4" w:space="0" w:color="auto"/>
                  <w:right w:val="single" w:sz="4" w:space="0" w:color="auto"/>
                </w:tcBorders>
                <w:hideMark/>
              </w:tcPr>
              <w:p w14:paraId="227FC641"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Z</w:t>
                </w:r>
              </w:p>
            </w:tc>
            <w:tc>
              <w:tcPr>
                <w:tcW w:w="2499" w:type="dxa"/>
                <w:tcBorders>
                  <w:top w:val="single" w:sz="4" w:space="0" w:color="auto"/>
                  <w:left w:val="single" w:sz="4" w:space="0" w:color="auto"/>
                  <w:bottom w:val="single" w:sz="4" w:space="0" w:color="auto"/>
                  <w:right w:val="single" w:sz="4" w:space="0" w:color="auto"/>
                </w:tcBorders>
                <w:hideMark/>
              </w:tcPr>
              <w:p w14:paraId="1AE5622A" w14:textId="77777777" w:rsidR="001C1CFD" w:rsidRDefault="001C1CFD" w:rsidP="00F85F21">
                <w:pPr>
                  <w:widowControl w:val="0"/>
                  <w:autoSpaceDE w:val="0"/>
                  <w:autoSpaceDN w:val="0"/>
                  <w:spacing w:before="15" w:after="0"/>
                  <w:ind w:left="23" w:right="2"/>
                  <w:jc w:val="center"/>
                  <w:rPr>
                    <w:rFonts w:eastAsia="Times New Roman" w:cs="Times New Roman"/>
                    <w:sz w:val="24"/>
                    <w:szCs w:val="24"/>
                    <w:lang w:val="ms-MY"/>
                  </w:rPr>
                </w:pPr>
                <w:r>
                  <w:rPr>
                    <w:rFonts w:eastAsia="Times New Roman" w:cs="Times New Roman"/>
                    <w:spacing w:val="-5"/>
                    <w:sz w:val="24"/>
                    <w:szCs w:val="24"/>
                    <w:lang w:val="ms-MY"/>
                  </w:rPr>
                  <w:t>Zet</w:t>
                </w:r>
              </w:p>
            </w:tc>
          </w:tr>
          <w:tr w:rsidR="001C1CFD" w14:paraId="215A683B"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59902673" w14:textId="77777777" w:rsidR="001C1CFD" w:rsidRDefault="001C1CFD" w:rsidP="00F85F21">
                <w:pPr>
                  <w:widowControl w:val="0"/>
                  <w:autoSpaceDE w:val="0"/>
                  <w:autoSpaceDN w:val="0"/>
                  <w:spacing w:before="29" w:after="0"/>
                  <w:ind w:left="26" w:right="8"/>
                  <w:jc w:val="center"/>
                  <w:rPr>
                    <w:rFonts w:eastAsia="Times New Roman" w:cs="Times New Roman"/>
                    <w:sz w:val="24"/>
                    <w:szCs w:val="24"/>
                    <w:lang w:val="ms-MY"/>
                  </w:rPr>
                </w:pPr>
                <w:r>
                  <w:rPr>
                    <w:rFonts w:eastAsia="Times New Roman" w:cs="Times New Roman"/>
                    <w:sz w:val="24"/>
                    <w:szCs w:val="24"/>
                    <w:rtl/>
                  </w:rPr>
                  <w:t>س</w:t>
                </w:r>
              </w:p>
            </w:tc>
            <w:tc>
              <w:tcPr>
                <w:tcW w:w="943" w:type="dxa"/>
                <w:tcBorders>
                  <w:top w:val="single" w:sz="4" w:space="0" w:color="auto"/>
                  <w:left w:val="single" w:sz="4" w:space="0" w:color="auto"/>
                  <w:bottom w:val="single" w:sz="4" w:space="0" w:color="auto"/>
                  <w:right w:val="single" w:sz="4" w:space="0" w:color="auto"/>
                </w:tcBorders>
                <w:hideMark/>
              </w:tcPr>
              <w:p w14:paraId="0A1FE784" w14:textId="77777777" w:rsidR="001C1CFD" w:rsidRDefault="001C1CFD" w:rsidP="00F85F21">
                <w:pPr>
                  <w:widowControl w:val="0"/>
                  <w:autoSpaceDE w:val="0"/>
                  <w:autoSpaceDN w:val="0"/>
                  <w:spacing w:before="13" w:after="0"/>
                  <w:ind w:left="22" w:right="3"/>
                  <w:jc w:val="center"/>
                  <w:rPr>
                    <w:rFonts w:eastAsia="Times New Roman" w:cs="Times New Roman"/>
                    <w:sz w:val="24"/>
                    <w:szCs w:val="24"/>
                    <w:lang w:val="ms-MY"/>
                  </w:rPr>
                </w:pPr>
                <w:r>
                  <w:rPr>
                    <w:rFonts w:eastAsia="Times New Roman" w:cs="Times New Roman"/>
                    <w:spacing w:val="-5"/>
                    <w:sz w:val="24"/>
                    <w:szCs w:val="24"/>
                    <w:lang w:val="ms-MY"/>
                  </w:rPr>
                  <w:t>Sin</w:t>
                </w:r>
              </w:p>
            </w:tc>
            <w:tc>
              <w:tcPr>
                <w:tcW w:w="2004" w:type="dxa"/>
                <w:tcBorders>
                  <w:top w:val="single" w:sz="4" w:space="0" w:color="auto"/>
                  <w:left w:val="single" w:sz="4" w:space="0" w:color="auto"/>
                  <w:bottom w:val="single" w:sz="4" w:space="0" w:color="auto"/>
                  <w:right w:val="single" w:sz="4" w:space="0" w:color="auto"/>
                </w:tcBorders>
                <w:hideMark/>
              </w:tcPr>
              <w:p w14:paraId="05016F59" w14:textId="77777777" w:rsidR="001C1CFD" w:rsidRDefault="001C1CFD" w:rsidP="00F85F21">
                <w:pPr>
                  <w:widowControl w:val="0"/>
                  <w:autoSpaceDE w:val="0"/>
                  <w:autoSpaceDN w:val="0"/>
                  <w:spacing w:before="13" w:after="0"/>
                  <w:ind w:left="546" w:right="527"/>
                  <w:jc w:val="center"/>
                  <w:rPr>
                    <w:rFonts w:eastAsia="Times New Roman" w:cs="Times New Roman"/>
                    <w:sz w:val="24"/>
                    <w:szCs w:val="24"/>
                    <w:lang w:val="ms-MY"/>
                  </w:rPr>
                </w:pPr>
                <w:r>
                  <w:rPr>
                    <w:rFonts w:eastAsia="Times New Roman" w:cs="Times New Roman"/>
                    <w:spacing w:val="-10"/>
                    <w:sz w:val="24"/>
                    <w:szCs w:val="24"/>
                    <w:lang w:val="ms-MY"/>
                  </w:rPr>
                  <w:t>S</w:t>
                </w:r>
              </w:p>
            </w:tc>
            <w:tc>
              <w:tcPr>
                <w:tcW w:w="2499" w:type="dxa"/>
                <w:tcBorders>
                  <w:top w:val="single" w:sz="4" w:space="0" w:color="auto"/>
                  <w:left w:val="single" w:sz="4" w:space="0" w:color="auto"/>
                  <w:bottom w:val="single" w:sz="4" w:space="0" w:color="auto"/>
                  <w:right w:val="single" w:sz="4" w:space="0" w:color="auto"/>
                </w:tcBorders>
                <w:hideMark/>
              </w:tcPr>
              <w:p w14:paraId="23196C3F" w14:textId="77777777" w:rsidR="001C1CFD" w:rsidRDefault="001C1CFD" w:rsidP="00F85F21">
                <w:pPr>
                  <w:widowControl w:val="0"/>
                  <w:autoSpaceDE w:val="0"/>
                  <w:autoSpaceDN w:val="0"/>
                  <w:spacing w:before="13" w:after="0"/>
                  <w:ind w:left="23" w:right="3"/>
                  <w:jc w:val="center"/>
                  <w:rPr>
                    <w:rFonts w:eastAsia="Times New Roman" w:cs="Times New Roman"/>
                    <w:sz w:val="24"/>
                    <w:szCs w:val="24"/>
                    <w:lang w:val="ms-MY"/>
                  </w:rPr>
                </w:pPr>
                <w:r>
                  <w:rPr>
                    <w:rFonts w:eastAsia="Times New Roman" w:cs="Times New Roman"/>
                    <w:spacing w:val="-5"/>
                    <w:sz w:val="24"/>
                    <w:szCs w:val="24"/>
                    <w:lang w:val="ms-MY"/>
                  </w:rPr>
                  <w:t>Es</w:t>
                </w:r>
              </w:p>
            </w:tc>
          </w:tr>
          <w:tr w:rsidR="001C1CFD" w14:paraId="6AF2E847" w14:textId="77777777" w:rsidTr="00F85F21">
            <w:trPr>
              <w:trHeight w:val="435"/>
            </w:trPr>
            <w:tc>
              <w:tcPr>
                <w:tcW w:w="739" w:type="dxa"/>
                <w:tcBorders>
                  <w:top w:val="single" w:sz="4" w:space="0" w:color="auto"/>
                  <w:left w:val="single" w:sz="4" w:space="0" w:color="auto"/>
                  <w:bottom w:val="single" w:sz="4" w:space="0" w:color="auto"/>
                  <w:right w:val="single" w:sz="4" w:space="0" w:color="auto"/>
                </w:tcBorders>
                <w:hideMark/>
              </w:tcPr>
              <w:p w14:paraId="245D73E1" w14:textId="77777777" w:rsidR="001C1CFD" w:rsidRDefault="001C1CFD" w:rsidP="00F85F21">
                <w:pPr>
                  <w:widowControl w:val="0"/>
                  <w:autoSpaceDE w:val="0"/>
                  <w:autoSpaceDN w:val="0"/>
                  <w:spacing w:before="29" w:after="0"/>
                  <w:ind w:left="26" w:right="8"/>
                  <w:jc w:val="center"/>
                  <w:rPr>
                    <w:rFonts w:eastAsia="Times New Roman" w:cs="Times New Roman"/>
                    <w:sz w:val="24"/>
                    <w:szCs w:val="24"/>
                    <w:lang w:val="ms-MY"/>
                  </w:rPr>
                </w:pPr>
                <w:r>
                  <w:rPr>
                    <w:rFonts w:eastAsia="Times New Roman" w:cs="Times New Roman"/>
                    <w:sz w:val="24"/>
                    <w:szCs w:val="24"/>
                    <w:rtl/>
                  </w:rPr>
                  <w:t>ش</w:t>
                </w:r>
              </w:p>
            </w:tc>
            <w:tc>
              <w:tcPr>
                <w:tcW w:w="943" w:type="dxa"/>
                <w:tcBorders>
                  <w:top w:val="single" w:sz="4" w:space="0" w:color="auto"/>
                  <w:left w:val="single" w:sz="4" w:space="0" w:color="auto"/>
                  <w:bottom w:val="single" w:sz="4" w:space="0" w:color="auto"/>
                  <w:right w:val="single" w:sz="4" w:space="0" w:color="auto"/>
                </w:tcBorders>
                <w:hideMark/>
              </w:tcPr>
              <w:p w14:paraId="30334D6A" w14:textId="77777777" w:rsidR="001C1CFD" w:rsidRDefault="001C1CFD" w:rsidP="00F85F21">
                <w:pPr>
                  <w:widowControl w:val="0"/>
                  <w:autoSpaceDE w:val="0"/>
                  <w:autoSpaceDN w:val="0"/>
                  <w:spacing w:before="13" w:after="0"/>
                  <w:ind w:left="22" w:right="2"/>
                  <w:jc w:val="center"/>
                  <w:rPr>
                    <w:rFonts w:eastAsia="Times New Roman" w:cs="Times New Roman"/>
                    <w:sz w:val="24"/>
                    <w:szCs w:val="24"/>
                    <w:lang w:val="ms-MY"/>
                  </w:rPr>
                </w:pPr>
                <w:r>
                  <w:rPr>
                    <w:rFonts w:eastAsia="Times New Roman" w:cs="Times New Roman"/>
                    <w:spacing w:val="-4"/>
                    <w:sz w:val="24"/>
                    <w:szCs w:val="24"/>
                    <w:lang w:val="ms-MY"/>
                  </w:rPr>
                  <w:t>Syin</w:t>
                </w:r>
              </w:p>
            </w:tc>
            <w:tc>
              <w:tcPr>
                <w:tcW w:w="2004" w:type="dxa"/>
                <w:tcBorders>
                  <w:top w:val="single" w:sz="4" w:space="0" w:color="auto"/>
                  <w:left w:val="single" w:sz="4" w:space="0" w:color="auto"/>
                  <w:bottom w:val="single" w:sz="4" w:space="0" w:color="auto"/>
                  <w:right w:val="single" w:sz="4" w:space="0" w:color="auto"/>
                </w:tcBorders>
                <w:hideMark/>
              </w:tcPr>
              <w:p w14:paraId="3B2DAAB5" w14:textId="77777777" w:rsidR="001C1CFD" w:rsidRDefault="001C1CFD" w:rsidP="00F85F21">
                <w:pPr>
                  <w:widowControl w:val="0"/>
                  <w:autoSpaceDE w:val="0"/>
                  <w:autoSpaceDN w:val="0"/>
                  <w:spacing w:before="13" w:after="0"/>
                  <w:ind w:left="546" w:right="529"/>
                  <w:jc w:val="center"/>
                  <w:rPr>
                    <w:rFonts w:eastAsia="Times New Roman" w:cs="Times New Roman"/>
                    <w:sz w:val="24"/>
                    <w:szCs w:val="24"/>
                    <w:lang w:val="ms-MY"/>
                  </w:rPr>
                </w:pPr>
                <w:r>
                  <w:rPr>
                    <w:rFonts w:eastAsia="Times New Roman" w:cs="Times New Roman"/>
                    <w:spacing w:val="-5"/>
                    <w:sz w:val="24"/>
                    <w:szCs w:val="24"/>
                    <w:lang w:val="ms-MY"/>
                  </w:rPr>
                  <w:t>Sy</w:t>
                </w:r>
              </w:p>
            </w:tc>
            <w:tc>
              <w:tcPr>
                <w:tcW w:w="2499" w:type="dxa"/>
                <w:tcBorders>
                  <w:top w:val="single" w:sz="4" w:space="0" w:color="auto"/>
                  <w:left w:val="single" w:sz="4" w:space="0" w:color="auto"/>
                  <w:bottom w:val="single" w:sz="4" w:space="0" w:color="auto"/>
                  <w:right w:val="single" w:sz="4" w:space="0" w:color="auto"/>
                </w:tcBorders>
                <w:hideMark/>
              </w:tcPr>
              <w:p w14:paraId="61FABB5E" w14:textId="77777777" w:rsidR="001C1CFD" w:rsidRDefault="001C1CFD" w:rsidP="00F85F21">
                <w:pPr>
                  <w:widowControl w:val="0"/>
                  <w:autoSpaceDE w:val="0"/>
                  <w:autoSpaceDN w:val="0"/>
                  <w:spacing w:before="13" w:after="0"/>
                  <w:ind w:left="23" w:right="2"/>
                  <w:jc w:val="center"/>
                  <w:rPr>
                    <w:rFonts w:eastAsia="Times New Roman" w:cs="Times New Roman"/>
                    <w:sz w:val="24"/>
                    <w:szCs w:val="24"/>
                    <w:lang w:val="ms-MY"/>
                  </w:rPr>
                </w:pPr>
                <w:r>
                  <w:rPr>
                    <w:rFonts w:eastAsia="Times New Roman" w:cs="Times New Roman"/>
                    <w:sz w:val="24"/>
                    <w:szCs w:val="24"/>
                    <w:lang w:val="ms-MY"/>
                  </w:rPr>
                  <w:t>Es</w:t>
                </w:r>
                <w:r>
                  <w:rPr>
                    <w:rFonts w:eastAsia="Times New Roman" w:cs="Times New Roman"/>
                    <w:spacing w:val="-2"/>
                    <w:sz w:val="24"/>
                    <w:szCs w:val="24"/>
                    <w:lang w:val="ms-MY"/>
                  </w:rPr>
                  <w:t xml:space="preserve"> </w:t>
                </w:r>
                <w:r>
                  <w:rPr>
                    <w:rFonts w:eastAsia="Times New Roman" w:cs="Times New Roman"/>
                    <w:sz w:val="24"/>
                    <w:szCs w:val="24"/>
                    <w:lang w:val="ms-MY"/>
                  </w:rPr>
                  <w:t>dan</w:t>
                </w:r>
                <w:r>
                  <w:rPr>
                    <w:rFonts w:eastAsia="Times New Roman" w:cs="Times New Roman"/>
                    <w:spacing w:val="-2"/>
                    <w:sz w:val="24"/>
                    <w:szCs w:val="24"/>
                    <w:lang w:val="ms-MY"/>
                  </w:rPr>
                  <w:t xml:space="preserve"> </w:t>
                </w:r>
                <w:r>
                  <w:rPr>
                    <w:rFonts w:eastAsia="Times New Roman" w:cs="Times New Roman"/>
                    <w:spacing w:val="-5"/>
                    <w:sz w:val="24"/>
                    <w:szCs w:val="24"/>
                    <w:lang w:val="ms-MY"/>
                  </w:rPr>
                  <w:t>ye</w:t>
                </w:r>
              </w:p>
            </w:tc>
          </w:tr>
          <w:tr w:rsidR="001C1CFD" w14:paraId="210D3A09"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03C5D18D" w14:textId="77777777" w:rsidR="001C1CFD" w:rsidRDefault="001C1CFD" w:rsidP="00F85F21">
                <w:pPr>
                  <w:widowControl w:val="0"/>
                  <w:autoSpaceDE w:val="0"/>
                  <w:autoSpaceDN w:val="0"/>
                  <w:spacing w:before="32" w:after="0"/>
                  <w:ind w:left="26" w:right="9"/>
                  <w:jc w:val="center"/>
                  <w:rPr>
                    <w:rFonts w:eastAsia="Times New Roman" w:cs="Times New Roman"/>
                    <w:sz w:val="24"/>
                    <w:szCs w:val="24"/>
                    <w:lang w:val="ms-MY"/>
                  </w:rPr>
                </w:pPr>
                <w:r>
                  <w:rPr>
                    <w:rFonts w:eastAsia="Times New Roman" w:cs="Times New Roman"/>
                    <w:sz w:val="24"/>
                    <w:szCs w:val="24"/>
                    <w:rtl/>
                  </w:rPr>
                  <w:t>ص</w:t>
                </w:r>
              </w:p>
            </w:tc>
            <w:tc>
              <w:tcPr>
                <w:tcW w:w="943" w:type="dxa"/>
                <w:tcBorders>
                  <w:top w:val="single" w:sz="4" w:space="0" w:color="auto"/>
                  <w:left w:val="single" w:sz="4" w:space="0" w:color="auto"/>
                  <w:bottom w:val="single" w:sz="4" w:space="0" w:color="auto"/>
                  <w:right w:val="single" w:sz="4" w:space="0" w:color="auto"/>
                </w:tcBorders>
                <w:hideMark/>
              </w:tcPr>
              <w:p w14:paraId="5704B51C" w14:textId="77777777" w:rsidR="001C1CFD" w:rsidRDefault="001C1CFD" w:rsidP="00F85F21">
                <w:pPr>
                  <w:widowControl w:val="0"/>
                  <w:autoSpaceDE w:val="0"/>
                  <w:autoSpaceDN w:val="0"/>
                  <w:spacing w:before="15" w:after="0"/>
                  <w:ind w:left="22" w:right="4"/>
                  <w:jc w:val="center"/>
                  <w:rPr>
                    <w:rFonts w:eastAsia="Times New Roman" w:cs="Times New Roman"/>
                    <w:sz w:val="24"/>
                    <w:szCs w:val="24"/>
                    <w:lang w:val="ms-MY"/>
                  </w:rPr>
                </w:pPr>
                <w:r>
                  <w:rPr>
                    <w:rFonts w:eastAsia="Times New Roman" w:cs="Times New Roman"/>
                    <w:spacing w:val="-5"/>
                    <w:sz w:val="24"/>
                    <w:szCs w:val="24"/>
                    <w:lang w:val="ms-MY"/>
                  </w:rPr>
                  <w:t>Sad</w:t>
                </w:r>
              </w:p>
            </w:tc>
            <w:tc>
              <w:tcPr>
                <w:tcW w:w="2004" w:type="dxa"/>
                <w:tcBorders>
                  <w:top w:val="single" w:sz="4" w:space="0" w:color="auto"/>
                  <w:left w:val="single" w:sz="4" w:space="0" w:color="auto"/>
                  <w:bottom w:val="single" w:sz="4" w:space="0" w:color="auto"/>
                  <w:right w:val="single" w:sz="4" w:space="0" w:color="auto"/>
                </w:tcBorders>
                <w:hideMark/>
              </w:tcPr>
              <w:p w14:paraId="6AA4D76C" w14:textId="77777777" w:rsidR="001C1CFD" w:rsidRDefault="001C1CFD" w:rsidP="00F85F21">
                <w:pPr>
                  <w:widowControl w:val="0"/>
                  <w:autoSpaceDE w:val="0"/>
                  <w:autoSpaceDN w:val="0"/>
                  <w:spacing w:before="15" w:after="0"/>
                  <w:ind w:left="546" w:right="527"/>
                  <w:jc w:val="center"/>
                  <w:rPr>
                    <w:rFonts w:eastAsia="Times New Roman" w:cs="Times New Roman"/>
                    <w:sz w:val="24"/>
                    <w:szCs w:val="24"/>
                    <w:lang w:val="ms-MY"/>
                  </w:rPr>
                </w:pPr>
                <w:r>
                  <w:rPr>
                    <w:rFonts w:eastAsia="Times New Roman" w:cs="Times New Roman"/>
                    <w:spacing w:val="-10"/>
                    <w:sz w:val="24"/>
                    <w:szCs w:val="24"/>
                    <w:lang w:val="ms-MY"/>
                  </w:rPr>
                  <w:t>S</w:t>
                </w:r>
              </w:p>
            </w:tc>
            <w:tc>
              <w:tcPr>
                <w:tcW w:w="2499" w:type="dxa"/>
                <w:tcBorders>
                  <w:top w:val="single" w:sz="4" w:space="0" w:color="auto"/>
                  <w:left w:val="single" w:sz="4" w:space="0" w:color="auto"/>
                  <w:bottom w:val="single" w:sz="4" w:space="0" w:color="auto"/>
                  <w:right w:val="single" w:sz="4" w:space="0" w:color="auto"/>
                </w:tcBorders>
                <w:hideMark/>
              </w:tcPr>
              <w:p w14:paraId="50E94BC9" w14:textId="77777777" w:rsidR="001C1CFD" w:rsidRDefault="001C1CFD" w:rsidP="00F85F21">
                <w:pPr>
                  <w:widowControl w:val="0"/>
                  <w:autoSpaceDE w:val="0"/>
                  <w:autoSpaceDN w:val="0"/>
                  <w:spacing w:before="15" w:after="0"/>
                  <w:ind w:left="23" w:right="4"/>
                  <w:jc w:val="center"/>
                  <w:rPr>
                    <w:rFonts w:eastAsia="Times New Roman" w:cs="Times New Roman"/>
                    <w:sz w:val="24"/>
                    <w:szCs w:val="24"/>
                    <w:lang w:val="ms-MY"/>
                  </w:rPr>
                </w:pPr>
                <w:r>
                  <w:rPr>
                    <w:rFonts w:eastAsia="Times New Roman" w:cs="Times New Roman"/>
                    <w:sz w:val="24"/>
                    <w:szCs w:val="24"/>
                    <w:lang w:val="ms-MY"/>
                  </w:rPr>
                  <w:t>Es</w:t>
                </w:r>
                <w:r>
                  <w:rPr>
                    <w:rFonts w:eastAsia="Times New Roman" w:cs="Times New Roman"/>
                    <w:spacing w:val="-4"/>
                    <w:sz w:val="24"/>
                    <w:szCs w:val="24"/>
                    <w:lang w:val="ms-MY"/>
                  </w:rPr>
                  <w:t xml:space="preserve"> </w:t>
                </w:r>
                <w:r>
                  <w:rPr>
                    <w:rFonts w:eastAsia="Times New Roman" w:cs="Times New Roman"/>
                    <w:sz w:val="24"/>
                    <w:szCs w:val="24"/>
                    <w:lang w:val="ms-MY"/>
                  </w:rPr>
                  <w:t>(dengan</w:t>
                </w:r>
                <w:r>
                  <w:rPr>
                    <w:rFonts w:eastAsia="Times New Roman" w:cs="Times New Roman"/>
                    <w:spacing w:val="-4"/>
                    <w:sz w:val="24"/>
                    <w:szCs w:val="24"/>
                    <w:lang w:val="ms-MY"/>
                  </w:rPr>
                  <w:t xml:space="preserve"> </w:t>
                </w:r>
                <w:r>
                  <w:rPr>
                    <w:rFonts w:eastAsia="Times New Roman" w:cs="Times New Roman"/>
                    <w:sz w:val="24"/>
                    <w:szCs w:val="24"/>
                    <w:lang w:val="ms-MY"/>
                  </w:rPr>
                  <w:t>titik</w:t>
                </w:r>
                <w:r>
                  <w:rPr>
                    <w:rFonts w:eastAsia="Times New Roman" w:cs="Times New Roman"/>
                    <w:spacing w:val="-3"/>
                    <w:sz w:val="24"/>
                    <w:szCs w:val="24"/>
                    <w:lang w:val="ms-MY"/>
                  </w:rPr>
                  <w:t xml:space="preserve"> </w:t>
                </w:r>
                <w:r>
                  <w:rPr>
                    <w:rFonts w:eastAsia="Times New Roman" w:cs="Times New Roman"/>
                    <w:spacing w:val="-2"/>
                    <w:sz w:val="24"/>
                    <w:szCs w:val="24"/>
                    <w:lang w:val="ms-MY"/>
                  </w:rPr>
                  <w:t>dibawah)</w:t>
                </w:r>
              </w:p>
            </w:tc>
          </w:tr>
          <w:tr w:rsidR="001C1CFD" w14:paraId="32BBE6F5"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137820D9" w14:textId="77777777" w:rsidR="001C1CFD" w:rsidRDefault="001C1CFD" w:rsidP="00F85F21">
                <w:pPr>
                  <w:widowControl w:val="0"/>
                  <w:autoSpaceDE w:val="0"/>
                  <w:autoSpaceDN w:val="0"/>
                  <w:spacing w:before="32" w:after="0"/>
                  <w:ind w:left="26" w:right="9"/>
                  <w:jc w:val="center"/>
                  <w:rPr>
                    <w:rFonts w:eastAsia="Times New Roman" w:cs="Times New Roman"/>
                    <w:sz w:val="24"/>
                    <w:szCs w:val="24"/>
                    <w:lang w:val="ms-MY"/>
                  </w:rPr>
                </w:pPr>
                <w:r>
                  <w:rPr>
                    <w:rFonts w:eastAsia="Times New Roman" w:cs="Times New Roman"/>
                    <w:sz w:val="24"/>
                    <w:szCs w:val="24"/>
                    <w:rtl/>
                  </w:rPr>
                  <w:t>ض</w:t>
                </w:r>
              </w:p>
            </w:tc>
            <w:tc>
              <w:tcPr>
                <w:tcW w:w="943" w:type="dxa"/>
                <w:tcBorders>
                  <w:top w:val="single" w:sz="4" w:space="0" w:color="auto"/>
                  <w:left w:val="single" w:sz="4" w:space="0" w:color="auto"/>
                  <w:bottom w:val="single" w:sz="4" w:space="0" w:color="auto"/>
                  <w:right w:val="single" w:sz="4" w:space="0" w:color="auto"/>
                </w:tcBorders>
                <w:hideMark/>
              </w:tcPr>
              <w:p w14:paraId="0290D371" w14:textId="77777777" w:rsidR="001C1CFD" w:rsidRDefault="001C1CFD" w:rsidP="00F85F21">
                <w:pPr>
                  <w:widowControl w:val="0"/>
                  <w:autoSpaceDE w:val="0"/>
                  <w:autoSpaceDN w:val="0"/>
                  <w:spacing w:before="15" w:after="0"/>
                  <w:ind w:left="22" w:right="2"/>
                  <w:jc w:val="center"/>
                  <w:rPr>
                    <w:rFonts w:eastAsia="Times New Roman" w:cs="Times New Roman"/>
                    <w:sz w:val="24"/>
                    <w:szCs w:val="24"/>
                    <w:lang w:val="ms-MY"/>
                  </w:rPr>
                </w:pPr>
                <w:r>
                  <w:rPr>
                    <w:rFonts w:eastAsia="Times New Roman" w:cs="Times New Roman"/>
                    <w:spacing w:val="-5"/>
                    <w:sz w:val="24"/>
                    <w:szCs w:val="24"/>
                    <w:lang w:val="ms-MY"/>
                  </w:rPr>
                  <w:t>Dad</w:t>
                </w:r>
              </w:p>
            </w:tc>
            <w:tc>
              <w:tcPr>
                <w:tcW w:w="2004" w:type="dxa"/>
                <w:tcBorders>
                  <w:top w:val="single" w:sz="4" w:space="0" w:color="auto"/>
                  <w:left w:val="single" w:sz="4" w:space="0" w:color="auto"/>
                  <w:bottom w:val="single" w:sz="4" w:space="0" w:color="auto"/>
                  <w:right w:val="single" w:sz="4" w:space="0" w:color="auto"/>
                </w:tcBorders>
                <w:hideMark/>
              </w:tcPr>
              <w:p w14:paraId="090C48C8" w14:textId="77777777" w:rsidR="001C1CFD" w:rsidRDefault="001C1CFD" w:rsidP="00F85F21">
                <w:pPr>
                  <w:widowControl w:val="0"/>
                  <w:autoSpaceDE w:val="0"/>
                  <w:autoSpaceDN w:val="0"/>
                  <w:spacing w:before="15" w:after="0"/>
                  <w:ind w:left="546" w:right="527"/>
                  <w:jc w:val="center"/>
                  <w:rPr>
                    <w:rFonts w:eastAsia="Times New Roman" w:cs="Times New Roman"/>
                    <w:sz w:val="24"/>
                    <w:szCs w:val="24"/>
                    <w:lang w:val="ms-MY"/>
                  </w:rPr>
                </w:pPr>
                <w:r>
                  <w:rPr>
                    <w:rFonts w:eastAsia="Times New Roman" w:cs="Times New Roman"/>
                    <w:spacing w:val="-10"/>
                    <w:sz w:val="24"/>
                    <w:szCs w:val="24"/>
                    <w:lang w:val="ms-MY"/>
                  </w:rPr>
                  <w:t>D</w:t>
                </w:r>
              </w:p>
            </w:tc>
            <w:tc>
              <w:tcPr>
                <w:tcW w:w="2499" w:type="dxa"/>
                <w:tcBorders>
                  <w:top w:val="single" w:sz="4" w:space="0" w:color="auto"/>
                  <w:left w:val="single" w:sz="4" w:space="0" w:color="auto"/>
                  <w:bottom w:val="single" w:sz="4" w:space="0" w:color="auto"/>
                  <w:right w:val="single" w:sz="4" w:space="0" w:color="auto"/>
                </w:tcBorders>
                <w:hideMark/>
              </w:tcPr>
              <w:p w14:paraId="3750D303"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5"/>
                    <w:sz w:val="24"/>
                    <w:szCs w:val="24"/>
                    <w:lang w:val="ms-MY"/>
                  </w:rPr>
                  <w:t>De</w:t>
                </w:r>
              </w:p>
            </w:tc>
          </w:tr>
          <w:tr w:rsidR="001C1CFD" w14:paraId="5DA22045"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6D981D7E" w14:textId="77777777" w:rsidR="001C1CFD" w:rsidRDefault="001C1CFD" w:rsidP="00F85F21">
                <w:pPr>
                  <w:widowControl w:val="0"/>
                  <w:autoSpaceDE w:val="0"/>
                  <w:autoSpaceDN w:val="0"/>
                  <w:spacing w:before="32" w:after="0"/>
                  <w:ind w:left="26" w:right="8"/>
                  <w:jc w:val="center"/>
                  <w:rPr>
                    <w:rFonts w:eastAsia="Times New Roman" w:cs="Times New Roman"/>
                    <w:sz w:val="24"/>
                    <w:szCs w:val="24"/>
                    <w:lang w:val="ms-MY"/>
                  </w:rPr>
                </w:pPr>
                <w:r>
                  <w:rPr>
                    <w:rFonts w:eastAsia="Times New Roman" w:cs="Times New Roman"/>
                    <w:sz w:val="24"/>
                    <w:szCs w:val="24"/>
                    <w:rtl/>
                  </w:rPr>
                  <w:t>ط</w:t>
                </w:r>
              </w:p>
            </w:tc>
            <w:tc>
              <w:tcPr>
                <w:tcW w:w="943" w:type="dxa"/>
                <w:tcBorders>
                  <w:top w:val="single" w:sz="4" w:space="0" w:color="auto"/>
                  <w:left w:val="single" w:sz="4" w:space="0" w:color="auto"/>
                  <w:bottom w:val="single" w:sz="4" w:space="0" w:color="auto"/>
                  <w:right w:val="single" w:sz="4" w:space="0" w:color="auto"/>
                </w:tcBorders>
                <w:hideMark/>
              </w:tcPr>
              <w:p w14:paraId="7FB05877" w14:textId="77777777" w:rsidR="001C1CFD" w:rsidRDefault="001C1CFD" w:rsidP="00F85F21">
                <w:pPr>
                  <w:widowControl w:val="0"/>
                  <w:autoSpaceDE w:val="0"/>
                  <w:autoSpaceDN w:val="0"/>
                  <w:spacing w:before="15" w:after="0"/>
                  <w:ind w:left="22" w:right="2"/>
                  <w:jc w:val="center"/>
                  <w:rPr>
                    <w:rFonts w:eastAsia="Times New Roman" w:cs="Times New Roman"/>
                    <w:sz w:val="24"/>
                    <w:szCs w:val="24"/>
                    <w:lang w:val="ms-MY"/>
                  </w:rPr>
                </w:pPr>
                <w:r>
                  <w:rPr>
                    <w:rFonts w:eastAsia="Times New Roman" w:cs="Times New Roman"/>
                    <w:spacing w:val="-5"/>
                    <w:sz w:val="24"/>
                    <w:szCs w:val="24"/>
                    <w:lang w:val="ms-MY"/>
                  </w:rPr>
                  <w:t>Ta</w:t>
                </w:r>
              </w:p>
            </w:tc>
            <w:tc>
              <w:tcPr>
                <w:tcW w:w="2004" w:type="dxa"/>
                <w:tcBorders>
                  <w:top w:val="single" w:sz="4" w:space="0" w:color="auto"/>
                  <w:left w:val="single" w:sz="4" w:space="0" w:color="auto"/>
                  <w:bottom w:val="single" w:sz="4" w:space="0" w:color="auto"/>
                  <w:right w:val="single" w:sz="4" w:space="0" w:color="auto"/>
                </w:tcBorders>
                <w:hideMark/>
              </w:tcPr>
              <w:p w14:paraId="2B3ECA70"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T</w:t>
                </w:r>
              </w:p>
            </w:tc>
            <w:tc>
              <w:tcPr>
                <w:tcW w:w="2499" w:type="dxa"/>
                <w:tcBorders>
                  <w:top w:val="single" w:sz="4" w:space="0" w:color="auto"/>
                  <w:left w:val="single" w:sz="4" w:space="0" w:color="auto"/>
                  <w:bottom w:val="single" w:sz="4" w:space="0" w:color="auto"/>
                  <w:right w:val="single" w:sz="4" w:space="0" w:color="auto"/>
                </w:tcBorders>
                <w:hideMark/>
              </w:tcPr>
              <w:p w14:paraId="22E8F23F"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5"/>
                    <w:sz w:val="24"/>
                    <w:szCs w:val="24"/>
                    <w:lang w:val="ms-MY"/>
                  </w:rPr>
                  <w:t>Te</w:t>
                </w:r>
              </w:p>
            </w:tc>
          </w:tr>
          <w:tr w:rsidR="001C1CFD" w14:paraId="06A0E39E"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2FBCD88D" w14:textId="77777777" w:rsidR="001C1CFD" w:rsidRDefault="001C1CFD" w:rsidP="00F85F21">
                <w:pPr>
                  <w:widowControl w:val="0"/>
                  <w:autoSpaceDE w:val="0"/>
                  <w:autoSpaceDN w:val="0"/>
                  <w:spacing w:before="32" w:after="0"/>
                  <w:ind w:left="26" w:right="8"/>
                  <w:jc w:val="center"/>
                  <w:rPr>
                    <w:rFonts w:eastAsia="Times New Roman" w:cs="Times New Roman"/>
                    <w:sz w:val="24"/>
                    <w:szCs w:val="24"/>
                    <w:lang w:val="ms-MY"/>
                  </w:rPr>
                </w:pPr>
                <w:r>
                  <w:rPr>
                    <w:rFonts w:eastAsia="Times New Roman" w:cs="Times New Roman"/>
                    <w:sz w:val="24"/>
                    <w:szCs w:val="24"/>
                    <w:rtl/>
                  </w:rPr>
                  <w:t>ظ</w:t>
                </w:r>
              </w:p>
            </w:tc>
            <w:tc>
              <w:tcPr>
                <w:tcW w:w="943" w:type="dxa"/>
                <w:tcBorders>
                  <w:top w:val="single" w:sz="4" w:space="0" w:color="auto"/>
                  <w:left w:val="single" w:sz="4" w:space="0" w:color="auto"/>
                  <w:bottom w:val="single" w:sz="4" w:space="0" w:color="auto"/>
                  <w:right w:val="single" w:sz="4" w:space="0" w:color="auto"/>
                </w:tcBorders>
                <w:hideMark/>
              </w:tcPr>
              <w:p w14:paraId="7ACC58C2" w14:textId="77777777" w:rsidR="001C1CFD" w:rsidRDefault="001C1CFD" w:rsidP="00F85F21">
                <w:pPr>
                  <w:widowControl w:val="0"/>
                  <w:autoSpaceDE w:val="0"/>
                  <w:autoSpaceDN w:val="0"/>
                  <w:spacing w:before="15" w:after="0"/>
                  <w:ind w:left="22" w:right="3"/>
                  <w:jc w:val="center"/>
                  <w:rPr>
                    <w:rFonts w:eastAsia="Times New Roman" w:cs="Times New Roman"/>
                    <w:sz w:val="24"/>
                    <w:szCs w:val="24"/>
                    <w:lang w:val="ms-MY"/>
                  </w:rPr>
                </w:pPr>
                <w:r>
                  <w:rPr>
                    <w:rFonts w:eastAsia="Times New Roman" w:cs="Times New Roman"/>
                    <w:spacing w:val="-5"/>
                    <w:sz w:val="24"/>
                    <w:szCs w:val="24"/>
                    <w:lang w:val="ms-MY"/>
                  </w:rPr>
                  <w:t>Za</w:t>
                </w:r>
              </w:p>
            </w:tc>
            <w:tc>
              <w:tcPr>
                <w:tcW w:w="2004" w:type="dxa"/>
                <w:tcBorders>
                  <w:top w:val="single" w:sz="4" w:space="0" w:color="auto"/>
                  <w:left w:val="single" w:sz="4" w:space="0" w:color="auto"/>
                  <w:bottom w:val="single" w:sz="4" w:space="0" w:color="auto"/>
                  <w:right w:val="single" w:sz="4" w:space="0" w:color="auto"/>
                </w:tcBorders>
                <w:hideMark/>
              </w:tcPr>
              <w:p w14:paraId="0C760BE2"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Z</w:t>
                </w:r>
              </w:p>
            </w:tc>
            <w:tc>
              <w:tcPr>
                <w:tcW w:w="2499" w:type="dxa"/>
                <w:tcBorders>
                  <w:top w:val="single" w:sz="4" w:space="0" w:color="auto"/>
                  <w:left w:val="single" w:sz="4" w:space="0" w:color="auto"/>
                  <w:bottom w:val="single" w:sz="4" w:space="0" w:color="auto"/>
                  <w:right w:val="single" w:sz="4" w:space="0" w:color="auto"/>
                </w:tcBorders>
                <w:hideMark/>
              </w:tcPr>
              <w:p w14:paraId="27B284E4" w14:textId="77777777" w:rsidR="001C1CFD" w:rsidRDefault="001C1CFD" w:rsidP="00F85F21">
                <w:pPr>
                  <w:widowControl w:val="0"/>
                  <w:autoSpaceDE w:val="0"/>
                  <w:autoSpaceDN w:val="0"/>
                  <w:spacing w:before="15" w:after="0"/>
                  <w:ind w:left="23" w:right="2"/>
                  <w:jc w:val="center"/>
                  <w:rPr>
                    <w:rFonts w:eastAsia="Times New Roman" w:cs="Times New Roman"/>
                    <w:sz w:val="24"/>
                    <w:szCs w:val="24"/>
                    <w:lang w:val="ms-MY"/>
                  </w:rPr>
                </w:pPr>
                <w:r>
                  <w:rPr>
                    <w:rFonts w:eastAsia="Times New Roman" w:cs="Times New Roman"/>
                    <w:spacing w:val="-5"/>
                    <w:sz w:val="24"/>
                    <w:szCs w:val="24"/>
                    <w:lang w:val="ms-MY"/>
                  </w:rPr>
                  <w:t>Zet</w:t>
                </w:r>
              </w:p>
            </w:tc>
          </w:tr>
          <w:tr w:rsidR="001C1CFD" w14:paraId="2DFA4E9B" w14:textId="77777777" w:rsidTr="00F85F21">
            <w:trPr>
              <w:trHeight w:val="439"/>
            </w:trPr>
            <w:tc>
              <w:tcPr>
                <w:tcW w:w="739" w:type="dxa"/>
                <w:tcBorders>
                  <w:top w:val="single" w:sz="4" w:space="0" w:color="auto"/>
                  <w:left w:val="single" w:sz="4" w:space="0" w:color="auto"/>
                  <w:bottom w:val="single" w:sz="4" w:space="0" w:color="auto"/>
                  <w:right w:val="single" w:sz="4" w:space="0" w:color="auto"/>
                </w:tcBorders>
                <w:hideMark/>
              </w:tcPr>
              <w:p w14:paraId="6548CE22" w14:textId="77777777" w:rsidR="001C1CFD" w:rsidRDefault="001C1CFD" w:rsidP="00F85F21">
                <w:pPr>
                  <w:widowControl w:val="0"/>
                  <w:autoSpaceDE w:val="0"/>
                  <w:autoSpaceDN w:val="0"/>
                  <w:spacing w:before="30" w:after="0"/>
                  <w:ind w:left="26" w:right="7"/>
                  <w:jc w:val="center"/>
                  <w:rPr>
                    <w:rFonts w:eastAsia="Times New Roman" w:cs="Times New Roman"/>
                    <w:sz w:val="24"/>
                    <w:szCs w:val="24"/>
                    <w:lang w:val="ms-MY"/>
                  </w:rPr>
                </w:pPr>
                <w:r>
                  <w:rPr>
                    <w:rFonts w:eastAsia="Times New Roman" w:cs="Times New Roman"/>
                    <w:sz w:val="24"/>
                    <w:szCs w:val="24"/>
                    <w:rtl/>
                  </w:rPr>
                  <w:t>ع</w:t>
                </w:r>
              </w:p>
            </w:tc>
            <w:tc>
              <w:tcPr>
                <w:tcW w:w="943" w:type="dxa"/>
                <w:tcBorders>
                  <w:top w:val="single" w:sz="4" w:space="0" w:color="auto"/>
                  <w:left w:val="single" w:sz="4" w:space="0" w:color="auto"/>
                  <w:bottom w:val="single" w:sz="4" w:space="0" w:color="auto"/>
                  <w:right w:val="single" w:sz="4" w:space="0" w:color="auto"/>
                </w:tcBorders>
                <w:hideMark/>
              </w:tcPr>
              <w:p w14:paraId="3518CEDC" w14:textId="77777777" w:rsidR="001C1CFD" w:rsidRDefault="001C1CFD" w:rsidP="00F85F21">
                <w:pPr>
                  <w:widowControl w:val="0"/>
                  <w:autoSpaceDE w:val="0"/>
                  <w:autoSpaceDN w:val="0"/>
                  <w:spacing w:before="14" w:after="0"/>
                  <w:ind w:left="22" w:right="2"/>
                  <w:jc w:val="center"/>
                  <w:rPr>
                    <w:rFonts w:eastAsia="Times New Roman" w:cs="Times New Roman"/>
                    <w:sz w:val="24"/>
                    <w:szCs w:val="24"/>
                    <w:lang w:val="ms-MY"/>
                  </w:rPr>
                </w:pPr>
                <w:r>
                  <w:rPr>
                    <w:rFonts w:eastAsia="Times New Roman" w:cs="Times New Roman"/>
                    <w:spacing w:val="-4"/>
                    <w:sz w:val="24"/>
                    <w:szCs w:val="24"/>
                    <w:lang w:val="ms-MY"/>
                  </w:rPr>
                  <w:t>‘Ain</w:t>
                </w:r>
              </w:p>
            </w:tc>
            <w:tc>
              <w:tcPr>
                <w:tcW w:w="2004" w:type="dxa"/>
                <w:tcBorders>
                  <w:top w:val="single" w:sz="4" w:space="0" w:color="auto"/>
                  <w:left w:val="single" w:sz="4" w:space="0" w:color="auto"/>
                  <w:bottom w:val="single" w:sz="4" w:space="0" w:color="auto"/>
                  <w:right w:val="single" w:sz="4" w:space="0" w:color="auto"/>
                </w:tcBorders>
                <w:hideMark/>
              </w:tcPr>
              <w:p w14:paraId="13C4A5F7" w14:textId="77777777" w:rsidR="001C1CFD" w:rsidRDefault="001C1CFD" w:rsidP="00F85F21">
                <w:pPr>
                  <w:widowControl w:val="0"/>
                  <w:autoSpaceDE w:val="0"/>
                  <w:autoSpaceDN w:val="0"/>
                  <w:spacing w:before="14" w:after="0"/>
                  <w:ind w:left="546" w:right="526"/>
                  <w:jc w:val="center"/>
                  <w:rPr>
                    <w:rFonts w:eastAsia="Times New Roman" w:cs="Times New Roman"/>
                    <w:sz w:val="24"/>
                    <w:szCs w:val="24"/>
                    <w:lang w:val="ms-MY"/>
                  </w:rPr>
                </w:pPr>
                <w:r>
                  <w:rPr>
                    <w:rFonts w:eastAsia="Times New Roman" w:cs="Times New Roman"/>
                    <w:spacing w:val="-10"/>
                    <w:sz w:val="24"/>
                    <w:szCs w:val="24"/>
                    <w:lang w:val="ms-MY"/>
                  </w:rPr>
                  <w:t>‘</w:t>
                </w:r>
              </w:p>
            </w:tc>
            <w:tc>
              <w:tcPr>
                <w:tcW w:w="2499" w:type="dxa"/>
                <w:tcBorders>
                  <w:top w:val="single" w:sz="4" w:space="0" w:color="auto"/>
                  <w:left w:val="single" w:sz="4" w:space="0" w:color="auto"/>
                  <w:bottom w:val="single" w:sz="4" w:space="0" w:color="auto"/>
                  <w:right w:val="single" w:sz="4" w:space="0" w:color="auto"/>
                </w:tcBorders>
                <w:hideMark/>
              </w:tcPr>
              <w:p w14:paraId="7A1FB89D" w14:textId="77777777" w:rsidR="001C1CFD" w:rsidRDefault="001C1CFD" w:rsidP="00F85F21">
                <w:pPr>
                  <w:widowControl w:val="0"/>
                  <w:autoSpaceDE w:val="0"/>
                  <w:autoSpaceDN w:val="0"/>
                  <w:spacing w:before="14" w:after="0"/>
                  <w:ind w:left="23" w:right="4"/>
                  <w:jc w:val="center"/>
                  <w:rPr>
                    <w:rFonts w:eastAsia="Times New Roman" w:cs="Times New Roman"/>
                    <w:sz w:val="24"/>
                    <w:szCs w:val="24"/>
                    <w:lang w:val="ms-MY"/>
                  </w:rPr>
                </w:pPr>
                <w:r>
                  <w:rPr>
                    <w:rFonts w:eastAsia="Times New Roman" w:cs="Times New Roman"/>
                    <w:sz w:val="24"/>
                    <w:szCs w:val="24"/>
                    <w:lang w:val="ms-MY"/>
                  </w:rPr>
                  <w:t>Koma</w:t>
                </w:r>
                <w:r>
                  <w:rPr>
                    <w:rFonts w:eastAsia="Times New Roman" w:cs="Times New Roman"/>
                    <w:spacing w:val="-3"/>
                    <w:sz w:val="24"/>
                    <w:szCs w:val="24"/>
                    <w:lang w:val="ms-MY"/>
                  </w:rPr>
                  <w:t xml:space="preserve"> </w:t>
                </w:r>
                <w:r>
                  <w:rPr>
                    <w:rFonts w:eastAsia="Times New Roman" w:cs="Times New Roman"/>
                    <w:sz w:val="24"/>
                    <w:szCs w:val="24"/>
                    <w:lang w:val="ms-MY"/>
                  </w:rPr>
                  <w:t>terbalik</w:t>
                </w:r>
                <w:r>
                  <w:rPr>
                    <w:rFonts w:eastAsia="Times New Roman" w:cs="Times New Roman"/>
                    <w:spacing w:val="-3"/>
                    <w:sz w:val="24"/>
                    <w:szCs w:val="24"/>
                    <w:lang w:val="ms-MY"/>
                  </w:rPr>
                  <w:t xml:space="preserve"> </w:t>
                </w:r>
                <w:r>
                  <w:rPr>
                    <w:rFonts w:eastAsia="Times New Roman" w:cs="Times New Roman"/>
                    <w:spacing w:val="-2"/>
                    <w:sz w:val="24"/>
                    <w:szCs w:val="24"/>
                    <w:lang w:val="ms-MY"/>
                  </w:rPr>
                  <w:t>diatas</w:t>
                </w:r>
              </w:p>
            </w:tc>
          </w:tr>
          <w:tr w:rsidR="001C1CFD" w14:paraId="427FBE9E" w14:textId="77777777" w:rsidTr="00F85F21">
            <w:trPr>
              <w:trHeight w:val="436"/>
            </w:trPr>
            <w:tc>
              <w:tcPr>
                <w:tcW w:w="739" w:type="dxa"/>
                <w:tcBorders>
                  <w:top w:val="single" w:sz="4" w:space="0" w:color="auto"/>
                  <w:left w:val="single" w:sz="4" w:space="0" w:color="auto"/>
                  <w:bottom w:val="single" w:sz="4" w:space="0" w:color="auto"/>
                  <w:right w:val="single" w:sz="4" w:space="0" w:color="auto"/>
                </w:tcBorders>
                <w:hideMark/>
              </w:tcPr>
              <w:p w14:paraId="76A6559D" w14:textId="77777777" w:rsidR="001C1CFD" w:rsidRDefault="001C1CFD" w:rsidP="00F85F21">
                <w:pPr>
                  <w:widowControl w:val="0"/>
                  <w:autoSpaceDE w:val="0"/>
                  <w:autoSpaceDN w:val="0"/>
                  <w:spacing w:before="29" w:after="0"/>
                  <w:ind w:left="26" w:right="7"/>
                  <w:jc w:val="center"/>
                  <w:rPr>
                    <w:rFonts w:eastAsia="Times New Roman" w:cs="Times New Roman"/>
                    <w:sz w:val="24"/>
                    <w:szCs w:val="24"/>
                    <w:lang w:val="ms-MY"/>
                  </w:rPr>
                </w:pPr>
                <w:r>
                  <w:rPr>
                    <w:rFonts w:eastAsia="Times New Roman" w:cs="Times New Roman"/>
                    <w:sz w:val="24"/>
                    <w:szCs w:val="24"/>
                    <w:rtl/>
                  </w:rPr>
                  <w:t>غ</w:t>
                </w:r>
              </w:p>
            </w:tc>
            <w:tc>
              <w:tcPr>
                <w:tcW w:w="943" w:type="dxa"/>
                <w:tcBorders>
                  <w:top w:val="single" w:sz="4" w:space="0" w:color="auto"/>
                  <w:left w:val="single" w:sz="4" w:space="0" w:color="auto"/>
                  <w:bottom w:val="single" w:sz="4" w:space="0" w:color="auto"/>
                  <w:right w:val="single" w:sz="4" w:space="0" w:color="auto"/>
                </w:tcBorders>
                <w:hideMark/>
              </w:tcPr>
              <w:p w14:paraId="662F68E9" w14:textId="77777777" w:rsidR="001C1CFD" w:rsidRDefault="001C1CFD" w:rsidP="00F85F21">
                <w:pPr>
                  <w:widowControl w:val="0"/>
                  <w:autoSpaceDE w:val="0"/>
                  <w:autoSpaceDN w:val="0"/>
                  <w:spacing w:before="13" w:after="0"/>
                  <w:ind w:left="22" w:right="2"/>
                  <w:jc w:val="center"/>
                  <w:rPr>
                    <w:rFonts w:eastAsia="Times New Roman" w:cs="Times New Roman"/>
                    <w:sz w:val="24"/>
                    <w:szCs w:val="24"/>
                    <w:lang w:val="ms-MY"/>
                  </w:rPr>
                </w:pPr>
                <w:r>
                  <w:rPr>
                    <w:rFonts w:eastAsia="Times New Roman" w:cs="Times New Roman"/>
                    <w:spacing w:val="-4"/>
                    <w:sz w:val="24"/>
                    <w:szCs w:val="24"/>
                    <w:lang w:val="ms-MY"/>
                  </w:rPr>
                  <w:t>Gain</w:t>
                </w:r>
              </w:p>
            </w:tc>
            <w:tc>
              <w:tcPr>
                <w:tcW w:w="2004" w:type="dxa"/>
                <w:tcBorders>
                  <w:top w:val="single" w:sz="4" w:space="0" w:color="auto"/>
                  <w:left w:val="single" w:sz="4" w:space="0" w:color="auto"/>
                  <w:bottom w:val="single" w:sz="4" w:space="0" w:color="auto"/>
                  <w:right w:val="single" w:sz="4" w:space="0" w:color="auto"/>
                </w:tcBorders>
                <w:hideMark/>
              </w:tcPr>
              <w:p w14:paraId="43D89CAB" w14:textId="77777777" w:rsidR="001C1CFD" w:rsidRDefault="001C1CFD" w:rsidP="00F85F21">
                <w:pPr>
                  <w:widowControl w:val="0"/>
                  <w:autoSpaceDE w:val="0"/>
                  <w:autoSpaceDN w:val="0"/>
                  <w:spacing w:before="13" w:after="0"/>
                  <w:ind w:left="546" w:right="528"/>
                  <w:jc w:val="center"/>
                  <w:rPr>
                    <w:rFonts w:eastAsia="Times New Roman" w:cs="Times New Roman"/>
                    <w:sz w:val="24"/>
                    <w:szCs w:val="24"/>
                    <w:lang w:val="ms-MY"/>
                  </w:rPr>
                </w:pPr>
                <w:r>
                  <w:rPr>
                    <w:rFonts w:eastAsia="Times New Roman" w:cs="Times New Roman"/>
                    <w:spacing w:val="-10"/>
                    <w:sz w:val="24"/>
                    <w:szCs w:val="24"/>
                    <w:lang w:val="ms-MY"/>
                  </w:rPr>
                  <w:t>G</w:t>
                </w:r>
              </w:p>
            </w:tc>
            <w:tc>
              <w:tcPr>
                <w:tcW w:w="2499" w:type="dxa"/>
                <w:tcBorders>
                  <w:top w:val="single" w:sz="4" w:space="0" w:color="auto"/>
                  <w:left w:val="single" w:sz="4" w:space="0" w:color="auto"/>
                  <w:bottom w:val="single" w:sz="4" w:space="0" w:color="auto"/>
                  <w:right w:val="single" w:sz="4" w:space="0" w:color="auto"/>
                </w:tcBorders>
                <w:hideMark/>
              </w:tcPr>
              <w:p w14:paraId="67FF26C8" w14:textId="77777777" w:rsidR="001C1CFD" w:rsidRDefault="001C1CFD" w:rsidP="00F85F21">
                <w:pPr>
                  <w:widowControl w:val="0"/>
                  <w:autoSpaceDE w:val="0"/>
                  <w:autoSpaceDN w:val="0"/>
                  <w:spacing w:before="13" w:after="0"/>
                  <w:ind w:left="23" w:right="1"/>
                  <w:jc w:val="center"/>
                  <w:rPr>
                    <w:rFonts w:eastAsia="Times New Roman" w:cs="Times New Roman"/>
                    <w:sz w:val="24"/>
                    <w:szCs w:val="24"/>
                    <w:lang w:val="ms-MY"/>
                  </w:rPr>
                </w:pPr>
                <w:r>
                  <w:rPr>
                    <w:rFonts w:eastAsia="Times New Roman" w:cs="Times New Roman"/>
                    <w:spacing w:val="-5"/>
                    <w:sz w:val="24"/>
                    <w:szCs w:val="24"/>
                    <w:lang w:val="ms-MY"/>
                  </w:rPr>
                  <w:t>Ge</w:t>
                </w:r>
              </w:p>
            </w:tc>
          </w:tr>
          <w:tr w:rsidR="001C1CFD" w14:paraId="2D47DEF8"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39C085D2" w14:textId="77777777" w:rsidR="001C1CFD" w:rsidRDefault="001C1CFD" w:rsidP="00F85F21">
                <w:pPr>
                  <w:widowControl w:val="0"/>
                  <w:autoSpaceDE w:val="0"/>
                  <w:autoSpaceDN w:val="0"/>
                  <w:spacing w:before="32" w:after="0"/>
                  <w:ind w:left="26" w:right="6"/>
                  <w:jc w:val="center"/>
                  <w:rPr>
                    <w:rFonts w:eastAsia="Times New Roman" w:cs="Times New Roman"/>
                    <w:sz w:val="24"/>
                    <w:szCs w:val="24"/>
                    <w:lang w:val="ms-MY"/>
                  </w:rPr>
                </w:pPr>
                <w:r>
                  <w:rPr>
                    <w:rFonts w:eastAsia="Times New Roman" w:cs="Times New Roman"/>
                    <w:sz w:val="24"/>
                    <w:szCs w:val="24"/>
                    <w:rtl/>
                  </w:rPr>
                  <w:t>ف</w:t>
                </w:r>
              </w:p>
            </w:tc>
            <w:tc>
              <w:tcPr>
                <w:tcW w:w="943" w:type="dxa"/>
                <w:tcBorders>
                  <w:top w:val="single" w:sz="4" w:space="0" w:color="auto"/>
                  <w:left w:val="single" w:sz="4" w:space="0" w:color="auto"/>
                  <w:bottom w:val="single" w:sz="4" w:space="0" w:color="auto"/>
                  <w:right w:val="single" w:sz="4" w:space="0" w:color="auto"/>
                </w:tcBorders>
                <w:hideMark/>
              </w:tcPr>
              <w:p w14:paraId="29DA9BA3" w14:textId="77777777" w:rsidR="001C1CFD" w:rsidRDefault="001C1CFD" w:rsidP="00F85F21">
                <w:pPr>
                  <w:widowControl w:val="0"/>
                  <w:autoSpaceDE w:val="0"/>
                  <w:autoSpaceDN w:val="0"/>
                  <w:spacing w:before="15" w:after="0"/>
                  <w:ind w:left="22" w:right="5"/>
                  <w:jc w:val="center"/>
                  <w:rPr>
                    <w:rFonts w:eastAsia="Times New Roman" w:cs="Times New Roman"/>
                    <w:sz w:val="24"/>
                    <w:szCs w:val="24"/>
                    <w:lang w:val="ms-MY"/>
                  </w:rPr>
                </w:pPr>
                <w:r>
                  <w:rPr>
                    <w:rFonts w:eastAsia="Times New Roman" w:cs="Times New Roman"/>
                    <w:spacing w:val="-5"/>
                    <w:sz w:val="24"/>
                    <w:szCs w:val="24"/>
                    <w:lang w:val="ms-MY"/>
                  </w:rPr>
                  <w:t>Fa</w:t>
                </w:r>
              </w:p>
            </w:tc>
            <w:tc>
              <w:tcPr>
                <w:tcW w:w="2004" w:type="dxa"/>
                <w:tcBorders>
                  <w:top w:val="single" w:sz="4" w:space="0" w:color="auto"/>
                  <w:left w:val="single" w:sz="4" w:space="0" w:color="auto"/>
                  <w:bottom w:val="single" w:sz="4" w:space="0" w:color="auto"/>
                  <w:right w:val="single" w:sz="4" w:space="0" w:color="auto"/>
                </w:tcBorders>
                <w:hideMark/>
              </w:tcPr>
              <w:p w14:paraId="42918798" w14:textId="77777777" w:rsidR="001C1CFD" w:rsidRDefault="001C1CFD" w:rsidP="00F85F21">
                <w:pPr>
                  <w:widowControl w:val="0"/>
                  <w:autoSpaceDE w:val="0"/>
                  <w:autoSpaceDN w:val="0"/>
                  <w:spacing w:before="15" w:after="0"/>
                  <w:ind w:left="546" w:right="527"/>
                  <w:jc w:val="center"/>
                  <w:rPr>
                    <w:rFonts w:eastAsia="Times New Roman" w:cs="Times New Roman"/>
                    <w:sz w:val="24"/>
                    <w:szCs w:val="24"/>
                    <w:lang w:val="ms-MY"/>
                  </w:rPr>
                </w:pPr>
                <w:r>
                  <w:rPr>
                    <w:rFonts w:eastAsia="Times New Roman" w:cs="Times New Roman"/>
                    <w:spacing w:val="-10"/>
                    <w:sz w:val="24"/>
                    <w:szCs w:val="24"/>
                    <w:lang w:val="ms-MY"/>
                  </w:rPr>
                  <w:t>F</w:t>
                </w:r>
              </w:p>
            </w:tc>
            <w:tc>
              <w:tcPr>
                <w:tcW w:w="2499" w:type="dxa"/>
                <w:tcBorders>
                  <w:top w:val="single" w:sz="4" w:space="0" w:color="auto"/>
                  <w:left w:val="single" w:sz="4" w:space="0" w:color="auto"/>
                  <w:bottom w:val="single" w:sz="4" w:space="0" w:color="auto"/>
                  <w:right w:val="single" w:sz="4" w:space="0" w:color="auto"/>
                </w:tcBorders>
                <w:hideMark/>
              </w:tcPr>
              <w:p w14:paraId="640BA1B7"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5"/>
                    <w:sz w:val="24"/>
                    <w:szCs w:val="24"/>
                    <w:lang w:val="ms-MY"/>
                  </w:rPr>
                  <w:t>Ef</w:t>
                </w:r>
              </w:p>
            </w:tc>
          </w:tr>
          <w:tr w:rsidR="001C1CFD" w14:paraId="6B5E7065"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3941A2BE" w14:textId="77777777" w:rsidR="001C1CFD" w:rsidRDefault="001C1CFD" w:rsidP="00F85F21">
                <w:pPr>
                  <w:widowControl w:val="0"/>
                  <w:autoSpaceDE w:val="0"/>
                  <w:autoSpaceDN w:val="0"/>
                  <w:spacing w:before="32" w:after="0"/>
                  <w:ind w:left="26" w:right="8"/>
                  <w:jc w:val="center"/>
                  <w:rPr>
                    <w:rFonts w:eastAsia="Times New Roman" w:cs="Times New Roman"/>
                    <w:sz w:val="24"/>
                    <w:szCs w:val="24"/>
                    <w:lang w:val="ms-MY"/>
                  </w:rPr>
                </w:pPr>
                <w:r>
                  <w:rPr>
                    <w:rFonts w:eastAsia="Times New Roman" w:cs="Times New Roman"/>
                    <w:sz w:val="24"/>
                    <w:szCs w:val="24"/>
                    <w:rtl/>
                  </w:rPr>
                  <w:t>ق</w:t>
                </w:r>
              </w:p>
            </w:tc>
            <w:tc>
              <w:tcPr>
                <w:tcW w:w="943" w:type="dxa"/>
                <w:tcBorders>
                  <w:top w:val="single" w:sz="4" w:space="0" w:color="auto"/>
                  <w:left w:val="single" w:sz="4" w:space="0" w:color="auto"/>
                  <w:bottom w:val="single" w:sz="4" w:space="0" w:color="auto"/>
                  <w:right w:val="single" w:sz="4" w:space="0" w:color="auto"/>
                </w:tcBorders>
                <w:hideMark/>
              </w:tcPr>
              <w:p w14:paraId="260D13EA" w14:textId="77777777" w:rsidR="001C1CFD" w:rsidRDefault="001C1CFD" w:rsidP="00F85F21">
                <w:pPr>
                  <w:widowControl w:val="0"/>
                  <w:autoSpaceDE w:val="0"/>
                  <w:autoSpaceDN w:val="0"/>
                  <w:spacing w:before="15" w:after="0"/>
                  <w:ind w:left="22" w:right="5"/>
                  <w:jc w:val="center"/>
                  <w:rPr>
                    <w:rFonts w:eastAsia="Times New Roman" w:cs="Times New Roman"/>
                    <w:sz w:val="24"/>
                    <w:szCs w:val="24"/>
                    <w:lang w:val="ms-MY"/>
                  </w:rPr>
                </w:pPr>
                <w:r>
                  <w:rPr>
                    <w:rFonts w:eastAsia="Times New Roman" w:cs="Times New Roman"/>
                    <w:spacing w:val="-5"/>
                    <w:sz w:val="24"/>
                    <w:szCs w:val="24"/>
                    <w:lang w:val="ms-MY"/>
                  </w:rPr>
                  <w:t>Qaf</w:t>
                </w:r>
              </w:p>
            </w:tc>
            <w:tc>
              <w:tcPr>
                <w:tcW w:w="2004" w:type="dxa"/>
                <w:tcBorders>
                  <w:top w:val="single" w:sz="4" w:space="0" w:color="auto"/>
                  <w:left w:val="single" w:sz="4" w:space="0" w:color="auto"/>
                  <w:bottom w:val="single" w:sz="4" w:space="0" w:color="auto"/>
                  <w:right w:val="single" w:sz="4" w:space="0" w:color="auto"/>
                </w:tcBorders>
                <w:hideMark/>
              </w:tcPr>
              <w:p w14:paraId="5EC1B705" w14:textId="77777777" w:rsidR="001C1CFD" w:rsidRDefault="001C1CFD" w:rsidP="00F85F21">
                <w:pPr>
                  <w:widowControl w:val="0"/>
                  <w:autoSpaceDE w:val="0"/>
                  <w:autoSpaceDN w:val="0"/>
                  <w:spacing w:before="15" w:after="0"/>
                  <w:ind w:left="546" w:right="528"/>
                  <w:jc w:val="center"/>
                  <w:rPr>
                    <w:rFonts w:eastAsia="Times New Roman" w:cs="Times New Roman"/>
                    <w:sz w:val="24"/>
                    <w:szCs w:val="24"/>
                    <w:lang w:val="ms-MY"/>
                  </w:rPr>
                </w:pPr>
                <w:r>
                  <w:rPr>
                    <w:rFonts w:eastAsia="Times New Roman" w:cs="Times New Roman"/>
                    <w:spacing w:val="-10"/>
                    <w:sz w:val="24"/>
                    <w:szCs w:val="24"/>
                    <w:lang w:val="ms-MY"/>
                  </w:rPr>
                  <w:t>Q</w:t>
                </w:r>
              </w:p>
            </w:tc>
            <w:tc>
              <w:tcPr>
                <w:tcW w:w="2499" w:type="dxa"/>
                <w:tcBorders>
                  <w:top w:val="single" w:sz="4" w:space="0" w:color="auto"/>
                  <w:left w:val="single" w:sz="4" w:space="0" w:color="auto"/>
                  <w:bottom w:val="single" w:sz="4" w:space="0" w:color="auto"/>
                  <w:right w:val="single" w:sz="4" w:space="0" w:color="auto"/>
                </w:tcBorders>
                <w:hideMark/>
              </w:tcPr>
              <w:p w14:paraId="489731CD"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5"/>
                    <w:sz w:val="24"/>
                    <w:szCs w:val="24"/>
                    <w:lang w:val="ms-MY"/>
                  </w:rPr>
                  <w:t>Ki</w:t>
                </w:r>
              </w:p>
            </w:tc>
          </w:tr>
          <w:tr w:rsidR="001C1CFD" w14:paraId="2BC52925"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210AB440" w14:textId="77777777" w:rsidR="001C1CFD" w:rsidRDefault="001C1CFD" w:rsidP="00F85F21">
                <w:pPr>
                  <w:widowControl w:val="0"/>
                  <w:autoSpaceDE w:val="0"/>
                  <w:autoSpaceDN w:val="0"/>
                  <w:spacing w:before="32" w:after="0"/>
                  <w:ind w:left="26" w:right="9"/>
                  <w:jc w:val="center"/>
                  <w:rPr>
                    <w:rFonts w:eastAsia="Times New Roman" w:cs="Times New Roman"/>
                    <w:sz w:val="24"/>
                    <w:szCs w:val="24"/>
                    <w:lang w:val="ms-MY"/>
                  </w:rPr>
                </w:pPr>
                <w:r>
                  <w:rPr>
                    <w:rFonts w:eastAsia="Times New Roman" w:cs="Times New Roman"/>
                    <w:sz w:val="24"/>
                    <w:szCs w:val="24"/>
                    <w:rtl/>
                  </w:rPr>
                  <w:t>ك</w:t>
                </w:r>
              </w:p>
            </w:tc>
            <w:tc>
              <w:tcPr>
                <w:tcW w:w="943" w:type="dxa"/>
                <w:tcBorders>
                  <w:top w:val="single" w:sz="4" w:space="0" w:color="auto"/>
                  <w:left w:val="single" w:sz="4" w:space="0" w:color="auto"/>
                  <w:bottom w:val="single" w:sz="4" w:space="0" w:color="auto"/>
                  <w:right w:val="single" w:sz="4" w:space="0" w:color="auto"/>
                </w:tcBorders>
                <w:hideMark/>
              </w:tcPr>
              <w:p w14:paraId="32B1C1E9" w14:textId="77777777" w:rsidR="001C1CFD" w:rsidRDefault="001C1CFD" w:rsidP="00F85F21">
                <w:pPr>
                  <w:widowControl w:val="0"/>
                  <w:autoSpaceDE w:val="0"/>
                  <w:autoSpaceDN w:val="0"/>
                  <w:spacing w:before="15" w:after="0"/>
                  <w:ind w:left="22" w:right="5"/>
                  <w:jc w:val="center"/>
                  <w:rPr>
                    <w:rFonts w:eastAsia="Times New Roman" w:cs="Times New Roman"/>
                    <w:sz w:val="24"/>
                    <w:szCs w:val="24"/>
                    <w:lang w:val="ms-MY"/>
                  </w:rPr>
                </w:pPr>
                <w:r>
                  <w:rPr>
                    <w:rFonts w:eastAsia="Times New Roman" w:cs="Times New Roman"/>
                    <w:spacing w:val="-5"/>
                    <w:sz w:val="24"/>
                    <w:szCs w:val="24"/>
                    <w:lang w:val="ms-MY"/>
                  </w:rPr>
                  <w:t>Kaf</w:t>
                </w:r>
              </w:p>
            </w:tc>
            <w:tc>
              <w:tcPr>
                <w:tcW w:w="2004" w:type="dxa"/>
                <w:tcBorders>
                  <w:top w:val="single" w:sz="4" w:space="0" w:color="auto"/>
                  <w:left w:val="single" w:sz="4" w:space="0" w:color="auto"/>
                  <w:bottom w:val="single" w:sz="4" w:space="0" w:color="auto"/>
                  <w:right w:val="single" w:sz="4" w:space="0" w:color="auto"/>
                </w:tcBorders>
                <w:hideMark/>
              </w:tcPr>
              <w:p w14:paraId="6868C622" w14:textId="77777777" w:rsidR="001C1CFD" w:rsidRDefault="001C1CFD" w:rsidP="00F85F21">
                <w:pPr>
                  <w:widowControl w:val="0"/>
                  <w:autoSpaceDE w:val="0"/>
                  <w:autoSpaceDN w:val="0"/>
                  <w:spacing w:before="15" w:after="0"/>
                  <w:ind w:left="546" w:right="529"/>
                  <w:jc w:val="center"/>
                  <w:rPr>
                    <w:rFonts w:eastAsia="Times New Roman" w:cs="Times New Roman"/>
                    <w:sz w:val="24"/>
                    <w:szCs w:val="24"/>
                    <w:lang w:val="ms-MY"/>
                  </w:rPr>
                </w:pPr>
                <w:r>
                  <w:rPr>
                    <w:rFonts w:eastAsia="Times New Roman" w:cs="Times New Roman"/>
                    <w:spacing w:val="-10"/>
                    <w:sz w:val="24"/>
                    <w:szCs w:val="24"/>
                    <w:lang w:val="ms-MY"/>
                  </w:rPr>
                  <w:t>K</w:t>
                </w:r>
              </w:p>
            </w:tc>
            <w:tc>
              <w:tcPr>
                <w:tcW w:w="2499" w:type="dxa"/>
                <w:tcBorders>
                  <w:top w:val="single" w:sz="4" w:space="0" w:color="auto"/>
                  <w:left w:val="single" w:sz="4" w:space="0" w:color="auto"/>
                  <w:bottom w:val="single" w:sz="4" w:space="0" w:color="auto"/>
                  <w:right w:val="single" w:sz="4" w:space="0" w:color="auto"/>
                </w:tcBorders>
                <w:hideMark/>
              </w:tcPr>
              <w:p w14:paraId="1685F2ED" w14:textId="77777777" w:rsidR="001C1CFD" w:rsidRDefault="001C1CFD" w:rsidP="00F85F21">
                <w:pPr>
                  <w:widowControl w:val="0"/>
                  <w:autoSpaceDE w:val="0"/>
                  <w:autoSpaceDN w:val="0"/>
                  <w:spacing w:before="15" w:after="0"/>
                  <w:ind w:left="23" w:right="5"/>
                  <w:jc w:val="center"/>
                  <w:rPr>
                    <w:rFonts w:eastAsia="Times New Roman" w:cs="Times New Roman"/>
                    <w:sz w:val="24"/>
                    <w:szCs w:val="24"/>
                    <w:lang w:val="ms-MY"/>
                  </w:rPr>
                </w:pPr>
                <w:r>
                  <w:rPr>
                    <w:rFonts w:eastAsia="Times New Roman" w:cs="Times New Roman"/>
                    <w:spacing w:val="-5"/>
                    <w:sz w:val="24"/>
                    <w:szCs w:val="24"/>
                    <w:lang w:val="ms-MY"/>
                  </w:rPr>
                  <w:t>Ka</w:t>
                </w:r>
              </w:p>
            </w:tc>
          </w:tr>
          <w:tr w:rsidR="001C1CFD" w14:paraId="5CC663A5"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45C82903" w14:textId="77777777" w:rsidR="001C1CFD" w:rsidRDefault="001C1CFD" w:rsidP="00F85F21">
                <w:pPr>
                  <w:widowControl w:val="0"/>
                  <w:autoSpaceDE w:val="0"/>
                  <w:autoSpaceDN w:val="0"/>
                  <w:bidi/>
                  <w:spacing w:before="32" w:after="0"/>
                  <w:ind w:right="19"/>
                  <w:jc w:val="center"/>
                  <w:rPr>
                    <w:rFonts w:eastAsia="Times New Roman" w:cs="Times New Roman"/>
                    <w:sz w:val="24"/>
                    <w:szCs w:val="24"/>
                    <w:lang w:val="ms-MY"/>
                  </w:rPr>
                </w:pPr>
                <w:r>
                  <w:rPr>
                    <w:rFonts w:eastAsia="Times New Roman" w:cs="Times New Roman"/>
                    <w:spacing w:val="-5"/>
                    <w:w w:val="85"/>
                    <w:sz w:val="24"/>
                    <w:szCs w:val="24"/>
                    <w:rtl/>
                  </w:rPr>
                  <w:t>أل</w:t>
                </w:r>
              </w:p>
            </w:tc>
            <w:tc>
              <w:tcPr>
                <w:tcW w:w="943" w:type="dxa"/>
                <w:tcBorders>
                  <w:top w:val="single" w:sz="4" w:space="0" w:color="auto"/>
                  <w:left w:val="single" w:sz="4" w:space="0" w:color="auto"/>
                  <w:bottom w:val="single" w:sz="4" w:space="0" w:color="auto"/>
                  <w:right w:val="single" w:sz="4" w:space="0" w:color="auto"/>
                </w:tcBorders>
                <w:hideMark/>
              </w:tcPr>
              <w:p w14:paraId="2ADA3740" w14:textId="77777777" w:rsidR="001C1CFD" w:rsidRDefault="001C1CFD" w:rsidP="00F85F21">
                <w:pPr>
                  <w:widowControl w:val="0"/>
                  <w:autoSpaceDE w:val="0"/>
                  <w:autoSpaceDN w:val="0"/>
                  <w:spacing w:before="15" w:after="0"/>
                  <w:ind w:left="22" w:right="4"/>
                  <w:jc w:val="center"/>
                  <w:rPr>
                    <w:rFonts w:eastAsia="Times New Roman" w:cs="Times New Roman"/>
                    <w:sz w:val="24"/>
                    <w:szCs w:val="24"/>
                    <w:lang w:val="ms-MY"/>
                  </w:rPr>
                </w:pPr>
                <w:r>
                  <w:rPr>
                    <w:rFonts w:eastAsia="Times New Roman" w:cs="Times New Roman"/>
                    <w:spacing w:val="-5"/>
                    <w:sz w:val="24"/>
                    <w:szCs w:val="24"/>
                    <w:lang w:val="ms-MY"/>
                  </w:rPr>
                  <w:t>Lam</w:t>
                </w:r>
              </w:p>
            </w:tc>
            <w:tc>
              <w:tcPr>
                <w:tcW w:w="2004" w:type="dxa"/>
                <w:tcBorders>
                  <w:top w:val="single" w:sz="4" w:space="0" w:color="auto"/>
                  <w:left w:val="single" w:sz="4" w:space="0" w:color="auto"/>
                  <w:bottom w:val="single" w:sz="4" w:space="0" w:color="auto"/>
                  <w:right w:val="single" w:sz="4" w:space="0" w:color="auto"/>
                </w:tcBorders>
                <w:hideMark/>
              </w:tcPr>
              <w:p w14:paraId="10865FF4"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L</w:t>
                </w:r>
              </w:p>
            </w:tc>
            <w:tc>
              <w:tcPr>
                <w:tcW w:w="2499" w:type="dxa"/>
                <w:tcBorders>
                  <w:top w:val="single" w:sz="4" w:space="0" w:color="auto"/>
                  <w:left w:val="single" w:sz="4" w:space="0" w:color="auto"/>
                  <w:bottom w:val="single" w:sz="4" w:space="0" w:color="auto"/>
                  <w:right w:val="single" w:sz="4" w:space="0" w:color="auto"/>
                </w:tcBorders>
                <w:hideMark/>
              </w:tcPr>
              <w:p w14:paraId="0E1BD4FB" w14:textId="77777777" w:rsidR="001C1CFD" w:rsidRDefault="001C1CFD" w:rsidP="00F85F21">
                <w:pPr>
                  <w:widowControl w:val="0"/>
                  <w:autoSpaceDE w:val="0"/>
                  <w:autoSpaceDN w:val="0"/>
                  <w:spacing w:before="15" w:after="0"/>
                  <w:ind w:left="23" w:right="5"/>
                  <w:jc w:val="center"/>
                  <w:rPr>
                    <w:rFonts w:eastAsia="Times New Roman" w:cs="Times New Roman"/>
                    <w:sz w:val="24"/>
                    <w:szCs w:val="24"/>
                    <w:lang w:val="ms-MY"/>
                  </w:rPr>
                </w:pPr>
                <w:r>
                  <w:rPr>
                    <w:rFonts w:eastAsia="Times New Roman" w:cs="Times New Roman"/>
                    <w:spacing w:val="-5"/>
                    <w:sz w:val="24"/>
                    <w:szCs w:val="24"/>
                    <w:lang w:val="ms-MY"/>
                  </w:rPr>
                  <w:t>El</w:t>
                </w:r>
              </w:p>
            </w:tc>
          </w:tr>
          <w:tr w:rsidR="001C1CFD" w14:paraId="6AE6B6BF"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41E98F34" w14:textId="77777777" w:rsidR="001C1CFD" w:rsidRDefault="001C1CFD" w:rsidP="00F85F21">
                <w:pPr>
                  <w:widowControl w:val="0"/>
                  <w:autoSpaceDE w:val="0"/>
                  <w:autoSpaceDN w:val="0"/>
                  <w:spacing w:before="29" w:after="0"/>
                  <w:ind w:left="26" w:right="9"/>
                  <w:jc w:val="center"/>
                  <w:rPr>
                    <w:rFonts w:eastAsia="Times New Roman" w:cs="Times New Roman"/>
                    <w:sz w:val="24"/>
                    <w:szCs w:val="24"/>
                    <w:lang w:val="ms-MY"/>
                  </w:rPr>
                </w:pPr>
                <w:r>
                  <w:rPr>
                    <w:rFonts w:eastAsia="Times New Roman" w:cs="Times New Roman"/>
                    <w:sz w:val="24"/>
                    <w:szCs w:val="24"/>
                    <w:rtl/>
                  </w:rPr>
                  <w:t>م</w:t>
                </w:r>
              </w:p>
            </w:tc>
            <w:tc>
              <w:tcPr>
                <w:tcW w:w="943" w:type="dxa"/>
                <w:tcBorders>
                  <w:top w:val="single" w:sz="4" w:space="0" w:color="auto"/>
                  <w:left w:val="single" w:sz="4" w:space="0" w:color="auto"/>
                  <w:bottom w:val="single" w:sz="4" w:space="0" w:color="auto"/>
                  <w:right w:val="single" w:sz="4" w:space="0" w:color="auto"/>
                </w:tcBorders>
                <w:hideMark/>
              </w:tcPr>
              <w:p w14:paraId="382784B3" w14:textId="77777777" w:rsidR="001C1CFD" w:rsidRDefault="001C1CFD" w:rsidP="00F85F21">
                <w:pPr>
                  <w:widowControl w:val="0"/>
                  <w:autoSpaceDE w:val="0"/>
                  <w:autoSpaceDN w:val="0"/>
                  <w:spacing w:before="13" w:after="0"/>
                  <w:ind w:left="22" w:right="1"/>
                  <w:jc w:val="center"/>
                  <w:rPr>
                    <w:rFonts w:eastAsia="Times New Roman" w:cs="Times New Roman"/>
                    <w:sz w:val="24"/>
                    <w:szCs w:val="24"/>
                    <w:lang w:val="ms-MY"/>
                  </w:rPr>
                </w:pPr>
                <w:r>
                  <w:rPr>
                    <w:rFonts w:eastAsia="Times New Roman" w:cs="Times New Roman"/>
                    <w:spacing w:val="-5"/>
                    <w:sz w:val="24"/>
                    <w:szCs w:val="24"/>
                    <w:lang w:val="ms-MY"/>
                  </w:rPr>
                  <w:t>Mim</w:t>
                </w:r>
              </w:p>
            </w:tc>
            <w:tc>
              <w:tcPr>
                <w:tcW w:w="2004" w:type="dxa"/>
                <w:tcBorders>
                  <w:top w:val="single" w:sz="4" w:space="0" w:color="auto"/>
                  <w:left w:val="single" w:sz="4" w:space="0" w:color="auto"/>
                  <w:bottom w:val="single" w:sz="4" w:space="0" w:color="auto"/>
                  <w:right w:val="single" w:sz="4" w:space="0" w:color="auto"/>
                </w:tcBorders>
                <w:hideMark/>
              </w:tcPr>
              <w:p w14:paraId="5F1A9374" w14:textId="77777777" w:rsidR="001C1CFD" w:rsidRDefault="001C1CFD" w:rsidP="00F85F21">
                <w:pPr>
                  <w:widowControl w:val="0"/>
                  <w:autoSpaceDE w:val="0"/>
                  <w:autoSpaceDN w:val="0"/>
                  <w:spacing w:before="13" w:after="0"/>
                  <w:ind w:left="546" w:right="527"/>
                  <w:jc w:val="center"/>
                  <w:rPr>
                    <w:rFonts w:eastAsia="Times New Roman" w:cs="Times New Roman"/>
                    <w:sz w:val="24"/>
                    <w:szCs w:val="24"/>
                    <w:lang w:val="ms-MY"/>
                  </w:rPr>
                </w:pPr>
                <w:r>
                  <w:rPr>
                    <w:rFonts w:eastAsia="Times New Roman" w:cs="Times New Roman"/>
                    <w:spacing w:val="-10"/>
                    <w:sz w:val="24"/>
                    <w:szCs w:val="24"/>
                    <w:lang w:val="ms-MY"/>
                  </w:rPr>
                  <w:t>M</w:t>
                </w:r>
              </w:p>
            </w:tc>
            <w:tc>
              <w:tcPr>
                <w:tcW w:w="2499" w:type="dxa"/>
                <w:tcBorders>
                  <w:top w:val="single" w:sz="4" w:space="0" w:color="auto"/>
                  <w:left w:val="single" w:sz="4" w:space="0" w:color="auto"/>
                  <w:bottom w:val="single" w:sz="4" w:space="0" w:color="auto"/>
                  <w:right w:val="single" w:sz="4" w:space="0" w:color="auto"/>
                </w:tcBorders>
                <w:hideMark/>
              </w:tcPr>
              <w:p w14:paraId="1997AD79" w14:textId="77777777" w:rsidR="001C1CFD" w:rsidRDefault="001C1CFD" w:rsidP="00F85F21">
                <w:pPr>
                  <w:widowControl w:val="0"/>
                  <w:autoSpaceDE w:val="0"/>
                  <w:autoSpaceDN w:val="0"/>
                  <w:spacing w:before="13" w:after="0"/>
                  <w:ind w:left="23" w:right="4"/>
                  <w:jc w:val="center"/>
                  <w:rPr>
                    <w:rFonts w:eastAsia="Times New Roman" w:cs="Times New Roman"/>
                    <w:sz w:val="24"/>
                    <w:szCs w:val="24"/>
                    <w:lang w:val="ms-MY"/>
                  </w:rPr>
                </w:pPr>
                <w:r>
                  <w:rPr>
                    <w:rFonts w:eastAsia="Times New Roman" w:cs="Times New Roman"/>
                    <w:spacing w:val="-5"/>
                    <w:sz w:val="24"/>
                    <w:szCs w:val="24"/>
                    <w:lang w:val="ms-MY"/>
                  </w:rPr>
                  <w:t>Em</w:t>
                </w:r>
              </w:p>
            </w:tc>
          </w:tr>
          <w:tr w:rsidR="001C1CFD" w14:paraId="631A4895" w14:textId="77777777" w:rsidTr="00F85F21">
            <w:trPr>
              <w:trHeight w:val="436"/>
            </w:trPr>
            <w:tc>
              <w:tcPr>
                <w:tcW w:w="739" w:type="dxa"/>
                <w:tcBorders>
                  <w:top w:val="single" w:sz="4" w:space="0" w:color="auto"/>
                  <w:left w:val="single" w:sz="4" w:space="0" w:color="auto"/>
                  <w:bottom w:val="single" w:sz="4" w:space="0" w:color="auto"/>
                  <w:right w:val="single" w:sz="4" w:space="0" w:color="auto"/>
                </w:tcBorders>
                <w:hideMark/>
              </w:tcPr>
              <w:p w14:paraId="2FFDBBA4" w14:textId="77777777" w:rsidR="001C1CFD" w:rsidRDefault="001C1CFD" w:rsidP="00F85F21">
                <w:pPr>
                  <w:widowControl w:val="0"/>
                  <w:autoSpaceDE w:val="0"/>
                  <w:autoSpaceDN w:val="0"/>
                  <w:spacing w:before="29" w:after="0"/>
                  <w:ind w:left="26" w:right="6"/>
                  <w:jc w:val="center"/>
                  <w:rPr>
                    <w:rFonts w:eastAsia="Times New Roman" w:cs="Times New Roman"/>
                    <w:sz w:val="24"/>
                    <w:szCs w:val="24"/>
                    <w:lang w:val="ms-MY"/>
                  </w:rPr>
                </w:pPr>
                <w:r>
                  <w:rPr>
                    <w:rFonts w:eastAsia="Times New Roman" w:cs="Times New Roman"/>
                    <w:sz w:val="24"/>
                    <w:szCs w:val="24"/>
                    <w:rtl/>
                  </w:rPr>
                  <w:t>ن</w:t>
                </w:r>
              </w:p>
            </w:tc>
            <w:tc>
              <w:tcPr>
                <w:tcW w:w="943" w:type="dxa"/>
                <w:tcBorders>
                  <w:top w:val="single" w:sz="4" w:space="0" w:color="auto"/>
                  <w:left w:val="single" w:sz="4" w:space="0" w:color="auto"/>
                  <w:bottom w:val="single" w:sz="4" w:space="0" w:color="auto"/>
                  <w:right w:val="single" w:sz="4" w:space="0" w:color="auto"/>
                </w:tcBorders>
                <w:hideMark/>
              </w:tcPr>
              <w:p w14:paraId="34145EF7" w14:textId="77777777" w:rsidR="001C1CFD" w:rsidRDefault="001C1CFD" w:rsidP="00F85F21">
                <w:pPr>
                  <w:widowControl w:val="0"/>
                  <w:autoSpaceDE w:val="0"/>
                  <w:autoSpaceDN w:val="0"/>
                  <w:spacing w:before="13" w:after="0"/>
                  <w:ind w:left="22" w:right="7"/>
                  <w:jc w:val="center"/>
                  <w:rPr>
                    <w:rFonts w:eastAsia="Times New Roman" w:cs="Times New Roman"/>
                    <w:sz w:val="24"/>
                    <w:szCs w:val="24"/>
                    <w:lang w:val="ms-MY"/>
                  </w:rPr>
                </w:pPr>
                <w:r>
                  <w:rPr>
                    <w:rFonts w:eastAsia="Times New Roman" w:cs="Times New Roman"/>
                    <w:spacing w:val="-5"/>
                    <w:sz w:val="24"/>
                    <w:szCs w:val="24"/>
                    <w:lang w:val="ms-MY"/>
                  </w:rPr>
                  <w:t>Nun</w:t>
                </w:r>
              </w:p>
            </w:tc>
            <w:tc>
              <w:tcPr>
                <w:tcW w:w="2004" w:type="dxa"/>
                <w:tcBorders>
                  <w:top w:val="single" w:sz="4" w:space="0" w:color="auto"/>
                  <w:left w:val="single" w:sz="4" w:space="0" w:color="auto"/>
                  <w:bottom w:val="single" w:sz="4" w:space="0" w:color="auto"/>
                  <w:right w:val="single" w:sz="4" w:space="0" w:color="auto"/>
                </w:tcBorders>
                <w:hideMark/>
              </w:tcPr>
              <w:p w14:paraId="0C8C0226" w14:textId="77777777" w:rsidR="001C1CFD" w:rsidRDefault="001C1CFD" w:rsidP="00F85F21">
                <w:pPr>
                  <w:widowControl w:val="0"/>
                  <w:autoSpaceDE w:val="0"/>
                  <w:autoSpaceDN w:val="0"/>
                  <w:spacing w:before="13" w:after="0"/>
                  <w:ind w:left="546" w:right="525"/>
                  <w:jc w:val="center"/>
                  <w:rPr>
                    <w:rFonts w:eastAsia="Times New Roman" w:cs="Times New Roman"/>
                    <w:sz w:val="24"/>
                    <w:szCs w:val="24"/>
                    <w:lang w:val="ms-MY"/>
                  </w:rPr>
                </w:pPr>
                <w:r>
                  <w:rPr>
                    <w:rFonts w:eastAsia="Times New Roman" w:cs="Times New Roman"/>
                    <w:spacing w:val="-10"/>
                    <w:sz w:val="24"/>
                    <w:szCs w:val="24"/>
                    <w:lang w:val="ms-MY"/>
                  </w:rPr>
                  <w:t>N</w:t>
                </w:r>
              </w:p>
            </w:tc>
            <w:tc>
              <w:tcPr>
                <w:tcW w:w="2499" w:type="dxa"/>
                <w:tcBorders>
                  <w:top w:val="single" w:sz="4" w:space="0" w:color="auto"/>
                  <w:left w:val="single" w:sz="4" w:space="0" w:color="auto"/>
                  <w:bottom w:val="single" w:sz="4" w:space="0" w:color="auto"/>
                  <w:right w:val="single" w:sz="4" w:space="0" w:color="auto"/>
                </w:tcBorders>
                <w:hideMark/>
              </w:tcPr>
              <w:p w14:paraId="723B2C2A" w14:textId="77777777" w:rsidR="001C1CFD" w:rsidRDefault="001C1CFD" w:rsidP="00F85F21">
                <w:pPr>
                  <w:widowControl w:val="0"/>
                  <w:autoSpaceDE w:val="0"/>
                  <w:autoSpaceDN w:val="0"/>
                  <w:spacing w:before="13" w:after="0"/>
                  <w:ind w:left="23" w:right="2"/>
                  <w:jc w:val="center"/>
                  <w:rPr>
                    <w:rFonts w:eastAsia="Times New Roman" w:cs="Times New Roman"/>
                    <w:sz w:val="24"/>
                    <w:szCs w:val="24"/>
                    <w:lang w:val="ms-MY"/>
                  </w:rPr>
                </w:pPr>
                <w:r>
                  <w:rPr>
                    <w:rFonts w:eastAsia="Times New Roman" w:cs="Times New Roman"/>
                    <w:spacing w:val="-5"/>
                    <w:sz w:val="24"/>
                    <w:szCs w:val="24"/>
                    <w:lang w:val="ms-MY"/>
                  </w:rPr>
                  <w:t>En</w:t>
                </w:r>
              </w:p>
            </w:tc>
          </w:tr>
          <w:tr w:rsidR="001C1CFD" w14:paraId="4010D7E1"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025F69C1" w14:textId="77777777" w:rsidR="001C1CFD" w:rsidRDefault="001C1CFD" w:rsidP="00F85F21">
                <w:pPr>
                  <w:widowControl w:val="0"/>
                  <w:autoSpaceDE w:val="0"/>
                  <w:autoSpaceDN w:val="0"/>
                  <w:spacing w:before="32" w:after="0"/>
                  <w:ind w:left="26" w:right="8"/>
                  <w:jc w:val="center"/>
                  <w:rPr>
                    <w:rFonts w:eastAsia="Times New Roman" w:cs="Times New Roman"/>
                    <w:sz w:val="24"/>
                    <w:szCs w:val="24"/>
                    <w:lang w:val="ms-MY"/>
                  </w:rPr>
                </w:pPr>
                <w:r>
                  <w:rPr>
                    <w:rFonts w:eastAsia="Times New Roman" w:cs="Times New Roman"/>
                    <w:sz w:val="24"/>
                    <w:szCs w:val="24"/>
                    <w:rtl/>
                  </w:rPr>
                  <w:t>و</w:t>
                </w:r>
              </w:p>
            </w:tc>
            <w:tc>
              <w:tcPr>
                <w:tcW w:w="943" w:type="dxa"/>
                <w:tcBorders>
                  <w:top w:val="single" w:sz="4" w:space="0" w:color="auto"/>
                  <w:left w:val="single" w:sz="4" w:space="0" w:color="auto"/>
                  <w:bottom w:val="single" w:sz="4" w:space="0" w:color="auto"/>
                  <w:right w:val="single" w:sz="4" w:space="0" w:color="auto"/>
                </w:tcBorders>
                <w:hideMark/>
              </w:tcPr>
              <w:p w14:paraId="2168BAA0" w14:textId="77777777" w:rsidR="001C1CFD" w:rsidRDefault="001C1CFD" w:rsidP="00F85F21">
                <w:pPr>
                  <w:widowControl w:val="0"/>
                  <w:autoSpaceDE w:val="0"/>
                  <w:autoSpaceDN w:val="0"/>
                  <w:spacing w:before="15" w:after="0"/>
                  <w:ind w:left="22" w:right="5"/>
                  <w:jc w:val="center"/>
                  <w:rPr>
                    <w:rFonts w:eastAsia="Times New Roman" w:cs="Times New Roman"/>
                    <w:sz w:val="24"/>
                    <w:szCs w:val="24"/>
                    <w:lang w:val="ms-MY"/>
                  </w:rPr>
                </w:pPr>
                <w:r>
                  <w:rPr>
                    <w:rFonts w:eastAsia="Times New Roman" w:cs="Times New Roman"/>
                    <w:spacing w:val="-5"/>
                    <w:sz w:val="24"/>
                    <w:szCs w:val="24"/>
                    <w:lang w:val="ms-MY"/>
                  </w:rPr>
                  <w:t>Wau</w:t>
                </w:r>
              </w:p>
            </w:tc>
            <w:tc>
              <w:tcPr>
                <w:tcW w:w="2004" w:type="dxa"/>
                <w:tcBorders>
                  <w:top w:val="single" w:sz="4" w:space="0" w:color="auto"/>
                  <w:left w:val="single" w:sz="4" w:space="0" w:color="auto"/>
                  <w:bottom w:val="single" w:sz="4" w:space="0" w:color="auto"/>
                  <w:right w:val="single" w:sz="4" w:space="0" w:color="auto"/>
                </w:tcBorders>
                <w:hideMark/>
              </w:tcPr>
              <w:p w14:paraId="49CC57BB" w14:textId="77777777" w:rsidR="001C1CFD" w:rsidRDefault="001C1CFD" w:rsidP="00F85F21">
                <w:pPr>
                  <w:widowControl w:val="0"/>
                  <w:autoSpaceDE w:val="0"/>
                  <w:autoSpaceDN w:val="0"/>
                  <w:spacing w:before="15" w:after="0"/>
                  <w:ind w:left="546" w:right="528"/>
                  <w:jc w:val="center"/>
                  <w:rPr>
                    <w:rFonts w:eastAsia="Times New Roman" w:cs="Times New Roman"/>
                    <w:sz w:val="24"/>
                    <w:szCs w:val="24"/>
                    <w:lang w:val="ms-MY"/>
                  </w:rPr>
                </w:pPr>
                <w:r>
                  <w:rPr>
                    <w:rFonts w:eastAsia="Times New Roman" w:cs="Times New Roman"/>
                    <w:spacing w:val="-10"/>
                    <w:sz w:val="24"/>
                    <w:szCs w:val="24"/>
                    <w:lang w:val="ms-MY"/>
                  </w:rPr>
                  <w:t>W</w:t>
                </w:r>
              </w:p>
            </w:tc>
            <w:tc>
              <w:tcPr>
                <w:tcW w:w="2499" w:type="dxa"/>
                <w:tcBorders>
                  <w:top w:val="single" w:sz="4" w:space="0" w:color="auto"/>
                  <w:left w:val="single" w:sz="4" w:space="0" w:color="auto"/>
                  <w:bottom w:val="single" w:sz="4" w:space="0" w:color="auto"/>
                  <w:right w:val="single" w:sz="4" w:space="0" w:color="auto"/>
                </w:tcBorders>
                <w:hideMark/>
              </w:tcPr>
              <w:p w14:paraId="3F4E75FA" w14:textId="77777777" w:rsidR="001C1CFD" w:rsidRDefault="001C1CFD" w:rsidP="00F85F21">
                <w:pPr>
                  <w:widowControl w:val="0"/>
                  <w:autoSpaceDE w:val="0"/>
                  <w:autoSpaceDN w:val="0"/>
                  <w:spacing w:before="15" w:after="0"/>
                  <w:ind w:left="23" w:right="1"/>
                  <w:jc w:val="center"/>
                  <w:rPr>
                    <w:rFonts w:eastAsia="Times New Roman" w:cs="Times New Roman"/>
                    <w:sz w:val="24"/>
                    <w:szCs w:val="24"/>
                    <w:lang w:val="ms-MY"/>
                  </w:rPr>
                </w:pPr>
                <w:r>
                  <w:rPr>
                    <w:rFonts w:eastAsia="Times New Roman" w:cs="Times New Roman"/>
                    <w:spacing w:val="-5"/>
                    <w:sz w:val="24"/>
                    <w:szCs w:val="24"/>
                    <w:lang w:val="ms-MY"/>
                  </w:rPr>
                  <w:t>We</w:t>
                </w:r>
              </w:p>
            </w:tc>
          </w:tr>
          <w:tr w:rsidR="001C1CFD" w14:paraId="69EBDBB2"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6136A755" w14:textId="77777777" w:rsidR="001C1CFD" w:rsidRDefault="001C1CFD" w:rsidP="00F85F21">
                <w:pPr>
                  <w:widowControl w:val="0"/>
                  <w:autoSpaceDE w:val="0"/>
                  <w:autoSpaceDN w:val="0"/>
                  <w:spacing w:before="32" w:after="0"/>
                  <w:ind w:left="26" w:right="7"/>
                  <w:jc w:val="center"/>
                  <w:rPr>
                    <w:rFonts w:eastAsia="Times New Roman" w:cs="Times New Roman"/>
                    <w:sz w:val="24"/>
                    <w:szCs w:val="24"/>
                    <w:lang w:val="ms-MY"/>
                  </w:rPr>
                </w:pPr>
                <w:r>
                  <w:rPr>
                    <w:rFonts w:eastAsia="Times New Roman" w:cs="Times New Roman"/>
                    <w:sz w:val="24"/>
                    <w:szCs w:val="24"/>
                    <w:rtl/>
                  </w:rPr>
                  <w:t>ه</w:t>
                </w:r>
              </w:p>
            </w:tc>
            <w:tc>
              <w:tcPr>
                <w:tcW w:w="943" w:type="dxa"/>
                <w:tcBorders>
                  <w:top w:val="single" w:sz="4" w:space="0" w:color="auto"/>
                  <w:left w:val="single" w:sz="4" w:space="0" w:color="auto"/>
                  <w:bottom w:val="single" w:sz="4" w:space="0" w:color="auto"/>
                  <w:right w:val="single" w:sz="4" w:space="0" w:color="auto"/>
                </w:tcBorders>
                <w:hideMark/>
              </w:tcPr>
              <w:p w14:paraId="08BE447E" w14:textId="77777777" w:rsidR="001C1CFD" w:rsidRDefault="001C1CFD" w:rsidP="00F85F21">
                <w:pPr>
                  <w:widowControl w:val="0"/>
                  <w:autoSpaceDE w:val="0"/>
                  <w:autoSpaceDN w:val="0"/>
                  <w:spacing w:before="15" w:after="0"/>
                  <w:ind w:left="22" w:right="3"/>
                  <w:jc w:val="center"/>
                  <w:rPr>
                    <w:rFonts w:eastAsia="Times New Roman" w:cs="Times New Roman"/>
                    <w:sz w:val="24"/>
                    <w:szCs w:val="24"/>
                    <w:lang w:val="ms-MY"/>
                  </w:rPr>
                </w:pPr>
                <w:r>
                  <w:rPr>
                    <w:rFonts w:eastAsia="Times New Roman" w:cs="Times New Roman"/>
                    <w:spacing w:val="-5"/>
                    <w:sz w:val="24"/>
                    <w:szCs w:val="24"/>
                    <w:lang w:val="ms-MY"/>
                  </w:rPr>
                  <w:t>Ha</w:t>
                </w:r>
              </w:p>
            </w:tc>
            <w:tc>
              <w:tcPr>
                <w:tcW w:w="2004" w:type="dxa"/>
                <w:tcBorders>
                  <w:top w:val="single" w:sz="4" w:space="0" w:color="auto"/>
                  <w:left w:val="single" w:sz="4" w:space="0" w:color="auto"/>
                  <w:bottom w:val="single" w:sz="4" w:space="0" w:color="auto"/>
                  <w:right w:val="single" w:sz="4" w:space="0" w:color="auto"/>
                </w:tcBorders>
                <w:hideMark/>
              </w:tcPr>
              <w:p w14:paraId="06565CBC" w14:textId="77777777" w:rsidR="001C1CFD" w:rsidRDefault="001C1CFD" w:rsidP="00F85F21">
                <w:pPr>
                  <w:widowControl w:val="0"/>
                  <w:autoSpaceDE w:val="0"/>
                  <w:autoSpaceDN w:val="0"/>
                  <w:spacing w:before="15" w:after="0"/>
                  <w:ind w:left="546" w:right="525"/>
                  <w:jc w:val="center"/>
                  <w:rPr>
                    <w:rFonts w:eastAsia="Times New Roman" w:cs="Times New Roman"/>
                    <w:sz w:val="24"/>
                    <w:szCs w:val="24"/>
                    <w:lang w:val="ms-MY"/>
                  </w:rPr>
                </w:pPr>
                <w:r>
                  <w:rPr>
                    <w:rFonts w:eastAsia="Times New Roman" w:cs="Times New Roman"/>
                    <w:spacing w:val="-10"/>
                    <w:sz w:val="24"/>
                    <w:szCs w:val="24"/>
                    <w:lang w:val="ms-MY"/>
                  </w:rPr>
                  <w:t>H</w:t>
                </w:r>
              </w:p>
            </w:tc>
            <w:tc>
              <w:tcPr>
                <w:tcW w:w="2499" w:type="dxa"/>
                <w:tcBorders>
                  <w:top w:val="single" w:sz="4" w:space="0" w:color="auto"/>
                  <w:left w:val="single" w:sz="4" w:space="0" w:color="auto"/>
                  <w:bottom w:val="single" w:sz="4" w:space="0" w:color="auto"/>
                  <w:right w:val="single" w:sz="4" w:space="0" w:color="auto"/>
                </w:tcBorders>
                <w:hideMark/>
              </w:tcPr>
              <w:p w14:paraId="3A304C4C" w14:textId="77777777" w:rsidR="001C1CFD" w:rsidRDefault="001C1CFD" w:rsidP="00F85F21">
                <w:pPr>
                  <w:widowControl w:val="0"/>
                  <w:autoSpaceDE w:val="0"/>
                  <w:autoSpaceDN w:val="0"/>
                  <w:spacing w:before="15" w:after="0"/>
                  <w:ind w:left="23" w:right="4"/>
                  <w:jc w:val="center"/>
                  <w:rPr>
                    <w:rFonts w:eastAsia="Times New Roman" w:cs="Times New Roman"/>
                    <w:sz w:val="24"/>
                    <w:szCs w:val="24"/>
                    <w:lang w:val="ms-MY"/>
                  </w:rPr>
                </w:pPr>
                <w:r>
                  <w:rPr>
                    <w:rFonts w:eastAsia="Times New Roman" w:cs="Times New Roman"/>
                    <w:spacing w:val="-5"/>
                    <w:sz w:val="24"/>
                    <w:szCs w:val="24"/>
                    <w:lang w:val="ms-MY"/>
                  </w:rPr>
                  <w:t>Ha</w:t>
                </w:r>
              </w:p>
            </w:tc>
          </w:tr>
          <w:tr w:rsidR="001C1CFD" w14:paraId="1B8A8FAA"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18581E92" w14:textId="77777777" w:rsidR="001C1CFD" w:rsidRDefault="001C1CFD" w:rsidP="00F85F21">
                <w:pPr>
                  <w:widowControl w:val="0"/>
                  <w:autoSpaceDE w:val="0"/>
                  <w:autoSpaceDN w:val="0"/>
                  <w:spacing w:before="32" w:after="0"/>
                  <w:ind w:left="26" w:right="7"/>
                  <w:jc w:val="center"/>
                  <w:rPr>
                    <w:rFonts w:eastAsia="Times New Roman" w:cs="Times New Roman"/>
                    <w:sz w:val="24"/>
                    <w:szCs w:val="24"/>
                    <w:lang w:val="ms-MY"/>
                  </w:rPr>
                </w:pPr>
                <w:r>
                  <w:rPr>
                    <w:rFonts w:eastAsia="Times New Roman" w:cs="Times New Roman"/>
                    <w:sz w:val="24"/>
                    <w:szCs w:val="24"/>
                    <w:rtl/>
                  </w:rPr>
                  <w:t>ء</w:t>
                </w:r>
              </w:p>
            </w:tc>
            <w:tc>
              <w:tcPr>
                <w:tcW w:w="943" w:type="dxa"/>
                <w:tcBorders>
                  <w:top w:val="single" w:sz="4" w:space="0" w:color="auto"/>
                  <w:left w:val="single" w:sz="4" w:space="0" w:color="auto"/>
                  <w:bottom w:val="single" w:sz="4" w:space="0" w:color="auto"/>
                  <w:right w:val="single" w:sz="4" w:space="0" w:color="auto"/>
                </w:tcBorders>
                <w:hideMark/>
              </w:tcPr>
              <w:p w14:paraId="079997E4" w14:textId="77777777" w:rsidR="001C1CFD" w:rsidRDefault="001C1CFD" w:rsidP="00F85F21">
                <w:pPr>
                  <w:widowControl w:val="0"/>
                  <w:autoSpaceDE w:val="0"/>
                  <w:autoSpaceDN w:val="0"/>
                  <w:spacing w:before="15" w:after="0"/>
                  <w:ind w:left="22" w:right="2"/>
                  <w:jc w:val="center"/>
                  <w:rPr>
                    <w:rFonts w:eastAsia="Times New Roman" w:cs="Times New Roman"/>
                    <w:sz w:val="24"/>
                    <w:szCs w:val="24"/>
                    <w:lang w:val="ms-MY"/>
                  </w:rPr>
                </w:pPr>
                <w:r>
                  <w:rPr>
                    <w:rFonts w:eastAsia="Times New Roman" w:cs="Times New Roman"/>
                    <w:spacing w:val="-2"/>
                    <w:sz w:val="24"/>
                    <w:szCs w:val="24"/>
                    <w:lang w:val="ms-MY"/>
                  </w:rPr>
                  <w:t>Hamzah</w:t>
                </w:r>
              </w:p>
            </w:tc>
            <w:tc>
              <w:tcPr>
                <w:tcW w:w="2004" w:type="dxa"/>
                <w:tcBorders>
                  <w:top w:val="single" w:sz="4" w:space="0" w:color="auto"/>
                  <w:left w:val="single" w:sz="4" w:space="0" w:color="auto"/>
                  <w:bottom w:val="single" w:sz="4" w:space="0" w:color="auto"/>
                  <w:right w:val="single" w:sz="4" w:space="0" w:color="auto"/>
                </w:tcBorders>
                <w:hideMark/>
              </w:tcPr>
              <w:p w14:paraId="2A64B8EE"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w:t>
                </w:r>
              </w:p>
            </w:tc>
            <w:tc>
              <w:tcPr>
                <w:tcW w:w="2499" w:type="dxa"/>
                <w:tcBorders>
                  <w:top w:val="single" w:sz="4" w:space="0" w:color="auto"/>
                  <w:left w:val="single" w:sz="4" w:space="0" w:color="auto"/>
                  <w:bottom w:val="single" w:sz="4" w:space="0" w:color="auto"/>
                  <w:right w:val="single" w:sz="4" w:space="0" w:color="auto"/>
                </w:tcBorders>
                <w:hideMark/>
              </w:tcPr>
              <w:p w14:paraId="751757A7"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2"/>
                    <w:sz w:val="24"/>
                    <w:szCs w:val="24"/>
                    <w:lang w:val="ms-MY"/>
                  </w:rPr>
                  <w:t>Apostrof</w:t>
                </w:r>
              </w:p>
            </w:tc>
          </w:tr>
          <w:tr w:rsidR="001C1CFD" w14:paraId="17141231" w14:textId="77777777" w:rsidTr="00F85F21">
            <w:trPr>
              <w:trHeight w:val="438"/>
            </w:trPr>
            <w:tc>
              <w:tcPr>
                <w:tcW w:w="739" w:type="dxa"/>
                <w:tcBorders>
                  <w:top w:val="single" w:sz="4" w:space="0" w:color="auto"/>
                  <w:left w:val="single" w:sz="4" w:space="0" w:color="auto"/>
                  <w:bottom w:val="single" w:sz="4" w:space="0" w:color="auto"/>
                  <w:right w:val="single" w:sz="4" w:space="0" w:color="auto"/>
                </w:tcBorders>
                <w:hideMark/>
              </w:tcPr>
              <w:p w14:paraId="2DB6391C" w14:textId="77777777" w:rsidR="001C1CFD" w:rsidRDefault="001C1CFD" w:rsidP="00F85F21">
                <w:pPr>
                  <w:widowControl w:val="0"/>
                  <w:autoSpaceDE w:val="0"/>
                  <w:autoSpaceDN w:val="0"/>
                  <w:spacing w:before="32" w:after="0"/>
                  <w:ind w:left="26" w:right="10"/>
                  <w:jc w:val="center"/>
                  <w:rPr>
                    <w:rFonts w:eastAsia="Times New Roman" w:cs="Times New Roman"/>
                    <w:sz w:val="24"/>
                    <w:szCs w:val="24"/>
                    <w:lang w:val="ms-MY"/>
                  </w:rPr>
                </w:pPr>
                <w:r>
                  <w:rPr>
                    <w:rFonts w:eastAsia="Times New Roman" w:cs="Times New Roman"/>
                    <w:sz w:val="24"/>
                    <w:szCs w:val="24"/>
                    <w:rtl/>
                  </w:rPr>
                  <w:t>ي</w:t>
                </w:r>
              </w:p>
            </w:tc>
            <w:tc>
              <w:tcPr>
                <w:tcW w:w="943" w:type="dxa"/>
                <w:tcBorders>
                  <w:top w:val="single" w:sz="4" w:space="0" w:color="auto"/>
                  <w:left w:val="single" w:sz="4" w:space="0" w:color="auto"/>
                  <w:bottom w:val="single" w:sz="4" w:space="0" w:color="auto"/>
                  <w:right w:val="single" w:sz="4" w:space="0" w:color="auto"/>
                </w:tcBorders>
                <w:hideMark/>
              </w:tcPr>
              <w:p w14:paraId="42B9C488" w14:textId="77777777" w:rsidR="001C1CFD" w:rsidRDefault="001C1CFD" w:rsidP="00F85F21">
                <w:pPr>
                  <w:widowControl w:val="0"/>
                  <w:autoSpaceDE w:val="0"/>
                  <w:autoSpaceDN w:val="0"/>
                  <w:spacing w:before="15" w:after="0"/>
                  <w:ind w:left="22" w:right="2"/>
                  <w:jc w:val="center"/>
                  <w:rPr>
                    <w:rFonts w:eastAsia="Times New Roman" w:cs="Times New Roman"/>
                    <w:sz w:val="24"/>
                    <w:szCs w:val="24"/>
                    <w:lang w:val="ms-MY"/>
                  </w:rPr>
                </w:pPr>
                <w:r>
                  <w:rPr>
                    <w:rFonts w:eastAsia="Times New Roman" w:cs="Times New Roman"/>
                    <w:spacing w:val="-5"/>
                    <w:sz w:val="24"/>
                    <w:szCs w:val="24"/>
                    <w:lang w:val="ms-MY"/>
                  </w:rPr>
                  <w:t>Ya</w:t>
                </w:r>
              </w:p>
            </w:tc>
            <w:tc>
              <w:tcPr>
                <w:tcW w:w="2004" w:type="dxa"/>
                <w:tcBorders>
                  <w:top w:val="single" w:sz="4" w:space="0" w:color="auto"/>
                  <w:left w:val="single" w:sz="4" w:space="0" w:color="auto"/>
                  <w:bottom w:val="single" w:sz="4" w:space="0" w:color="auto"/>
                  <w:right w:val="single" w:sz="4" w:space="0" w:color="auto"/>
                </w:tcBorders>
                <w:hideMark/>
              </w:tcPr>
              <w:p w14:paraId="6BB57BAE" w14:textId="77777777" w:rsidR="001C1CFD" w:rsidRDefault="001C1CFD" w:rsidP="00F85F21">
                <w:pPr>
                  <w:widowControl w:val="0"/>
                  <w:autoSpaceDE w:val="0"/>
                  <w:autoSpaceDN w:val="0"/>
                  <w:spacing w:before="15" w:after="0"/>
                  <w:ind w:left="546" w:right="526"/>
                  <w:jc w:val="center"/>
                  <w:rPr>
                    <w:rFonts w:eastAsia="Times New Roman" w:cs="Times New Roman"/>
                    <w:sz w:val="24"/>
                    <w:szCs w:val="24"/>
                    <w:lang w:val="ms-MY"/>
                  </w:rPr>
                </w:pPr>
                <w:r>
                  <w:rPr>
                    <w:rFonts w:eastAsia="Times New Roman" w:cs="Times New Roman"/>
                    <w:spacing w:val="-10"/>
                    <w:sz w:val="24"/>
                    <w:szCs w:val="24"/>
                    <w:lang w:val="ms-MY"/>
                  </w:rPr>
                  <w:t>Y</w:t>
                </w:r>
              </w:p>
            </w:tc>
            <w:tc>
              <w:tcPr>
                <w:tcW w:w="2499" w:type="dxa"/>
                <w:tcBorders>
                  <w:top w:val="single" w:sz="4" w:space="0" w:color="auto"/>
                  <w:left w:val="single" w:sz="4" w:space="0" w:color="auto"/>
                  <w:bottom w:val="single" w:sz="4" w:space="0" w:color="auto"/>
                  <w:right w:val="single" w:sz="4" w:space="0" w:color="auto"/>
                </w:tcBorders>
                <w:hideMark/>
              </w:tcPr>
              <w:p w14:paraId="2C56C018" w14:textId="77777777" w:rsidR="001C1CFD" w:rsidRDefault="001C1CFD" w:rsidP="00F85F21">
                <w:pPr>
                  <w:widowControl w:val="0"/>
                  <w:autoSpaceDE w:val="0"/>
                  <w:autoSpaceDN w:val="0"/>
                  <w:spacing w:before="15" w:after="0"/>
                  <w:ind w:left="23" w:right="3"/>
                  <w:jc w:val="center"/>
                  <w:rPr>
                    <w:rFonts w:eastAsia="Times New Roman" w:cs="Times New Roman"/>
                    <w:sz w:val="24"/>
                    <w:szCs w:val="24"/>
                    <w:lang w:val="ms-MY"/>
                  </w:rPr>
                </w:pPr>
                <w:r>
                  <w:rPr>
                    <w:rFonts w:eastAsia="Times New Roman" w:cs="Times New Roman"/>
                    <w:spacing w:val="-5"/>
                    <w:sz w:val="24"/>
                    <w:szCs w:val="24"/>
                    <w:lang w:val="ms-MY"/>
                  </w:rPr>
                  <w:t>Ye</w:t>
                </w:r>
              </w:p>
            </w:tc>
          </w:tr>
        </w:tbl>
        <w:p w14:paraId="780AA17D" w14:textId="77777777" w:rsidR="001C1CFD" w:rsidRDefault="001C1CFD" w:rsidP="001C1CFD">
          <w:pPr>
            <w:widowControl w:val="0"/>
            <w:autoSpaceDE w:val="0"/>
            <w:autoSpaceDN w:val="0"/>
            <w:spacing w:before="100" w:after="0"/>
            <w:rPr>
              <w:rFonts w:eastAsia="Times New Roman" w:cs="Times New Roman"/>
              <w:sz w:val="24"/>
              <w:szCs w:val="24"/>
              <w:lang w:val="ms-MY"/>
            </w:rPr>
          </w:pPr>
        </w:p>
        <w:p w14:paraId="4AE22162" w14:textId="77777777" w:rsidR="001C1CFD" w:rsidRDefault="001C1CFD" w:rsidP="001C1CFD">
          <w:pPr>
            <w:pStyle w:val="ListParagraph"/>
            <w:spacing w:line="360" w:lineRule="auto"/>
            <w:ind w:left="1080"/>
            <w:rPr>
              <w:rFonts w:cs="Times New Roman"/>
              <w:b/>
              <w:sz w:val="24"/>
              <w:szCs w:val="24"/>
            </w:rPr>
          </w:pPr>
          <w:r>
            <w:rPr>
              <w:rFonts w:cs="Times New Roman"/>
              <w:b/>
              <w:sz w:val="24"/>
              <w:szCs w:val="24"/>
              <w:lang w:val="ms-MY"/>
            </w:rPr>
            <w:t xml:space="preserve"> </w:t>
          </w:r>
        </w:p>
        <w:p w14:paraId="602798DF" w14:textId="77777777" w:rsidR="001C1CFD" w:rsidRDefault="001C1CFD" w:rsidP="001C1CFD">
          <w:pPr>
            <w:spacing w:line="360" w:lineRule="auto"/>
            <w:jc w:val="center"/>
            <w:rPr>
              <w:rFonts w:cs="Times New Roman"/>
              <w:b/>
              <w:color w:val="FFFFFF" w:themeColor="background1"/>
              <w:sz w:val="24"/>
              <w:szCs w:val="24"/>
            </w:rPr>
          </w:pPr>
        </w:p>
        <w:p w14:paraId="6A208EE8" w14:textId="77777777" w:rsidR="001C1CFD" w:rsidRDefault="001C1CFD" w:rsidP="001C1CFD">
          <w:pPr>
            <w:spacing w:line="360" w:lineRule="auto"/>
            <w:jc w:val="center"/>
            <w:rPr>
              <w:rFonts w:cs="Times New Roman"/>
              <w:b/>
              <w:color w:val="FFFFFF" w:themeColor="background1"/>
              <w:sz w:val="24"/>
              <w:szCs w:val="24"/>
            </w:rPr>
          </w:pPr>
        </w:p>
        <w:p w14:paraId="7E1749B2" w14:textId="77777777" w:rsidR="001C1CFD" w:rsidRDefault="001C1CFD" w:rsidP="001C1CFD">
          <w:pPr>
            <w:spacing w:line="360" w:lineRule="auto"/>
            <w:jc w:val="center"/>
            <w:rPr>
              <w:rFonts w:cs="Times New Roman"/>
              <w:b/>
              <w:color w:val="FFFFFF" w:themeColor="background1"/>
              <w:sz w:val="24"/>
              <w:szCs w:val="24"/>
            </w:rPr>
          </w:pPr>
        </w:p>
        <w:p w14:paraId="5E7335B0" w14:textId="77777777" w:rsidR="001C1CFD" w:rsidRDefault="001C1CFD" w:rsidP="001C1CFD">
          <w:pPr>
            <w:spacing w:line="360" w:lineRule="auto"/>
            <w:jc w:val="center"/>
            <w:rPr>
              <w:rFonts w:cs="Times New Roman"/>
              <w:b/>
              <w:color w:val="FFFFFF" w:themeColor="background1"/>
              <w:sz w:val="24"/>
              <w:szCs w:val="24"/>
            </w:rPr>
          </w:pPr>
        </w:p>
        <w:p w14:paraId="04DF7CE1" w14:textId="77777777" w:rsidR="001C1CFD" w:rsidRDefault="001C1CFD" w:rsidP="001C1CFD">
          <w:pPr>
            <w:spacing w:line="360" w:lineRule="auto"/>
            <w:jc w:val="center"/>
            <w:rPr>
              <w:rFonts w:cs="Times New Roman"/>
              <w:b/>
              <w:color w:val="FFFFFF" w:themeColor="background1"/>
              <w:sz w:val="24"/>
              <w:szCs w:val="24"/>
            </w:rPr>
          </w:pPr>
        </w:p>
        <w:p w14:paraId="0CC67259" w14:textId="77777777" w:rsidR="001C1CFD" w:rsidRDefault="001C1CFD" w:rsidP="001C1CFD">
          <w:pPr>
            <w:spacing w:line="360" w:lineRule="auto"/>
            <w:jc w:val="center"/>
            <w:rPr>
              <w:rFonts w:cs="Times New Roman"/>
              <w:b/>
              <w:color w:val="FFFFFF" w:themeColor="background1"/>
              <w:sz w:val="24"/>
              <w:szCs w:val="24"/>
            </w:rPr>
          </w:pPr>
        </w:p>
        <w:p w14:paraId="341D730F" w14:textId="77777777" w:rsidR="001C1CFD" w:rsidRDefault="001C1CFD" w:rsidP="001C1CFD">
          <w:pPr>
            <w:spacing w:line="360" w:lineRule="auto"/>
            <w:jc w:val="center"/>
            <w:rPr>
              <w:rFonts w:cs="Times New Roman"/>
              <w:b/>
              <w:color w:val="FFFFFF" w:themeColor="background1"/>
              <w:sz w:val="24"/>
              <w:szCs w:val="24"/>
            </w:rPr>
          </w:pPr>
        </w:p>
        <w:p w14:paraId="68D3DF2A" w14:textId="77777777" w:rsidR="001C1CFD" w:rsidRDefault="001C1CFD" w:rsidP="001C1CFD">
          <w:pPr>
            <w:spacing w:line="360" w:lineRule="auto"/>
            <w:jc w:val="center"/>
            <w:rPr>
              <w:rFonts w:cs="Times New Roman"/>
              <w:b/>
              <w:color w:val="FFFFFF" w:themeColor="background1"/>
              <w:sz w:val="24"/>
              <w:szCs w:val="24"/>
            </w:rPr>
          </w:pPr>
        </w:p>
        <w:p w14:paraId="23252A7F" w14:textId="77777777" w:rsidR="001C1CFD" w:rsidRDefault="001C1CFD" w:rsidP="001C1CFD">
          <w:pPr>
            <w:spacing w:line="360" w:lineRule="auto"/>
            <w:jc w:val="center"/>
            <w:rPr>
              <w:rFonts w:cs="Times New Roman"/>
              <w:b/>
              <w:color w:val="FFFFFF" w:themeColor="background1"/>
              <w:sz w:val="24"/>
              <w:szCs w:val="24"/>
            </w:rPr>
          </w:pPr>
        </w:p>
        <w:p w14:paraId="63DC149D" w14:textId="77777777" w:rsidR="001C1CFD" w:rsidRDefault="001C1CFD" w:rsidP="001C1CFD">
          <w:pPr>
            <w:spacing w:line="360" w:lineRule="auto"/>
            <w:jc w:val="center"/>
            <w:rPr>
              <w:rFonts w:cs="Times New Roman"/>
              <w:b/>
              <w:color w:val="FFFFFF" w:themeColor="background1"/>
              <w:sz w:val="24"/>
              <w:szCs w:val="24"/>
            </w:rPr>
          </w:pPr>
        </w:p>
        <w:p w14:paraId="0D0FBA02" w14:textId="77777777" w:rsidR="001C1CFD" w:rsidRDefault="001C1CFD" w:rsidP="001C1CFD">
          <w:pPr>
            <w:spacing w:line="360" w:lineRule="auto"/>
            <w:jc w:val="center"/>
            <w:rPr>
              <w:rFonts w:cs="Times New Roman"/>
              <w:b/>
              <w:color w:val="FFFFFF" w:themeColor="background1"/>
              <w:sz w:val="24"/>
              <w:szCs w:val="24"/>
            </w:rPr>
          </w:pPr>
        </w:p>
        <w:p w14:paraId="2F5F9294" w14:textId="77777777" w:rsidR="001C1CFD" w:rsidRDefault="001C1CFD" w:rsidP="001C1CFD">
          <w:pPr>
            <w:spacing w:line="360" w:lineRule="auto"/>
            <w:jc w:val="center"/>
            <w:rPr>
              <w:rFonts w:cs="Times New Roman"/>
              <w:b/>
              <w:color w:val="FFFFFF" w:themeColor="background1"/>
              <w:sz w:val="24"/>
              <w:szCs w:val="24"/>
            </w:rPr>
          </w:pPr>
        </w:p>
        <w:p w14:paraId="008705EC" w14:textId="77777777" w:rsidR="001C1CFD" w:rsidRDefault="001C1CFD" w:rsidP="001C1CFD">
          <w:pPr>
            <w:spacing w:line="360" w:lineRule="auto"/>
            <w:jc w:val="both"/>
            <w:rPr>
              <w:rFonts w:cs="Times New Roman"/>
              <w:sz w:val="28"/>
              <w:szCs w:val="28"/>
            </w:rPr>
          </w:pPr>
        </w:p>
        <w:p w14:paraId="56FACD27" w14:textId="77777777" w:rsidR="001C1CFD" w:rsidRDefault="001C1CFD" w:rsidP="003630FA">
          <w:pPr>
            <w:pStyle w:val="ListParagraph"/>
            <w:numPr>
              <w:ilvl w:val="0"/>
              <w:numId w:val="39"/>
            </w:numPr>
            <w:spacing w:line="360" w:lineRule="auto"/>
            <w:jc w:val="both"/>
            <w:rPr>
              <w:rFonts w:cs="Times New Roman"/>
              <w:sz w:val="28"/>
              <w:szCs w:val="28"/>
            </w:rPr>
          </w:pPr>
          <w:r>
            <w:rPr>
              <w:rFonts w:cs="Times New Roman"/>
              <w:sz w:val="24"/>
              <w:szCs w:val="24"/>
            </w:rPr>
            <w:t>Vokal</w:t>
          </w:r>
          <w:r>
            <w:rPr>
              <w:rFonts w:cs="Times New Roman"/>
              <w:sz w:val="24"/>
              <w:szCs w:val="24"/>
            </w:rPr>
            <w:br/>
            <w:t>Vokal adalah tata urutan bahasa Arab yakni seperti bahasa Indonesia, yang terdiri dari sebuah vokal tunggal atau monoflong dan juga vokal rangkep atau diftong</w:t>
          </w:r>
        </w:p>
        <w:p w14:paraId="6E9D47A1" w14:textId="77777777" w:rsidR="001C1CFD" w:rsidRDefault="001C1CFD" w:rsidP="003630FA">
          <w:pPr>
            <w:pStyle w:val="ListParagraph"/>
            <w:numPr>
              <w:ilvl w:val="0"/>
              <w:numId w:val="39"/>
            </w:numPr>
            <w:spacing w:line="360" w:lineRule="auto"/>
            <w:rPr>
              <w:rFonts w:cs="Times New Roman"/>
              <w:sz w:val="24"/>
              <w:szCs w:val="24"/>
            </w:rPr>
          </w:pPr>
          <w:r>
            <w:rPr>
              <w:rFonts w:cs="Times New Roman"/>
              <w:sz w:val="24"/>
              <w:szCs w:val="24"/>
            </w:rPr>
            <w:t>Vokal Tunggal</w:t>
          </w:r>
        </w:p>
        <w:p w14:paraId="22D1D776" w14:textId="77777777" w:rsidR="001C1CFD" w:rsidRDefault="001C1CFD" w:rsidP="001C1CFD">
          <w:pPr>
            <w:pStyle w:val="ListParagraph"/>
            <w:spacing w:line="360" w:lineRule="auto"/>
            <w:ind w:left="1080"/>
            <w:rPr>
              <w:rFonts w:cs="Times New Roman"/>
              <w:sz w:val="24"/>
              <w:szCs w:val="24"/>
            </w:rPr>
          </w:pPr>
          <w:r>
            <w:rPr>
              <w:rFonts w:cs="Times New Roman"/>
              <w:sz w:val="24"/>
              <w:szCs w:val="24"/>
            </w:rPr>
            <w:t xml:space="preserve">Vokal tunggal adalah vokal bahasa Arab yang dimana dilambangkan dengan tanda atau harakat transliterasinya </w:t>
          </w:r>
        </w:p>
        <w:p w14:paraId="674399F7" w14:textId="77777777" w:rsidR="001C1CFD" w:rsidRDefault="001C1CFD" w:rsidP="003630FA">
          <w:pPr>
            <w:pStyle w:val="ListParagraph"/>
            <w:numPr>
              <w:ilvl w:val="0"/>
              <w:numId w:val="39"/>
            </w:numPr>
            <w:spacing w:line="360" w:lineRule="auto"/>
            <w:rPr>
              <w:rFonts w:cs="Times New Roman"/>
              <w:sz w:val="24"/>
              <w:szCs w:val="24"/>
            </w:rPr>
          </w:pPr>
          <w:r>
            <w:rPr>
              <w:rFonts w:cs="Times New Roman"/>
              <w:sz w:val="24"/>
              <w:szCs w:val="24"/>
            </w:rPr>
            <w:t>Vokal Rangkap</w:t>
          </w:r>
        </w:p>
        <w:p w14:paraId="2776793D" w14:textId="77777777" w:rsidR="001C1CFD" w:rsidRPr="00F6505C" w:rsidRDefault="001C1CFD" w:rsidP="001C1CFD">
          <w:pPr>
            <w:pStyle w:val="ListParagraph"/>
            <w:spacing w:line="360" w:lineRule="auto"/>
            <w:ind w:left="1080"/>
            <w:rPr>
              <w:rFonts w:cs="Times New Roman"/>
              <w:sz w:val="24"/>
              <w:szCs w:val="24"/>
            </w:rPr>
          </w:pPr>
          <w:r>
            <w:rPr>
              <w:rFonts w:cs="Times New Roman"/>
              <w:sz w:val="24"/>
              <w:szCs w:val="24"/>
            </w:rPr>
            <w:t>Vokal Rangkap adalah vokal bahasa Arab yang</w:t>
          </w:r>
          <w:r>
            <w:rPr>
              <w:rFonts w:cs="Times New Roman"/>
              <w:spacing w:val="40"/>
              <w:sz w:val="24"/>
              <w:szCs w:val="24"/>
            </w:rPr>
            <w:t xml:space="preserve"> </w:t>
          </w:r>
          <w:r>
            <w:rPr>
              <w:rFonts w:cs="Times New Roman"/>
              <w:sz w:val="24"/>
              <w:szCs w:val="24"/>
            </w:rPr>
            <w:t>dilambangkan</w:t>
          </w:r>
          <w:r>
            <w:rPr>
              <w:rFonts w:cs="Times New Roman"/>
              <w:spacing w:val="-2"/>
              <w:sz w:val="24"/>
              <w:szCs w:val="24"/>
            </w:rPr>
            <w:t xml:space="preserve"> </w:t>
          </w:r>
          <w:r>
            <w:rPr>
              <w:rFonts w:cs="Times New Roman"/>
              <w:sz w:val="24"/>
              <w:szCs w:val="24"/>
            </w:rPr>
            <w:t>dengan</w:t>
          </w:r>
          <w:r>
            <w:rPr>
              <w:rFonts w:cs="Times New Roman"/>
              <w:spacing w:val="40"/>
              <w:sz w:val="24"/>
              <w:szCs w:val="24"/>
            </w:rPr>
            <w:t xml:space="preserve"> </w:t>
          </w:r>
          <w:r>
            <w:rPr>
              <w:rFonts w:cs="Times New Roman"/>
              <w:sz w:val="24"/>
              <w:szCs w:val="24"/>
            </w:rPr>
            <w:t>lambang</w:t>
          </w:r>
          <w:r>
            <w:rPr>
              <w:rFonts w:cs="Times New Roman"/>
              <w:spacing w:val="-5"/>
              <w:sz w:val="24"/>
              <w:szCs w:val="24"/>
            </w:rPr>
            <w:t xml:space="preserve"> </w:t>
          </w:r>
          <w:r>
            <w:rPr>
              <w:rFonts w:cs="Times New Roman"/>
              <w:sz w:val="24"/>
              <w:szCs w:val="24"/>
            </w:rPr>
            <w:t>berupa</w:t>
          </w:r>
          <w:r>
            <w:rPr>
              <w:rFonts w:cs="Times New Roman"/>
              <w:spacing w:val="-2"/>
              <w:sz w:val="24"/>
              <w:szCs w:val="24"/>
            </w:rPr>
            <w:t xml:space="preserve"> </w:t>
          </w:r>
          <w:r>
            <w:rPr>
              <w:rFonts w:cs="Times New Roman"/>
              <w:sz w:val="24"/>
              <w:szCs w:val="24"/>
            </w:rPr>
            <w:t>gabungan harakat</w:t>
          </w:r>
          <w:r>
            <w:rPr>
              <w:rFonts w:cs="Times New Roman"/>
              <w:spacing w:val="-2"/>
              <w:sz w:val="24"/>
              <w:szCs w:val="24"/>
            </w:rPr>
            <w:t xml:space="preserve"> </w:t>
          </w:r>
          <w:r>
            <w:rPr>
              <w:rFonts w:cs="Times New Roman"/>
              <w:sz w:val="24"/>
              <w:szCs w:val="24"/>
            </w:rPr>
            <w:t>dan</w:t>
          </w:r>
          <w:r>
            <w:rPr>
              <w:rFonts w:cs="Times New Roman"/>
              <w:spacing w:val="-2"/>
              <w:sz w:val="24"/>
              <w:szCs w:val="24"/>
            </w:rPr>
            <w:t xml:space="preserve"> </w:t>
          </w:r>
          <w:r>
            <w:rPr>
              <w:rFonts w:cs="Times New Roman"/>
              <w:sz w:val="24"/>
              <w:szCs w:val="24"/>
            </w:rPr>
            <w:t>huruf</w:t>
          </w:r>
          <w:r>
            <w:rPr>
              <w:rFonts w:cs="Times New Roman"/>
              <w:spacing w:val="-3"/>
              <w:sz w:val="24"/>
              <w:szCs w:val="24"/>
            </w:rPr>
            <w:t xml:space="preserve"> </w:t>
          </w:r>
          <w:r>
            <w:rPr>
              <w:rFonts w:cs="Times New Roman"/>
              <w:sz w:val="24"/>
              <w:szCs w:val="24"/>
            </w:rPr>
            <w:t>, untuk transliterasinya seperti dibawah ini :</w:t>
          </w:r>
        </w:p>
        <w:tbl>
          <w:tblPr>
            <w:tblpPr w:leftFromText="180" w:rightFromText="180" w:bottomFromText="160" w:horzAnchor="page" w:tblpX="3218" w:tblpY="-2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77"/>
            <w:gridCol w:w="1618"/>
            <w:gridCol w:w="1577"/>
            <w:gridCol w:w="1582"/>
          </w:tblGrid>
          <w:tr w:rsidR="001C1CFD" w14:paraId="7EF360B6" w14:textId="77777777" w:rsidTr="00F85F21">
            <w:trPr>
              <w:trHeight w:val="402"/>
            </w:trPr>
            <w:tc>
              <w:tcPr>
                <w:tcW w:w="1577" w:type="dxa"/>
                <w:tcBorders>
                  <w:top w:val="single" w:sz="4" w:space="0" w:color="auto"/>
                  <w:left w:val="single" w:sz="4" w:space="0" w:color="auto"/>
                  <w:bottom w:val="single" w:sz="4" w:space="0" w:color="auto"/>
                  <w:right w:val="single" w:sz="4" w:space="0" w:color="auto"/>
                </w:tcBorders>
                <w:hideMark/>
              </w:tcPr>
              <w:p w14:paraId="0715F134" w14:textId="77777777" w:rsidR="001C1CFD" w:rsidRDefault="001C1CFD" w:rsidP="00F85F21">
                <w:pPr>
                  <w:pStyle w:val="TableParagraph"/>
                  <w:spacing w:before="0" w:line="265" w:lineRule="exact"/>
                  <w:ind w:left="102" w:right="79"/>
                  <w:rPr>
                    <w:b/>
                    <w:sz w:val="24"/>
                    <w:szCs w:val="24"/>
                    <w:lang w:val="ms-MY"/>
                  </w:rPr>
                </w:pPr>
                <w:r>
                  <w:rPr>
                    <w:b/>
                    <w:sz w:val="24"/>
                    <w:szCs w:val="24"/>
                    <w:lang w:val="ms-MY"/>
                  </w:rPr>
                  <w:lastRenderedPageBreak/>
                  <w:t>Huruf</w:t>
                </w:r>
                <w:r>
                  <w:rPr>
                    <w:b/>
                    <w:spacing w:val="-3"/>
                    <w:sz w:val="24"/>
                    <w:szCs w:val="24"/>
                    <w:lang w:val="ms-MY"/>
                  </w:rPr>
                  <w:t xml:space="preserve"> </w:t>
                </w:r>
                <w:r>
                  <w:rPr>
                    <w:b/>
                    <w:spacing w:val="-4"/>
                    <w:sz w:val="24"/>
                    <w:szCs w:val="24"/>
                    <w:lang w:val="ms-MY"/>
                  </w:rPr>
                  <w:t>Arab</w:t>
                </w:r>
              </w:p>
            </w:tc>
            <w:tc>
              <w:tcPr>
                <w:tcW w:w="1618" w:type="dxa"/>
                <w:tcBorders>
                  <w:top w:val="single" w:sz="4" w:space="0" w:color="auto"/>
                  <w:left w:val="single" w:sz="4" w:space="0" w:color="auto"/>
                  <w:bottom w:val="single" w:sz="4" w:space="0" w:color="auto"/>
                  <w:right w:val="single" w:sz="4" w:space="0" w:color="auto"/>
                </w:tcBorders>
                <w:hideMark/>
              </w:tcPr>
              <w:p w14:paraId="6FD31BC6" w14:textId="77777777" w:rsidR="001C1CFD" w:rsidRDefault="001C1CFD" w:rsidP="00F85F21">
                <w:pPr>
                  <w:pStyle w:val="TableParagraph"/>
                  <w:spacing w:before="0" w:line="265" w:lineRule="exact"/>
                  <w:ind w:left="21" w:right="1"/>
                  <w:rPr>
                    <w:b/>
                    <w:sz w:val="24"/>
                    <w:szCs w:val="24"/>
                    <w:lang w:val="ms-MY"/>
                  </w:rPr>
                </w:pPr>
                <w:r>
                  <w:rPr>
                    <w:b/>
                    <w:spacing w:val="-4"/>
                    <w:sz w:val="24"/>
                    <w:szCs w:val="24"/>
                    <w:lang w:val="ms-MY"/>
                  </w:rPr>
                  <w:t>Nama</w:t>
                </w:r>
              </w:p>
            </w:tc>
            <w:tc>
              <w:tcPr>
                <w:tcW w:w="1577" w:type="dxa"/>
                <w:tcBorders>
                  <w:top w:val="single" w:sz="4" w:space="0" w:color="auto"/>
                  <w:left w:val="single" w:sz="4" w:space="0" w:color="auto"/>
                  <w:bottom w:val="single" w:sz="4" w:space="0" w:color="auto"/>
                  <w:right w:val="single" w:sz="4" w:space="0" w:color="auto"/>
                </w:tcBorders>
                <w:hideMark/>
              </w:tcPr>
              <w:p w14:paraId="10DD6A80" w14:textId="77777777" w:rsidR="001C1CFD" w:rsidRDefault="001C1CFD" w:rsidP="00F85F21">
                <w:pPr>
                  <w:pStyle w:val="TableParagraph"/>
                  <w:spacing w:before="0" w:line="265" w:lineRule="exact"/>
                  <w:ind w:left="99" w:right="79"/>
                  <w:rPr>
                    <w:b/>
                    <w:sz w:val="24"/>
                    <w:szCs w:val="24"/>
                    <w:lang w:val="ms-MY"/>
                  </w:rPr>
                </w:pPr>
                <w:r>
                  <w:rPr>
                    <w:b/>
                    <w:sz w:val="24"/>
                    <w:szCs w:val="24"/>
                    <w:lang w:val="ms-MY"/>
                  </w:rPr>
                  <w:t>Huruf</w:t>
                </w:r>
                <w:r>
                  <w:rPr>
                    <w:b/>
                    <w:spacing w:val="-5"/>
                    <w:sz w:val="24"/>
                    <w:szCs w:val="24"/>
                    <w:lang w:val="ms-MY"/>
                  </w:rPr>
                  <w:t xml:space="preserve"> </w:t>
                </w:r>
                <w:r>
                  <w:rPr>
                    <w:b/>
                    <w:spacing w:val="-2"/>
                    <w:sz w:val="24"/>
                    <w:szCs w:val="24"/>
                    <w:lang w:val="ms-MY"/>
                  </w:rPr>
                  <w:t>Latin</w:t>
                </w:r>
              </w:p>
            </w:tc>
            <w:tc>
              <w:tcPr>
                <w:tcW w:w="1582" w:type="dxa"/>
                <w:tcBorders>
                  <w:top w:val="single" w:sz="4" w:space="0" w:color="auto"/>
                  <w:left w:val="single" w:sz="4" w:space="0" w:color="auto"/>
                  <w:bottom w:val="single" w:sz="4" w:space="0" w:color="auto"/>
                  <w:right w:val="single" w:sz="4" w:space="0" w:color="auto"/>
                </w:tcBorders>
                <w:hideMark/>
              </w:tcPr>
              <w:p w14:paraId="194B75D0" w14:textId="77777777" w:rsidR="001C1CFD" w:rsidRDefault="001C1CFD" w:rsidP="00F85F21">
                <w:pPr>
                  <w:pStyle w:val="TableParagraph"/>
                  <w:spacing w:before="0" w:line="265" w:lineRule="exact"/>
                  <w:ind w:left="22"/>
                  <w:rPr>
                    <w:b/>
                    <w:sz w:val="24"/>
                    <w:szCs w:val="24"/>
                    <w:lang w:val="ms-MY"/>
                  </w:rPr>
                </w:pPr>
                <w:r>
                  <w:rPr>
                    <w:b/>
                    <w:spacing w:val="-4"/>
                    <w:sz w:val="24"/>
                    <w:szCs w:val="24"/>
                    <w:lang w:val="ms-MY"/>
                  </w:rPr>
                  <w:t>Nama</w:t>
                </w:r>
              </w:p>
            </w:tc>
          </w:tr>
          <w:tr w:rsidR="001C1CFD" w14:paraId="7EE3E09F" w14:textId="77777777" w:rsidTr="00F85F21">
            <w:trPr>
              <w:trHeight w:val="402"/>
            </w:trPr>
            <w:tc>
              <w:tcPr>
                <w:tcW w:w="1577" w:type="dxa"/>
                <w:tcBorders>
                  <w:top w:val="single" w:sz="4" w:space="0" w:color="auto"/>
                  <w:left w:val="single" w:sz="4" w:space="0" w:color="auto"/>
                  <w:bottom w:val="single" w:sz="4" w:space="0" w:color="auto"/>
                  <w:right w:val="single" w:sz="4" w:space="0" w:color="auto"/>
                </w:tcBorders>
                <w:hideMark/>
              </w:tcPr>
              <w:p w14:paraId="59D21024" w14:textId="77777777" w:rsidR="001C1CFD" w:rsidRDefault="001C1CFD" w:rsidP="00F85F21">
                <w:pPr>
                  <w:pStyle w:val="TableParagraph"/>
                  <w:spacing w:before="12" w:line="240" w:lineRule="auto"/>
                  <w:ind w:left="96" w:right="79"/>
                  <w:rPr>
                    <w:sz w:val="24"/>
                    <w:szCs w:val="24"/>
                    <w:lang w:val="ms-MY"/>
                  </w:rPr>
                </w:pPr>
                <w:r>
                  <w:rPr>
                    <w:rFonts w:hint="cs"/>
                    <w:spacing w:val="-74"/>
                    <w:position w:val="1"/>
                    <w:sz w:val="24"/>
                    <w:szCs w:val="24"/>
                    <w:rtl/>
                    <w:lang w:val="en-US"/>
                  </w:rPr>
                  <w:t>َ</w:t>
                </w:r>
                <w:r>
                  <w:rPr>
                    <w:spacing w:val="-74"/>
                    <w:sz w:val="24"/>
                    <w:szCs w:val="24"/>
                    <w:lang w:val="ms-MY"/>
                  </w:rPr>
                  <w:t>´</w:t>
                </w:r>
                <w:r>
                  <w:rPr>
                    <w:spacing w:val="32"/>
                    <w:sz w:val="24"/>
                    <w:szCs w:val="24"/>
                    <w:lang w:val="ms-MY"/>
                  </w:rPr>
                  <w:t xml:space="preserve"> </w:t>
                </w:r>
                <w:r>
                  <w:rPr>
                    <w:position w:val="1"/>
                    <w:sz w:val="24"/>
                    <w:szCs w:val="24"/>
                    <w:lang w:val="ms-MY"/>
                  </w:rPr>
                  <w:t>-</w:t>
                </w:r>
                <w:r>
                  <w:rPr>
                    <w:rFonts w:hint="cs"/>
                    <w:spacing w:val="-10"/>
                    <w:position w:val="1"/>
                    <w:sz w:val="24"/>
                    <w:szCs w:val="24"/>
                    <w:rtl/>
                    <w:lang w:val="en-US"/>
                  </w:rPr>
                  <w:t>ي</w:t>
                </w:r>
              </w:p>
            </w:tc>
            <w:tc>
              <w:tcPr>
                <w:tcW w:w="1618" w:type="dxa"/>
                <w:tcBorders>
                  <w:top w:val="single" w:sz="4" w:space="0" w:color="auto"/>
                  <w:left w:val="single" w:sz="4" w:space="0" w:color="auto"/>
                  <w:bottom w:val="single" w:sz="4" w:space="0" w:color="auto"/>
                  <w:right w:val="single" w:sz="4" w:space="0" w:color="auto"/>
                </w:tcBorders>
                <w:hideMark/>
              </w:tcPr>
              <w:p w14:paraId="6AC20FD0" w14:textId="77777777" w:rsidR="001C1CFD" w:rsidRDefault="001C1CFD" w:rsidP="00F85F21">
                <w:pPr>
                  <w:pStyle w:val="TableParagraph"/>
                  <w:spacing w:before="0" w:line="265" w:lineRule="exact"/>
                  <w:ind w:left="21"/>
                  <w:rPr>
                    <w:sz w:val="24"/>
                    <w:szCs w:val="24"/>
                    <w:lang w:val="ms-MY"/>
                  </w:rPr>
                </w:pPr>
                <w:r>
                  <w:rPr>
                    <w:sz w:val="24"/>
                    <w:szCs w:val="24"/>
                    <w:lang w:val="ms-MY"/>
                  </w:rPr>
                  <w:t>Fathah</w:t>
                </w:r>
                <w:r>
                  <w:rPr>
                    <w:spacing w:val="-5"/>
                    <w:sz w:val="24"/>
                    <w:szCs w:val="24"/>
                    <w:lang w:val="ms-MY"/>
                  </w:rPr>
                  <w:t xml:space="preserve"> </w:t>
                </w:r>
                <w:r>
                  <w:rPr>
                    <w:sz w:val="24"/>
                    <w:szCs w:val="24"/>
                    <w:lang w:val="ms-MY"/>
                  </w:rPr>
                  <w:t>dan</w:t>
                </w:r>
                <w:r>
                  <w:rPr>
                    <w:spacing w:val="-5"/>
                    <w:sz w:val="24"/>
                    <w:szCs w:val="24"/>
                    <w:lang w:val="ms-MY"/>
                  </w:rPr>
                  <w:t xml:space="preserve"> ya</w:t>
                </w:r>
              </w:p>
            </w:tc>
            <w:tc>
              <w:tcPr>
                <w:tcW w:w="1577" w:type="dxa"/>
                <w:tcBorders>
                  <w:top w:val="single" w:sz="4" w:space="0" w:color="auto"/>
                  <w:left w:val="single" w:sz="4" w:space="0" w:color="auto"/>
                  <w:bottom w:val="single" w:sz="4" w:space="0" w:color="auto"/>
                  <w:right w:val="single" w:sz="4" w:space="0" w:color="auto"/>
                </w:tcBorders>
                <w:hideMark/>
              </w:tcPr>
              <w:p w14:paraId="31E59D7E" w14:textId="77777777" w:rsidR="001C1CFD" w:rsidRDefault="001C1CFD" w:rsidP="00F85F21">
                <w:pPr>
                  <w:pStyle w:val="TableParagraph"/>
                  <w:spacing w:before="0" w:line="265" w:lineRule="exact"/>
                  <w:ind w:left="96" w:right="79"/>
                  <w:rPr>
                    <w:sz w:val="24"/>
                    <w:szCs w:val="24"/>
                    <w:lang w:val="ms-MY"/>
                  </w:rPr>
                </w:pPr>
                <w:r>
                  <w:rPr>
                    <w:spacing w:val="-5"/>
                    <w:sz w:val="24"/>
                    <w:szCs w:val="24"/>
                    <w:lang w:val="ms-MY"/>
                  </w:rPr>
                  <w:t>Ai</w:t>
                </w:r>
              </w:p>
            </w:tc>
            <w:tc>
              <w:tcPr>
                <w:tcW w:w="1582" w:type="dxa"/>
                <w:tcBorders>
                  <w:top w:val="single" w:sz="4" w:space="0" w:color="auto"/>
                  <w:left w:val="single" w:sz="4" w:space="0" w:color="auto"/>
                  <w:bottom w:val="single" w:sz="4" w:space="0" w:color="auto"/>
                  <w:right w:val="single" w:sz="4" w:space="0" w:color="auto"/>
                </w:tcBorders>
                <w:hideMark/>
              </w:tcPr>
              <w:p w14:paraId="50D7B913" w14:textId="77777777" w:rsidR="001C1CFD" w:rsidRDefault="001C1CFD" w:rsidP="00F85F21">
                <w:pPr>
                  <w:pStyle w:val="TableParagraph"/>
                  <w:spacing w:before="0" w:line="265" w:lineRule="exact"/>
                  <w:ind w:left="22" w:right="4"/>
                  <w:rPr>
                    <w:sz w:val="24"/>
                    <w:szCs w:val="24"/>
                    <w:lang w:val="ms-MY"/>
                  </w:rPr>
                </w:pPr>
                <w:r>
                  <w:rPr>
                    <w:sz w:val="24"/>
                    <w:szCs w:val="24"/>
                    <w:lang w:val="ms-MY"/>
                  </w:rPr>
                  <w:t>a</w:t>
                </w:r>
                <w:r>
                  <w:rPr>
                    <w:spacing w:val="-2"/>
                    <w:sz w:val="24"/>
                    <w:szCs w:val="24"/>
                    <w:lang w:val="ms-MY"/>
                  </w:rPr>
                  <w:t xml:space="preserve"> </w:t>
                </w:r>
                <w:r>
                  <w:rPr>
                    <w:sz w:val="24"/>
                    <w:szCs w:val="24"/>
                    <w:lang w:val="ms-MY"/>
                  </w:rPr>
                  <w:t>dan</w:t>
                </w:r>
                <w:r>
                  <w:rPr>
                    <w:spacing w:val="-2"/>
                    <w:sz w:val="24"/>
                    <w:szCs w:val="24"/>
                    <w:lang w:val="ms-MY"/>
                  </w:rPr>
                  <w:t xml:space="preserve"> </w:t>
                </w:r>
                <w:r>
                  <w:rPr>
                    <w:spacing w:val="-12"/>
                    <w:sz w:val="24"/>
                    <w:szCs w:val="24"/>
                    <w:lang w:val="ms-MY"/>
                  </w:rPr>
                  <w:t>i</w:t>
                </w:r>
              </w:p>
            </w:tc>
          </w:tr>
          <w:tr w:rsidR="001C1CFD" w14:paraId="6402927E" w14:textId="77777777" w:rsidTr="00F85F21">
            <w:trPr>
              <w:trHeight w:val="807"/>
            </w:trPr>
            <w:tc>
              <w:tcPr>
                <w:tcW w:w="1577" w:type="dxa"/>
                <w:tcBorders>
                  <w:top w:val="single" w:sz="4" w:space="0" w:color="auto"/>
                  <w:left w:val="single" w:sz="4" w:space="0" w:color="auto"/>
                  <w:bottom w:val="single" w:sz="4" w:space="0" w:color="auto"/>
                  <w:right w:val="single" w:sz="4" w:space="0" w:color="auto"/>
                </w:tcBorders>
                <w:hideMark/>
              </w:tcPr>
              <w:p w14:paraId="072D21FC" w14:textId="77777777" w:rsidR="001C1CFD" w:rsidRDefault="001C1CFD" w:rsidP="00F85F21">
                <w:pPr>
                  <w:pStyle w:val="TableParagraph"/>
                  <w:spacing w:before="214" w:line="240" w:lineRule="auto"/>
                  <w:ind w:left="23" w:right="102"/>
                  <w:rPr>
                    <w:sz w:val="24"/>
                    <w:szCs w:val="24"/>
                    <w:lang w:val="ms-MY"/>
                  </w:rPr>
                </w:pPr>
                <w:r>
                  <w:rPr>
                    <w:rFonts w:hint="cs"/>
                    <w:spacing w:val="-74"/>
                    <w:position w:val="1"/>
                    <w:sz w:val="24"/>
                    <w:szCs w:val="24"/>
                    <w:rtl/>
                    <w:lang w:val="en-US"/>
                  </w:rPr>
                  <w:t>َ</w:t>
                </w:r>
                <w:r>
                  <w:rPr>
                    <w:spacing w:val="-74"/>
                    <w:sz w:val="24"/>
                    <w:szCs w:val="24"/>
                    <w:lang w:val="ms-MY"/>
                  </w:rPr>
                  <w:t>´</w:t>
                </w:r>
                <w:r>
                  <w:rPr>
                    <w:spacing w:val="32"/>
                    <w:sz w:val="24"/>
                    <w:szCs w:val="24"/>
                    <w:lang w:val="ms-MY"/>
                  </w:rPr>
                  <w:t xml:space="preserve"> </w:t>
                </w:r>
                <w:r>
                  <w:rPr>
                    <w:position w:val="1"/>
                    <w:sz w:val="24"/>
                    <w:szCs w:val="24"/>
                    <w:lang w:val="ms-MY"/>
                  </w:rPr>
                  <w:t>-</w:t>
                </w:r>
                <w:r>
                  <w:rPr>
                    <w:rFonts w:hint="cs"/>
                    <w:spacing w:val="-10"/>
                    <w:position w:val="1"/>
                    <w:sz w:val="24"/>
                    <w:szCs w:val="24"/>
                    <w:rtl/>
                    <w:lang w:val="en-US"/>
                  </w:rPr>
                  <w:t>و</w:t>
                </w:r>
              </w:p>
            </w:tc>
            <w:tc>
              <w:tcPr>
                <w:tcW w:w="1618" w:type="dxa"/>
                <w:tcBorders>
                  <w:top w:val="single" w:sz="4" w:space="0" w:color="auto"/>
                  <w:left w:val="single" w:sz="4" w:space="0" w:color="auto"/>
                  <w:bottom w:val="single" w:sz="4" w:space="0" w:color="auto"/>
                  <w:right w:val="single" w:sz="4" w:space="0" w:color="auto"/>
                </w:tcBorders>
                <w:hideMark/>
              </w:tcPr>
              <w:p w14:paraId="697D7B83" w14:textId="77777777" w:rsidR="001C1CFD" w:rsidRDefault="001C1CFD" w:rsidP="00F85F21">
                <w:pPr>
                  <w:pStyle w:val="TableParagraph"/>
                  <w:spacing w:before="0" w:line="267" w:lineRule="exact"/>
                  <w:ind w:left="21" w:right="1"/>
                  <w:rPr>
                    <w:sz w:val="24"/>
                    <w:szCs w:val="24"/>
                    <w:lang w:val="ms-MY"/>
                  </w:rPr>
                </w:pPr>
                <w:r>
                  <w:rPr>
                    <w:sz w:val="24"/>
                    <w:szCs w:val="24"/>
                    <w:lang w:val="ms-MY"/>
                  </w:rPr>
                  <w:t>Fathah</w:t>
                </w:r>
                <w:r>
                  <w:rPr>
                    <w:spacing w:val="-6"/>
                    <w:sz w:val="24"/>
                    <w:szCs w:val="24"/>
                    <w:lang w:val="ms-MY"/>
                  </w:rPr>
                  <w:t xml:space="preserve"> </w:t>
                </w:r>
                <w:r>
                  <w:rPr>
                    <w:spacing w:val="-5"/>
                    <w:sz w:val="24"/>
                    <w:szCs w:val="24"/>
                    <w:lang w:val="ms-MY"/>
                  </w:rPr>
                  <w:t>dan</w:t>
                </w:r>
              </w:p>
              <w:p w14:paraId="0DF84EEC" w14:textId="77777777" w:rsidR="001C1CFD" w:rsidRDefault="001C1CFD" w:rsidP="00F85F21">
                <w:pPr>
                  <w:pStyle w:val="TableParagraph"/>
                  <w:spacing w:before="132" w:line="240" w:lineRule="auto"/>
                  <w:ind w:left="21" w:right="2"/>
                  <w:rPr>
                    <w:sz w:val="24"/>
                    <w:szCs w:val="24"/>
                    <w:lang w:val="ms-MY"/>
                  </w:rPr>
                </w:pPr>
                <w:r>
                  <w:rPr>
                    <w:spacing w:val="-5"/>
                    <w:sz w:val="24"/>
                    <w:szCs w:val="24"/>
                    <w:lang w:val="ms-MY"/>
                  </w:rPr>
                  <w:t>wau</w:t>
                </w:r>
              </w:p>
            </w:tc>
            <w:tc>
              <w:tcPr>
                <w:tcW w:w="1577" w:type="dxa"/>
                <w:tcBorders>
                  <w:top w:val="single" w:sz="4" w:space="0" w:color="auto"/>
                  <w:left w:val="single" w:sz="4" w:space="0" w:color="auto"/>
                  <w:bottom w:val="single" w:sz="4" w:space="0" w:color="auto"/>
                  <w:right w:val="single" w:sz="4" w:space="0" w:color="auto"/>
                </w:tcBorders>
                <w:hideMark/>
              </w:tcPr>
              <w:p w14:paraId="09F870A8" w14:textId="77777777" w:rsidR="001C1CFD" w:rsidRDefault="001C1CFD" w:rsidP="00F85F21">
                <w:pPr>
                  <w:pStyle w:val="TableParagraph"/>
                  <w:spacing w:before="200" w:line="240" w:lineRule="auto"/>
                  <w:ind w:left="98" w:right="79"/>
                  <w:rPr>
                    <w:sz w:val="24"/>
                    <w:szCs w:val="24"/>
                    <w:lang w:val="ms-MY"/>
                  </w:rPr>
                </w:pPr>
                <w:r>
                  <w:rPr>
                    <w:spacing w:val="-5"/>
                    <w:sz w:val="24"/>
                    <w:szCs w:val="24"/>
                    <w:lang w:val="ms-MY"/>
                  </w:rPr>
                  <w:t>Au</w:t>
                </w:r>
              </w:p>
            </w:tc>
            <w:tc>
              <w:tcPr>
                <w:tcW w:w="1582" w:type="dxa"/>
                <w:tcBorders>
                  <w:top w:val="single" w:sz="4" w:space="0" w:color="auto"/>
                  <w:left w:val="single" w:sz="4" w:space="0" w:color="auto"/>
                  <w:bottom w:val="single" w:sz="4" w:space="0" w:color="auto"/>
                  <w:right w:val="single" w:sz="4" w:space="0" w:color="auto"/>
                </w:tcBorders>
                <w:hideMark/>
              </w:tcPr>
              <w:p w14:paraId="1B0683FF" w14:textId="77777777" w:rsidR="001C1CFD" w:rsidRDefault="001C1CFD" w:rsidP="00F85F21">
                <w:pPr>
                  <w:pStyle w:val="TableParagraph"/>
                  <w:spacing w:before="200" w:line="240" w:lineRule="auto"/>
                  <w:ind w:left="22" w:right="6"/>
                  <w:rPr>
                    <w:sz w:val="24"/>
                    <w:szCs w:val="24"/>
                    <w:lang w:val="ms-MY"/>
                  </w:rPr>
                </w:pPr>
                <w:r>
                  <w:rPr>
                    <w:sz w:val="24"/>
                    <w:szCs w:val="24"/>
                    <w:lang w:val="ms-MY"/>
                  </w:rPr>
                  <w:t>a</w:t>
                </w:r>
                <w:r>
                  <w:rPr>
                    <w:spacing w:val="-2"/>
                    <w:sz w:val="24"/>
                    <w:szCs w:val="24"/>
                    <w:lang w:val="ms-MY"/>
                  </w:rPr>
                  <w:t xml:space="preserve"> </w:t>
                </w:r>
                <w:r>
                  <w:rPr>
                    <w:sz w:val="24"/>
                    <w:szCs w:val="24"/>
                    <w:lang w:val="ms-MY"/>
                  </w:rPr>
                  <w:t>dan</w:t>
                </w:r>
                <w:r>
                  <w:rPr>
                    <w:spacing w:val="-2"/>
                    <w:sz w:val="24"/>
                    <w:szCs w:val="24"/>
                    <w:lang w:val="ms-MY"/>
                  </w:rPr>
                  <w:t xml:space="preserve"> </w:t>
                </w:r>
                <w:r>
                  <w:rPr>
                    <w:spacing w:val="-10"/>
                    <w:sz w:val="24"/>
                    <w:szCs w:val="24"/>
                    <w:lang w:val="ms-MY"/>
                  </w:rPr>
                  <w:t>u</w:t>
                </w:r>
              </w:p>
            </w:tc>
          </w:tr>
        </w:tbl>
        <w:p w14:paraId="51BAE934" w14:textId="77777777" w:rsidR="001C1CFD" w:rsidRDefault="001C1CFD" w:rsidP="001C1CFD">
          <w:pPr>
            <w:spacing w:line="360" w:lineRule="auto"/>
            <w:ind w:left="720"/>
            <w:rPr>
              <w:rFonts w:cs="Times New Roman"/>
              <w:b/>
              <w:sz w:val="28"/>
              <w:szCs w:val="28"/>
            </w:rPr>
          </w:pPr>
        </w:p>
        <w:p w14:paraId="0A914C48" w14:textId="77777777" w:rsidR="001C1CFD" w:rsidRDefault="001C1CFD" w:rsidP="001C1CFD">
          <w:pPr>
            <w:spacing w:line="360" w:lineRule="auto"/>
            <w:rPr>
              <w:rFonts w:cs="Times New Roman"/>
              <w:b/>
              <w:sz w:val="28"/>
              <w:szCs w:val="28"/>
            </w:rPr>
          </w:pPr>
        </w:p>
        <w:p w14:paraId="03281836" w14:textId="77777777" w:rsidR="001C1CFD" w:rsidRPr="00AA46EE" w:rsidRDefault="001C1CFD" w:rsidP="003630FA">
          <w:pPr>
            <w:pStyle w:val="ListParagraph"/>
            <w:numPr>
              <w:ilvl w:val="0"/>
              <w:numId w:val="39"/>
            </w:numPr>
            <w:spacing w:line="360" w:lineRule="auto"/>
            <w:rPr>
              <w:rFonts w:cs="Times New Roman"/>
              <w:sz w:val="24"/>
              <w:szCs w:val="24"/>
            </w:rPr>
          </w:pPr>
          <w:r w:rsidRPr="00AA46EE">
            <w:rPr>
              <w:rFonts w:cs="Times New Roman"/>
              <w:sz w:val="24"/>
              <w:szCs w:val="24"/>
            </w:rPr>
            <w:t>Vokal Panjang (maddah)</w:t>
          </w:r>
        </w:p>
        <w:p w14:paraId="34358FFB" w14:textId="77777777" w:rsidR="001C1CFD" w:rsidRDefault="001C1CFD" w:rsidP="001C1CFD">
          <w:pPr>
            <w:pStyle w:val="ListParagraph"/>
            <w:spacing w:line="360" w:lineRule="auto"/>
            <w:ind w:left="1080"/>
            <w:rPr>
              <w:rFonts w:cs="Times New Roman"/>
              <w:b/>
              <w:sz w:val="24"/>
              <w:szCs w:val="24"/>
            </w:rPr>
          </w:pPr>
          <w:r>
            <w:rPr>
              <w:rFonts w:cs="Times New Roman"/>
              <w:sz w:val="24"/>
              <w:szCs w:val="24"/>
            </w:rPr>
            <w:t>Vokal panjang atau biasa disebut dengan maddah yang dilambangkan dengan harakat dan huruf transliterasinya yakni</w:t>
          </w:r>
        </w:p>
        <w:tbl>
          <w:tblPr>
            <w:tblW w:w="0" w:type="auto"/>
            <w:tblInd w:w="1677"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1E0" w:firstRow="1" w:lastRow="1" w:firstColumn="1" w:lastColumn="1" w:noHBand="0" w:noVBand="0"/>
          </w:tblPr>
          <w:tblGrid>
            <w:gridCol w:w="1226"/>
            <w:gridCol w:w="1961"/>
            <w:gridCol w:w="1238"/>
            <w:gridCol w:w="1827"/>
          </w:tblGrid>
          <w:tr w:rsidR="001C1CFD" w14:paraId="4AB51461" w14:textId="77777777" w:rsidTr="00F85F21">
            <w:trPr>
              <w:trHeight w:val="402"/>
            </w:trPr>
            <w:tc>
              <w:tcPr>
                <w:tcW w:w="1226" w:type="dxa"/>
                <w:tcBorders>
                  <w:top w:val="single" w:sz="8" w:space="0" w:color="152935"/>
                  <w:left w:val="single" w:sz="8" w:space="0" w:color="152935"/>
                  <w:bottom w:val="single" w:sz="8" w:space="0" w:color="152935"/>
                  <w:right w:val="single" w:sz="8" w:space="0" w:color="152935"/>
                </w:tcBorders>
                <w:hideMark/>
              </w:tcPr>
              <w:p w14:paraId="05E16B27" w14:textId="77777777" w:rsidR="001C1CFD" w:rsidRDefault="001C1CFD" w:rsidP="00F85F21">
                <w:pPr>
                  <w:pStyle w:val="TableParagraph"/>
                  <w:spacing w:before="0" w:line="267" w:lineRule="exact"/>
                  <w:ind w:left="50" w:right="28"/>
                  <w:rPr>
                    <w:b/>
                    <w:sz w:val="24"/>
                    <w:szCs w:val="24"/>
                    <w:lang w:val="ms-MY"/>
                  </w:rPr>
                </w:pPr>
                <w:r>
                  <w:rPr>
                    <w:b/>
                    <w:sz w:val="24"/>
                    <w:szCs w:val="24"/>
                    <w:lang w:val="ms-MY"/>
                  </w:rPr>
                  <w:t>Huruf</w:t>
                </w:r>
                <w:r>
                  <w:rPr>
                    <w:b/>
                    <w:spacing w:val="-5"/>
                    <w:sz w:val="24"/>
                    <w:szCs w:val="24"/>
                    <w:lang w:val="ms-MY"/>
                  </w:rPr>
                  <w:t xml:space="preserve"> </w:t>
                </w:r>
                <w:r>
                  <w:rPr>
                    <w:b/>
                    <w:spacing w:val="-4"/>
                    <w:sz w:val="24"/>
                    <w:szCs w:val="24"/>
                    <w:lang w:val="ms-MY"/>
                  </w:rPr>
                  <w:t>Arab</w:t>
                </w:r>
              </w:p>
            </w:tc>
            <w:tc>
              <w:tcPr>
                <w:tcW w:w="1961" w:type="dxa"/>
                <w:tcBorders>
                  <w:top w:val="single" w:sz="8" w:space="0" w:color="152935"/>
                  <w:left w:val="single" w:sz="8" w:space="0" w:color="152935"/>
                  <w:bottom w:val="single" w:sz="8" w:space="0" w:color="152935"/>
                  <w:right w:val="single" w:sz="8" w:space="0" w:color="152935"/>
                </w:tcBorders>
                <w:hideMark/>
              </w:tcPr>
              <w:p w14:paraId="33D86EEA" w14:textId="77777777" w:rsidR="001C1CFD" w:rsidRDefault="001C1CFD" w:rsidP="00F85F21">
                <w:pPr>
                  <w:pStyle w:val="TableParagraph"/>
                  <w:spacing w:before="0" w:line="267" w:lineRule="exact"/>
                  <w:ind w:left="22"/>
                  <w:rPr>
                    <w:b/>
                    <w:sz w:val="24"/>
                    <w:szCs w:val="24"/>
                    <w:lang w:val="ms-MY"/>
                  </w:rPr>
                </w:pPr>
                <w:r>
                  <w:rPr>
                    <w:b/>
                    <w:spacing w:val="-4"/>
                    <w:sz w:val="24"/>
                    <w:szCs w:val="24"/>
                    <w:lang w:val="ms-MY"/>
                  </w:rPr>
                  <w:t>Nama</w:t>
                </w:r>
              </w:p>
            </w:tc>
            <w:tc>
              <w:tcPr>
                <w:tcW w:w="1238" w:type="dxa"/>
                <w:tcBorders>
                  <w:top w:val="single" w:sz="8" w:space="0" w:color="152935"/>
                  <w:left w:val="single" w:sz="8" w:space="0" w:color="152935"/>
                  <w:bottom w:val="single" w:sz="8" w:space="0" w:color="152935"/>
                  <w:right w:val="single" w:sz="8" w:space="0" w:color="152935"/>
                </w:tcBorders>
                <w:hideMark/>
              </w:tcPr>
              <w:p w14:paraId="1123E63F" w14:textId="77777777" w:rsidR="001C1CFD" w:rsidRDefault="001C1CFD" w:rsidP="00F85F21">
                <w:pPr>
                  <w:pStyle w:val="TableParagraph"/>
                  <w:spacing w:before="0" w:line="267" w:lineRule="exact"/>
                  <w:ind w:left="23"/>
                  <w:rPr>
                    <w:b/>
                    <w:sz w:val="24"/>
                    <w:szCs w:val="24"/>
                    <w:lang w:val="ms-MY"/>
                  </w:rPr>
                </w:pPr>
                <w:r>
                  <w:rPr>
                    <w:b/>
                    <w:sz w:val="24"/>
                    <w:szCs w:val="24"/>
                    <w:lang w:val="ms-MY"/>
                  </w:rPr>
                  <w:t>Huruf</w:t>
                </w:r>
                <w:r>
                  <w:rPr>
                    <w:b/>
                    <w:spacing w:val="-5"/>
                    <w:sz w:val="24"/>
                    <w:szCs w:val="24"/>
                    <w:lang w:val="ms-MY"/>
                  </w:rPr>
                  <w:t xml:space="preserve"> </w:t>
                </w:r>
                <w:r>
                  <w:rPr>
                    <w:b/>
                    <w:spacing w:val="-2"/>
                    <w:sz w:val="24"/>
                    <w:szCs w:val="24"/>
                    <w:lang w:val="ms-MY"/>
                  </w:rPr>
                  <w:t>Latin</w:t>
                </w:r>
              </w:p>
            </w:tc>
            <w:tc>
              <w:tcPr>
                <w:tcW w:w="1827" w:type="dxa"/>
                <w:tcBorders>
                  <w:top w:val="single" w:sz="8" w:space="0" w:color="152935"/>
                  <w:left w:val="single" w:sz="8" w:space="0" w:color="152935"/>
                  <w:bottom w:val="single" w:sz="8" w:space="0" w:color="152935"/>
                  <w:right w:val="single" w:sz="8" w:space="0" w:color="152935"/>
                </w:tcBorders>
                <w:hideMark/>
              </w:tcPr>
              <w:p w14:paraId="2944AD32" w14:textId="77777777" w:rsidR="001C1CFD" w:rsidRDefault="001C1CFD" w:rsidP="00F85F21">
                <w:pPr>
                  <w:pStyle w:val="TableParagraph"/>
                  <w:spacing w:before="0" w:line="267" w:lineRule="exact"/>
                  <w:ind w:left="23"/>
                  <w:rPr>
                    <w:b/>
                    <w:sz w:val="24"/>
                    <w:szCs w:val="24"/>
                    <w:lang w:val="ms-MY"/>
                  </w:rPr>
                </w:pPr>
                <w:r>
                  <w:rPr>
                    <w:b/>
                    <w:spacing w:val="-4"/>
                    <w:sz w:val="24"/>
                    <w:szCs w:val="24"/>
                    <w:lang w:val="ms-MY"/>
                  </w:rPr>
                  <w:t>Nama</w:t>
                </w:r>
              </w:p>
            </w:tc>
          </w:tr>
          <w:tr w:rsidR="001C1CFD" w14:paraId="1E2D38AC" w14:textId="77777777" w:rsidTr="00F85F21">
            <w:trPr>
              <w:trHeight w:val="404"/>
            </w:trPr>
            <w:tc>
              <w:tcPr>
                <w:tcW w:w="1226" w:type="dxa"/>
                <w:tcBorders>
                  <w:top w:val="single" w:sz="8" w:space="0" w:color="152935"/>
                  <w:left w:val="single" w:sz="8" w:space="0" w:color="152935"/>
                  <w:bottom w:val="single" w:sz="8" w:space="0" w:color="152935"/>
                  <w:right w:val="single" w:sz="8" w:space="0" w:color="152935"/>
                </w:tcBorders>
                <w:hideMark/>
              </w:tcPr>
              <w:p w14:paraId="1FDBB671" w14:textId="77777777" w:rsidR="001C1CFD" w:rsidRDefault="001C1CFD" w:rsidP="00F85F21">
                <w:pPr>
                  <w:pStyle w:val="TableParagraph"/>
                  <w:spacing w:before="0"/>
                  <w:ind w:left="50" w:right="28"/>
                  <w:rPr>
                    <w:sz w:val="24"/>
                    <w:szCs w:val="24"/>
                    <w:lang w:val="ms-MY"/>
                  </w:rPr>
                </w:pPr>
                <w:r>
                  <w:rPr>
                    <w:spacing w:val="-5"/>
                    <w:position w:val="2"/>
                    <w:sz w:val="24"/>
                    <w:szCs w:val="24"/>
                    <w:lang w:val="ms-MY"/>
                  </w:rPr>
                  <w:t>´</w:t>
                </w:r>
                <w:r>
                  <w:rPr>
                    <w:rFonts w:hint="cs"/>
                    <w:spacing w:val="-5"/>
                    <w:sz w:val="24"/>
                    <w:szCs w:val="24"/>
                    <w:rtl/>
                    <w:lang w:val="en-US"/>
                  </w:rPr>
                  <w:t>ا</w:t>
                </w:r>
              </w:p>
            </w:tc>
            <w:tc>
              <w:tcPr>
                <w:tcW w:w="1961" w:type="dxa"/>
                <w:tcBorders>
                  <w:top w:val="single" w:sz="8" w:space="0" w:color="152935"/>
                  <w:left w:val="single" w:sz="8" w:space="0" w:color="152935"/>
                  <w:bottom w:val="single" w:sz="8" w:space="0" w:color="152935"/>
                  <w:right w:val="single" w:sz="8" w:space="0" w:color="152935"/>
                </w:tcBorders>
                <w:hideMark/>
              </w:tcPr>
              <w:p w14:paraId="4AF2C16D" w14:textId="77777777" w:rsidR="001C1CFD" w:rsidRDefault="001C1CFD" w:rsidP="00F85F21">
                <w:pPr>
                  <w:pStyle w:val="TableParagraph"/>
                  <w:spacing w:before="0" w:line="267" w:lineRule="exact"/>
                  <w:ind w:left="22" w:right="5"/>
                  <w:rPr>
                    <w:sz w:val="24"/>
                    <w:szCs w:val="24"/>
                    <w:lang w:val="ms-MY"/>
                  </w:rPr>
                </w:pPr>
                <w:r>
                  <w:rPr>
                    <w:sz w:val="24"/>
                    <w:szCs w:val="24"/>
                    <w:lang w:val="ms-MY"/>
                  </w:rPr>
                  <w:t>Fathah</w:t>
                </w:r>
                <w:r>
                  <w:rPr>
                    <w:spacing w:val="-5"/>
                    <w:sz w:val="24"/>
                    <w:szCs w:val="24"/>
                    <w:lang w:val="ms-MY"/>
                  </w:rPr>
                  <w:t xml:space="preserve"> </w:t>
                </w:r>
                <w:r>
                  <w:rPr>
                    <w:sz w:val="24"/>
                    <w:szCs w:val="24"/>
                    <w:lang w:val="ms-MY"/>
                  </w:rPr>
                  <w:t>dan</w:t>
                </w:r>
                <w:r>
                  <w:rPr>
                    <w:spacing w:val="-5"/>
                    <w:sz w:val="24"/>
                    <w:szCs w:val="24"/>
                    <w:lang w:val="ms-MY"/>
                  </w:rPr>
                  <w:t xml:space="preserve"> </w:t>
                </w:r>
                <w:r>
                  <w:rPr>
                    <w:spacing w:val="-4"/>
                    <w:sz w:val="24"/>
                    <w:szCs w:val="24"/>
                    <w:lang w:val="ms-MY"/>
                  </w:rPr>
                  <w:t>Alif</w:t>
                </w:r>
              </w:p>
            </w:tc>
            <w:tc>
              <w:tcPr>
                <w:tcW w:w="1238" w:type="dxa"/>
                <w:tcBorders>
                  <w:top w:val="single" w:sz="8" w:space="0" w:color="152935"/>
                  <w:left w:val="single" w:sz="8" w:space="0" w:color="152935"/>
                  <w:bottom w:val="single" w:sz="8" w:space="0" w:color="152935"/>
                  <w:right w:val="single" w:sz="8" w:space="0" w:color="152935"/>
                </w:tcBorders>
                <w:hideMark/>
              </w:tcPr>
              <w:p w14:paraId="5DF34B29" w14:textId="77777777" w:rsidR="001C1CFD" w:rsidRDefault="001C1CFD" w:rsidP="00F85F21">
                <w:pPr>
                  <w:pStyle w:val="TableParagraph"/>
                  <w:spacing w:before="0" w:line="267" w:lineRule="exact"/>
                  <w:ind w:left="23" w:right="5"/>
                  <w:rPr>
                    <w:sz w:val="24"/>
                    <w:szCs w:val="24"/>
                    <w:lang w:val="ms-MY"/>
                  </w:rPr>
                </w:pPr>
                <w:r>
                  <w:rPr>
                    <w:spacing w:val="-10"/>
                    <w:sz w:val="24"/>
                    <w:szCs w:val="24"/>
                    <w:lang w:val="ms-MY"/>
                  </w:rPr>
                  <w:t>Ā</w:t>
                </w:r>
              </w:p>
            </w:tc>
            <w:tc>
              <w:tcPr>
                <w:tcW w:w="1827" w:type="dxa"/>
                <w:tcBorders>
                  <w:top w:val="single" w:sz="8" w:space="0" w:color="152935"/>
                  <w:left w:val="single" w:sz="8" w:space="0" w:color="152935"/>
                  <w:bottom w:val="single" w:sz="8" w:space="0" w:color="152935"/>
                  <w:right w:val="single" w:sz="8" w:space="0" w:color="152935"/>
                </w:tcBorders>
                <w:hideMark/>
              </w:tcPr>
              <w:p w14:paraId="5997588F" w14:textId="77777777" w:rsidR="001C1CFD" w:rsidRDefault="001C1CFD" w:rsidP="00F85F21">
                <w:pPr>
                  <w:pStyle w:val="TableParagraph"/>
                  <w:spacing w:before="0" w:line="267" w:lineRule="exact"/>
                  <w:ind w:left="23" w:right="1"/>
                  <w:rPr>
                    <w:sz w:val="24"/>
                    <w:szCs w:val="24"/>
                    <w:lang w:val="ms-MY"/>
                  </w:rPr>
                </w:pPr>
                <w:r>
                  <w:rPr>
                    <w:sz w:val="24"/>
                    <w:szCs w:val="24"/>
                    <w:lang w:val="ms-MY"/>
                  </w:rPr>
                  <w:t>a</w:t>
                </w:r>
                <w:r>
                  <w:rPr>
                    <w:spacing w:val="-2"/>
                    <w:sz w:val="24"/>
                    <w:szCs w:val="24"/>
                    <w:lang w:val="ms-MY"/>
                  </w:rPr>
                  <w:t xml:space="preserve"> </w:t>
                </w:r>
                <w:r>
                  <w:rPr>
                    <w:sz w:val="24"/>
                    <w:szCs w:val="24"/>
                    <w:lang w:val="ms-MY"/>
                  </w:rPr>
                  <w:t>dan</w:t>
                </w:r>
                <w:r>
                  <w:rPr>
                    <w:spacing w:val="-2"/>
                    <w:sz w:val="24"/>
                    <w:szCs w:val="24"/>
                    <w:lang w:val="ms-MY"/>
                  </w:rPr>
                  <w:t xml:space="preserve"> </w:t>
                </w:r>
                <w:r>
                  <w:rPr>
                    <w:sz w:val="24"/>
                    <w:szCs w:val="24"/>
                    <w:lang w:val="ms-MY"/>
                  </w:rPr>
                  <w:t>garis</w:t>
                </w:r>
                <w:r>
                  <w:rPr>
                    <w:spacing w:val="-1"/>
                    <w:sz w:val="24"/>
                    <w:szCs w:val="24"/>
                    <w:lang w:val="ms-MY"/>
                  </w:rPr>
                  <w:t xml:space="preserve"> </w:t>
                </w:r>
                <w:r>
                  <w:rPr>
                    <w:sz w:val="24"/>
                    <w:szCs w:val="24"/>
                    <w:lang w:val="ms-MY"/>
                  </w:rPr>
                  <w:t>di</w:t>
                </w:r>
                <w:r>
                  <w:rPr>
                    <w:spacing w:val="-2"/>
                    <w:sz w:val="24"/>
                    <w:szCs w:val="24"/>
                    <w:lang w:val="ms-MY"/>
                  </w:rPr>
                  <w:t xml:space="preserve"> </w:t>
                </w:r>
                <w:r>
                  <w:rPr>
                    <w:spacing w:val="-4"/>
                    <w:sz w:val="24"/>
                    <w:szCs w:val="24"/>
                    <w:lang w:val="ms-MY"/>
                  </w:rPr>
                  <w:t>atas</w:t>
                </w:r>
              </w:p>
            </w:tc>
          </w:tr>
          <w:tr w:rsidR="001C1CFD" w14:paraId="4F7186E6" w14:textId="77777777" w:rsidTr="00F85F21">
            <w:trPr>
              <w:trHeight w:val="635"/>
            </w:trPr>
            <w:tc>
              <w:tcPr>
                <w:tcW w:w="1226" w:type="dxa"/>
                <w:tcBorders>
                  <w:top w:val="single" w:sz="8" w:space="0" w:color="152935"/>
                  <w:left w:val="single" w:sz="8" w:space="0" w:color="152935"/>
                  <w:bottom w:val="single" w:sz="8" w:space="0" w:color="152935"/>
                  <w:right w:val="single" w:sz="8" w:space="0" w:color="152935"/>
                </w:tcBorders>
                <w:hideMark/>
              </w:tcPr>
              <w:p w14:paraId="47E3E657" w14:textId="77777777" w:rsidR="001C1CFD" w:rsidRDefault="001C1CFD" w:rsidP="00F85F21">
                <w:pPr>
                  <w:pStyle w:val="TableParagraph"/>
                  <w:spacing w:before="130" w:line="240" w:lineRule="auto"/>
                  <w:ind w:left="23" w:right="109"/>
                  <w:rPr>
                    <w:sz w:val="24"/>
                    <w:szCs w:val="24"/>
                    <w:lang w:val="ms-MY"/>
                  </w:rPr>
                </w:pPr>
                <w:r>
                  <w:rPr>
                    <w:rFonts w:hint="cs"/>
                    <w:spacing w:val="-105"/>
                    <w:position w:val="1"/>
                    <w:sz w:val="24"/>
                    <w:szCs w:val="24"/>
                    <w:rtl/>
                    <w:lang w:val="en-US"/>
                  </w:rPr>
                  <w:t>ي</w:t>
                </w:r>
                <w:r>
                  <w:rPr>
                    <w:spacing w:val="-105"/>
                    <w:sz w:val="24"/>
                    <w:szCs w:val="24"/>
                    <w:lang w:val="ms-MY"/>
                  </w:rPr>
                  <w:t>´</w:t>
                </w:r>
              </w:p>
            </w:tc>
            <w:tc>
              <w:tcPr>
                <w:tcW w:w="1961" w:type="dxa"/>
                <w:tcBorders>
                  <w:top w:val="single" w:sz="8" w:space="0" w:color="152935"/>
                  <w:left w:val="single" w:sz="8" w:space="0" w:color="152935"/>
                  <w:bottom w:val="single" w:sz="8" w:space="0" w:color="152935"/>
                  <w:right w:val="single" w:sz="8" w:space="0" w:color="152935"/>
                </w:tcBorders>
                <w:hideMark/>
              </w:tcPr>
              <w:p w14:paraId="0D0878DE" w14:textId="77777777" w:rsidR="001C1CFD" w:rsidRDefault="001C1CFD" w:rsidP="00F85F21">
                <w:pPr>
                  <w:pStyle w:val="TableParagraph"/>
                  <w:spacing w:before="114" w:line="240" w:lineRule="auto"/>
                  <w:ind w:left="22"/>
                  <w:rPr>
                    <w:sz w:val="24"/>
                    <w:szCs w:val="24"/>
                    <w:lang w:val="ms-MY"/>
                  </w:rPr>
                </w:pPr>
                <w:r>
                  <w:rPr>
                    <w:sz w:val="24"/>
                    <w:szCs w:val="24"/>
                    <w:lang w:val="ms-MY"/>
                  </w:rPr>
                  <w:t>Fathah</w:t>
                </w:r>
                <w:r>
                  <w:rPr>
                    <w:spacing w:val="-5"/>
                    <w:sz w:val="24"/>
                    <w:szCs w:val="24"/>
                    <w:lang w:val="ms-MY"/>
                  </w:rPr>
                  <w:t xml:space="preserve"> </w:t>
                </w:r>
                <w:r>
                  <w:rPr>
                    <w:sz w:val="24"/>
                    <w:szCs w:val="24"/>
                    <w:lang w:val="ms-MY"/>
                  </w:rPr>
                  <w:t>dan</w:t>
                </w:r>
                <w:r>
                  <w:rPr>
                    <w:spacing w:val="-5"/>
                    <w:sz w:val="24"/>
                    <w:szCs w:val="24"/>
                    <w:lang w:val="ms-MY"/>
                  </w:rPr>
                  <w:t xml:space="preserve"> ya’</w:t>
                </w:r>
              </w:p>
            </w:tc>
            <w:tc>
              <w:tcPr>
                <w:tcW w:w="1238" w:type="dxa"/>
                <w:tcBorders>
                  <w:top w:val="single" w:sz="8" w:space="0" w:color="152935"/>
                  <w:left w:val="single" w:sz="8" w:space="0" w:color="152935"/>
                  <w:bottom w:val="single" w:sz="8" w:space="0" w:color="152935"/>
                  <w:right w:val="single" w:sz="8" w:space="0" w:color="152935"/>
                </w:tcBorders>
                <w:hideMark/>
              </w:tcPr>
              <w:p w14:paraId="19118749" w14:textId="77777777" w:rsidR="001C1CFD" w:rsidRDefault="001C1CFD" w:rsidP="00F85F21">
                <w:pPr>
                  <w:pStyle w:val="TableParagraph"/>
                  <w:spacing w:before="114" w:line="240" w:lineRule="auto"/>
                  <w:ind w:left="23" w:right="5"/>
                  <w:rPr>
                    <w:sz w:val="24"/>
                    <w:szCs w:val="24"/>
                    <w:lang w:val="ms-MY"/>
                  </w:rPr>
                </w:pPr>
                <w:r>
                  <w:rPr>
                    <w:spacing w:val="-10"/>
                    <w:sz w:val="24"/>
                    <w:szCs w:val="24"/>
                    <w:lang w:val="ms-MY"/>
                  </w:rPr>
                  <w:t>Ā</w:t>
                </w:r>
              </w:p>
            </w:tc>
            <w:tc>
              <w:tcPr>
                <w:tcW w:w="1827" w:type="dxa"/>
                <w:tcBorders>
                  <w:top w:val="single" w:sz="8" w:space="0" w:color="152935"/>
                  <w:left w:val="single" w:sz="8" w:space="0" w:color="152935"/>
                  <w:bottom w:val="single" w:sz="8" w:space="0" w:color="152935"/>
                  <w:right w:val="single" w:sz="8" w:space="0" w:color="152935"/>
                </w:tcBorders>
                <w:hideMark/>
              </w:tcPr>
              <w:p w14:paraId="507FBC8E" w14:textId="77777777" w:rsidR="001C1CFD" w:rsidRDefault="001C1CFD" w:rsidP="00F85F21">
                <w:pPr>
                  <w:pStyle w:val="TableParagraph"/>
                  <w:spacing w:before="114" w:line="240" w:lineRule="auto"/>
                  <w:ind w:left="23" w:right="1"/>
                  <w:rPr>
                    <w:sz w:val="24"/>
                    <w:szCs w:val="24"/>
                    <w:lang w:val="ms-MY"/>
                  </w:rPr>
                </w:pPr>
                <w:r>
                  <w:rPr>
                    <w:sz w:val="24"/>
                    <w:szCs w:val="24"/>
                    <w:lang w:val="ms-MY"/>
                  </w:rPr>
                  <w:t>a</w:t>
                </w:r>
                <w:r>
                  <w:rPr>
                    <w:spacing w:val="-2"/>
                    <w:sz w:val="24"/>
                    <w:szCs w:val="24"/>
                    <w:lang w:val="ms-MY"/>
                  </w:rPr>
                  <w:t xml:space="preserve"> </w:t>
                </w:r>
                <w:r>
                  <w:rPr>
                    <w:sz w:val="24"/>
                    <w:szCs w:val="24"/>
                    <w:lang w:val="ms-MY"/>
                  </w:rPr>
                  <w:t>dan</w:t>
                </w:r>
                <w:r>
                  <w:rPr>
                    <w:spacing w:val="-2"/>
                    <w:sz w:val="24"/>
                    <w:szCs w:val="24"/>
                    <w:lang w:val="ms-MY"/>
                  </w:rPr>
                  <w:t xml:space="preserve"> </w:t>
                </w:r>
                <w:r>
                  <w:rPr>
                    <w:sz w:val="24"/>
                    <w:szCs w:val="24"/>
                    <w:lang w:val="ms-MY"/>
                  </w:rPr>
                  <w:t>garis</w:t>
                </w:r>
                <w:r>
                  <w:rPr>
                    <w:spacing w:val="-1"/>
                    <w:sz w:val="24"/>
                    <w:szCs w:val="24"/>
                    <w:lang w:val="ms-MY"/>
                  </w:rPr>
                  <w:t xml:space="preserve"> </w:t>
                </w:r>
                <w:r>
                  <w:rPr>
                    <w:sz w:val="24"/>
                    <w:szCs w:val="24"/>
                    <w:lang w:val="ms-MY"/>
                  </w:rPr>
                  <w:t>di</w:t>
                </w:r>
                <w:r>
                  <w:rPr>
                    <w:spacing w:val="-2"/>
                    <w:sz w:val="24"/>
                    <w:szCs w:val="24"/>
                    <w:lang w:val="ms-MY"/>
                  </w:rPr>
                  <w:t xml:space="preserve"> </w:t>
                </w:r>
                <w:r>
                  <w:rPr>
                    <w:spacing w:val="-4"/>
                    <w:sz w:val="24"/>
                    <w:szCs w:val="24"/>
                    <w:lang w:val="ms-MY"/>
                  </w:rPr>
                  <w:t>atas</w:t>
                </w:r>
              </w:p>
            </w:tc>
          </w:tr>
          <w:tr w:rsidR="001C1CFD" w14:paraId="6AA12B1A" w14:textId="77777777" w:rsidTr="00F85F21">
            <w:trPr>
              <w:trHeight w:val="405"/>
            </w:trPr>
            <w:tc>
              <w:tcPr>
                <w:tcW w:w="1226" w:type="dxa"/>
                <w:tcBorders>
                  <w:top w:val="single" w:sz="8" w:space="0" w:color="152935"/>
                  <w:left w:val="single" w:sz="8" w:space="0" w:color="152935"/>
                  <w:bottom w:val="single" w:sz="8" w:space="0" w:color="152935"/>
                  <w:right w:val="single" w:sz="8" w:space="0" w:color="152935"/>
                </w:tcBorders>
                <w:hideMark/>
              </w:tcPr>
              <w:p w14:paraId="5151144C" w14:textId="77777777" w:rsidR="001C1CFD" w:rsidRDefault="001C1CFD" w:rsidP="00F85F21">
                <w:pPr>
                  <w:pStyle w:val="TableParagraph"/>
                  <w:spacing w:line="240" w:lineRule="auto"/>
                  <w:ind w:left="51" w:right="28"/>
                  <w:rPr>
                    <w:sz w:val="24"/>
                    <w:szCs w:val="24"/>
                    <w:lang w:val="ms-MY"/>
                  </w:rPr>
                </w:pPr>
                <w:r>
                  <w:rPr>
                    <w:rFonts w:hint="cs"/>
                    <w:sz w:val="24"/>
                    <w:szCs w:val="24"/>
                    <w:rtl/>
                    <w:lang w:val="en-US"/>
                  </w:rPr>
                  <w:t>ي</w:t>
                </w:r>
              </w:p>
            </w:tc>
            <w:tc>
              <w:tcPr>
                <w:tcW w:w="1961" w:type="dxa"/>
                <w:tcBorders>
                  <w:top w:val="single" w:sz="8" w:space="0" w:color="152935"/>
                  <w:left w:val="single" w:sz="8" w:space="0" w:color="152935"/>
                  <w:bottom w:val="single" w:sz="8" w:space="0" w:color="152935"/>
                  <w:right w:val="single" w:sz="8" w:space="0" w:color="152935"/>
                </w:tcBorders>
                <w:hideMark/>
              </w:tcPr>
              <w:p w14:paraId="2E849348" w14:textId="77777777" w:rsidR="001C1CFD" w:rsidRDefault="001C1CFD" w:rsidP="00F85F21">
                <w:pPr>
                  <w:pStyle w:val="TableParagraph"/>
                  <w:spacing w:before="0" w:line="267" w:lineRule="exact"/>
                  <w:ind w:left="22" w:right="1"/>
                  <w:rPr>
                    <w:sz w:val="24"/>
                    <w:szCs w:val="24"/>
                    <w:lang w:val="ms-MY"/>
                  </w:rPr>
                </w:pPr>
                <w:r>
                  <w:rPr>
                    <w:sz w:val="24"/>
                    <w:szCs w:val="24"/>
                    <w:lang w:val="ms-MY"/>
                  </w:rPr>
                  <w:t>Kasrah</w:t>
                </w:r>
                <w:r>
                  <w:rPr>
                    <w:spacing w:val="-5"/>
                    <w:sz w:val="24"/>
                    <w:szCs w:val="24"/>
                    <w:lang w:val="ms-MY"/>
                  </w:rPr>
                  <w:t xml:space="preserve"> </w:t>
                </w:r>
                <w:r>
                  <w:rPr>
                    <w:sz w:val="24"/>
                    <w:szCs w:val="24"/>
                    <w:lang w:val="ms-MY"/>
                  </w:rPr>
                  <w:t>dan</w:t>
                </w:r>
                <w:r>
                  <w:rPr>
                    <w:spacing w:val="-5"/>
                    <w:sz w:val="24"/>
                    <w:szCs w:val="24"/>
                    <w:lang w:val="ms-MY"/>
                  </w:rPr>
                  <w:t xml:space="preserve"> ya’</w:t>
                </w:r>
              </w:p>
            </w:tc>
            <w:tc>
              <w:tcPr>
                <w:tcW w:w="1238" w:type="dxa"/>
                <w:tcBorders>
                  <w:top w:val="single" w:sz="8" w:space="0" w:color="152935"/>
                  <w:left w:val="single" w:sz="8" w:space="0" w:color="152935"/>
                  <w:bottom w:val="single" w:sz="8" w:space="0" w:color="152935"/>
                  <w:right w:val="single" w:sz="8" w:space="0" w:color="152935"/>
                </w:tcBorders>
                <w:hideMark/>
              </w:tcPr>
              <w:p w14:paraId="2F130BAC" w14:textId="77777777" w:rsidR="001C1CFD" w:rsidRDefault="001C1CFD" w:rsidP="00F85F21">
                <w:pPr>
                  <w:pStyle w:val="TableParagraph"/>
                  <w:spacing w:before="0" w:line="267" w:lineRule="exact"/>
                  <w:ind w:left="23" w:right="5"/>
                  <w:rPr>
                    <w:sz w:val="24"/>
                    <w:szCs w:val="24"/>
                    <w:lang w:val="ms-MY"/>
                  </w:rPr>
                </w:pPr>
                <w:r>
                  <w:rPr>
                    <w:spacing w:val="-10"/>
                    <w:sz w:val="24"/>
                    <w:szCs w:val="24"/>
                    <w:lang w:val="ms-MY"/>
                  </w:rPr>
                  <w:t>Ī</w:t>
                </w:r>
              </w:p>
            </w:tc>
            <w:tc>
              <w:tcPr>
                <w:tcW w:w="1827" w:type="dxa"/>
                <w:tcBorders>
                  <w:top w:val="single" w:sz="8" w:space="0" w:color="152935"/>
                  <w:left w:val="single" w:sz="8" w:space="0" w:color="152935"/>
                  <w:bottom w:val="single" w:sz="8" w:space="0" w:color="152935"/>
                  <w:right w:val="single" w:sz="8" w:space="0" w:color="152935"/>
                </w:tcBorders>
                <w:hideMark/>
              </w:tcPr>
              <w:p w14:paraId="08B38926" w14:textId="77777777" w:rsidR="001C1CFD" w:rsidRDefault="001C1CFD" w:rsidP="00F85F21">
                <w:pPr>
                  <w:pStyle w:val="TableParagraph"/>
                  <w:spacing w:before="0" w:line="267" w:lineRule="exact"/>
                  <w:ind w:left="23" w:right="3"/>
                  <w:rPr>
                    <w:sz w:val="24"/>
                    <w:szCs w:val="24"/>
                    <w:lang w:val="ms-MY"/>
                  </w:rPr>
                </w:pPr>
                <w:r>
                  <w:rPr>
                    <w:sz w:val="24"/>
                    <w:szCs w:val="24"/>
                    <w:lang w:val="ms-MY"/>
                  </w:rPr>
                  <w:t>i</w:t>
                </w:r>
                <w:r>
                  <w:rPr>
                    <w:spacing w:val="-3"/>
                    <w:sz w:val="24"/>
                    <w:szCs w:val="24"/>
                    <w:lang w:val="ms-MY"/>
                  </w:rPr>
                  <w:t xml:space="preserve"> </w:t>
                </w:r>
                <w:r>
                  <w:rPr>
                    <w:sz w:val="24"/>
                    <w:szCs w:val="24"/>
                    <w:lang w:val="ms-MY"/>
                  </w:rPr>
                  <w:t>dan</w:t>
                </w:r>
                <w:r>
                  <w:rPr>
                    <w:spacing w:val="-2"/>
                    <w:sz w:val="24"/>
                    <w:szCs w:val="24"/>
                    <w:lang w:val="ms-MY"/>
                  </w:rPr>
                  <w:t xml:space="preserve"> </w:t>
                </w:r>
                <w:r>
                  <w:rPr>
                    <w:sz w:val="24"/>
                    <w:szCs w:val="24"/>
                    <w:lang w:val="ms-MY"/>
                  </w:rPr>
                  <w:t>garis</w:t>
                </w:r>
                <w:r>
                  <w:rPr>
                    <w:spacing w:val="-1"/>
                    <w:sz w:val="24"/>
                    <w:szCs w:val="24"/>
                    <w:lang w:val="ms-MY"/>
                  </w:rPr>
                  <w:t xml:space="preserve"> </w:t>
                </w:r>
                <w:r>
                  <w:rPr>
                    <w:sz w:val="24"/>
                    <w:szCs w:val="24"/>
                    <w:lang w:val="ms-MY"/>
                  </w:rPr>
                  <w:t>di</w:t>
                </w:r>
                <w:r>
                  <w:rPr>
                    <w:spacing w:val="-1"/>
                    <w:sz w:val="24"/>
                    <w:szCs w:val="24"/>
                    <w:lang w:val="ms-MY"/>
                  </w:rPr>
                  <w:t xml:space="preserve"> </w:t>
                </w:r>
                <w:r>
                  <w:rPr>
                    <w:spacing w:val="-4"/>
                    <w:sz w:val="24"/>
                    <w:szCs w:val="24"/>
                    <w:lang w:val="ms-MY"/>
                  </w:rPr>
                  <w:t>atas</w:t>
                </w:r>
              </w:p>
            </w:tc>
          </w:tr>
          <w:tr w:rsidR="001C1CFD" w14:paraId="10F1D9A3" w14:textId="77777777" w:rsidTr="00F85F21">
            <w:trPr>
              <w:trHeight w:val="402"/>
            </w:trPr>
            <w:tc>
              <w:tcPr>
                <w:tcW w:w="1226" w:type="dxa"/>
                <w:tcBorders>
                  <w:top w:val="single" w:sz="8" w:space="0" w:color="152935"/>
                  <w:left w:val="single" w:sz="8" w:space="0" w:color="152935"/>
                  <w:bottom w:val="single" w:sz="8" w:space="0" w:color="152935"/>
                  <w:right w:val="single" w:sz="8" w:space="0" w:color="152935"/>
                </w:tcBorders>
                <w:hideMark/>
              </w:tcPr>
              <w:p w14:paraId="43FF7C68" w14:textId="77777777" w:rsidR="001C1CFD" w:rsidRDefault="001C1CFD" w:rsidP="00F85F21">
                <w:pPr>
                  <w:pStyle w:val="TableParagraph"/>
                  <w:spacing w:before="12" w:line="240" w:lineRule="auto"/>
                  <w:ind w:left="23" w:right="51"/>
                  <w:rPr>
                    <w:sz w:val="24"/>
                    <w:szCs w:val="24"/>
                    <w:lang w:val="ms-MY"/>
                  </w:rPr>
                </w:pPr>
                <w:r>
                  <w:rPr>
                    <w:rFonts w:hint="cs"/>
                    <w:spacing w:val="-68"/>
                    <w:sz w:val="24"/>
                    <w:szCs w:val="24"/>
                    <w:rtl/>
                    <w:lang w:val="en-US"/>
                  </w:rPr>
                  <w:t>و</w:t>
                </w:r>
                <w:r>
                  <w:rPr>
                    <w:rFonts w:hint="cs"/>
                    <w:sz w:val="24"/>
                    <w:szCs w:val="24"/>
                    <w:lang w:val="en-US"/>
                  </w:rPr>
                  <w:t xml:space="preserve"> </w:t>
                </w:r>
              </w:p>
            </w:tc>
            <w:tc>
              <w:tcPr>
                <w:tcW w:w="1961" w:type="dxa"/>
                <w:tcBorders>
                  <w:top w:val="single" w:sz="8" w:space="0" w:color="152935"/>
                  <w:left w:val="single" w:sz="8" w:space="0" w:color="152935"/>
                  <w:bottom w:val="single" w:sz="8" w:space="0" w:color="152935"/>
                  <w:right w:val="single" w:sz="8" w:space="0" w:color="152935"/>
                </w:tcBorders>
                <w:hideMark/>
              </w:tcPr>
              <w:p w14:paraId="3B547434" w14:textId="77777777" w:rsidR="001C1CFD" w:rsidRDefault="001C1CFD" w:rsidP="00F85F21">
                <w:pPr>
                  <w:pStyle w:val="TableParagraph"/>
                  <w:spacing w:before="0" w:line="265" w:lineRule="exact"/>
                  <w:ind w:left="22" w:right="3"/>
                  <w:rPr>
                    <w:sz w:val="24"/>
                    <w:szCs w:val="24"/>
                    <w:lang w:val="ms-MY"/>
                  </w:rPr>
                </w:pPr>
                <w:r>
                  <w:rPr>
                    <w:sz w:val="24"/>
                    <w:szCs w:val="24"/>
                    <w:lang w:val="ms-MY"/>
                  </w:rPr>
                  <w:t>Dhammah</w:t>
                </w:r>
                <w:r>
                  <w:rPr>
                    <w:spacing w:val="-5"/>
                    <w:sz w:val="24"/>
                    <w:szCs w:val="24"/>
                    <w:lang w:val="ms-MY"/>
                  </w:rPr>
                  <w:t xml:space="preserve"> </w:t>
                </w:r>
                <w:r>
                  <w:rPr>
                    <w:sz w:val="24"/>
                    <w:szCs w:val="24"/>
                    <w:lang w:val="ms-MY"/>
                  </w:rPr>
                  <w:t>dan</w:t>
                </w:r>
                <w:r>
                  <w:rPr>
                    <w:spacing w:val="-6"/>
                    <w:sz w:val="24"/>
                    <w:szCs w:val="24"/>
                    <w:lang w:val="ms-MY"/>
                  </w:rPr>
                  <w:t xml:space="preserve"> </w:t>
                </w:r>
                <w:r>
                  <w:rPr>
                    <w:spacing w:val="-5"/>
                    <w:sz w:val="24"/>
                    <w:szCs w:val="24"/>
                    <w:lang w:val="ms-MY"/>
                  </w:rPr>
                  <w:t>wau</w:t>
                </w:r>
              </w:p>
            </w:tc>
            <w:tc>
              <w:tcPr>
                <w:tcW w:w="1238" w:type="dxa"/>
                <w:tcBorders>
                  <w:top w:val="single" w:sz="8" w:space="0" w:color="152935"/>
                  <w:left w:val="single" w:sz="8" w:space="0" w:color="152935"/>
                  <w:bottom w:val="single" w:sz="8" w:space="0" w:color="152935"/>
                  <w:right w:val="single" w:sz="8" w:space="0" w:color="152935"/>
                </w:tcBorders>
                <w:hideMark/>
              </w:tcPr>
              <w:p w14:paraId="31FAC13D" w14:textId="77777777" w:rsidR="001C1CFD" w:rsidRDefault="001C1CFD" w:rsidP="00F85F21">
                <w:pPr>
                  <w:pStyle w:val="TableParagraph"/>
                  <w:spacing w:before="0" w:line="265" w:lineRule="exact"/>
                  <w:ind w:left="23" w:right="5"/>
                  <w:rPr>
                    <w:sz w:val="24"/>
                    <w:szCs w:val="24"/>
                    <w:lang w:val="ms-MY"/>
                  </w:rPr>
                </w:pPr>
                <w:r>
                  <w:rPr>
                    <w:spacing w:val="-10"/>
                    <w:sz w:val="24"/>
                    <w:szCs w:val="24"/>
                    <w:lang w:val="ms-MY"/>
                  </w:rPr>
                  <w:t>Ū</w:t>
                </w:r>
              </w:p>
            </w:tc>
            <w:tc>
              <w:tcPr>
                <w:tcW w:w="1827" w:type="dxa"/>
                <w:tcBorders>
                  <w:top w:val="single" w:sz="8" w:space="0" w:color="152935"/>
                  <w:left w:val="single" w:sz="8" w:space="0" w:color="152935"/>
                  <w:bottom w:val="single" w:sz="8" w:space="0" w:color="152935"/>
                  <w:right w:val="single" w:sz="8" w:space="0" w:color="152935"/>
                </w:tcBorders>
                <w:hideMark/>
              </w:tcPr>
              <w:p w14:paraId="7BD40C89" w14:textId="77777777" w:rsidR="001C1CFD" w:rsidRDefault="001C1CFD" w:rsidP="00F85F21">
                <w:pPr>
                  <w:pStyle w:val="TableParagraph"/>
                  <w:spacing w:before="0" w:line="265" w:lineRule="exact"/>
                  <w:ind w:left="23" w:right="1"/>
                  <w:rPr>
                    <w:sz w:val="24"/>
                    <w:szCs w:val="24"/>
                    <w:lang w:val="ms-MY"/>
                  </w:rPr>
                </w:pPr>
                <w:r>
                  <w:rPr>
                    <w:sz w:val="24"/>
                    <w:szCs w:val="24"/>
                    <w:lang w:val="ms-MY"/>
                  </w:rPr>
                  <w:t>u</w:t>
                </w:r>
                <w:r>
                  <w:rPr>
                    <w:spacing w:val="-4"/>
                    <w:sz w:val="24"/>
                    <w:szCs w:val="24"/>
                    <w:lang w:val="ms-MY"/>
                  </w:rPr>
                  <w:t xml:space="preserve"> </w:t>
                </w:r>
                <w:r>
                  <w:rPr>
                    <w:sz w:val="24"/>
                    <w:szCs w:val="24"/>
                    <w:lang w:val="ms-MY"/>
                  </w:rPr>
                  <w:t>dan</w:t>
                </w:r>
                <w:r>
                  <w:rPr>
                    <w:spacing w:val="-3"/>
                    <w:sz w:val="24"/>
                    <w:szCs w:val="24"/>
                    <w:lang w:val="ms-MY"/>
                  </w:rPr>
                  <w:t xml:space="preserve"> </w:t>
                </w:r>
                <w:r>
                  <w:rPr>
                    <w:sz w:val="24"/>
                    <w:szCs w:val="24"/>
                    <w:lang w:val="ms-MY"/>
                  </w:rPr>
                  <w:t>garis</w:t>
                </w:r>
                <w:r>
                  <w:rPr>
                    <w:spacing w:val="-1"/>
                    <w:sz w:val="24"/>
                    <w:szCs w:val="24"/>
                    <w:lang w:val="ms-MY"/>
                  </w:rPr>
                  <w:t xml:space="preserve"> </w:t>
                </w:r>
                <w:r>
                  <w:rPr>
                    <w:sz w:val="24"/>
                    <w:szCs w:val="24"/>
                    <w:lang w:val="ms-MY"/>
                  </w:rPr>
                  <w:t>di</w:t>
                </w:r>
                <w:r>
                  <w:rPr>
                    <w:spacing w:val="-2"/>
                    <w:sz w:val="24"/>
                    <w:szCs w:val="24"/>
                    <w:lang w:val="ms-MY"/>
                  </w:rPr>
                  <w:t xml:space="preserve"> </w:t>
                </w:r>
                <w:r>
                  <w:rPr>
                    <w:spacing w:val="-4"/>
                    <w:sz w:val="24"/>
                    <w:szCs w:val="24"/>
                    <w:lang w:val="ms-MY"/>
                  </w:rPr>
                  <w:t>atas</w:t>
                </w:r>
              </w:p>
            </w:tc>
          </w:tr>
        </w:tbl>
        <w:p w14:paraId="2936EB0D" w14:textId="77777777" w:rsidR="001C1CFD" w:rsidRPr="00AA46EE" w:rsidRDefault="001C1CFD" w:rsidP="003630FA">
          <w:pPr>
            <w:pStyle w:val="ListParagraph"/>
            <w:numPr>
              <w:ilvl w:val="0"/>
              <w:numId w:val="39"/>
            </w:numPr>
            <w:spacing w:line="360" w:lineRule="auto"/>
            <w:rPr>
              <w:rFonts w:cs="Times New Roman"/>
              <w:sz w:val="24"/>
              <w:szCs w:val="24"/>
            </w:rPr>
          </w:pPr>
          <w:r w:rsidRPr="00AA46EE">
            <w:rPr>
              <w:rFonts w:cs="Times New Roman"/>
              <w:sz w:val="24"/>
              <w:szCs w:val="24"/>
            </w:rPr>
            <w:t>Ta Marbutah</w:t>
          </w:r>
        </w:p>
        <w:p w14:paraId="3AE42B56" w14:textId="77777777" w:rsidR="001C1CFD" w:rsidRDefault="001C1CFD" w:rsidP="003630FA">
          <w:pPr>
            <w:pStyle w:val="ListParagraph"/>
            <w:widowControl w:val="0"/>
            <w:numPr>
              <w:ilvl w:val="1"/>
              <w:numId w:val="40"/>
            </w:numPr>
            <w:tabs>
              <w:tab w:val="left" w:pos="2388"/>
            </w:tabs>
            <w:autoSpaceDE w:val="0"/>
            <w:autoSpaceDN w:val="0"/>
            <w:spacing w:before="137" w:after="0" w:line="276" w:lineRule="auto"/>
            <w:rPr>
              <w:rFonts w:cs="Times New Roman"/>
              <w:sz w:val="24"/>
              <w:szCs w:val="24"/>
            </w:rPr>
          </w:pPr>
          <w:r>
            <w:rPr>
              <w:rFonts w:cs="Times New Roman"/>
              <w:sz w:val="24"/>
              <w:szCs w:val="24"/>
            </w:rPr>
            <w:t>Ta</w:t>
          </w:r>
          <w:r>
            <w:rPr>
              <w:rFonts w:cs="Times New Roman"/>
              <w:spacing w:val="-3"/>
              <w:sz w:val="24"/>
              <w:szCs w:val="24"/>
            </w:rPr>
            <w:t xml:space="preserve"> </w:t>
          </w:r>
          <w:r>
            <w:rPr>
              <w:rFonts w:cs="Times New Roman"/>
              <w:sz w:val="24"/>
              <w:szCs w:val="24"/>
            </w:rPr>
            <w:t>marbutoh</w:t>
          </w:r>
          <w:r>
            <w:rPr>
              <w:rFonts w:cs="Times New Roman"/>
              <w:spacing w:val="-1"/>
              <w:sz w:val="24"/>
              <w:szCs w:val="24"/>
            </w:rPr>
            <w:t xml:space="preserve"> </w:t>
          </w:r>
          <w:r>
            <w:rPr>
              <w:rFonts w:cs="Times New Roman"/>
              <w:spacing w:val="-2"/>
              <w:sz w:val="24"/>
              <w:szCs w:val="24"/>
            </w:rPr>
            <w:t>hidup</w:t>
          </w:r>
        </w:p>
        <w:p w14:paraId="5E5F655F" w14:textId="77777777" w:rsidR="001C1CFD" w:rsidRDefault="001C1CFD" w:rsidP="001C1CFD">
          <w:pPr>
            <w:pStyle w:val="ListParagraph"/>
            <w:widowControl w:val="0"/>
            <w:tabs>
              <w:tab w:val="left" w:pos="2388"/>
            </w:tabs>
            <w:autoSpaceDE w:val="0"/>
            <w:autoSpaceDN w:val="0"/>
            <w:spacing w:before="137" w:after="0" w:line="276" w:lineRule="auto"/>
            <w:ind w:left="1440"/>
            <w:rPr>
              <w:rFonts w:cs="Times New Roman"/>
              <w:sz w:val="24"/>
              <w:szCs w:val="24"/>
            </w:rPr>
          </w:pPr>
          <w:r>
            <w:rPr>
              <w:rFonts w:cs="Times New Roman"/>
              <w:sz w:val="24"/>
              <w:szCs w:val="24"/>
            </w:rPr>
            <w:t>ta</w:t>
          </w:r>
          <w:r>
            <w:rPr>
              <w:rFonts w:cs="Times New Roman"/>
              <w:spacing w:val="78"/>
              <w:sz w:val="24"/>
              <w:szCs w:val="24"/>
            </w:rPr>
            <w:t xml:space="preserve"> </w:t>
          </w:r>
          <w:r>
            <w:rPr>
              <w:rFonts w:cs="Times New Roman"/>
              <w:sz w:val="24"/>
              <w:szCs w:val="24"/>
            </w:rPr>
            <w:t>marbutoh</w:t>
          </w:r>
          <w:r>
            <w:rPr>
              <w:rFonts w:cs="Times New Roman"/>
              <w:spacing w:val="79"/>
              <w:sz w:val="24"/>
              <w:szCs w:val="24"/>
            </w:rPr>
            <w:t xml:space="preserve"> </w:t>
          </w:r>
          <w:r>
            <w:rPr>
              <w:rFonts w:cs="Times New Roman"/>
              <w:sz w:val="24"/>
              <w:szCs w:val="24"/>
            </w:rPr>
            <w:t>hidup</w:t>
          </w:r>
          <w:r>
            <w:rPr>
              <w:rFonts w:cs="Times New Roman"/>
              <w:spacing w:val="80"/>
              <w:sz w:val="24"/>
              <w:szCs w:val="24"/>
            </w:rPr>
            <w:t xml:space="preserve"> </w:t>
          </w:r>
          <w:r>
            <w:rPr>
              <w:rFonts w:cs="Times New Roman"/>
              <w:sz w:val="24"/>
              <w:szCs w:val="24"/>
            </w:rPr>
            <w:t>atau</w:t>
          </w:r>
          <w:r>
            <w:rPr>
              <w:rFonts w:cs="Times New Roman"/>
              <w:spacing w:val="78"/>
              <w:sz w:val="24"/>
              <w:szCs w:val="24"/>
            </w:rPr>
            <w:t xml:space="preserve"> </w:t>
          </w:r>
          <w:r>
            <w:rPr>
              <w:rFonts w:cs="Times New Roman"/>
              <w:sz w:val="24"/>
              <w:szCs w:val="24"/>
            </w:rPr>
            <w:t>ta</w:t>
          </w:r>
          <w:r>
            <w:rPr>
              <w:rFonts w:cs="Times New Roman"/>
              <w:spacing w:val="80"/>
              <w:sz w:val="24"/>
              <w:szCs w:val="24"/>
            </w:rPr>
            <w:t xml:space="preserve"> </w:t>
          </w:r>
          <w:r>
            <w:rPr>
              <w:rFonts w:cs="Times New Roman"/>
              <w:sz w:val="24"/>
              <w:szCs w:val="24"/>
            </w:rPr>
            <w:t>yang</w:t>
          </w:r>
          <w:r>
            <w:rPr>
              <w:rFonts w:cs="Times New Roman"/>
              <w:spacing w:val="78"/>
              <w:sz w:val="24"/>
              <w:szCs w:val="24"/>
            </w:rPr>
            <w:t xml:space="preserve"> </w:t>
          </w:r>
          <w:r>
            <w:rPr>
              <w:rFonts w:cs="Times New Roman"/>
              <w:sz w:val="24"/>
              <w:szCs w:val="24"/>
            </w:rPr>
            <w:t>mendapat</w:t>
          </w:r>
          <w:r>
            <w:rPr>
              <w:rFonts w:cs="Times New Roman"/>
              <w:spacing w:val="79"/>
              <w:sz w:val="24"/>
              <w:szCs w:val="24"/>
            </w:rPr>
            <w:t xml:space="preserve"> </w:t>
          </w:r>
          <w:r>
            <w:rPr>
              <w:rFonts w:cs="Times New Roman"/>
              <w:sz w:val="24"/>
              <w:szCs w:val="24"/>
            </w:rPr>
            <w:t>harakat</w:t>
          </w:r>
          <w:r>
            <w:rPr>
              <w:rFonts w:cs="Times New Roman"/>
              <w:spacing w:val="80"/>
              <w:sz w:val="24"/>
              <w:szCs w:val="24"/>
            </w:rPr>
            <w:t xml:space="preserve"> </w:t>
          </w:r>
          <w:r>
            <w:rPr>
              <w:rFonts w:cs="Times New Roman"/>
              <w:sz w:val="24"/>
              <w:szCs w:val="24"/>
            </w:rPr>
            <w:t>fathah, kasrah dan dhammah, untuk transliterasinya adalah (t)</w:t>
          </w:r>
        </w:p>
        <w:p w14:paraId="0CC0D345" w14:textId="77777777" w:rsidR="001C1CFD" w:rsidRDefault="001C1CFD" w:rsidP="003630FA">
          <w:pPr>
            <w:pStyle w:val="ListParagraph"/>
            <w:widowControl w:val="0"/>
            <w:numPr>
              <w:ilvl w:val="1"/>
              <w:numId w:val="40"/>
            </w:numPr>
            <w:tabs>
              <w:tab w:val="left" w:pos="2387"/>
            </w:tabs>
            <w:autoSpaceDE w:val="0"/>
            <w:autoSpaceDN w:val="0"/>
            <w:spacing w:after="0" w:line="276" w:lineRule="auto"/>
            <w:rPr>
              <w:rFonts w:cs="Times New Roman"/>
              <w:sz w:val="24"/>
              <w:szCs w:val="24"/>
            </w:rPr>
          </w:pPr>
          <w:r>
            <w:rPr>
              <w:rFonts w:cs="Times New Roman"/>
              <w:sz w:val="24"/>
              <w:szCs w:val="24"/>
            </w:rPr>
            <w:t>Ta</w:t>
          </w:r>
          <w:r>
            <w:rPr>
              <w:rFonts w:cs="Times New Roman"/>
              <w:spacing w:val="-5"/>
              <w:sz w:val="24"/>
              <w:szCs w:val="24"/>
            </w:rPr>
            <w:t xml:space="preserve"> </w:t>
          </w:r>
          <w:r>
            <w:rPr>
              <w:rFonts w:cs="Times New Roman"/>
              <w:sz w:val="24"/>
              <w:szCs w:val="24"/>
            </w:rPr>
            <w:t>marbutoh</w:t>
          </w:r>
          <w:r>
            <w:rPr>
              <w:rFonts w:cs="Times New Roman"/>
              <w:spacing w:val="-1"/>
              <w:sz w:val="24"/>
              <w:szCs w:val="24"/>
            </w:rPr>
            <w:t xml:space="preserve"> </w:t>
          </w:r>
          <w:r>
            <w:rPr>
              <w:rFonts w:cs="Times New Roman"/>
              <w:spacing w:val="-4"/>
              <w:sz w:val="24"/>
              <w:szCs w:val="24"/>
            </w:rPr>
            <w:t>mati</w:t>
          </w:r>
        </w:p>
        <w:p w14:paraId="5C75A4CE" w14:textId="77777777" w:rsidR="001C1CFD" w:rsidRDefault="001C1CFD" w:rsidP="001C1CFD">
          <w:pPr>
            <w:pStyle w:val="ListParagraph"/>
            <w:widowControl w:val="0"/>
            <w:tabs>
              <w:tab w:val="left" w:pos="2387"/>
            </w:tabs>
            <w:autoSpaceDE w:val="0"/>
            <w:autoSpaceDN w:val="0"/>
            <w:spacing w:after="0" w:line="276" w:lineRule="auto"/>
            <w:ind w:left="1440"/>
            <w:rPr>
              <w:rFonts w:cs="Times New Roman"/>
              <w:sz w:val="24"/>
              <w:szCs w:val="24"/>
            </w:rPr>
          </w:pPr>
          <w:r>
            <w:rPr>
              <w:rFonts w:cs="Times New Roman"/>
              <w:sz w:val="24"/>
              <w:szCs w:val="24"/>
            </w:rPr>
            <w:t>Ta</w:t>
          </w:r>
          <w:r>
            <w:rPr>
              <w:rFonts w:cs="Times New Roman"/>
              <w:spacing w:val="32"/>
              <w:sz w:val="24"/>
              <w:szCs w:val="24"/>
            </w:rPr>
            <w:t xml:space="preserve"> </w:t>
          </w:r>
          <w:r>
            <w:rPr>
              <w:rFonts w:cs="Times New Roman"/>
              <w:sz w:val="24"/>
              <w:szCs w:val="24"/>
            </w:rPr>
            <w:t>marbutoh</w:t>
          </w:r>
          <w:r>
            <w:rPr>
              <w:rFonts w:cs="Times New Roman"/>
              <w:spacing w:val="34"/>
              <w:sz w:val="24"/>
              <w:szCs w:val="24"/>
            </w:rPr>
            <w:t xml:space="preserve"> </w:t>
          </w:r>
          <w:r>
            <w:rPr>
              <w:rFonts w:cs="Times New Roman"/>
              <w:sz w:val="24"/>
              <w:szCs w:val="24"/>
            </w:rPr>
            <w:t>mati</w:t>
          </w:r>
          <w:r>
            <w:rPr>
              <w:rFonts w:cs="Times New Roman"/>
              <w:spacing w:val="39"/>
              <w:sz w:val="24"/>
              <w:szCs w:val="24"/>
            </w:rPr>
            <w:t xml:space="preserve"> </w:t>
          </w:r>
          <w:r>
            <w:rPr>
              <w:rFonts w:cs="Times New Roman"/>
              <w:sz w:val="24"/>
              <w:szCs w:val="24"/>
            </w:rPr>
            <w:t>yaitu</w:t>
          </w:r>
          <w:r>
            <w:rPr>
              <w:rFonts w:cs="Times New Roman"/>
              <w:spacing w:val="36"/>
              <w:sz w:val="24"/>
              <w:szCs w:val="24"/>
            </w:rPr>
            <w:t xml:space="preserve"> </w:t>
          </w:r>
          <w:r>
            <w:rPr>
              <w:rFonts w:cs="Times New Roman"/>
              <w:sz w:val="24"/>
              <w:szCs w:val="24"/>
            </w:rPr>
            <w:t>ta</w:t>
          </w:r>
          <w:r>
            <w:rPr>
              <w:rFonts w:cs="Times New Roman"/>
              <w:spacing w:val="36"/>
              <w:sz w:val="24"/>
              <w:szCs w:val="24"/>
            </w:rPr>
            <w:t xml:space="preserve"> </w:t>
          </w:r>
          <w:r>
            <w:rPr>
              <w:rFonts w:cs="Times New Roman"/>
              <w:sz w:val="24"/>
              <w:szCs w:val="24"/>
            </w:rPr>
            <w:t>yang</w:t>
          </w:r>
          <w:r>
            <w:rPr>
              <w:rFonts w:cs="Times New Roman"/>
              <w:spacing w:val="31"/>
              <w:sz w:val="24"/>
              <w:szCs w:val="24"/>
            </w:rPr>
            <w:t xml:space="preserve"> </w:t>
          </w:r>
          <w:r>
            <w:rPr>
              <w:rFonts w:cs="Times New Roman"/>
              <w:sz w:val="24"/>
              <w:szCs w:val="24"/>
            </w:rPr>
            <w:t>mendapat</w:t>
          </w:r>
          <w:r>
            <w:rPr>
              <w:rFonts w:cs="Times New Roman"/>
              <w:spacing w:val="34"/>
              <w:sz w:val="24"/>
              <w:szCs w:val="24"/>
            </w:rPr>
            <w:t xml:space="preserve"> </w:t>
          </w:r>
          <w:r>
            <w:rPr>
              <w:rFonts w:cs="Times New Roman"/>
              <w:sz w:val="24"/>
              <w:szCs w:val="24"/>
            </w:rPr>
            <w:t>harakat</w:t>
          </w:r>
          <w:r>
            <w:rPr>
              <w:rFonts w:cs="Times New Roman"/>
              <w:spacing w:val="34"/>
              <w:sz w:val="24"/>
              <w:szCs w:val="24"/>
            </w:rPr>
            <w:t xml:space="preserve"> </w:t>
          </w:r>
          <w:r>
            <w:rPr>
              <w:rFonts w:cs="Times New Roman"/>
              <w:sz w:val="24"/>
              <w:szCs w:val="24"/>
            </w:rPr>
            <w:t>sukun,</w:t>
          </w:r>
          <w:r>
            <w:rPr>
              <w:rFonts w:cs="Times New Roman"/>
              <w:spacing w:val="34"/>
              <w:sz w:val="24"/>
              <w:szCs w:val="24"/>
            </w:rPr>
            <w:t xml:space="preserve"> </w:t>
          </w:r>
          <w:r>
            <w:rPr>
              <w:rFonts w:cs="Times New Roman"/>
              <w:sz w:val="24"/>
              <w:szCs w:val="24"/>
            </w:rPr>
            <w:t>dan untuk transliterasinya adalah (h)</w:t>
          </w:r>
        </w:p>
        <w:p w14:paraId="28404928" w14:textId="77777777" w:rsidR="001C1CFD" w:rsidRPr="002065E5" w:rsidRDefault="001C1CFD" w:rsidP="003630FA">
          <w:pPr>
            <w:pStyle w:val="ListParagraph"/>
            <w:widowControl w:val="0"/>
            <w:numPr>
              <w:ilvl w:val="1"/>
              <w:numId w:val="40"/>
            </w:numPr>
            <w:tabs>
              <w:tab w:val="left" w:pos="2388"/>
            </w:tabs>
            <w:autoSpaceDE w:val="0"/>
            <w:autoSpaceDN w:val="0"/>
            <w:spacing w:after="0" w:line="276" w:lineRule="auto"/>
            <w:ind w:right="659"/>
            <w:jc w:val="both"/>
            <w:rPr>
              <w:rFonts w:cs="Times New Roman"/>
              <w:sz w:val="24"/>
              <w:szCs w:val="24"/>
            </w:rPr>
          </w:pPr>
          <w:r>
            <w:rPr>
              <w:rFonts w:cs="Times New Roman"/>
              <w:sz w:val="24"/>
              <w:szCs w:val="24"/>
            </w:rPr>
            <w:t>Jika pada kata yang terakhir dengan ta marbutah diikuti oleh kata yang menggunakan kata sandang al serta bacaan kedua kata itu terpisah, maka untuk itu ta marbutah itu ditranslitkan dengan ha (h)</w:t>
          </w:r>
        </w:p>
        <w:p w14:paraId="1164030F" w14:textId="77777777" w:rsidR="00AB5866" w:rsidRDefault="00AB5866">
          <w:pPr>
            <w:spacing w:line="259" w:lineRule="auto"/>
            <w:rPr>
              <w:rFonts w:cs="Times New Roman"/>
              <w:sz w:val="24"/>
              <w:szCs w:val="24"/>
            </w:rPr>
          </w:pPr>
          <w:r>
            <w:rPr>
              <w:rFonts w:cs="Times New Roman"/>
              <w:sz w:val="24"/>
              <w:szCs w:val="24"/>
            </w:rPr>
            <w:br w:type="page"/>
          </w:r>
        </w:p>
        <w:p w14:paraId="60DF238B" w14:textId="2A865461" w:rsidR="006C4F1A" w:rsidRPr="006C4F1A" w:rsidRDefault="00AB5866" w:rsidP="00AB5866">
          <w:pPr>
            <w:pStyle w:val="Heading1"/>
            <w:numPr>
              <w:ilvl w:val="0"/>
              <w:numId w:val="0"/>
            </w:numPr>
            <w:ind w:left="360"/>
          </w:pPr>
          <w:bookmarkStart w:id="7" w:name="_Toc185716946"/>
          <w:r>
            <w:lastRenderedPageBreak/>
            <w:t>ABSTRAK</w:t>
          </w:r>
          <w:bookmarkEnd w:id="7"/>
        </w:p>
        <w:p w14:paraId="6B63834E" w14:textId="0C6E314F" w:rsidR="006C4F1A" w:rsidRPr="008600BE" w:rsidRDefault="006C4F1A" w:rsidP="008E7FF6">
          <w:pPr>
            <w:ind w:firstLine="720"/>
            <w:jc w:val="both"/>
            <w:rPr>
              <w:sz w:val="24"/>
              <w:szCs w:val="24"/>
              <w:lang w:val="it-IT"/>
            </w:rPr>
          </w:pPr>
          <w:r w:rsidRPr="008600BE">
            <w:rPr>
              <w:sz w:val="24"/>
              <w:szCs w:val="24"/>
              <w:lang w:val="it-IT"/>
            </w:rPr>
            <w:t>Dalam era digital saat ini, penggunaan teknologi informasi dan media sosial telah mengubah cara pemasaran secara signifikan. Salah satu strategi yang semakin populer di kalangan usaha mikro, kecil, dan menengah (UMKM) adalah Social Media Marketing (SMM). Strategi ini memanfaatkan platform media sosial seperti Instagram, Facebook, TikTok, dan lain-lain untuk mempromosikan produk atau jasa dengan cara yang lebih efisien dan terjangkau. Untuk UMKM di sektor kuliner, SMM bukan hanya berfungsi untuk meningkatkan visibilitas, tetapi juga sebagai alat yang efektif untuk meningkatkan penjualan dan pendapatan. Penelitian ini meneliti salah satu UMKM di Kabupaten Pemalang yaitu coffee shop Pikaco. Penulis memfokuskan studi ini dengan dua rumusan masalah, yaitu: 1) bagaimana penerapan strategi Social Media Marketing dalam pengembangan usaha Coffee Shop Pikaco, dan 2) apa saja kendala serta manfaat penerapan SMM bagi usaha tersebut.</w:t>
          </w:r>
        </w:p>
        <w:p w14:paraId="01B5D53E" w14:textId="77777777" w:rsidR="008A47DC" w:rsidRPr="00664DCB" w:rsidRDefault="00036E38" w:rsidP="008E7FF6">
          <w:pPr>
            <w:ind w:firstLine="720"/>
            <w:jc w:val="both"/>
            <w:rPr>
              <w:iCs/>
              <w:sz w:val="24"/>
              <w:szCs w:val="24"/>
              <w:lang w:val="it-IT"/>
            </w:rPr>
          </w:pPr>
          <w:r w:rsidRPr="00664DCB">
            <w:rPr>
              <w:sz w:val="24"/>
              <w:szCs w:val="24"/>
              <w:lang w:val="it-IT"/>
            </w:rPr>
            <w:t xml:space="preserve">Untuk mengungkapkan persoalan tersebut penelitian ini menggunakan jenis penelitian kualitatif yang berguna untuk memberikan fakta dan data mengenai penerapan </w:t>
          </w:r>
          <w:r w:rsidRPr="00664DCB">
            <w:rPr>
              <w:i/>
              <w:iCs/>
              <w:sz w:val="24"/>
              <w:szCs w:val="24"/>
              <w:lang w:val="it-IT"/>
            </w:rPr>
            <w:t>Social Media Marketing</w:t>
          </w:r>
          <w:r w:rsidRPr="00664DCB">
            <w:rPr>
              <w:sz w:val="24"/>
              <w:szCs w:val="24"/>
              <w:lang w:val="it-IT"/>
            </w:rPr>
            <w:t xml:space="preserve"> di </w:t>
          </w:r>
          <w:r w:rsidRPr="00664DCB">
            <w:rPr>
              <w:i/>
              <w:sz w:val="24"/>
              <w:szCs w:val="24"/>
              <w:lang w:val="it-IT"/>
            </w:rPr>
            <w:t>Coffe Shop</w:t>
          </w:r>
          <w:r w:rsidRPr="00664DCB">
            <w:rPr>
              <w:iCs/>
              <w:sz w:val="24"/>
              <w:szCs w:val="24"/>
              <w:lang w:val="it-IT"/>
            </w:rPr>
            <w:t xml:space="preserve"> Pikaco. Kemudian Teknik pengumpulan data menggunakan Teknik wawancara,dokumentasi,dan observasi. Teknik analisis data dengan reduksi data,penyajian data,dan penarikan kesimpulan. Sedangkan teori yang digunakan </w:t>
          </w:r>
          <w:r w:rsidR="006C4F1A" w:rsidRPr="00664DCB">
            <w:rPr>
              <w:sz w:val="24"/>
              <w:szCs w:val="24"/>
              <w:lang w:val="it-IT"/>
            </w:rPr>
            <w:t>teori yaitu teori Gunelius tentang elemen penting dalam social media dan teori Philip Kotler sebagai teori tentang marketing mix.</w:t>
          </w:r>
          <w:r w:rsidR="00FF1F1A" w:rsidRPr="00664DCB">
            <w:rPr>
              <w:iCs/>
              <w:sz w:val="24"/>
              <w:szCs w:val="24"/>
              <w:lang w:val="it-IT"/>
            </w:rPr>
            <w:t xml:space="preserve"> </w:t>
          </w:r>
        </w:p>
        <w:p w14:paraId="1FDF0FD1" w14:textId="47D99855" w:rsidR="006C4F1A" w:rsidRPr="008600BE" w:rsidRDefault="006C4F1A" w:rsidP="008E7FF6">
          <w:pPr>
            <w:ind w:firstLine="720"/>
            <w:jc w:val="both"/>
            <w:rPr>
              <w:iCs/>
              <w:sz w:val="24"/>
              <w:szCs w:val="24"/>
              <w:lang w:val="it-IT"/>
            </w:rPr>
          </w:pPr>
          <w:r w:rsidRPr="00664DCB">
            <w:rPr>
              <w:sz w:val="24"/>
              <w:szCs w:val="24"/>
              <w:lang w:val="it-IT"/>
            </w:rPr>
            <w:t xml:space="preserve">Hasil penelitian menunjukkan bahwa Coffee Shop Pikaco telah berhasil memanfaatkan pemasaran digital melalui Instagram sebagai strategi komunikasi utama, dengan fokus pada pembuatan konten yang menarik dan membangun hubungan yang erat dengan pelanggan. Respon cepat terhadap interaksi di media sosial menjadi kunci dalam memperkuat loyalitas pelanggan dan meningkatkan dukungan terhadap merek. Meskipun hanya menggunakan Instagram, strategi ini terbukti efektif dalam meningkatkan penjualan berkat jangkauan luas dan fitur komunikasi dua arah yang dimiliki Instagram. </w:t>
          </w:r>
          <w:r w:rsidRPr="008600BE">
            <w:rPr>
              <w:sz w:val="24"/>
              <w:szCs w:val="24"/>
              <w:lang w:val="it-IT"/>
            </w:rPr>
            <w:t>Kendala utama adalah kesulitan dalam mengukur konversi antara promosi digital dan penjualan offline di gerai. Meskipun demikian, manfaat dari pemasaran digital melalui Instagram terlihat jelas dalam peningkatan kunjungan ke profil, penyampaian promosi, dan pengenalan produk baru. Instagram juga memungkinkan Pikaco untuk berinteraksi dengan pelanggan tanpa harus bergantung pada lokasi fisik, serta memantau tren pasar dan memahami kebutuhan pelanggan dengan lebih baik. Secara keseluruhan, pemasaran digital melalui Instagram telah membantu Pikaco dalam membangun strategi pemasaran yang lebih efektif dan memperkuat citra positif mereka di mata pelanggan.</w:t>
          </w:r>
        </w:p>
        <w:p w14:paraId="7C400559" w14:textId="115162B9" w:rsidR="00036E38" w:rsidRPr="008600BE" w:rsidRDefault="00036E38" w:rsidP="00110192">
          <w:pPr>
            <w:jc w:val="both"/>
            <w:rPr>
              <w:sz w:val="24"/>
              <w:szCs w:val="24"/>
              <w:lang w:val="it-IT"/>
            </w:rPr>
          </w:pPr>
          <w:r w:rsidRPr="008600BE">
            <w:rPr>
              <w:sz w:val="24"/>
              <w:szCs w:val="24"/>
              <w:lang w:val="it-IT"/>
            </w:rPr>
            <w:t xml:space="preserve">Kata Kunci : </w:t>
          </w:r>
          <w:r w:rsidRPr="008600BE">
            <w:rPr>
              <w:i/>
              <w:iCs/>
              <w:sz w:val="24"/>
              <w:szCs w:val="24"/>
              <w:lang w:val="it-IT"/>
            </w:rPr>
            <w:t>Social Media Marketing</w:t>
          </w:r>
          <w:r w:rsidRPr="008600BE">
            <w:rPr>
              <w:sz w:val="24"/>
              <w:szCs w:val="24"/>
              <w:lang w:val="it-IT"/>
            </w:rPr>
            <w:t xml:space="preserve">, </w:t>
          </w:r>
          <w:r w:rsidR="00FF1F1A" w:rsidRPr="008600BE">
            <w:rPr>
              <w:sz w:val="24"/>
              <w:szCs w:val="24"/>
              <w:lang w:val="it-IT"/>
            </w:rPr>
            <w:t>Strategi Pemasaran,UMKM.</w:t>
          </w:r>
        </w:p>
        <w:p w14:paraId="477BF74C" w14:textId="77777777" w:rsidR="00AB5866" w:rsidRPr="008600BE" w:rsidRDefault="00AB5866">
          <w:pPr>
            <w:spacing w:line="259" w:lineRule="auto"/>
            <w:rPr>
              <w:lang w:val="it-IT"/>
            </w:rPr>
          </w:pPr>
          <w:r w:rsidRPr="008600BE">
            <w:rPr>
              <w:lang w:val="it-IT"/>
            </w:rPr>
            <w:br w:type="page"/>
          </w:r>
        </w:p>
        <w:p w14:paraId="2BA8DE48" w14:textId="12FB230A" w:rsidR="00FF1F1A" w:rsidRPr="00AB5866" w:rsidRDefault="00FF1F1A" w:rsidP="00AB5866">
          <w:pPr>
            <w:pStyle w:val="Heading1"/>
            <w:numPr>
              <w:ilvl w:val="0"/>
              <w:numId w:val="0"/>
            </w:numPr>
            <w:ind w:left="360" w:hanging="360"/>
            <w:rPr>
              <w:i/>
              <w:iCs/>
              <w:lang w:val="en-ID"/>
            </w:rPr>
          </w:pPr>
          <w:bookmarkStart w:id="8" w:name="_Toc185716947"/>
          <w:r w:rsidRPr="00AB5866">
            <w:rPr>
              <w:i/>
              <w:iCs/>
            </w:rPr>
            <w:lastRenderedPageBreak/>
            <w:t>ABSTRACT</w:t>
          </w:r>
          <w:bookmarkEnd w:id="8"/>
        </w:p>
        <w:p w14:paraId="08642DC0" w14:textId="77777777" w:rsidR="00FF1F1A" w:rsidRPr="00FF1F1A" w:rsidRDefault="00FF1F1A" w:rsidP="00CD241D">
          <w:pPr>
            <w:ind w:firstLine="720"/>
            <w:jc w:val="both"/>
            <w:rPr>
              <w:rFonts w:cs="Times New Roman"/>
              <w:i/>
              <w:iCs/>
              <w:sz w:val="24"/>
              <w:szCs w:val="24"/>
              <w:lang w:val="en-ID"/>
            </w:rPr>
          </w:pPr>
          <w:r w:rsidRPr="00FF1F1A">
            <w:rPr>
              <w:rFonts w:cs="Times New Roman"/>
              <w:i/>
              <w:iCs/>
              <w:sz w:val="24"/>
              <w:szCs w:val="24"/>
              <w:lang w:val="en-ID"/>
            </w:rPr>
            <w:t>In the current digital era, the use of information technology and social media has significantly changed the way marketing is conducted. One of the strategies that has become increasingly popular among micro, small, and medium enterprises (MSMEs) is Social Media Marketing (SMM). This strategy utilizes social media platforms such as Instagram, Facebook, TikTok, and others to promote products or services in a more efficient and affordable manner. For MSMEs in the culinary sector, SMM not only functions to increase visibility but also serves as an effective tool to boost sales and revenue. This research focuses on one MSME in Pemalang Regency, namely Coffee Shop Pikaco. The study is guided by two research questions: 1) How is the Social Media Marketing strategy implemented in the development of Coffee Shop Pikaco? and 2) What are the challenges and benefits of implementing SMM for this business?</w:t>
          </w:r>
        </w:p>
        <w:p w14:paraId="3467AFD5" w14:textId="77777777" w:rsidR="008A47DC" w:rsidRDefault="00FF1F1A" w:rsidP="00CD241D">
          <w:pPr>
            <w:ind w:firstLine="720"/>
            <w:jc w:val="both"/>
            <w:rPr>
              <w:rFonts w:cs="Times New Roman"/>
              <w:i/>
              <w:iCs/>
              <w:sz w:val="24"/>
              <w:szCs w:val="24"/>
              <w:lang w:val="en-ID"/>
            </w:rPr>
          </w:pPr>
          <w:r w:rsidRPr="00FF1F1A">
            <w:rPr>
              <w:rFonts w:cs="Times New Roman"/>
              <w:i/>
              <w:iCs/>
              <w:sz w:val="24"/>
              <w:szCs w:val="24"/>
              <w:lang w:val="en-ID"/>
            </w:rPr>
            <w:t>To address these issues, the research uses a qualitative approach, which provides facts and data regarding the implementation of Social Media Marketing at Coffee Shop Pikaco. Data collection techniques include interviews, documentation, and observation. The data analysis techniques consist of data reduction, data presentation, and drawing conclusions. The theoretical frameworks used are Gunelius’ theory on key elements of social media marketing and Philip Kotler's theory of the marketing mix.</w:t>
          </w:r>
          <w:r w:rsidR="00CD241D">
            <w:rPr>
              <w:rFonts w:cs="Times New Roman"/>
              <w:i/>
              <w:iCs/>
              <w:sz w:val="24"/>
              <w:szCs w:val="24"/>
              <w:lang w:val="en-ID"/>
            </w:rPr>
            <w:t xml:space="preserve"> </w:t>
          </w:r>
        </w:p>
        <w:p w14:paraId="41C2F84F" w14:textId="37C24F44" w:rsidR="00FF1F1A" w:rsidRPr="00FF1F1A" w:rsidRDefault="00FF1F1A" w:rsidP="00CD241D">
          <w:pPr>
            <w:ind w:firstLine="720"/>
            <w:jc w:val="both"/>
            <w:rPr>
              <w:rFonts w:cs="Times New Roman"/>
              <w:i/>
              <w:iCs/>
              <w:sz w:val="24"/>
              <w:szCs w:val="24"/>
              <w:lang w:val="en-ID"/>
            </w:rPr>
          </w:pPr>
          <w:r w:rsidRPr="00FF1F1A">
            <w:rPr>
              <w:rFonts w:cs="Times New Roman"/>
              <w:i/>
              <w:iCs/>
              <w:sz w:val="24"/>
              <w:szCs w:val="24"/>
              <w:lang w:val="en-ID"/>
            </w:rPr>
            <w:t>The findings indicate that Coffee Shop Pikaco has successfully leveraged digital marketing through Instagram as its main communication strategy, with a focus on creating engaging content and building strong relationships with customers. Quick responses to interactions on social media are key to strengthening customer loyalty and increasing support for the brand. Despite using only Instagram, this strategy has proven effective in increasing sales due to Instagram’s wide reach and two-way communication features. The main challenge faced is the difficulty in measuring the conversion between digital promotions and offline sales in the store. Nevertheless, the benefits of digital marketing through Instagram are evident in the increased visits to the profile, the delivery of promotions, and the introduction of new products. Instagram also allows Pikaco to interact with customers without relying on a physical location, as well as to monitor market trends and better understand customer needs. Overall, digital marketing through Instagram has helped Pikaco build a more effective marketing strategy and strengthen its positive image in the eyes of customers.</w:t>
          </w:r>
        </w:p>
        <w:p w14:paraId="6FBCC923" w14:textId="3FDFCB5D" w:rsidR="00FF1F1A" w:rsidRDefault="00FF1F1A" w:rsidP="00CD241D">
          <w:pPr>
            <w:rPr>
              <w:rFonts w:cs="Times New Roman"/>
              <w:i/>
              <w:iCs/>
              <w:sz w:val="24"/>
              <w:szCs w:val="24"/>
              <w:lang w:val="en-ID"/>
            </w:rPr>
          </w:pPr>
          <w:r w:rsidRPr="00FF1F1A">
            <w:rPr>
              <w:rFonts w:cs="Times New Roman"/>
              <w:i/>
              <w:iCs/>
              <w:sz w:val="24"/>
              <w:szCs w:val="24"/>
              <w:lang w:val="en-ID"/>
            </w:rPr>
            <w:t>Keywords: Social Media Marketing, Marketing Strategy, MSME</w:t>
          </w:r>
          <w:r>
            <w:rPr>
              <w:rFonts w:cs="Times New Roman"/>
              <w:i/>
              <w:iCs/>
              <w:sz w:val="24"/>
              <w:szCs w:val="24"/>
              <w:lang w:val="en-ID"/>
            </w:rPr>
            <w:t>s</w:t>
          </w:r>
        </w:p>
        <w:p w14:paraId="6AE8F57E" w14:textId="77777777" w:rsidR="00CD241D" w:rsidRDefault="00CD241D" w:rsidP="00CD241D">
          <w:pPr>
            <w:rPr>
              <w:rFonts w:cs="Times New Roman"/>
              <w:i/>
              <w:iCs/>
              <w:sz w:val="24"/>
              <w:szCs w:val="24"/>
              <w:lang w:val="en-ID"/>
            </w:rPr>
          </w:pPr>
        </w:p>
        <w:p w14:paraId="68F96DF2" w14:textId="77777777" w:rsidR="00CD241D" w:rsidRDefault="00CD241D" w:rsidP="00CD241D">
          <w:pPr>
            <w:rPr>
              <w:rFonts w:cs="Times New Roman"/>
              <w:i/>
              <w:iCs/>
              <w:sz w:val="24"/>
              <w:szCs w:val="24"/>
              <w:lang w:val="en-ID"/>
            </w:rPr>
          </w:pPr>
        </w:p>
        <w:p w14:paraId="7A6887F8" w14:textId="77777777" w:rsidR="00CD241D" w:rsidRDefault="00CD241D" w:rsidP="00CD241D">
          <w:pPr>
            <w:rPr>
              <w:rFonts w:cs="Times New Roman"/>
              <w:i/>
              <w:iCs/>
              <w:sz w:val="24"/>
              <w:szCs w:val="24"/>
              <w:lang w:val="en-ID"/>
            </w:rPr>
          </w:pPr>
        </w:p>
        <w:p w14:paraId="6AC444D8" w14:textId="77777777" w:rsidR="00CD241D" w:rsidRDefault="00CD241D" w:rsidP="00CD241D">
          <w:pPr>
            <w:rPr>
              <w:rFonts w:cs="Times New Roman"/>
              <w:i/>
              <w:iCs/>
              <w:sz w:val="24"/>
              <w:szCs w:val="24"/>
              <w:lang w:val="en-ID"/>
            </w:rPr>
          </w:pPr>
        </w:p>
        <w:p w14:paraId="3CFEA4B4" w14:textId="77777777" w:rsidR="00CD241D" w:rsidRDefault="00CD241D" w:rsidP="00CD241D">
          <w:pPr>
            <w:rPr>
              <w:rFonts w:cs="Times New Roman"/>
              <w:i/>
              <w:iCs/>
              <w:sz w:val="24"/>
              <w:szCs w:val="24"/>
              <w:lang w:val="en-ID"/>
            </w:rPr>
          </w:pPr>
        </w:p>
        <w:p w14:paraId="33EE29FD" w14:textId="77777777" w:rsidR="00CD241D" w:rsidRDefault="00CD241D" w:rsidP="00CD241D">
          <w:pPr>
            <w:rPr>
              <w:rFonts w:cs="Times New Roman"/>
              <w:i/>
              <w:iCs/>
              <w:sz w:val="24"/>
              <w:szCs w:val="24"/>
              <w:lang w:val="en-ID"/>
            </w:rPr>
          </w:pPr>
        </w:p>
        <w:p w14:paraId="23A63F16" w14:textId="77777777" w:rsidR="00CD241D" w:rsidRDefault="00CD241D" w:rsidP="00CD241D">
          <w:pPr>
            <w:rPr>
              <w:rFonts w:cs="Times New Roman"/>
              <w:i/>
              <w:iCs/>
              <w:sz w:val="24"/>
              <w:szCs w:val="24"/>
              <w:lang w:val="en-ID"/>
            </w:rPr>
          </w:pPr>
        </w:p>
        <w:p w14:paraId="39C43A98" w14:textId="77777777" w:rsidR="00CD241D" w:rsidRPr="00FF1F1A" w:rsidRDefault="00CD241D" w:rsidP="00CD241D">
          <w:pPr>
            <w:rPr>
              <w:rFonts w:cs="Times New Roman"/>
              <w:i/>
              <w:iCs/>
              <w:sz w:val="24"/>
              <w:szCs w:val="24"/>
              <w:lang w:val="en-ID"/>
            </w:rPr>
          </w:pPr>
        </w:p>
        <w:p w14:paraId="05691B8B" w14:textId="18C83CD7" w:rsidR="00FF1F1A" w:rsidRPr="00AB5866" w:rsidRDefault="00FF1F1A" w:rsidP="009B0678">
          <w:pPr>
            <w:pStyle w:val="Heading1"/>
            <w:numPr>
              <w:ilvl w:val="0"/>
              <w:numId w:val="0"/>
            </w:numPr>
            <w:rPr>
              <w:rFonts w:cs="Times New Roman"/>
              <w:bCs/>
              <w:szCs w:val="24"/>
            </w:rPr>
          </w:pPr>
          <w:bookmarkStart w:id="9" w:name="_Toc185716948"/>
          <w:r>
            <w:lastRenderedPageBreak/>
            <w:t>KATA PENGANTAR</w:t>
          </w:r>
          <w:bookmarkEnd w:id="9"/>
        </w:p>
        <w:p w14:paraId="434E8601" w14:textId="77777777" w:rsidR="00FF1F1A" w:rsidRPr="008600BE" w:rsidRDefault="00FF1F1A" w:rsidP="00EE7A9B">
          <w:pPr>
            <w:spacing w:line="360" w:lineRule="auto"/>
            <w:jc w:val="both"/>
            <w:rPr>
              <w:rFonts w:cs="Times New Roman"/>
              <w:i/>
              <w:iCs/>
              <w:sz w:val="24"/>
              <w:szCs w:val="24"/>
              <w:lang w:val="it-IT"/>
            </w:rPr>
          </w:pPr>
          <w:r w:rsidRPr="008600BE">
            <w:rPr>
              <w:rFonts w:cs="Times New Roman"/>
              <w:i/>
              <w:iCs/>
              <w:sz w:val="24"/>
              <w:szCs w:val="24"/>
              <w:lang w:val="it-IT"/>
            </w:rPr>
            <w:t>Assalamu'alaikum Wr. Wb.</w:t>
          </w:r>
        </w:p>
        <w:p w14:paraId="1ED4633B" w14:textId="77777777" w:rsidR="008E7FF6" w:rsidRPr="008600BE" w:rsidRDefault="00FF1F1A" w:rsidP="00512A9F">
          <w:pPr>
            <w:spacing w:line="360" w:lineRule="auto"/>
            <w:ind w:firstLine="720"/>
            <w:jc w:val="both"/>
            <w:rPr>
              <w:rFonts w:cs="Times New Roman"/>
              <w:sz w:val="24"/>
              <w:szCs w:val="24"/>
              <w:lang w:val="it-IT"/>
            </w:rPr>
          </w:pPr>
          <w:r w:rsidRPr="008600BE">
            <w:rPr>
              <w:rFonts w:cs="Times New Roman"/>
              <w:sz w:val="24"/>
              <w:szCs w:val="24"/>
              <w:lang w:val="it-IT"/>
            </w:rPr>
            <w:t>Segala puji dan syukur kami haturkan kepada Allah SWT atas segala rahmat dan hidayah-Nya yang telah diberikan. Shalawat serta salam semoga selalu tercurah kepada Nabi Muhammad SAW, agar kita senantiasa mendapatkan keberkahan dan dapat mengikuti jejak beliau hingga akhir zaman.</w:t>
          </w:r>
          <w:r w:rsidR="00512A9F" w:rsidRPr="008600BE">
            <w:rPr>
              <w:rFonts w:cs="Times New Roman"/>
              <w:sz w:val="24"/>
              <w:szCs w:val="24"/>
              <w:lang w:val="it-IT"/>
            </w:rPr>
            <w:t xml:space="preserve"> </w:t>
          </w:r>
        </w:p>
        <w:p w14:paraId="2C524883" w14:textId="0215F39A" w:rsidR="00FF1F1A" w:rsidRPr="008600BE" w:rsidRDefault="008E7FF6" w:rsidP="00512A9F">
          <w:pPr>
            <w:spacing w:line="360" w:lineRule="auto"/>
            <w:ind w:firstLine="720"/>
            <w:jc w:val="both"/>
            <w:rPr>
              <w:rFonts w:cs="Times New Roman"/>
              <w:sz w:val="24"/>
              <w:szCs w:val="24"/>
              <w:lang w:val="it-IT"/>
            </w:rPr>
          </w:pPr>
          <w:r w:rsidRPr="008600BE">
            <w:rPr>
              <w:rFonts w:cs="Times New Roman"/>
              <w:sz w:val="24"/>
              <w:szCs w:val="24"/>
              <w:lang w:val="it-IT"/>
            </w:rPr>
            <w:t xml:space="preserve">Atas </w:t>
          </w:r>
          <w:r w:rsidR="00FF1F1A" w:rsidRPr="008600BE">
            <w:rPr>
              <w:rFonts w:cs="Times New Roman"/>
              <w:sz w:val="24"/>
              <w:szCs w:val="24"/>
              <w:lang w:val="it-IT"/>
            </w:rPr>
            <w:t xml:space="preserve">rahmat dan karunia-Nya, penulisan skripsi ini dapat diselesaikan sebagai salah satu syarat untuk memperoleh gelar Sarjana (S1) Manajemen. Adapun judul skripsi ini adalah </w:t>
          </w:r>
          <w:r w:rsidR="00FF1F1A" w:rsidRPr="008600BE">
            <w:rPr>
              <w:rFonts w:cs="Times New Roman"/>
              <w:b/>
              <w:bCs/>
              <w:sz w:val="24"/>
              <w:szCs w:val="24"/>
              <w:lang w:val="it-IT"/>
            </w:rPr>
            <w:t xml:space="preserve">“Implementasi </w:t>
          </w:r>
          <w:r w:rsidR="00FF1F1A" w:rsidRPr="008600BE">
            <w:rPr>
              <w:rFonts w:cs="Times New Roman"/>
              <w:b/>
              <w:bCs/>
              <w:i/>
              <w:iCs/>
              <w:sz w:val="24"/>
              <w:szCs w:val="24"/>
              <w:lang w:val="it-IT"/>
            </w:rPr>
            <w:t>Social Media Marketing</w:t>
          </w:r>
          <w:r w:rsidR="00FF1F1A" w:rsidRPr="008600BE">
            <w:rPr>
              <w:rFonts w:cs="Times New Roman"/>
              <w:b/>
              <w:bCs/>
              <w:sz w:val="24"/>
              <w:szCs w:val="24"/>
              <w:lang w:val="it-IT"/>
            </w:rPr>
            <w:t xml:space="preserve"> Sebagai Strategi Pemasaran Untuk Meningkatkan Pendapatan UMKM Bidang Kuliner Di Kabupaten Pemalang (Studi Kasus </w:t>
          </w:r>
          <w:r w:rsidR="00FF1F1A" w:rsidRPr="008600BE">
            <w:rPr>
              <w:rFonts w:cs="Times New Roman"/>
              <w:b/>
              <w:bCs/>
              <w:i/>
              <w:iCs/>
              <w:sz w:val="24"/>
              <w:szCs w:val="24"/>
              <w:lang w:val="it-IT"/>
            </w:rPr>
            <w:t>Coffe Shop</w:t>
          </w:r>
          <w:r w:rsidR="00FF1F1A" w:rsidRPr="008600BE">
            <w:rPr>
              <w:rFonts w:cs="Times New Roman"/>
              <w:b/>
              <w:bCs/>
              <w:sz w:val="24"/>
              <w:szCs w:val="24"/>
              <w:lang w:val="it-IT"/>
            </w:rPr>
            <w:t xml:space="preserve"> Pikaco)”.</w:t>
          </w:r>
        </w:p>
        <w:p w14:paraId="25797237" w14:textId="77777777" w:rsidR="00EE7A9B" w:rsidRPr="00512A9F" w:rsidRDefault="00F368EC" w:rsidP="00AB5866">
          <w:pPr>
            <w:spacing w:line="360" w:lineRule="auto"/>
            <w:ind w:firstLine="720"/>
            <w:jc w:val="both"/>
            <w:rPr>
              <w:rFonts w:cs="Times New Roman"/>
              <w:sz w:val="24"/>
              <w:szCs w:val="24"/>
            </w:rPr>
          </w:pPr>
          <w:r w:rsidRPr="00512A9F">
            <w:rPr>
              <w:rFonts w:cs="Times New Roman"/>
              <w:sz w:val="24"/>
              <w:szCs w:val="24"/>
            </w:rPr>
            <w:t xml:space="preserve">Penelitian ini tidak lepas dari berbagai pihak yang telah memberikan dukungan moril maupun materiil. Dengan penuh kerendahan hati, peneliti mengucapkan terimakasih kepada : </w:t>
          </w:r>
        </w:p>
        <w:p w14:paraId="745FB349" w14:textId="66445752" w:rsidR="00F368EC" w:rsidRPr="00512A9F"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 xml:space="preserve">Prof. Dr. Nizar, M.Ag., Rektor Universitas Islam Negeri Walisongo Semarang. </w:t>
          </w:r>
        </w:p>
        <w:p w14:paraId="0FA9354A" w14:textId="696A5781" w:rsidR="00F368EC" w:rsidRPr="00512A9F"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 xml:space="preserve">Dr. H. Nur Fatoni M.Ag., selaku Dekan Fakultas Ekonomi dan Bisnis Islam Universitas Islam Negeri Walisongo. </w:t>
          </w:r>
        </w:p>
        <w:p w14:paraId="5D5FC86D" w14:textId="58DC553C" w:rsidR="00FF1F1A" w:rsidRPr="00512A9F"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Fajar Adhitya, S.Pd., M.M., selaku Ketua Program Studi S1 Manajemen Fakultas Ekonomi dan Bisnis Islam Universitas Islam Negeri Walisongo yang senantiasa memberikan arahan serta bimbingan selama proses perkuliahan.</w:t>
          </w:r>
        </w:p>
        <w:p w14:paraId="0BA6F139" w14:textId="6309C450" w:rsidR="00F368EC" w:rsidRPr="00512A9F"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 xml:space="preserve">Dr. H. Khoirul Anwar, M.Ag., selaku dosen pembimbing 1 dan </w:t>
          </w:r>
          <w:r w:rsidRPr="00F328F8">
            <w:rPr>
              <w:rFonts w:cs="Times New Roman"/>
              <w:sz w:val="24"/>
              <w:szCs w:val="24"/>
            </w:rPr>
            <w:t xml:space="preserve">Dr. Nurudin, S.E., M.M.., selaku dosen pembimbing II </w:t>
          </w:r>
          <w:r w:rsidRPr="00512A9F">
            <w:rPr>
              <w:rFonts w:cs="Times New Roman"/>
              <w:sz w:val="24"/>
              <w:szCs w:val="24"/>
            </w:rPr>
            <w:t>yang dengan penuh ketulusan dan keikhlasan dalam memberikan pengarahan dan bimbingan selama penyusunan skripsi ini.</w:t>
          </w:r>
        </w:p>
        <w:p w14:paraId="15ED30B6" w14:textId="08BD2EA5" w:rsidR="00F368EC" w:rsidRPr="00512A9F"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Dr. H. Muhammad Saifullah, M.Ag., selaku wali dosen, yang senantisa memberikan arahan, bimbingan, dorongan, dan motivasi selama proses perkuliahan di UIN Walisongo.</w:t>
          </w:r>
        </w:p>
        <w:p w14:paraId="2A32B1A5" w14:textId="77777777" w:rsidR="008E7FF6" w:rsidRDefault="00F368EC" w:rsidP="003630FA">
          <w:pPr>
            <w:pStyle w:val="ListParagraph"/>
            <w:numPr>
              <w:ilvl w:val="3"/>
              <w:numId w:val="39"/>
            </w:numPr>
            <w:spacing w:line="360" w:lineRule="auto"/>
            <w:ind w:left="720"/>
            <w:jc w:val="both"/>
            <w:rPr>
              <w:rFonts w:cs="Times New Roman"/>
              <w:sz w:val="24"/>
              <w:szCs w:val="24"/>
            </w:rPr>
          </w:pPr>
          <w:r w:rsidRPr="00512A9F">
            <w:rPr>
              <w:rFonts w:cs="Times New Roman"/>
              <w:sz w:val="24"/>
              <w:szCs w:val="24"/>
            </w:rPr>
            <w:t>Segenap dosen dan tenaga kependidikan serta civitas Fakultas Ekonomi dan Bisnis Islam Universitas Islam Negeri Walisongo yang telah membantu dan memberikan ilmu bagi peneliti.</w:t>
          </w:r>
        </w:p>
        <w:p w14:paraId="1F17279E" w14:textId="77777777" w:rsidR="001B7198" w:rsidRPr="001B7198" w:rsidRDefault="001B7198" w:rsidP="001B7198">
          <w:pPr>
            <w:spacing w:line="360" w:lineRule="auto"/>
            <w:jc w:val="both"/>
            <w:rPr>
              <w:rFonts w:cs="Times New Roman"/>
              <w:sz w:val="24"/>
              <w:szCs w:val="24"/>
            </w:rPr>
          </w:pPr>
        </w:p>
        <w:p w14:paraId="7A1E93EC" w14:textId="3E75FD2A" w:rsidR="008E7FF6" w:rsidRPr="001B7198" w:rsidRDefault="008E7FF6" w:rsidP="003630FA">
          <w:pPr>
            <w:pStyle w:val="ListParagraph"/>
            <w:numPr>
              <w:ilvl w:val="3"/>
              <w:numId w:val="39"/>
            </w:numPr>
            <w:spacing w:line="360" w:lineRule="auto"/>
            <w:ind w:left="720"/>
            <w:jc w:val="both"/>
            <w:rPr>
              <w:rFonts w:cs="Times New Roman"/>
              <w:sz w:val="24"/>
              <w:szCs w:val="24"/>
            </w:rPr>
          </w:pPr>
          <w:r w:rsidRPr="008E7FF6">
            <w:rPr>
              <w:sz w:val="24"/>
              <w:szCs w:val="24"/>
            </w:rPr>
            <w:lastRenderedPageBreak/>
            <w:t>Seluruh pihak yang tidak dapat disebutkan satu per satu oleh peneliti, yang telah memberikan bantuan dalam penyusunan skripsi ini, sangat dihargai.</w:t>
          </w:r>
        </w:p>
        <w:p w14:paraId="7AFB8900" w14:textId="243859EE" w:rsidR="00F368EC" w:rsidRPr="00512A9F" w:rsidRDefault="00F368EC" w:rsidP="00AB5866">
          <w:pPr>
            <w:spacing w:line="360" w:lineRule="auto"/>
            <w:ind w:firstLine="720"/>
            <w:jc w:val="both"/>
            <w:rPr>
              <w:rFonts w:cs="Times New Roman"/>
              <w:sz w:val="24"/>
              <w:szCs w:val="24"/>
            </w:rPr>
          </w:pPr>
          <w:r w:rsidRPr="00512A9F">
            <w:rPr>
              <w:rFonts w:cs="Times New Roman"/>
              <w:sz w:val="24"/>
              <w:szCs w:val="24"/>
            </w:rPr>
            <w:t>Terimakasi atas bantuan dan dukungan yang telah diberikan. Apabila terdapat kritik dan saran yang membangun dan perbaikan selanjutnya, akan peneliti terima dengan senang hati. Peneliti menyadari bahwa skripsi ini masih terdapat beberapa kekurangan dikarenakan keterbatasan peneliti. Semoga skripsi ini dapat bermanfaat bagi pembaca dan dapat dijadikan sebagai bahan pembelajaran dalam penelitian selanjutnya.</w:t>
          </w:r>
        </w:p>
        <w:p w14:paraId="3400A104" w14:textId="422CAAFB" w:rsidR="00911C4F" w:rsidRPr="00237F17" w:rsidRDefault="00F368EC" w:rsidP="00237F17">
          <w:pPr>
            <w:spacing w:line="360" w:lineRule="auto"/>
            <w:ind w:firstLine="720"/>
            <w:jc w:val="both"/>
            <w:rPr>
              <w:rFonts w:cs="Times New Roman"/>
              <w:i/>
              <w:iCs/>
              <w:sz w:val="24"/>
              <w:szCs w:val="24"/>
              <w:lang w:val="en-ID"/>
            </w:rPr>
          </w:pPr>
          <w:r w:rsidRPr="00512A9F">
            <w:rPr>
              <w:rFonts w:cs="Times New Roman"/>
              <w:i/>
              <w:iCs/>
              <w:sz w:val="24"/>
              <w:szCs w:val="24"/>
            </w:rPr>
            <w:t>Wassalamu’alaikum Wr. Wb.</w:t>
          </w:r>
        </w:p>
        <w:tbl>
          <w:tblPr>
            <w:tblStyle w:val="TableGrid"/>
            <w:tblW w:w="0" w:type="auto"/>
            <w:tblInd w:w="59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tblGrid>
          <w:tr w:rsidR="001A6AFD" w14:paraId="58098E88" w14:textId="77777777" w:rsidTr="000B5FFE">
            <w:tc>
              <w:tcPr>
                <w:tcW w:w="3068" w:type="dxa"/>
              </w:tcPr>
              <w:p w14:paraId="60C6AD5A" w14:textId="46A8380C" w:rsidR="00AE72D5" w:rsidRDefault="00237F17" w:rsidP="00AE72D5">
                <w:pPr>
                  <w:rPr>
                    <w:rFonts w:cs="Times New Roman"/>
                    <w:sz w:val="24"/>
                    <w:szCs w:val="24"/>
                    <w:lang w:val="en-ID"/>
                  </w:rPr>
                </w:pPr>
                <w:r w:rsidRPr="00512A9F">
                  <w:rPr>
                    <w:rFonts w:cs="Times New Roman"/>
                    <w:sz w:val="24"/>
                    <w:szCs w:val="24"/>
                    <w:lang w:val="en-ID"/>
                  </w:rPr>
                  <w:t>Semarang,</w:t>
                </w:r>
                <w:r>
                  <w:rPr>
                    <w:rFonts w:cs="Times New Roman"/>
                    <w:sz w:val="24"/>
                    <w:szCs w:val="24"/>
                    <w:lang w:val="en-ID"/>
                  </w:rPr>
                  <w:t>09 Desember 2024</w:t>
                </w:r>
              </w:p>
              <w:p w14:paraId="3E7B0E88" w14:textId="77777777" w:rsidR="00237F17" w:rsidRDefault="00237F17" w:rsidP="00AE72D5">
                <w:pPr>
                  <w:rPr>
                    <w:rFonts w:cs="Times New Roman"/>
                    <w:sz w:val="24"/>
                    <w:szCs w:val="24"/>
                    <w:lang w:val="en-ID"/>
                  </w:rPr>
                </w:pPr>
              </w:p>
              <w:p w14:paraId="155D9513" w14:textId="77777777" w:rsidR="00237F17" w:rsidRDefault="00237F17" w:rsidP="00AE72D5">
                <w:pPr>
                  <w:rPr>
                    <w:lang w:val="en-US"/>
                  </w:rPr>
                </w:pPr>
              </w:p>
              <w:p w14:paraId="491F7CF5" w14:textId="2F54BC40" w:rsidR="001A6AFD" w:rsidRPr="00AE72D5" w:rsidRDefault="00AE72D5" w:rsidP="00237F17">
                <w:pPr>
                  <w:jc w:val="center"/>
                  <w:rPr>
                    <w:lang w:val="en-US"/>
                  </w:rPr>
                </w:pPr>
                <w:r>
                  <w:rPr>
                    <w:lang w:val="en-US"/>
                  </w:rPr>
                  <w:t>Peneliti</w:t>
                </w:r>
              </w:p>
            </w:tc>
          </w:tr>
          <w:tr w:rsidR="001A6AFD" w14:paraId="083DA1A7" w14:textId="77777777" w:rsidTr="000B5FFE">
            <w:trPr>
              <w:trHeight w:val="952"/>
            </w:trPr>
            <w:tc>
              <w:tcPr>
                <w:tcW w:w="3068" w:type="dxa"/>
              </w:tcPr>
              <w:p w14:paraId="01ADEBD9" w14:textId="5D3BC7D2" w:rsidR="001A6AFD" w:rsidRDefault="00664DCB" w:rsidP="00664DCB">
                <w:pPr>
                  <w:spacing w:line="360" w:lineRule="auto"/>
                  <w:jc w:val="center"/>
                  <w:rPr>
                    <w:sz w:val="24"/>
                    <w:szCs w:val="24"/>
                    <w:lang w:val="en-US"/>
                  </w:rPr>
                </w:pPr>
                <w:r>
                  <w:rPr>
                    <w:noProof/>
                    <w:sz w:val="24"/>
                    <w:szCs w:val="24"/>
                    <w:lang w:val="en-US"/>
                  </w:rPr>
                  <w:drawing>
                    <wp:inline distT="0" distB="0" distL="0" distR="0" wp14:anchorId="596D9AA7" wp14:editId="128FFA9A">
                      <wp:extent cx="1133475" cy="949020"/>
                      <wp:effectExtent l="0" t="0" r="0" b="3810"/>
                      <wp:docPr id="12546323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632371" name="Picture 125463237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64554" cy="975041"/>
                              </a:xfrm>
                              <a:prstGeom prst="rect">
                                <a:avLst/>
                              </a:prstGeom>
                            </pic:spPr>
                          </pic:pic>
                        </a:graphicData>
                      </a:graphic>
                    </wp:inline>
                  </w:drawing>
                </w:r>
              </w:p>
            </w:tc>
          </w:tr>
          <w:tr w:rsidR="001A6AFD" w14:paraId="52494069" w14:textId="77777777" w:rsidTr="000B5FFE">
            <w:tc>
              <w:tcPr>
                <w:tcW w:w="3068" w:type="dxa"/>
              </w:tcPr>
              <w:p w14:paraId="3F6F3187" w14:textId="77777777" w:rsidR="001A6AFD" w:rsidRDefault="001A6AFD" w:rsidP="00237F17">
                <w:pPr>
                  <w:jc w:val="center"/>
                  <w:rPr>
                    <w:sz w:val="24"/>
                    <w:szCs w:val="24"/>
                  </w:rPr>
                </w:pPr>
                <w:r>
                  <w:rPr>
                    <w:sz w:val="24"/>
                    <w:szCs w:val="24"/>
                  </w:rPr>
                  <w:t>Puput Maulidatul Nabila</w:t>
                </w:r>
              </w:p>
              <w:p w14:paraId="27CBD8CF" w14:textId="77777777" w:rsidR="001A6AFD" w:rsidRPr="005427C8" w:rsidRDefault="001A6AFD" w:rsidP="000B5FFE">
                <w:pPr>
                  <w:jc w:val="center"/>
                </w:pPr>
                <w:r w:rsidRPr="00481670">
                  <w:rPr>
                    <w:sz w:val="24"/>
                    <w:szCs w:val="24"/>
                  </w:rPr>
                  <w:t>N</w:t>
                </w:r>
                <w:r>
                  <w:rPr>
                    <w:sz w:val="24"/>
                    <w:szCs w:val="24"/>
                    <w:lang w:val="en-US"/>
                  </w:rPr>
                  <w:t xml:space="preserve">IM. </w:t>
                </w:r>
                <w:r w:rsidRPr="000F7BB7">
                  <w:t>2005056075</w:t>
                </w:r>
              </w:p>
            </w:tc>
          </w:tr>
        </w:tbl>
        <w:p w14:paraId="056D8B70" w14:textId="77777777" w:rsidR="00911C4F" w:rsidRDefault="00911C4F" w:rsidP="00911C4F">
          <w:pPr>
            <w:spacing w:line="259" w:lineRule="auto"/>
            <w:rPr>
              <w:szCs w:val="24"/>
            </w:rPr>
          </w:pPr>
        </w:p>
        <w:p w14:paraId="2BAD191F" w14:textId="77777777" w:rsidR="00911C4F" w:rsidRDefault="00911C4F" w:rsidP="00911C4F">
          <w:pPr>
            <w:spacing w:line="259" w:lineRule="auto"/>
            <w:rPr>
              <w:szCs w:val="24"/>
            </w:rPr>
          </w:pPr>
        </w:p>
        <w:p w14:paraId="4652FEBD" w14:textId="77777777" w:rsidR="00911C4F" w:rsidRDefault="00911C4F">
          <w:pPr>
            <w:spacing w:line="259" w:lineRule="auto"/>
            <w:rPr>
              <w:szCs w:val="24"/>
            </w:rPr>
          </w:pPr>
          <w:r>
            <w:rPr>
              <w:szCs w:val="24"/>
            </w:rPr>
            <w:br w:type="page"/>
          </w:r>
        </w:p>
        <w:p w14:paraId="5820986C" w14:textId="2AA99201" w:rsidR="00090418" w:rsidRPr="00911C4F" w:rsidRDefault="00090418" w:rsidP="00911C4F">
          <w:pPr>
            <w:pStyle w:val="Heading1"/>
            <w:numPr>
              <w:ilvl w:val="0"/>
              <w:numId w:val="0"/>
            </w:numPr>
            <w:ind w:left="360" w:hanging="360"/>
          </w:pPr>
          <w:bookmarkStart w:id="10" w:name="_Toc185716949"/>
          <w:r w:rsidRPr="00851D9C">
            <w:lastRenderedPageBreak/>
            <w:t>DAFTAR ISI</w:t>
          </w:r>
        </w:p>
      </w:sdtContent>
    </w:sdt>
    <w:bookmarkEnd w:id="10" w:displacedByCustomXml="prev"/>
    <w:sdt>
      <w:sdtPr>
        <w:id w:val="-610584665"/>
        <w:docPartObj>
          <w:docPartGallery w:val="Table of Contents"/>
          <w:docPartUnique/>
        </w:docPartObj>
      </w:sdtPr>
      <w:sdtEndPr>
        <w:rPr>
          <w:rFonts w:cs="Times New Roman"/>
          <w:b/>
          <w:bCs/>
          <w:noProof/>
          <w:sz w:val="24"/>
          <w:szCs w:val="24"/>
        </w:rPr>
      </w:sdtEndPr>
      <w:sdtContent>
        <w:p w14:paraId="28543116" w14:textId="730695C5" w:rsidR="006B1CA9" w:rsidRPr="00C13F15" w:rsidRDefault="003838C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r w:rsidRPr="00C13F15">
            <w:rPr>
              <w:rFonts w:cs="Times New Roman"/>
              <w:sz w:val="24"/>
              <w:szCs w:val="24"/>
            </w:rPr>
            <w:fldChar w:fldCharType="begin"/>
          </w:r>
          <w:r w:rsidRPr="00C13F15">
            <w:rPr>
              <w:rFonts w:cs="Times New Roman"/>
              <w:sz w:val="24"/>
              <w:szCs w:val="24"/>
            </w:rPr>
            <w:instrText xml:space="preserve"> TOC \o "1-3" \h \z \u </w:instrText>
          </w:r>
          <w:r w:rsidRPr="00C13F15">
            <w:rPr>
              <w:rFonts w:cs="Times New Roman"/>
              <w:sz w:val="24"/>
              <w:szCs w:val="24"/>
            </w:rPr>
            <w:fldChar w:fldCharType="separate"/>
          </w:r>
          <w:hyperlink w:anchor="_Toc185716940" w:history="1">
            <w:r w:rsidR="006B1CA9" w:rsidRPr="00C13F15">
              <w:rPr>
                <w:rStyle w:val="Hyperlink"/>
                <w:b/>
                <w:bCs/>
                <w:noProof/>
                <w:sz w:val="24"/>
                <w:szCs w:val="24"/>
              </w:rPr>
              <w:t>PERSETUJUAN PEMBIMBING</w:t>
            </w:r>
            <w:r w:rsidR="006B1CA9" w:rsidRPr="00C13F15">
              <w:rPr>
                <w:b/>
                <w:bCs/>
                <w:noProof/>
                <w:webHidden/>
                <w:sz w:val="24"/>
                <w:szCs w:val="24"/>
              </w:rPr>
              <w:tab/>
            </w:r>
            <w:r w:rsidR="006B1CA9" w:rsidRPr="00C13F15">
              <w:rPr>
                <w:b/>
                <w:bCs/>
                <w:noProof/>
                <w:webHidden/>
                <w:sz w:val="24"/>
                <w:szCs w:val="24"/>
              </w:rPr>
              <w:fldChar w:fldCharType="begin"/>
            </w:r>
            <w:r w:rsidR="006B1CA9" w:rsidRPr="00C13F15">
              <w:rPr>
                <w:b/>
                <w:bCs/>
                <w:noProof/>
                <w:webHidden/>
                <w:sz w:val="24"/>
                <w:szCs w:val="24"/>
              </w:rPr>
              <w:instrText xml:space="preserve"> PAGEREF _Toc185716940 \h </w:instrText>
            </w:r>
            <w:r w:rsidR="006B1CA9" w:rsidRPr="00C13F15">
              <w:rPr>
                <w:b/>
                <w:bCs/>
                <w:noProof/>
                <w:webHidden/>
                <w:sz w:val="24"/>
                <w:szCs w:val="24"/>
              </w:rPr>
            </w:r>
            <w:r w:rsidR="006B1CA9" w:rsidRPr="00C13F15">
              <w:rPr>
                <w:b/>
                <w:bCs/>
                <w:noProof/>
                <w:webHidden/>
                <w:sz w:val="24"/>
                <w:szCs w:val="24"/>
              </w:rPr>
              <w:fldChar w:fldCharType="separate"/>
            </w:r>
            <w:r w:rsidR="00193BFD">
              <w:rPr>
                <w:b/>
                <w:bCs/>
                <w:noProof/>
                <w:webHidden/>
                <w:sz w:val="24"/>
                <w:szCs w:val="24"/>
              </w:rPr>
              <w:t>i</w:t>
            </w:r>
            <w:r w:rsidR="006B1CA9" w:rsidRPr="00C13F15">
              <w:rPr>
                <w:b/>
                <w:bCs/>
                <w:noProof/>
                <w:webHidden/>
                <w:sz w:val="24"/>
                <w:szCs w:val="24"/>
              </w:rPr>
              <w:fldChar w:fldCharType="end"/>
            </w:r>
          </w:hyperlink>
        </w:p>
        <w:p w14:paraId="40EBD83B" w14:textId="4AD549DD"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1" w:history="1">
            <w:r w:rsidRPr="00C13F15">
              <w:rPr>
                <w:rStyle w:val="Hyperlink"/>
                <w:b/>
                <w:bCs/>
                <w:noProof/>
                <w:sz w:val="24"/>
                <w:szCs w:val="24"/>
              </w:rPr>
              <w:t>LEMBAR PENGESAH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1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ii</w:t>
            </w:r>
            <w:r w:rsidRPr="00C13F15">
              <w:rPr>
                <w:b/>
                <w:bCs/>
                <w:noProof/>
                <w:webHidden/>
                <w:sz w:val="24"/>
                <w:szCs w:val="24"/>
              </w:rPr>
              <w:fldChar w:fldCharType="end"/>
            </w:r>
          </w:hyperlink>
        </w:p>
        <w:p w14:paraId="32D334F6" w14:textId="7DD5FBF3"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2" w:history="1">
            <w:r w:rsidRPr="00C13F15">
              <w:rPr>
                <w:rStyle w:val="Hyperlink"/>
                <w:b/>
                <w:bCs/>
                <w:noProof/>
                <w:sz w:val="24"/>
                <w:szCs w:val="24"/>
              </w:rPr>
              <w:t>MOTTO</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2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iii</w:t>
            </w:r>
            <w:r w:rsidRPr="00C13F15">
              <w:rPr>
                <w:b/>
                <w:bCs/>
                <w:noProof/>
                <w:webHidden/>
                <w:sz w:val="24"/>
                <w:szCs w:val="24"/>
              </w:rPr>
              <w:fldChar w:fldCharType="end"/>
            </w:r>
          </w:hyperlink>
        </w:p>
        <w:p w14:paraId="6BA39FED" w14:textId="5AAA7D43"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3" w:history="1">
            <w:r w:rsidRPr="00C13F15">
              <w:rPr>
                <w:rStyle w:val="Hyperlink"/>
                <w:b/>
                <w:bCs/>
                <w:noProof/>
                <w:sz w:val="24"/>
                <w:szCs w:val="24"/>
              </w:rPr>
              <w:t>PERSEMBAH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3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iv</w:t>
            </w:r>
            <w:r w:rsidRPr="00C13F15">
              <w:rPr>
                <w:b/>
                <w:bCs/>
                <w:noProof/>
                <w:webHidden/>
                <w:sz w:val="24"/>
                <w:szCs w:val="24"/>
              </w:rPr>
              <w:fldChar w:fldCharType="end"/>
            </w:r>
          </w:hyperlink>
        </w:p>
        <w:p w14:paraId="7F3B29C6" w14:textId="2ADA3E71"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4" w:history="1">
            <w:r w:rsidRPr="00C13F15">
              <w:rPr>
                <w:rStyle w:val="Hyperlink"/>
                <w:b/>
                <w:bCs/>
                <w:noProof/>
                <w:sz w:val="24"/>
                <w:szCs w:val="24"/>
              </w:rPr>
              <w:t>DEKLARASI</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4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v</w:t>
            </w:r>
            <w:r w:rsidRPr="00C13F15">
              <w:rPr>
                <w:b/>
                <w:bCs/>
                <w:noProof/>
                <w:webHidden/>
                <w:sz w:val="24"/>
                <w:szCs w:val="24"/>
              </w:rPr>
              <w:fldChar w:fldCharType="end"/>
            </w:r>
          </w:hyperlink>
        </w:p>
        <w:p w14:paraId="1BBE99AD" w14:textId="6755B80F"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5" w:history="1">
            <w:r w:rsidRPr="00C13F15">
              <w:rPr>
                <w:rStyle w:val="Hyperlink"/>
                <w:b/>
                <w:bCs/>
                <w:noProof/>
                <w:sz w:val="24"/>
                <w:szCs w:val="24"/>
              </w:rPr>
              <w:t>PEDOMAN TRANSLITERASI</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5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vi</w:t>
            </w:r>
            <w:r w:rsidRPr="00C13F15">
              <w:rPr>
                <w:b/>
                <w:bCs/>
                <w:noProof/>
                <w:webHidden/>
                <w:sz w:val="24"/>
                <w:szCs w:val="24"/>
              </w:rPr>
              <w:fldChar w:fldCharType="end"/>
            </w:r>
          </w:hyperlink>
        </w:p>
        <w:p w14:paraId="7A1A485A" w14:textId="63ED6D55"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6" w:history="1">
            <w:r w:rsidRPr="00C13F15">
              <w:rPr>
                <w:rStyle w:val="Hyperlink"/>
                <w:b/>
                <w:bCs/>
                <w:noProof/>
                <w:sz w:val="24"/>
                <w:szCs w:val="24"/>
              </w:rPr>
              <w:t>ABSTRAK</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6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ix</w:t>
            </w:r>
            <w:r w:rsidRPr="00C13F15">
              <w:rPr>
                <w:b/>
                <w:bCs/>
                <w:noProof/>
                <w:webHidden/>
                <w:sz w:val="24"/>
                <w:szCs w:val="24"/>
              </w:rPr>
              <w:fldChar w:fldCharType="end"/>
            </w:r>
          </w:hyperlink>
        </w:p>
        <w:p w14:paraId="5D56A1F9" w14:textId="54F1311B"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7" w:history="1">
            <w:r w:rsidRPr="00C13F15">
              <w:rPr>
                <w:rStyle w:val="Hyperlink"/>
                <w:b/>
                <w:bCs/>
                <w:i/>
                <w:iCs/>
                <w:noProof/>
                <w:sz w:val="24"/>
                <w:szCs w:val="24"/>
              </w:rPr>
              <w:t>ABSTRACT</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7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w:t>
            </w:r>
            <w:r w:rsidRPr="00C13F15">
              <w:rPr>
                <w:b/>
                <w:bCs/>
                <w:noProof/>
                <w:webHidden/>
                <w:sz w:val="24"/>
                <w:szCs w:val="24"/>
              </w:rPr>
              <w:fldChar w:fldCharType="end"/>
            </w:r>
          </w:hyperlink>
        </w:p>
        <w:p w14:paraId="5F90C245" w14:textId="444EF66A"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8" w:history="1">
            <w:r w:rsidRPr="00C13F15">
              <w:rPr>
                <w:rStyle w:val="Hyperlink"/>
                <w:b/>
                <w:bCs/>
                <w:noProof/>
                <w:sz w:val="24"/>
                <w:szCs w:val="24"/>
              </w:rPr>
              <w:t>KATA PENGANTAR</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8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i</w:t>
            </w:r>
            <w:r w:rsidRPr="00C13F15">
              <w:rPr>
                <w:b/>
                <w:bCs/>
                <w:noProof/>
                <w:webHidden/>
                <w:sz w:val="24"/>
                <w:szCs w:val="24"/>
              </w:rPr>
              <w:fldChar w:fldCharType="end"/>
            </w:r>
          </w:hyperlink>
        </w:p>
        <w:p w14:paraId="4F79B1B9" w14:textId="322EE190"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49" w:history="1">
            <w:r w:rsidRPr="00C13F15">
              <w:rPr>
                <w:rStyle w:val="Hyperlink"/>
                <w:b/>
                <w:bCs/>
                <w:noProof/>
                <w:sz w:val="24"/>
                <w:szCs w:val="24"/>
              </w:rPr>
              <w:t>DAFTAR ISI</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49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iii</w:t>
            </w:r>
            <w:r w:rsidRPr="00C13F15">
              <w:rPr>
                <w:b/>
                <w:bCs/>
                <w:noProof/>
                <w:webHidden/>
                <w:sz w:val="24"/>
                <w:szCs w:val="24"/>
              </w:rPr>
              <w:fldChar w:fldCharType="end"/>
            </w:r>
          </w:hyperlink>
        </w:p>
        <w:p w14:paraId="0AA3EC30" w14:textId="73057DA9"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50" w:history="1">
            <w:r w:rsidRPr="00C13F15">
              <w:rPr>
                <w:rStyle w:val="Hyperlink"/>
                <w:b/>
                <w:bCs/>
                <w:noProof/>
                <w:sz w:val="24"/>
                <w:szCs w:val="24"/>
                <w:lang w:val="en-US"/>
              </w:rPr>
              <w:t>DAFTAR TABEL</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50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v</w:t>
            </w:r>
            <w:r w:rsidRPr="00C13F15">
              <w:rPr>
                <w:b/>
                <w:bCs/>
                <w:noProof/>
                <w:webHidden/>
                <w:sz w:val="24"/>
                <w:szCs w:val="24"/>
              </w:rPr>
              <w:fldChar w:fldCharType="end"/>
            </w:r>
          </w:hyperlink>
        </w:p>
        <w:p w14:paraId="4DA8A914" w14:textId="43DB1AB7"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51" w:history="1">
            <w:r w:rsidRPr="00C13F15">
              <w:rPr>
                <w:rStyle w:val="Hyperlink"/>
                <w:b/>
                <w:bCs/>
                <w:noProof/>
                <w:sz w:val="24"/>
                <w:szCs w:val="24"/>
                <w:lang w:val="en-US"/>
              </w:rPr>
              <w:t>DAFTAR GAMBAR</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51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vi</w:t>
            </w:r>
            <w:r w:rsidRPr="00C13F15">
              <w:rPr>
                <w:b/>
                <w:bCs/>
                <w:noProof/>
                <w:webHidden/>
                <w:sz w:val="24"/>
                <w:szCs w:val="24"/>
              </w:rPr>
              <w:fldChar w:fldCharType="end"/>
            </w:r>
          </w:hyperlink>
        </w:p>
        <w:p w14:paraId="5A6B5495" w14:textId="64B6782C"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52" w:history="1">
            <w:r w:rsidRPr="00C13F15">
              <w:rPr>
                <w:rStyle w:val="Hyperlink"/>
                <w:b/>
                <w:bCs/>
                <w:noProof/>
                <w:sz w:val="24"/>
                <w:szCs w:val="24"/>
                <w:lang w:val="en-US"/>
              </w:rPr>
              <w:t>LAMPIR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52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xvii</w:t>
            </w:r>
            <w:r w:rsidRPr="00C13F15">
              <w:rPr>
                <w:b/>
                <w:bCs/>
                <w:noProof/>
                <w:webHidden/>
                <w:sz w:val="24"/>
                <w:szCs w:val="24"/>
              </w:rPr>
              <w:fldChar w:fldCharType="end"/>
            </w:r>
          </w:hyperlink>
        </w:p>
        <w:p w14:paraId="6298BCAE" w14:textId="27B8FFFD"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53" w:history="1">
            <w:r w:rsidRPr="00C13F15">
              <w:rPr>
                <w:rStyle w:val="Hyperlink"/>
                <w:b/>
                <w:bCs/>
                <w:noProof/>
                <w:sz w:val="24"/>
                <w:szCs w:val="24"/>
              </w:rPr>
              <w:t>BAB I PENDAHULU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53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1</w:t>
            </w:r>
            <w:r w:rsidRPr="00C13F15">
              <w:rPr>
                <w:b/>
                <w:bCs/>
                <w:noProof/>
                <w:webHidden/>
                <w:sz w:val="24"/>
                <w:szCs w:val="24"/>
              </w:rPr>
              <w:fldChar w:fldCharType="end"/>
            </w:r>
          </w:hyperlink>
        </w:p>
        <w:p w14:paraId="188B5646" w14:textId="06D3F62E"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4" w:history="1">
            <w:r w:rsidRPr="00C13F15">
              <w:rPr>
                <w:rStyle w:val="Hyperlink"/>
                <w:noProof/>
                <w:sz w:val="24"/>
                <w:szCs w:val="24"/>
              </w:rPr>
              <w:t>1.1 Latar Belaka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4 \h </w:instrText>
            </w:r>
            <w:r w:rsidRPr="00C13F15">
              <w:rPr>
                <w:noProof/>
                <w:webHidden/>
                <w:sz w:val="24"/>
                <w:szCs w:val="24"/>
              </w:rPr>
            </w:r>
            <w:r w:rsidRPr="00C13F15">
              <w:rPr>
                <w:noProof/>
                <w:webHidden/>
                <w:sz w:val="24"/>
                <w:szCs w:val="24"/>
              </w:rPr>
              <w:fldChar w:fldCharType="separate"/>
            </w:r>
            <w:r w:rsidR="00193BFD">
              <w:rPr>
                <w:noProof/>
                <w:webHidden/>
                <w:sz w:val="24"/>
                <w:szCs w:val="24"/>
              </w:rPr>
              <w:t>1</w:t>
            </w:r>
            <w:r w:rsidRPr="00C13F15">
              <w:rPr>
                <w:noProof/>
                <w:webHidden/>
                <w:sz w:val="24"/>
                <w:szCs w:val="24"/>
              </w:rPr>
              <w:fldChar w:fldCharType="end"/>
            </w:r>
          </w:hyperlink>
        </w:p>
        <w:p w14:paraId="347986F5" w14:textId="3F9B00C7"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5" w:history="1">
            <w:r w:rsidRPr="00C13F15">
              <w:rPr>
                <w:rStyle w:val="Hyperlink"/>
                <w:noProof/>
                <w:sz w:val="24"/>
                <w:szCs w:val="24"/>
              </w:rPr>
              <w:t>1.2 Rumusan Masalah</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5 \h </w:instrText>
            </w:r>
            <w:r w:rsidRPr="00C13F15">
              <w:rPr>
                <w:noProof/>
                <w:webHidden/>
                <w:sz w:val="24"/>
                <w:szCs w:val="24"/>
              </w:rPr>
            </w:r>
            <w:r w:rsidRPr="00C13F15">
              <w:rPr>
                <w:noProof/>
                <w:webHidden/>
                <w:sz w:val="24"/>
                <w:szCs w:val="24"/>
              </w:rPr>
              <w:fldChar w:fldCharType="separate"/>
            </w:r>
            <w:r w:rsidR="00193BFD">
              <w:rPr>
                <w:noProof/>
                <w:webHidden/>
                <w:sz w:val="24"/>
                <w:szCs w:val="24"/>
              </w:rPr>
              <w:t>10</w:t>
            </w:r>
            <w:r w:rsidRPr="00C13F15">
              <w:rPr>
                <w:noProof/>
                <w:webHidden/>
                <w:sz w:val="24"/>
                <w:szCs w:val="24"/>
              </w:rPr>
              <w:fldChar w:fldCharType="end"/>
            </w:r>
          </w:hyperlink>
        </w:p>
        <w:p w14:paraId="353B4271" w14:textId="2F90DD3B"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6" w:history="1">
            <w:r w:rsidRPr="00C13F15">
              <w:rPr>
                <w:rStyle w:val="Hyperlink"/>
                <w:noProof/>
                <w:sz w:val="24"/>
                <w:szCs w:val="24"/>
              </w:rPr>
              <w:t>1.3 Tujuan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6 \h </w:instrText>
            </w:r>
            <w:r w:rsidRPr="00C13F15">
              <w:rPr>
                <w:noProof/>
                <w:webHidden/>
                <w:sz w:val="24"/>
                <w:szCs w:val="24"/>
              </w:rPr>
            </w:r>
            <w:r w:rsidRPr="00C13F15">
              <w:rPr>
                <w:noProof/>
                <w:webHidden/>
                <w:sz w:val="24"/>
                <w:szCs w:val="24"/>
              </w:rPr>
              <w:fldChar w:fldCharType="separate"/>
            </w:r>
            <w:r w:rsidR="00193BFD">
              <w:rPr>
                <w:noProof/>
                <w:webHidden/>
                <w:sz w:val="24"/>
                <w:szCs w:val="24"/>
              </w:rPr>
              <w:t>10</w:t>
            </w:r>
            <w:r w:rsidRPr="00C13F15">
              <w:rPr>
                <w:noProof/>
                <w:webHidden/>
                <w:sz w:val="24"/>
                <w:szCs w:val="24"/>
              </w:rPr>
              <w:fldChar w:fldCharType="end"/>
            </w:r>
          </w:hyperlink>
        </w:p>
        <w:p w14:paraId="3D70AFEF" w14:textId="5753760D"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7" w:history="1">
            <w:r w:rsidRPr="00C13F15">
              <w:rPr>
                <w:rStyle w:val="Hyperlink"/>
                <w:noProof/>
                <w:sz w:val="24"/>
                <w:szCs w:val="24"/>
              </w:rPr>
              <w:t>1.4 Manfaat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7 \h </w:instrText>
            </w:r>
            <w:r w:rsidRPr="00C13F15">
              <w:rPr>
                <w:noProof/>
                <w:webHidden/>
                <w:sz w:val="24"/>
                <w:szCs w:val="24"/>
              </w:rPr>
            </w:r>
            <w:r w:rsidRPr="00C13F15">
              <w:rPr>
                <w:noProof/>
                <w:webHidden/>
                <w:sz w:val="24"/>
                <w:szCs w:val="24"/>
              </w:rPr>
              <w:fldChar w:fldCharType="separate"/>
            </w:r>
            <w:r w:rsidR="00193BFD">
              <w:rPr>
                <w:noProof/>
                <w:webHidden/>
                <w:sz w:val="24"/>
                <w:szCs w:val="24"/>
              </w:rPr>
              <w:t>10</w:t>
            </w:r>
            <w:r w:rsidRPr="00C13F15">
              <w:rPr>
                <w:noProof/>
                <w:webHidden/>
                <w:sz w:val="24"/>
                <w:szCs w:val="24"/>
              </w:rPr>
              <w:fldChar w:fldCharType="end"/>
            </w:r>
          </w:hyperlink>
        </w:p>
        <w:p w14:paraId="271A3739" w14:textId="5CAF0E1E"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8" w:history="1">
            <w:r w:rsidRPr="00C13F15">
              <w:rPr>
                <w:rStyle w:val="Hyperlink"/>
                <w:noProof/>
                <w:sz w:val="24"/>
                <w:szCs w:val="24"/>
              </w:rPr>
              <w:t>1.5 Kerangka Teori</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8 \h </w:instrText>
            </w:r>
            <w:r w:rsidRPr="00C13F15">
              <w:rPr>
                <w:noProof/>
                <w:webHidden/>
                <w:sz w:val="24"/>
                <w:szCs w:val="24"/>
              </w:rPr>
            </w:r>
            <w:r w:rsidRPr="00C13F15">
              <w:rPr>
                <w:noProof/>
                <w:webHidden/>
                <w:sz w:val="24"/>
                <w:szCs w:val="24"/>
              </w:rPr>
              <w:fldChar w:fldCharType="separate"/>
            </w:r>
            <w:r w:rsidR="00193BFD">
              <w:rPr>
                <w:noProof/>
                <w:webHidden/>
                <w:sz w:val="24"/>
                <w:szCs w:val="24"/>
              </w:rPr>
              <w:t>11</w:t>
            </w:r>
            <w:r w:rsidRPr="00C13F15">
              <w:rPr>
                <w:noProof/>
                <w:webHidden/>
                <w:sz w:val="24"/>
                <w:szCs w:val="24"/>
              </w:rPr>
              <w:fldChar w:fldCharType="end"/>
            </w:r>
          </w:hyperlink>
        </w:p>
        <w:p w14:paraId="33C53F8E" w14:textId="7B33B8F6"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59" w:history="1">
            <w:r w:rsidRPr="00C13F15">
              <w:rPr>
                <w:rStyle w:val="Hyperlink"/>
                <w:noProof/>
                <w:sz w:val="24"/>
                <w:szCs w:val="24"/>
              </w:rPr>
              <w:t>1.6 Tinjauan Pustaka</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59 \h </w:instrText>
            </w:r>
            <w:r w:rsidRPr="00C13F15">
              <w:rPr>
                <w:noProof/>
                <w:webHidden/>
                <w:sz w:val="24"/>
                <w:szCs w:val="24"/>
              </w:rPr>
            </w:r>
            <w:r w:rsidRPr="00C13F15">
              <w:rPr>
                <w:noProof/>
                <w:webHidden/>
                <w:sz w:val="24"/>
                <w:szCs w:val="24"/>
              </w:rPr>
              <w:fldChar w:fldCharType="separate"/>
            </w:r>
            <w:r w:rsidR="00193BFD">
              <w:rPr>
                <w:noProof/>
                <w:webHidden/>
                <w:sz w:val="24"/>
                <w:szCs w:val="24"/>
              </w:rPr>
              <w:t>13</w:t>
            </w:r>
            <w:r w:rsidRPr="00C13F15">
              <w:rPr>
                <w:noProof/>
                <w:webHidden/>
                <w:sz w:val="24"/>
                <w:szCs w:val="24"/>
              </w:rPr>
              <w:fldChar w:fldCharType="end"/>
            </w:r>
          </w:hyperlink>
        </w:p>
        <w:p w14:paraId="3123E6C1" w14:textId="1713E1AF"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60" w:history="1">
            <w:r w:rsidRPr="00C13F15">
              <w:rPr>
                <w:rStyle w:val="Hyperlink"/>
                <w:noProof/>
                <w:sz w:val="24"/>
                <w:szCs w:val="24"/>
              </w:rPr>
              <w:t>1.7 Metode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0 \h </w:instrText>
            </w:r>
            <w:r w:rsidRPr="00C13F15">
              <w:rPr>
                <w:noProof/>
                <w:webHidden/>
                <w:sz w:val="24"/>
                <w:szCs w:val="24"/>
              </w:rPr>
            </w:r>
            <w:r w:rsidRPr="00C13F15">
              <w:rPr>
                <w:noProof/>
                <w:webHidden/>
                <w:sz w:val="24"/>
                <w:szCs w:val="24"/>
              </w:rPr>
              <w:fldChar w:fldCharType="separate"/>
            </w:r>
            <w:r w:rsidR="00193BFD">
              <w:rPr>
                <w:noProof/>
                <w:webHidden/>
                <w:sz w:val="24"/>
                <w:szCs w:val="24"/>
              </w:rPr>
              <w:t>16</w:t>
            </w:r>
            <w:r w:rsidRPr="00C13F15">
              <w:rPr>
                <w:noProof/>
                <w:webHidden/>
                <w:sz w:val="24"/>
                <w:szCs w:val="24"/>
              </w:rPr>
              <w:fldChar w:fldCharType="end"/>
            </w:r>
          </w:hyperlink>
        </w:p>
        <w:p w14:paraId="49584E7B" w14:textId="6ADA1DBA"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61" w:history="1">
            <w:r w:rsidRPr="00C13F15">
              <w:rPr>
                <w:rStyle w:val="Hyperlink"/>
                <w:b/>
                <w:bCs/>
                <w:noProof/>
                <w:sz w:val="24"/>
                <w:szCs w:val="24"/>
              </w:rPr>
              <w:t>BAB II LANDASAN TEORI</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61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20</w:t>
            </w:r>
            <w:r w:rsidRPr="00C13F15">
              <w:rPr>
                <w:b/>
                <w:bCs/>
                <w:noProof/>
                <w:webHidden/>
                <w:sz w:val="24"/>
                <w:szCs w:val="24"/>
              </w:rPr>
              <w:fldChar w:fldCharType="end"/>
            </w:r>
          </w:hyperlink>
        </w:p>
        <w:p w14:paraId="5BC7B2C0" w14:textId="18969363"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62" w:history="1">
            <w:r w:rsidRPr="00C13F15">
              <w:rPr>
                <w:rStyle w:val="Hyperlink"/>
                <w:noProof/>
                <w:sz w:val="24"/>
                <w:szCs w:val="24"/>
              </w:rPr>
              <w:t>2.1</w:t>
            </w:r>
            <w:r w:rsidRPr="00C13F15">
              <w:rPr>
                <w:rStyle w:val="Hyperlink"/>
                <w:i/>
                <w:iCs/>
                <w:noProof/>
                <w:sz w:val="24"/>
                <w:szCs w:val="24"/>
              </w:rPr>
              <w:t xml:space="preserve"> Social Media Marketi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2 \h </w:instrText>
            </w:r>
            <w:r w:rsidRPr="00C13F15">
              <w:rPr>
                <w:noProof/>
                <w:webHidden/>
                <w:sz w:val="24"/>
                <w:szCs w:val="24"/>
              </w:rPr>
            </w:r>
            <w:r w:rsidRPr="00C13F15">
              <w:rPr>
                <w:noProof/>
                <w:webHidden/>
                <w:sz w:val="24"/>
                <w:szCs w:val="24"/>
              </w:rPr>
              <w:fldChar w:fldCharType="separate"/>
            </w:r>
            <w:r w:rsidR="00193BFD">
              <w:rPr>
                <w:noProof/>
                <w:webHidden/>
                <w:sz w:val="24"/>
                <w:szCs w:val="24"/>
              </w:rPr>
              <w:t>20</w:t>
            </w:r>
            <w:r w:rsidRPr="00C13F15">
              <w:rPr>
                <w:noProof/>
                <w:webHidden/>
                <w:sz w:val="24"/>
                <w:szCs w:val="24"/>
              </w:rPr>
              <w:fldChar w:fldCharType="end"/>
            </w:r>
          </w:hyperlink>
        </w:p>
        <w:p w14:paraId="17216970" w14:textId="33682BDE"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3" w:history="1">
            <w:r w:rsidRPr="00C13F15">
              <w:rPr>
                <w:rStyle w:val="Hyperlink"/>
                <w:noProof/>
                <w:sz w:val="24"/>
                <w:szCs w:val="24"/>
              </w:rPr>
              <w:t>2.1.1</w:t>
            </w:r>
            <w:r w:rsidRPr="00C13F15">
              <w:rPr>
                <w:rStyle w:val="Hyperlink"/>
                <w:iCs/>
                <w:noProof/>
                <w:sz w:val="24"/>
                <w:szCs w:val="24"/>
              </w:rPr>
              <w:t xml:space="preserve"> Pengertian </w:t>
            </w:r>
            <w:r w:rsidRPr="00C13F15">
              <w:rPr>
                <w:rStyle w:val="Hyperlink"/>
                <w:i/>
                <w:iCs/>
                <w:noProof/>
                <w:sz w:val="24"/>
                <w:szCs w:val="24"/>
              </w:rPr>
              <w:t>Social Media Marketi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3 \h </w:instrText>
            </w:r>
            <w:r w:rsidRPr="00C13F15">
              <w:rPr>
                <w:noProof/>
                <w:webHidden/>
                <w:sz w:val="24"/>
                <w:szCs w:val="24"/>
              </w:rPr>
            </w:r>
            <w:r w:rsidRPr="00C13F15">
              <w:rPr>
                <w:noProof/>
                <w:webHidden/>
                <w:sz w:val="24"/>
                <w:szCs w:val="24"/>
              </w:rPr>
              <w:fldChar w:fldCharType="separate"/>
            </w:r>
            <w:r w:rsidR="00193BFD">
              <w:rPr>
                <w:noProof/>
                <w:webHidden/>
                <w:sz w:val="24"/>
                <w:szCs w:val="24"/>
              </w:rPr>
              <w:t>20</w:t>
            </w:r>
            <w:r w:rsidRPr="00C13F15">
              <w:rPr>
                <w:noProof/>
                <w:webHidden/>
                <w:sz w:val="24"/>
                <w:szCs w:val="24"/>
              </w:rPr>
              <w:fldChar w:fldCharType="end"/>
            </w:r>
          </w:hyperlink>
        </w:p>
        <w:p w14:paraId="77D6A090" w14:textId="29427F99"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4" w:history="1">
            <w:r w:rsidRPr="00C13F15">
              <w:rPr>
                <w:rStyle w:val="Hyperlink"/>
                <w:noProof/>
                <w:sz w:val="24"/>
                <w:szCs w:val="24"/>
              </w:rPr>
              <w:t xml:space="preserve">2.1.2 Manfaat </w:t>
            </w:r>
            <w:r w:rsidRPr="00C13F15">
              <w:rPr>
                <w:rStyle w:val="Hyperlink"/>
                <w:i/>
                <w:iCs/>
                <w:noProof/>
                <w:sz w:val="24"/>
                <w:szCs w:val="24"/>
              </w:rPr>
              <w:t>Social Media Marketi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4 \h </w:instrText>
            </w:r>
            <w:r w:rsidRPr="00C13F15">
              <w:rPr>
                <w:noProof/>
                <w:webHidden/>
                <w:sz w:val="24"/>
                <w:szCs w:val="24"/>
              </w:rPr>
            </w:r>
            <w:r w:rsidRPr="00C13F15">
              <w:rPr>
                <w:noProof/>
                <w:webHidden/>
                <w:sz w:val="24"/>
                <w:szCs w:val="24"/>
              </w:rPr>
              <w:fldChar w:fldCharType="separate"/>
            </w:r>
            <w:r w:rsidR="00193BFD">
              <w:rPr>
                <w:noProof/>
                <w:webHidden/>
                <w:sz w:val="24"/>
                <w:szCs w:val="24"/>
              </w:rPr>
              <w:t>23</w:t>
            </w:r>
            <w:r w:rsidRPr="00C13F15">
              <w:rPr>
                <w:noProof/>
                <w:webHidden/>
                <w:sz w:val="24"/>
                <w:szCs w:val="24"/>
              </w:rPr>
              <w:fldChar w:fldCharType="end"/>
            </w:r>
          </w:hyperlink>
        </w:p>
        <w:p w14:paraId="7FDA9AF6" w14:textId="019405F5"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5" w:history="1">
            <w:r w:rsidRPr="00C13F15">
              <w:rPr>
                <w:rStyle w:val="Hyperlink"/>
                <w:noProof/>
                <w:sz w:val="24"/>
                <w:szCs w:val="24"/>
              </w:rPr>
              <w:t>2.1.3 Bentuk Komunikasi Pemasaran Di Media Sosial</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5 \h </w:instrText>
            </w:r>
            <w:r w:rsidRPr="00C13F15">
              <w:rPr>
                <w:noProof/>
                <w:webHidden/>
                <w:sz w:val="24"/>
                <w:szCs w:val="24"/>
              </w:rPr>
            </w:r>
            <w:r w:rsidRPr="00C13F15">
              <w:rPr>
                <w:noProof/>
                <w:webHidden/>
                <w:sz w:val="24"/>
                <w:szCs w:val="24"/>
              </w:rPr>
              <w:fldChar w:fldCharType="separate"/>
            </w:r>
            <w:r w:rsidR="00193BFD">
              <w:rPr>
                <w:noProof/>
                <w:webHidden/>
                <w:sz w:val="24"/>
                <w:szCs w:val="24"/>
              </w:rPr>
              <w:t>24</w:t>
            </w:r>
            <w:r w:rsidRPr="00C13F15">
              <w:rPr>
                <w:noProof/>
                <w:webHidden/>
                <w:sz w:val="24"/>
                <w:szCs w:val="24"/>
              </w:rPr>
              <w:fldChar w:fldCharType="end"/>
            </w:r>
          </w:hyperlink>
        </w:p>
        <w:p w14:paraId="0077C9E1" w14:textId="124D28A3"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6" w:history="1">
            <w:r w:rsidRPr="00C13F15">
              <w:rPr>
                <w:rStyle w:val="Hyperlink"/>
                <w:noProof/>
                <w:sz w:val="24"/>
                <w:szCs w:val="24"/>
              </w:rPr>
              <w:t xml:space="preserve">2.1.4 Jenis-jenis </w:t>
            </w:r>
            <w:r w:rsidRPr="00C13F15">
              <w:rPr>
                <w:rStyle w:val="Hyperlink"/>
                <w:i/>
                <w:iCs/>
                <w:noProof/>
                <w:sz w:val="24"/>
                <w:szCs w:val="24"/>
              </w:rPr>
              <w:t>Social Media Marketi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6 \h </w:instrText>
            </w:r>
            <w:r w:rsidRPr="00C13F15">
              <w:rPr>
                <w:noProof/>
                <w:webHidden/>
                <w:sz w:val="24"/>
                <w:szCs w:val="24"/>
              </w:rPr>
            </w:r>
            <w:r w:rsidRPr="00C13F15">
              <w:rPr>
                <w:noProof/>
                <w:webHidden/>
                <w:sz w:val="24"/>
                <w:szCs w:val="24"/>
              </w:rPr>
              <w:fldChar w:fldCharType="separate"/>
            </w:r>
            <w:r w:rsidR="00193BFD">
              <w:rPr>
                <w:noProof/>
                <w:webHidden/>
                <w:sz w:val="24"/>
                <w:szCs w:val="24"/>
              </w:rPr>
              <w:t>25</w:t>
            </w:r>
            <w:r w:rsidRPr="00C13F15">
              <w:rPr>
                <w:noProof/>
                <w:webHidden/>
                <w:sz w:val="24"/>
                <w:szCs w:val="24"/>
              </w:rPr>
              <w:fldChar w:fldCharType="end"/>
            </w:r>
          </w:hyperlink>
        </w:p>
        <w:p w14:paraId="0E886F9E" w14:textId="25CA03B2"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67" w:history="1">
            <w:r w:rsidRPr="00C13F15">
              <w:rPr>
                <w:rStyle w:val="Hyperlink"/>
                <w:noProof/>
                <w:sz w:val="24"/>
                <w:szCs w:val="24"/>
              </w:rPr>
              <w:t>2.2 Usaha Mikro Kecil dan Menengah</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7 \h </w:instrText>
            </w:r>
            <w:r w:rsidRPr="00C13F15">
              <w:rPr>
                <w:noProof/>
                <w:webHidden/>
                <w:sz w:val="24"/>
                <w:szCs w:val="24"/>
              </w:rPr>
            </w:r>
            <w:r w:rsidRPr="00C13F15">
              <w:rPr>
                <w:noProof/>
                <w:webHidden/>
                <w:sz w:val="24"/>
                <w:szCs w:val="24"/>
              </w:rPr>
              <w:fldChar w:fldCharType="separate"/>
            </w:r>
            <w:r w:rsidR="00193BFD">
              <w:rPr>
                <w:noProof/>
                <w:webHidden/>
                <w:sz w:val="24"/>
                <w:szCs w:val="24"/>
              </w:rPr>
              <w:t>27</w:t>
            </w:r>
            <w:r w:rsidRPr="00C13F15">
              <w:rPr>
                <w:noProof/>
                <w:webHidden/>
                <w:sz w:val="24"/>
                <w:szCs w:val="24"/>
              </w:rPr>
              <w:fldChar w:fldCharType="end"/>
            </w:r>
          </w:hyperlink>
        </w:p>
        <w:p w14:paraId="232EC0B1" w14:textId="62740822"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8" w:history="1">
            <w:r w:rsidRPr="00C13F15">
              <w:rPr>
                <w:rStyle w:val="Hyperlink"/>
                <w:noProof/>
                <w:sz w:val="24"/>
                <w:szCs w:val="24"/>
              </w:rPr>
              <w:t>2.2.1 Pengertian UMKM menurut Undang-Undang</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8 \h </w:instrText>
            </w:r>
            <w:r w:rsidRPr="00C13F15">
              <w:rPr>
                <w:noProof/>
                <w:webHidden/>
                <w:sz w:val="24"/>
                <w:szCs w:val="24"/>
              </w:rPr>
            </w:r>
            <w:r w:rsidRPr="00C13F15">
              <w:rPr>
                <w:noProof/>
                <w:webHidden/>
                <w:sz w:val="24"/>
                <w:szCs w:val="24"/>
              </w:rPr>
              <w:fldChar w:fldCharType="separate"/>
            </w:r>
            <w:r w:rsidR="00193BFD">
              <w:rPr>
                <w:noProof/>
                <w:webHidden/>
                <w:sz w:val="24"/>
                <w:szCs w:val="24"/>
              </w:rPr>
              <w:t>27</w:t>
            </w:r>
            <w:r w:rsidRPr="00C13F15">
              <w:rPr>
                <w:noProof/>
                <w:webHidden/>
                <w:sz w:val="24"/>
                <w:szCs w:val="24"/>
              </w:rPr>
              <w:fldChar w:fldCharType="end"/>
            </w:r>
          </w:hyperlink>
        </w:p>
        <w:p w14:paraId="53A2FF6F" w14:textId="0D27D1B4"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69" w:history="1">
            <w:r w:rsidRPr="00C13F15">
              <w:rPr>
                <w:rStyle w:val="Hyperlink"/>
                <w:noProof/>
                <w:sz w:val="24"/>
                <w:szCs w:val="24"/>
              </w:rPr>
              <w:t>2.2.2 Jenis-jenis Usaha Mikro Kecil dan Menengah</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69 \h </w:instrText>
            </w:r>
            <w:r w:rsidRPr="00C13F15">
              <w:rPr>
                <w:noProof/>
                <w:webHidden/>
                <w:sz w:val="24"/>
                <w:szCs w:val="24"/>
              </w:rPr>
            </w:r>
            <w:r w:rsidRPr="00C13F15">
              <w:rPr>
                <w:noProof/>
                <w:webHidden/>
                <w:sz w:val="24"/>
                <w:szCs w:val="24"/>
              </w:rPr>
              <w:fldChar w:fldCharType="separate"/>
            </w:r>
            <w:r w:rsidR="00193BFD">
              <w:rPr>
                <w:noProof/>
                <w:webHidden/>
                <w:sz w:val="24"/>
                <w:szCs w:val="24"/>
              </w:rPr>
              <w:t>29</w:t>
            </w:r>
            <w:r w:rsidRPr="00C13F15">
              <w:rPr>
                <w:noProof/>
                <w:webHidden/>
                <w:sz w:val="24"/>
                <w:szCs w:val="24"/>
              </w:rPr>
              <w:fldChar w:fldCharType="end"/>
            </w:r>
          </w:hyperlink>
        </w:p>
        <w:p w14:paraId="2F2E1F34" w14:textId="065BF80E"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70" w:history="1">
            <w:r w:rsidRPr="00C13F15">
              <w:rPr>
                <w:rStyle w:val="Hyperlink"/>
                <w:noProof/>
                <w:sz w:val="24"/>
                <w:szCs w:val="24"/>
              </w:rPr>
              <w:t>2.2.3 Kelebihan Usaha Mikro Kecil dan Menengah</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0 \h </w:instrText>
            </w:r>
            <w:r w:rsidRPr="00C13F15">
              <w:rPr>
                <w:noProof/>
                <w:webHidden/>
                <w:sz w:val="24"/>
                <w:szCs w:val="24"/>
              </w:rPr>
            </w:r>
            <w:r w:rsidRPr="00C13F15">
              <w:rPr>
                <w:noProof/>
                <w:webHidden/>
                <w:sz w:val="24"/>
                <w:szCs w:val="24"/>
              </w:rPr>
              <w:fldChar w:fldCharType="separate"/>
            </w:r>
            <w:r w:rsidR="00193BFD">
              <w:rPr>
                <w:noProof/>
                <w:webHidden/>
                <w:sz w:val="24"/>
                <w:szCs w:val="24"/>
              </w:rPr>
              <w:t>30</w:t>
            </w:r>
            <w:r w:rsidRPr="00C13F15">
              <w:rPr>
                <w:noProof/>
                <w:webHidden/>
                <w:sz w:val="24"/>
                <w:szCs w:val="24"/>
              </w:rPr>
              <w:fldChar w:fldCharType="end"/>
            </w:r>
          </w:hyperlink>
        </w:p>
        <w:p w14:paraId="176FCFD5" w14:textId="0DFE5B27"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71" w:history="1">
            <w:r w:rsidRPr="00C13F15">
              <w:rPr>
                <w:rStyle w:val="Hyperlink"/>
                <w:noProof/>
                <w:sz w:val="24"/>
                <w:szCs w:val="24"/>
              </w:rPr>
              <w:t>2.2.4 Kelemahan Usaha Mikro Kecil dan Menengah</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1 \h </w:instrText>
            </w:r>
            <w:r w:rsidRPr="00C13F15">
              <w:rPr>
                <w:noProof/>
                <w:webHidden/>
                <w:sz w:val="24"/>
                <w:szCs w:val="24"/>
              </w:rPr>
            </w:r>
            <w:r w:rsidRPr="00C13F15">
              <w:rPr>
                <w:noProof/>
                <w:webHidden/>
                <w:sz w:val="24"/>
                <w:szCs w:val="24"/>
              </w:rPr>
              <w:fldChar w:fldCharType="separate"/>
            </w:r>
            <w:r w:rsidR="00193BFD">
              <w:rPr>
                <w:noProof/>
                <w:webHidden/>
                <w:sz w:val="24"/>
                <w:szCs w:val="24"/>
              </w:rPr>
              <w:t>31</w:t>
            </w:r>
            <w:r w:rsidRPr="00C13F15">
              <w:rPr>
                <w:noProof/>
                <w:webHidden/>
                <w:sz w:val="24"/>
                <w:szCs w:val="24"/>
              </w:rPr>
              <w:fldChar w:fldCharType="end"/>
            </w:r>
          </w:hyperlink>
        </w:p>
        <w:p w14:paraId="3784CBDC" w14:textId="5C266096"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72" w:history="1">
            <w:r w:rsidRPr="00C13F15">
              <w:rPr>
                <w:rStyle w:val="Hyperlink"/>
                <w:noProof/>
                <w:sz w:val="24"/>
                <w:szCs w:val="24"/>
              </w:rPr>
              <w:t>2.3 Strategi Pemasar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2 \h </w:instrText>
            </w:r>
            <w:r w:rsidRPr="00C13F15">
              <w:rPr>
                <w:noProof/>
                <w:webHidden/>
                <w:sz w:val="24"/>
                <w:szCs w:val="24"/>
              </w:rPr>
            </w:r>
            <w:r w:rsidRPr="00C13F15">
              <w:rPr>
                <w:noProof/>
                <w:webHidden/>
                <w:sz w:val="24"/>
                <w:szCs w:val="24"/>
              </w:rPr>
              <w:fldChar w:fldCharType="separate"/>
            </w:r>
            <w:r w:rsidR="00193BFD">
              <w:rPr>
                <w:noProof/>
                <w:webHidden/>
                <w:sz w:val="24"/>
                <w:szCs w:val="24"/>
              </w:rPr>
              <w:t>32</w:t>
            </w:r>
            <w:r w:rsidRPr="00C13F15">
              <w:rPr>
                <w:noProof/>
                <w:webHidden/>
                <w:sz w:val="24"/>
                <w:szCs w:val="24"/>
              </w:rPr>
              <w:fldChar w:fldCharType="end"/>
            </w:r>
          </w:hyperlink>
        </w:p>
        <w:p w14:paraId="7C8D9A93" w14:textId="070ED409"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73" w:history="1">
            <w:r w:rsidRPr="00C13F15">
              <w:rPr>
                <w:rStyle w:val="Hyperlink"/>
                <w:noProof/>
                <w:sz w:val="24"/>
                <w:szCs w:val="24"/>
              </w:rPr>
              <w:t>2.3.1 Pengertian Strategi Pemasar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3 \h </w:instrText>
            </w:r>
            <w:r w:rsidRPr="00C13F15">
              <w:rPr>
                <w:noProof/>
                <w:webHidden/>
                <w:sz w:val="24"/>
                <w:szCs w:val="24"/>
              </w:rPr>
            </w:r>
            <w:r w:rsidRPr="00C13F15">
              <w:rPr>
                <w:noProof/>
                <w:webHidden/>
                <w:sz w:val="24"/>
                <w:szCs w:val="24"/>
              </w:rPr>
              <w:fldChar w:fldCharType="separate"/>
            </w:r>
            <w:r w:rsidR="00193BFD">
              <w:rPr>
                <w:noProof/>
                <w:webHidden/>
                <w:sz w:val="24"/>
                <w:szCs w:val="24"/>
              </w:rPr>
              <w:t>32</w:t>
            </w:r>
            <w:r w:rsidRPr="00C13F15">
              <w:rPr>
                <w:noProof/>
                <w:webHidden/>
                <w:sz w:val="24"/>
                <w:szCs w:val="24"/>
              </w:rPr>
              <w:fldChar w:fldCharType="end"/>
            </w:r>
          </w:hyperlink>
        </w:p>
        <w:p w14:paraId="5F6FE992" w14:textId="2C1D991D"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74" w:history="1">
            <w:r w:rsidRPr="00C13F15">
              <w:rPr>
                <w:rStyle w:val="Hyperlink"/>
                <w:noProof/>
                <w:sz w:val="24"/>
                <w:szCs w:val="24"/>
              </w:rPr>
              <w:t>2.3.2 Komponen Strategi Pemasar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4 \h </w:instrText>
            </w:r>
            <w:r w:rsidRPr="00C13F15">
              <w:rPr>
                <w:noProof/>
                <w:webHidden/>
                <w:sz w:val="24"/>
                <w:szCs w:val="24"/>
              </w:rPr>
            </w:r>
            <w:r w:rsidRPr="00C13F15">
              <w:rPr>
                <w:noProof/>
                <w:webHidden/>
                <w:sz w:val="24"/>
                <w:szCs w:val="24"/>
              </w:rPr>
              <w:fldChar w:fldCharType="separate"/>
            </w:r>
            <w:r w:rsidR="00193BFD">
              <w:rPr>
                <w:noProof/>
                <w:webHidden/>
                <w:sz w:val="24"/>
                <w:szCs w:val="24"/>
              </w:rPr>
              <w:t>35</w:t>
            </w:r>
            <w:r w:rsidRPr="00C13F15">
              <w:rPr>
                <w:noProof/>
                <w:webHidden/>
                <w:sz w:val="24"/>
                <w:szCs w:val="24"/>
              </w:rPr>
              <w:fldChar w:fldCharType="end"/>
            </w:r>
          </w:hyperlink>
        </w:p>
        <w:p w14:paraId="63605CBB" w14:textId="21CA819E"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75" w:history="1">
            <w:r w:rsidRPr="00C13F15">
              <w:rPr>
                <w:rStyle w:val="Hyperlink"/>
                <w:noProof/>
                <w:sz w:val="24"/>
                <w:szCs w:val="24"/>
              </w:rPr>
              <w:t>2.4</w:t>
            </w:r>
            <w:r w:rsidRPr="00C13F15">
              <w:rPr>
                <w:rStyle w:val="Hyperlink"/>
                <w:i/>
                <w:iCs/>
                <w:noProof/>
                <w:sz w:val="24"/>
                <w:szCs w:val="24"/>
              </w:rPr>
              <w:t xml:space="preserve"> Marketing </w:t>
            </w:r>
            <w:r w:rsidRPr="00C13F15">
              <w:rPr>
                <w:rStyle w:val="Hyperlink"/>
                <w:noProof/>
                <w:sz w:val="24"/>
                <w:szCs w:val="24"/>
              </w:rPr>
              <w:t>dalam Perspektif Islam</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5 \h </w:instrText>
            </w:r>
            <w:r w:rsidRPr="00C13F15">
              <w:rPr>
                <w:noProof/>
                <w:webHidden/>
                <w:sz w:val="24"/>
                <w:szCs w:val="24"/>
              </w:rPr>
            </w:r>
            <w:r w:rsidRPr="00C13F15">
              <w:rPr>
                <w:noProof/>
                <w:webHidden/>
                <w:sz w:val="24"/>
                <w:szCs w:val="24"/>
              </w:rPr>
              <w:fldChar w:fldCharType="separate"/>
            </w:r>
            <w:r w:rsidR="00193BFD">
              <w:rPr>
                <w:noProof/>
                <w:webHidden/>
                <w:sz w:val="24"/>
                <w:szCs w:val="24"/>
              </w:rPr>
              <w:t>37</w:t>
            </w:r>
            <w:r w:rsidRPr="00C13F15">
              <w:rPr>
                <w:noProof/>
                <w:webHidden/>
                <w:sz w:val="24"/>
                <w:szCs w:val="24"/>
              </w:rPr>
              <w:fldChar w:fldCharType="end"/>
            </w:r>
          </w:hyperlink>
        </w:p>
        <w:p w14:paraId="02D251D9" w14:textId="29F21D3C"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76" w:history="1">
            <w:r w:rsidRPr="00C13F15">
              <w:rPr>
                <w:rStyle w:val="Hyperlink"/>
                <w:b/>
                <w:bCs/>
                <w:noProof/>
                <w:sz w:val="24"/>
                <w:szCs w:val="24"/>
              </w:rPr>
              <w:t>BAB III GAMBARAN UMUM OBJEK PENELITI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76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39</w:t>
            </w:r>
            <w:r w:rsidRPr="00C13F15">
              <w:rPr>
                <w:b/>
                <w:bCs/>
                <w:noProof/>
                <w:webHidden/>
                <w:sz w:val="24"/>
                <w:szCs w:val="24"/>
              </w:rPr>
              <w:fldChar w:fldCharType="end"/>
            </w:r>
          </w:hyperlink>
        </w:p>
        <w:p w14:paraId="599A9220" w14:textId="7C55DA60"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77" w:history="1">
            <w:r w:rsidRPr="00C13F15">
              <w:rPr>
                <w:rStyle w:val="Hyperlink"/>
                <w:noProof/>
                <w:sz w:val="24"/>
                <w:szCs w:val="24"/>
              </w:rPr>
              <w:t>3.1 Deskripsi Lokasi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7 \h </w:instrText>
            </w:r>
            <w:r w:rsidRPr="00C13F15">
              <w:rPr>
                <w:noProof/>
                <w:webHidden/>
                <w:sz w:val="24"/>
                <w:szCs w:val="24"/>
              </w:rPr>
            </w:r>
            <w:r w:rsidRPr="00C13F15">
              <w:rPr>
                <w:noProof/>
                <w:webHidden/>
                <w:sz w:val="24"/>
                <w:szCs w:val="24"/>
              </w:rPr>
              <w:fldChar w:fldCharType="separate"/>
            </w:r>
            <w:r w:rsidR="00193BFD">
              <w:rPr>
                <w:noProof/>
                <w:webHidden/>
                <w:sz w:val="24"/>
                <w:szCs w:val="24"/>
              </w:rPr>
              <w:t>39</w:t>
            </w:r>
            <w:r w:rsidRPr="00C13F15">
              <w:rPr>
                <w:noProof/>
                <w:webHidden/>
                <w:sz w:val="24"/>
                <w:szCs w:val="24"/>
              </w:rPr>
              <w:fldChar w:fldCharType="end"/>
            </w:r>
          </w:hyperlink>
        </w:p>
        <w:p w14:paraId="19E4BA7C" w14:textId="289F5996"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78" w:history="1">
            <w:r w:rsidRPr="00C13F15">
              <w:rPr>
                <w:rStyle w:val="Hyperlink"/>
                <w:noProof/>
                <w:sz w:val="24"/>
                <w:szCs w:val="24"/>
              </w:rPr>
              <w:t>3.2 Deskripsi Objek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8 \h </w:instrText>
            </w:r>
            <w:r w:rsidRPr="00C13F15">
              <w:rPr>
                <w:noProof/>
                <w:webHidden/>
                <w:sz w:val="24"/>
                <w:szCs w:val="24"/>
              </w:rPr>
            </w:r>
            <w:r w:rsidRPr="00C13F15">
              <w:rPr>
                <w:noProof/>
                <w:webHidden/>
                <w:sz w:val="24"/>
                <w:szCs w:val="24"/>
              </w:rPr>
              <w:fldChar w:fldCharType="separate"/>
            </w:r>
            <w:r w:rsidR="00193BFD">
              <w:rPr>
                <w:noProof/>
                <w:webHidden/>
                <w:sz w:val="24"/>
                <w:szCs w:val="24"/>
              </w:rPr>
              <w:t>40</w:t>
            </w:r>
            <w:r w:rsidRPr="00C13F15">
              <w:rPr>
                <w:noProof/>
                <w:webHidden/>
                <w:sz w:val="24"/>
                <w:szCs w:val="24"/>
              </w:rPr>
              <w:fldChar w:fldCharType="end"/>
            </w:r>
          </w:hyperlink>
        </w:p>
        <w:p w14:paraId="76D2DDE4" w14:textId="267550D6"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79" w:history="1">
            <w:r w:rsidRPr="00C13F15">
              <w:rPr>
                <w:rStyle w:val="Hyperlink"/>
                <w:noProof/>
                <w:sz w:val="24"/>
                <w:szCs w:val="24"/>
              </w:rPr>
              <w:t xml:space="preserve">3.2.1 Gambaran Umum </w:t>
            </w:r>
            <w:r w:rsidRPr="00C13F15">
              <w:rPr>
                <w:rStyle w:val="Hyperlink"/>
                <w:i/>
                <w:iCs/>
                <w:noProof/>
                <w:sz w:val="24"/>
                <w:szCs w:val="24"/>
              </w:rPr>
              <w:t xml:space="preserve">CoffeShop </w:t>
            </w:r>
            <w:r w:rsidRPr="00C13F15">
              <w:rPr>
                <w:rStyle w:val="Hyperlink"/>
                <w:noProof/>
                <w:sz w:val="24"/>
                <w:szCs w:val="24"/>
              </w:rPr>
              <w:t>Pikaco</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79 \h </w:instrText>
            </w:r>
            <w:r w:rsidRPr="00C13F15">
              <w:rPr>
                <w:noProof/>
                <w:webHidden/>
                <w:sz w:val="24"/>
                <w:szCs w:val="24"/>
              </w:rPr>
            </w:r>
            <w:r w:rsidRPr="00C13F15">
              <w:rPr>
                <w:noProof/>
                <w:webHidden/>
                <w:sz w:val="24"/>
                <w:szCs w:val="24"/>
              </w:rPr>
              <w:fldChar w:fldCharType="separate"/>
            </w:r>
            <w:r w:rsidR="00193BFD">
              <w:rPr>
                <w:noProof/>
                <w:webHidden/>
                <w:sz w:val="24"/>
                <w:szCs w:val="24"/>
              </w:rPr>
              <w:t>40</w:t>
            </w:r>
            <w:r w:rsidRPr="00C13F15">
              <w:rPr>
                <w:noProof/>
                <w:webHidden/>
                <w:sz w:val="24"/>
                <w:szCs w:val="24"/>
              </w:rPr>
              <w:fldChar w:fldCharType="end"/>
            </w:r>
          </w:hyperlink>
        </w:p>
        <w:p w14:paraId="12977289" w14:textId="21F88685"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80" w:history="1">
            <w:r w:rsidRPr="00C13F15">
              <w:rPr>
                <w:rStyle w:val="Hyperlink"/>
                <w:noProof/>
                <w:sz w:val="24"/>
                <w:szCs w:val="24"/>
              </w:rPr>
              <w:t xml:space="preserve">3.2.2 Organisasi dan Manajemen </w:t>
            </w:r>
            <w:r w:rsidRPr="00C13F15">
              <w:rPr>
                <w:rStyle w:val="Hyperlink"/>
                <w:i/>
                <w:noProof/>
                <w:sz w:val="24"/>
                <w:szCs w:val="24"/>
              </w:rPr>
              <w:t xml:space="preserve">CoffeShop </w:t>
            </w:r>
            <w:r w:rsidRPr="00C13F15">
              <w:rPr>
                <w:rStyle w:val="Hyperlink"/>
                <w:noProof/>
                <w:sz w:val="24"/>
                <w:szCs w:val="24"/>
              </w:rPr>
              <w:t>Pikaco</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0 \h </w:instrText>
            </w:r>
            <w:r w:rsidRPr="00C13F15">
              <w:rPr>
                <w:noProof/>
                <w:webHidden/>
                <w:sz w:val="24"/>
                <w:szCs w:val="24"/>
              </w:rPr>
            </w:r>
            <w:r w:rsidRPr="00C13F15">
              <w:rPr>
                <w:noProof/>
                <w:webHidden/>
                <w:sz w:val="24"/>
                <w:szCs w:val="24"/>
              </w:rPr>
              <w:fldChar w:fldCharType="separate"/>
            </w:r>
            <w:r w:rsidR="00193BFD">
              <w:rPr>
                <w:noProof/>
                <w:webHidden/>
                <w:sz w:val="24"/>
                <w:szCs w:val="24"/>
              </w:rPr>
              <w:t>42</w:t>
            </w:r>
            <w:r w:rsidRPr="00C13F15">
              <w:rPr>
                <w:noProof/>
                <w:webHidden/>
                <w:sz w:val="24"/>
                <w:szCs w:val="24"/>
              </w:rPr>
              <w:fldChar w:fldCharType="end"/>
            </w:r>
          </w:hyperlink>
        </w:p>
        <w:p w14:paraId="5711AB3D" w14:textId="730B8199" w:rsidR="006B1CA9" w:rsidRPr="00C13F15"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81" w:history="1">
            <w:r w:rsidRPr="00C13F15">
              <w:rPr>
                <w:rStyle w:val="Hyperlink"/>
                <w:b/>
                <w:bCs/>
                <w:noProof/>
                <w:sz w:val="24"/>
                <w:szCs w:val="24"/>
              </w:rPr>
              <w:t>BAB IV HASIL PENELITIAN DAN PEMBAHASAN</w:t>
            </w:r>
            <w:r w:rsidRPr="00C13F15">
              <w:rPr>
                <w:b/>
                <w:bCs/>
                <w:noProof/>
                <w:webHidden/>
                <w:sz w:val="24"/>
                <w:szCs w:val="24"/>
              </w:rPr>
              <w:tab/>
            </w:r>
            <w:r w:rsidRPr="00C13F15">
              <w:rPr>
                <w:b/>
                <w:bCs/>
                <w:noProof/>
                <w:webHidden/>
                <w:sz w:val="24"/>
                <w:szCs w:val="24"/>
              </w:rPr>
              <w:fldChar w:fldCharType="begin"/>
            </w:r>
            <w:r w:rsidRPr="00C13F15">
              <w:rPr>
                <w:b/>
                <w:bCs/>
                <w:noProof/>
                <w:webHidden/>
                <w:sz w:val="24"/>
                <w:szCs w:val="24"/>
              </w:rPr>
              <w:instrText xml:space="preserve"> PAGEREF _Toc185716981 \h </w:instrText>
            </w:r>
            <w:r w:rsidRPr="00C13F15">
              <w:rPr>
                <w:b/>
                <w:bCs/>
                <w:noProof/>
                <w:webHidden/>
                <w:sz w:val="24"/>
                <w:szCs w:val="24"/>
              </w:rPr>
            </w:r>
            <w:r w:rsidRPr="00C13F15">
              <w:rPr>
                <w:b/>
                <w:bCs/>
                <w:noProof/>
                <w:webHidden/>
                <w:sz w:val="24"/>
                <w:szCs w:val="24"/>
              </w:rPr>
              <w:fldChar w:fldCharType="separate"/>
            </w:r>
            <w:r w:rsidR="00193BFD">
              <w:rPr>
                <w:b/>
                <w:bCs/>
                <w:noProof/>
                <w:webHidden/>
                <w:sz w:val="24"/>
                <w:szCs w:val="24"/>
              </w:rPr>
              <w:t>46</w:t>
            </w:r>
            <w:r w:rsidRPr="00C13F15">
              <w:rPr>
                <w:b/>
                <w:bCs/>
                <w:noProof/>
                <w:webHidden/>
                <w:sz w:val="24"/>
                <w:szCs w:val="24"/>
              </w:rPr>
              <w:fldChar w:fldCharType="end"/>
            </w:r>
          </w:hyperlink>
        </w:p>
        <w:p w14:paraId="5BE32936" w14:textId="5E40CC0A"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82" w:history="1">
            <w:r w:rsidRPr="00C13F15">
              <w:rPr>
                <w:rStyle w:val="Hyperlink"/>
                <w:noProof/>
                <w:sz w:val="24"/>
                <w:szCs w:val="24"/>
              </w:rPr>
              <w:t>4.1 Hasil Peneliti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2 \h </w:instrText>
            </w:r>
            <w:r w:rsidRPr="00C13F15">
              <w:rPr>
                <w:noProof/>
                <w:webHidden/>
                <w:sz w:val="24"/>
                <w:szCs w:val="24"/>
              </w:rPr>
            </w:r>
            <w:r w:rsidRPr="00C13F15">
              <w:rPr>
                <w:noProof/>
                <w:webHidden/>
                <w:sz w:val="24"/>
                <w:szCs w:val="24"/>
              </w:rPr>
              <w:fldChar w:fldCharType="separate"/>
            </w:r>
            <w:r w:rsidR="00193BFD">
              <w:rPr>
                <w:noProof/>
                <w:webHidden/>
                <w:sz w:val="24"/>
                <w:szCs w:val="24"/>
              </w:rPr>
              <w:t>46</w:t>
            </w:r>
            <w:r w:rsidRPr="00C13F15">
              <w:rPr>
                <w:noProof/>
                <w:webHidden/>
                <w:sz w:val="24"/>
                <w:szCs w:val="24"/>
              </w:rPr>
              <w:fldChar w:fldCharType="end"/>
            </w:r>
          </w:hyperlink>
        </w:p>
        <w:p w14:paraId="34B0E598" w14:textId="1F62EDF6"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83" w:history="1">
            <w:r w:rsidRPr="00C13F15">
              <w:rPr>
                <w:rStyle w:val="Hyperlink"/>
                <w:noProof/>
                <w:sz w:val="24"/>
                <w:szCs w:val="24"/>
              </w:rPr>
              <w:t xml:space="preserve">4.1.1 Strategi </w:t>
            </w:r>
            <w:r w:rsidRPr="00C13F15">
              <w:rPr>
                <w:rStyle w:val="Hyperlink"/>
                <w:i/>
                <w:noProof/>
                <w:sz w:val="24"/>
                <w:szCs w:val="24"/>
              </w:rPr>
              <w:t>Social Media Marketing</w:t>
            </w:r>
            <w:r w:rsidRPr="00C13F15">
              <w:rPr>
                <w:rStyle w:val="Hyperlink"/>
                <w:noProof/>
                <w:sz w:val="24"/>
                <w:szCs w:val="24"/>
              </w:rPr>
              <w:t xml:space="preserve"> dalam Pengembangan </w:t>
            </w:r>
            <w:r w:rsidRPr="00C13F15">
              <w:rPr>
                <w:rStyle w:val="Hyperlink"/>
                <w:i/>
                <w:iCs/>
                <w:noProof/>
                <w:sz w:val="24"/>
                <w:szCs w:val="24"/>
              </w:rPr>
              <w:t xml:space="preserve">CoffeShop </w:t>
            </w:r>
            <w:r w:rsidRPr="00C13F15">
              <w:rPr>
                <w:rStyle w:val="Hyperlink"/>
                <w:noProof/>
                <w:sz w:val="24"/>
                <w:szCs w:val="24"/>
              </w:rPr>
              <w:t>Pikaco</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3 \h </w:instrText>
            </w:r>
            <w:r w:rsidRPr="00C13F15">
              <w:rPr>
                <w:noProof/>
                <w:webHidden/>
                <w:sz w:val="24"/>
                <w:szCs w:val="24"/>
              </w:rPr>
            </w:r>
            <w:r w:rsidRPr="00C13F15">
              <w:rPr>
                <w:noProof/>
                <w:webHidden/>
                <w:sz w:val="24"/>
                <w:szCs w:val="24"/>
              </w:rPr>
              <w:fldChar w:fldCharType="separate"/>
            </w:r>
            <w:r w:rsidR="00193BFD">
              <w:rPr>
                <w:noProof/>
                <w:webHidden/>
                <w:sz w:val="24"/>
                <w:szCs w:val="24"/>
              </w:rPr>
              <w:t>46</w:t>
            </w:r>
            <w:r w:rsidRPr="00C13F15">
              <w:rPr>
                <w:noProof/>
                <w:webHidden/>
                <w:sz w:val="24"/>
                <w:szCs w:val="24"/>
              </w:rPr>
              <w:fldChar w:fldCharType="end"/>
            </w:r>
          </w:hyperlink>
        </w:p>
        <w:p w14:paraId="0164BE0E" w14:textId="5D359B76" w:rsidR="006B1CA9" w:rsidRPr="00C13F15" w:rsidRDefault="006B1CA9" w:rsidP="00C13F15">
          <w:pPr>
            <w:pStyle w:val="TOC3"/>
            <w:tabs>
              <w:tab w:val="right" w:leader="dot" w:pos="9017"/>
            </w:tabs>
            <w:spacing w:line="276" w:lineRule="auto"/>
            <w:rPr>
              <w:rFonts w:asciiTheme="minorHAnsi" w:eastAsiaTheme="minorEastAsia" w:hAnsiTheme="minorHAnsi"/>
              <w:noProof/>
              <w:sz w:val="24"/>
              <w:szCs w:val="24"/>
              <w:lang w:val="en-ID" w:eastAsia="en-ID"/>
            </w:rPr>
          </w:pPr>
          <w:hyperlink w:anchor="_Toc185716984" w:history="1">
            <w:r w:rsidRPr="00C13F15">
              <w:rPr>
                <w:rStyle w:val="Hyperlink"/>
                <w:noProof/>
                <w:sz w:val="24"/>
                <w:szCs w:val="24"/>
              </w:rPr>
              <w:t xml:space="preserve">4.1.2 Kendala dalam Penerapan </w:t>
            </w:r>
            <w:r w:rsidRPr="00C13F15">
              <w:rPr>
                <w:rStyle w:val="Hyperlink"/>
                <w:i/>
                <w:iCs/>
                <w:noProof/>
                <w:sz w:val="24"/>
                <w:szCs w:val="24"/>
              </w:rPr>
              <w:t>Social Media Marketing</w:t>
            </w:r>
            <w:r w:rsidRPr="00C13F15">
              <w:rPr>
                <w:rStyle w:val="Hyperlink"/>
                <w:noProof/>
                <w:sz w:val="24"/>
                <w:szCs w:val="24"/>
              </w:rPr>
              <w:t xml:space="preserve"> </w:t>
            </w:r>
            <w:r w:rsidRPr="00C13F15">
              <w:rPr>
                <w:rStyle w:val="Hyperlink"/>
                <w:i/>
                <w:iCs/>
                <w:noProof/>
                <w:sz w:val="24"/>
                <w:szCs w:val="24"/>
              </w:rPr>
              <w:t xml:space="preserve">CoffeShop </w:t>
            </w:r>
            <w:r w:rsidRPr="00C13F15">
              <w:rPr>
                <w:rStyle w:val="Hyperlink"/>
                <w:noProof/>
                <w:sz w:val="24"/>
                <w:szCs w:val="24"/>
              </w:rPr>
              <w:t>Pikaco</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4 \h </w:instrText>
            </w:r>
            <w:r w:rsidRPr="00C13F15">
              <w:rPr>
                <w:noProof/>
                <w:webHidden/>
                <w:sz w:val="24"/>
                <w:szCs w:val="24"/>
              </w:rPr>
            </w:r>
            <w:r w:rsidRPr="00C13F15">
              <w:rPr>
                <w:noProof/>
                <w:webHidden/>
                <w:sz w:val="24"/>
                <w:szCs w:val="24"/>
              </w:rPr>
              <w:fldChar w:fldCharType="separate"/>
            </w:r>
            <w:r w:rsidR="00193BFD">
              <w:rPr>
                <w:noProof/>
                <w:webHidden/>
                <w:sz w:val="24"/>
                <w:szCs w:val="24"/>
              </w:rPr>
              <w:t>57</w:t>
            </w:r>
            <w:r w:rsidRPr="00C13F15">
              <w:rPr>
                <w:noProof/>
                <w:webHidden/>
                <w:sz w:val="24"/>
                <w:szCs w:val="24"/>
              </w:rPr>
              <w:fldChar w:fldCharType="end"/>
            </w:r>
          </w:hyperlink>
        </w:p>
        <w:p w14:paraId="10DBDDA7" w14:textId="65680740"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85" w:history="1">
            <w:r w:rsidRPr="00C13F15">
              <w:rPr>
                <w:rStyle w:val="Hyperlink"/>
                <w:noProof/>
                <w:sz w:val="24"/>
                <w:szCs w:val="24"/>
              </w:rPr>
              <w:t>4.2 Pembahas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5 \h </w:instrText>
            </w:r>
            <w:r w:rsidRPr="00C13F15">
              <w:rPr>
                <w:noProof/>
                <w:webHidden/>
                <w:sz w:val="24"/>
                <w:szCs w:val="24"/>
              </w:rPr>
            </w:r>
            <w:r w:rsidRPr="00C13F15">
              <w:rPr>
                <w:noProof/>
                <w:webHidden/>
                <w:sz w:val="24"/>
                <w:szCs w:val="24"/>
              </w:rPr>
              <w:fldChar w:fldCharType="separate"/>
            </w:r>
            <w:r w:rsidR="00193BFD">
              <w:rPr>
                <w:noProof/>
                <w:webHidden/>
                <w:sz w:val="24"/>
                <w:szCs w:val="24"/>
              </w:rPr>
              <w:t>60</w:t>
            </w:r>
            <w:r w:rsidRPr="00C13F15">
              <w:rPr>
                <w:noProof/>
                <w:webHidden/>
                <w:sz w:val="24"/>
                <w:szCs w:val="24"/>
              </w:rPr>
              <w:fldChar w:fldCharType="end"/>
            </w:r>
          </w:hyperlink>
        </w:p>
        <w:p w14:paraId="5DD31CD8" w14:textId="6FD521FC" w:rsidR="006B1CA9" w:rsidRPr="008242AE"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86" w:history="1">
            <w:r w:rsidRPr="008242AE">
              <w:rPr>
                <w:rStyle w:val="Hyperlink"/>
                <w:b/>
                <w:bCs/>
                <w:noProof/>
                <w:sz w:val="24"/>
                <w:szCs w:val="24"/>
                <w:lang w:val="en-US"/>
              </w:rPr>
              <w:t>BAB V PENUTUP</w:t>
            </w:r>
            <w:r w:rsidRPr="008242AE">
              <w:rPr>
                <w:b/>
                <w:bCs/>
                <w:noProof/>
                <w:webHidden/>
                <w:sz w:val="24"/>
                <w:szCs w:val="24"/>
              </w:rPr>
              <w:tab/>
            </w:r>
            <w:r w:rsidRPr="008242AE">
              <w:rPr>
                <w:b/>
                <w:bCs/>
                <w:noProof/>
                <w:webHidden/>
                <w:sz w:val="24"/>
                <w:szCs w:val="24"/>
              </w:rPr>
              <w:fldChar w:fldCharType="begin"/>
            </w:r>
            <w:r w:rsidRPr="008242AE">
              <w:rPr>
                <w:b/>
                <w:bCs/>
                <w:noProof/>
                <w:webHidden/>
                <w:sz w:val="24"/>
                <w:szCs w:val="24"/>
              </w:rPr>
              <w:instrText xml:space="preserve"> PAGEREF _Toc185716986 \h </w:instrText>
            </w:r>
            <w:r w:rsidRPr="008242AE">
              <w:rPr>
                <w:b/>
                <w:bCs/>
                <w:noProof/>
                <w:webHidden/>
                <w:sz w:val="24"/>
                <w:szCs w:val="24"/>
              </w:rPr>
            </w:r>
            <w:r w:rsidRPr="008242AE">
              <w:rPr>
                <w:b/>
                <w:bCs/>
                <w:noProof/>
                <w:webHidden/>
                <w:sz w:val="24"/>
                <w:szCs w:val="24"/>
              </w:rPr>
              <w:fldChar w:fldCharType="separate"/>
            </w:r>
            <w:r w:rsidR="00193BFD">
              <w:rPr>
                <w:b/>
                <w:bCs/>
                <w:noProof/>
                <w:webHidden/>
                <w:sz w:val="24"/>
                <w:szCs w:val="24"/>
              </w:rPr>
              <w:t>70</w:t>
            </w:r>
            <w:r w:rsidRPr="008242AE">
              <w:rPr>
                <w:b/>
                <w:bCs/>
                <w:noProof/>
                <w:webHidden/>
                <w:sz w:val="24"/>
                <w:szCs w:val="24"/>
              </w:rPr>
              <w:fldChar w:fldCharType="end"/>
            </w:r>
          </w:hyperlink>
        </w:p>
        <w:p w14:paraId="07067343" w14:textId="4ACAA84F"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87" w:history="1">
            <w:r w:rsidRPr="00C13F15">
              <w:rPr>
                <w:rStyle w:val="Hyperlink"/>
                <w:noProof/>
                <w:sz w:val="24"/>
                <w:szCs w:val="24"/>
                <w:lang w:val="en-US"/>
              </w:rPr>
              <w:t>5.1 Kesimpul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7 \h </w:instrText>
            </w:r>
            <w:r w:rsidRPr="00C13F15">
              <w:rPr>
                <w:noProof/>
                <w:webHidden/>
                <w:sz w:val="24"/>
                <w:szCs w:val="24"/>
              </w:rPr>
            </w:r>
            <w:r w:rsidRPr="00C13F15">
              <w:rPr>
                <w:noProof/>
                <w:webHidden/>
                <w:sz w:val="24"/>
                <w:szCs w:val="24"/>
              </w:rPr>
              <w:fldChar w:fldCharType="separate"/>
            </w:r>
            <w:r w:rsidR="00193BFD">
              <w:rPr>
                <w:noProof/>
                <w:webHidden/>
                <w:sz w:val="24"/>
                <w:szCs w:val="24"/>
              </w:rPr>
              <w:t>70</w:t>
            </w:r>
            <w:r w:rsidRPr="00C13F15">
              <w:rPr>
                <w:noProof/>
                <w:webHidden/>
                <w:sz w:val="24"/>
                <w:szCs w:val="24"/>
              </w:rPr>
              <w:fldChar w:fldCharType="end"/>
            </w:r>
          </w:hyperlink>
        </w:p>
        <w:p w14:paraId="1D80729C" w14:textId="4D25AEE1" w:rsidR="006B1CA9" w:rsidRPr="00C13F15" w:rsidRDefault="006B1CA9" w:rsidP="00C13F15">
          <w:pPr>
            <w:pStyle w:val="TOC2"/>
            <w:tabs>
              <w:tab w:val="right" w:leader="dot" w:pos="9017"/>
            </w:tabs>
            <w:spacing w:line="276" w:lineRule="auto"/>
            <w:rPr>
              <w:rFonts w:asciiTheme="minorHAnsi" w:eastAsiaTheme="minorEastAsia" w:hAnsiTheme="minorHAnsi"/>
              <w:noProof/>
              <w:sz w:val="24"/>
              <w:szCs w:val="24"/>
              <w:lang w:val="en-ID" w:eastAsia="en-ID"/>
            </w:rPr>
          </w:pPr>
          <w:hyperlink w:anchor="_Toc185716988" w:history="1">
            <w:r w:rsidRPr="00C13F15">
              <w:rPr>
                <w:rStyle w:val="Hyperlink"/>
                <w:noProof/>
                <w:sz w:val="24"/>
                <w:szCs w:val="24"/>
              </w:rPr>
              <w:t>5.2 Saran</w:t>
            </w:r>
            <w:r w:rsidRPr="00C13F15">
              <w:rPr>
                <w:noProof/>
                <w:webHidden/>
                <w:sz w:val="24"/>
                <w:szCs w:val="24"/>
              </w:rPr>
              <w:tab/>
            </w:r>
            <w:r w:rsidRPr="00C13F15">
              <w:rPr>
                <w:noProof/>
                <w:webHidden/>
                <w:sz w:val="24"/>
                <w:szCs w:val="24"/>
              </w:rPr>
              <w:fldChar w:fldCharType="begin"/>
            </w:r>
            <w:r w:rsidRPr="00C13F15">
              <w:rPr>
                <w:noProof/>
                <w:webHidden/>
                <w:sz w:val="24"/>
                <w:szCs w:val="24"/>
              </w:rPr>
              <w:instrText xml:space="preserve"> PAGEREF _Toc185716988 \h </w:instrText>
            </w:r>
            <w:r w:rsidRPr="00C13F15">
              <w:rPr>
                <w:noProof/>
                <w:webHidden/>
                <w:sz w:val="24"/>
                <w:szCs w:val="24"/>
              </w:rPr>
            </w:r>
            <w:r w:rsidRPr="00C13F15">
              <w:rPr>
                <w:noProof/>
                <w:webHidden/>
                <w:sz w:val="24"/>
                <w:szCs w:val="24"/>
              </w:rPr>
              <w:fldChar w:fldCharType="separate"/>
            </w:r>
            <w:r w:rsidR="00193BFD">
              <w:rPr>
                <w:noProof/>
                <w:webHidden/>
                <w:sz w:val="24"/>
                <w:szCs w:val="24"/>
              </w:rPr>
              <w:t>70</w:t>
            </w:r>
            <w:r w:rsidRPr="00C13F15">
              <w:rPr>
                <w:noProof/>
                <w:webHidden/>
                <w:sz w:val="24"/>
                <w:szCs w:val="24"/>
              </w:rPr>
              <w:fldChar w:fldCharType="end"/>
            </w:r>
          </w:hyperlink>
        </w:p>
        <w:p w14:paraId="63B99706" w14:textId="1DEF444A" w:rsidR="006B1CA9" w:rsidRPr="008242AE"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89" w:history="1">
            <w:r w:rsidRPr="008242AE">
              <w:rPr>
                <w:rStyle w:val="Hyperlink"/>
                <w:b/>
                <w:bCs/>
                <w:noProof/>
                <w:sz w:val="24"/>
                <w:szCs w:val="24"/>
              </w:rPr>
              <w:t>DAFTAR PUSTAKA</w:t>
            </w:r>
            <w:r w:rsidRPr="008242AE">
              <w:rPr>
                <w:b/>
                <w:bCs/>
                <w:noProof/>
                <w:webHidden/>
                <w:sz w:val="24"/>
                <w:szCs w:val="24"/>
              </w:rPr>
              <w:tab/>
            </w:r>
            <w:r w:rsidRPr="008242AE">
              <w:rPr>
                <w:b/>
                <w:bCs/>
                <w:noProof/>
                <w:webHidden/>
                <w:sz w:val="24"/>
                <w:szCs w:val="24"/>
              </w:rPr>
              <w:fldChar w:fldCharType="begin"/>
            </w:r>
            <w:r w:rsidRPr="008242AE">
              <w:rPr>
                <w:b/>
                <w:bCs/>
                <w:noProof/>
                <w:webHidden/>
                <w:sz w:val="24"/>
                <w:szCs w:val="24"/>
              </w:rPr>
              <w:instrText xml:space="preserve"> PAGEREF _Toc185716989 \h </w:instrText>
            </w:r>
            <w:r w:rsidRPr="008242AE">
              <w:rPr>
                <w:b/>
                <w:bCs/>
                <w:noProof/>
                <w:webHidden/>
                <w:sz w:val="24"/>
                <w:szCs w:val="24"/>
              </w:rPr>
            </w:r>
            <w:r w:rsidRPr="008242AE">
              <w:rPr>
                <w:b/>
                <w:bCs/>
                <w:noProof/>
                <w:webHidden/>
                <w:sz w:val="24"/>
                <w:szCs w:val="24"/>
              </w:rPr>
              <w:fldChar w:fldCharType="separate"/>
            </w:r>
            <w:r w:rsidR="00193BFD">
              <w:rPr>
                <w:b/>
                <w:bCs/>
                <w:noProof/>
                <w:webHidden/>
                <w:sz w:val="24"/>
                <w:szCs w:val="24"/>
              </w:rPr>
              <w:t>72</w:t>
            </w:r>
            <w:r w:rsidRPr="008242AE">
              <w:rPr>
                <w:b/>
                <w:bCs/>
                <w:noProof/>
                <w:webHidden/>
                <w:sz w:val="24"/>
                <w:szCs w:val="24"/>
              </w:rPr>
              <w:fldChar w:fldCharType="end"/>
            </w:r>
          </w:hyperlink>
        </w:p>
        <w:p w14:paraId="61E39E8A" w14:textId="5E832D4E" w:rsidR="006B1CA9" w:rsidRPr="008242AE"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90" w:history="1">
            <w:r w:rsidRPr="008242AE">
              <w:rPr>
                <w:rStyle w:val="Hyperlink"/>
                <w:b/>
                <w:bCs/>
                <w:noProof/>
                <w:sz w:val="24"/>
                <w:szCs w:val="24"/>
              </w:rPr>
              <w:t>LAMPIRAN-LAMPIRAN</w:t>
            </w:r>
            <w:r w:rsidRPr="008242AE">
              <w:rPr>
                <w:b/>
                <w:bCs/>
                <w:noProof/>
                <w:webHidden/>
                <w:sz w:val="24"/>
                <w:szCs w:val="24"/>
              </w:rPr>
              <w:tab/>
            </w:r>
            <w:r w:rsidRPr="008242AE">
              <w:rPr>
                <w:b/>
                <w:bCs/>
                <w:noProof/>
                <w:webHidden/>
                <w:sz w:val="24"/>
                <w:szCs w:val="24"/>
              </w:rPr>
              <w:fldChar w:fldCharType="begin"/>
            </w:r>
            <w:r w:rsidRPr="008242AE">
              <w:rPr>
                <w:b/>
                <w:bCs/>
                <w:noProof/>
                <w:webHidden/>
                <w:sz w:val="24"/>
                <w:szCs w:val="24"/>
              </w:rPr>
              <w:instrText xml:space="preserve"> PAGEREF _Toc185716990 \h </w:instrText>
            </w:r>
            <w:r w:rsidRPr="008242AE">
              <w:rPr>
                <w:b/>
                <w:bCs/>
                <w:noProof/>
                <w:webHidden/>
                <w:sz w:val="24"/>
                <w:szCs w:val="24"/>
              </w:rPr>
            </w:r>
            <w:r w:rsidRPr="008242AE">
              <w:rPr>
                <w:b/>
                <w:bCs/>
                <w:noProof/>
                <w:webHidden/>
                <w:sz w:val="24"/>
                <w:szCs w:val="24"/>
              </w:rPr>
              <w:fldChar w:fldCharType="separate"/>
            </w:r>
            <w:r w:rsidR="00193BFD">
              <w:rPr>
                <w:b/>
                <w:bCs/>
                <w:noProof/>
                <w:webHidden/>
                <w:sz w:val="24"/>
                <w:szCs w:val="24"/>
              </w:rPr>
              <w:t>77</w:t>
            </w:r>
            <w:r w:rsidRPr="008242AE">
              <w:rPr>
                <w:b/>
                <w:bCs/>
                <w:noProof/>
                <w:webHidden/>
                <w:sz w:val="24"/>
                <w:szCs w:val="24"/>
              </w:rPr>
              <w:fldChar w:fldCharType="end"/>
            </w:r>
          </w:hyperlink>
        </w:p>
        <w:p w14:paraId="7445FA68" w14:textId="3AE1624B" w:rsidR="006B1CA9" w:rsidRPr="008242AE" w:rsidRDefault="006B1CA9" w:rsidP="00C13F15">
          <w:pPr>
            <w:pStyle w:val="TOC1"/>
            <w:tabs>
              <w:tab w:val="right" w:leader="dot" w:pos="9017"/>
            </w:tabs>
            <w:spacing w:line="276" w:lineRule="auto"/>
            <w:rPr>
              <w:rFonts w:asciiTheme="minorHAnsi" w:eastAsiaTheme="minorEastAsia" w:hAnsiTheme="minorHAnsi"/>
              <w:b/>
              <w:bCs/>
              <w:noProof/>
              <w:sz w:val="24"/>
              <w:szCs w:val="24"/>
              <w:lang w:val="en-ID" w:eastAsia="en-ID"/>
            </w:rPr>
          </w:pPr>
          <w:hyperlink w:anchor="_Toc185716991" w:history="1">
            <w:r w:rsidRPr="008242AE">
              <w:rPr>
                <w:rStyle w:val="Hyperlink"/>
                <w:b/>
                <w:bCs/>
                <w:noProof/>
                <w:sz w:val="24"/>
                <w:szCs w:val="24"/>
              </w:rPr>
              <w:t>DAFTAR RIWAYAT HIDUP</w:t>
            </w:r>
            <w:r w:rsidRPr="008242AE">
              <w:rPr>
                <w:b/>
                <w:bCs/>
                <w:noProof/>
                <w:webHidden/>
                <w:sz w:val="24"/>
                <w:szCs w:val="24"/>
              </w:rPr>
              <w:tab/>
            </w:r>
            <w:r w:rsidRPr="008242AE">
              <w:rPr>
                <w:b/>
                <w:bCs/>
                <w:noProof/>
                <w:webHidden/>
                <w:sz w:val="24"/>
                <w:szCs w:val="24"/>
              </w:rPr>
              <w:fldChar w:fldCharType="begin"/>
            </w:r>
            <w:r w:rsidRPr="008242AE">
              <w:rPr>
                <w:b/>
                <w:bCs/>
                <w:noProof/>
                <w:webHidden/>
                <w:sz w:val="24"/>
                <w:szCs w:val="24"/>
              </w:rPr>
              <w:instrText xml:space="preserve"> PAGEREF _Toc185716991 \h </w:instrText>
            </w:r>
            <w:r w:rsidRPr="008242AE">
              <w:rPr>
                <w:b/>
                <w:bCs/>
                <w:noProof/>
                <w:webHidden/>
                <w:sz w:val="24"/>
                <w:szCs w:val="24"/>
              </w:rPr>
            </w:r>
            <w:r w:rsidRPr="008242AE">
              <w:rPr>
                <w:b/>
                <w:bCs/>
                <w:noProof/>
                <w:webHidden/>
                <w:sz w:val="24"/>
                <w:szCs w:val="24"/>
              </w:rPr>
              <w:fldChar w:fldCharType="separate"/>
            </w:r>
            <w:r w:rsidR="00193BFD">
              <w:rPr>
                <w:b/>
                <w:bCs/>
                <w:noProof/>
                <w:webHidden/>
                <w:sz w:val="24"/>
                <w:szCs w:val="24"/>
              </w:rPr>
              <w:t>84</w:t>
            </w:r>
            <w:r w:rsidRPr="008242AE">
              <w:rPr>
                <w:b/>
                <w:bCs/>
                <w:noProof/>
                <w:webHidden/>
                <w:sz w:val="24"/>
                <w:szCs w:val="24"/>
              </w:rPr>
              <w:fldChar w:fldCharType="end"/>
            </w:r>
          </w:hyperlink>
        </w:p>
        <w:p w14:paraId="2860CF5C" w14:textId="3BA465A9" w:rsidR="003838C9" w:rsidRPr="00C13F15" w:rsidRDefault="003838C9" w:rsidP="00C13F15">
          <w:pPr>
            <w:spacing w:line="276" w:lineRule="auto"/>
            <w:rPr>
              <w:rFonts w:cs="Times New Roman"/>
              <w:sz w:val="24"/>
              <w:szCs w:val="24"/>
            </w:rPr>
          </w:pPr>
          <w:r w:rsidRPr="00C13F15">
            <w:rPr>
              <w:rFonts w:cs="Times New Roman"/>
              <w:b/>
              <w:bCs/>
              <w:noProof/>
              <w:sz w:val="24"/>
              <w:szCs w:val="24"/>
            </w:rPr>
            <w:fldChar w:fldCharType="end"/>
          </w:r>
        </w:p>
      </w:sdtContent>
    </w:sdt>
    <w:p w14:paraId="523F8440" w14:textId="77777777" w:rsidR="004653FC" w:rsidRDefault="004653FC">
      <w:pPr>
        <w:spacing w:line="259" w:lineRule="auto"/>
        <w:rPr>
          <w:rFonts w:cs="Times New Roman"/>
          <w:sz w:val="24"/>
          <w:szCs w:val="24"/>
        </w:rPr>
      </w:pPr>
      <w:r>
        <w:rPr>
          <w:rFonts w:cs="Times New Roman"/>
          <w:sz w:val="24"/>
          <w:szCs w:val="24"/>
        </w:rPr>
        <w:br w:type="page"/>
      </w:r>
    </w:p>
    <w:p w14:paraId="3F707B01" w14:textId="786A802F" w:rsidR="0082086E" w:rsidRDefault="0082086E" w:rsidP="00321FED">
      <w:pPr>
        <w:pStyle w:val="Heading1"/>
        <w:numPr>
          <w:ilvl w:val="0"/>
          <w:numId w:val="0"/>
        </w:numPr>
        <w:ind w:left="360"/>
        <w:rPr>
          <w:lang w:val="en-US"/>
        </w:rPr>
      </w:pPr>
      <w:bookmarkStart w:id="11" w:name="_Toc185716950"/>
      <w:r>
        <w:rPr>
          <w:lang w:val="en-US"/>
        </w:rPr>
        <w:lastRenderedPageBreak/>
        <w:t>DAFTAR TABEL</w:t>
      </w:r>
      <w:bookmarkEnd w:id="11"/>
    </w:p>
    <w:p w14:paraId="2C2044D0" w14:textId="2D88F3A8" w:rsidR="00321FED" w:rsidRPr="00BD0250" w:rsidRDefault="00321FED" w:rsidP="00BD0250">
      <w:pPr>
        <w:pStyle w:val="TableofFigures"/>
        <w:tabs>
          <w:tab w:val="right" w:leader="dot" w:pos="9017"/>
        </w:tabs>
        <w:spacing w:line="360" w:lineRule="auto"/>
        <w:rPr>
          <w:noProof/>
          <w:sz w:val="24"/>
          <w:szCs w:val="24"/>
        </w:rPr>
      </w:pPr>
      <w:r w:rsidRPr="00BD0250">
        <w:rPr>
          <w:sz w:val="24"/>
          <w:szCs w:val="24"/>
          <w:lang w:val="en-US"/>
        </w:rPr>
        <w:fldChar w:fldCharType="begin"/>
      </w:r>
      <w:r w:rsidRPr="00BD0250">
        <w:rPr>
          <w:sz w:val="24"/>
          <w:szCs w:val="24"/>
          <w:lang w:val="en-US"/>
        </w:rPr>
        <w:instrText xml:space="preserve"> TOC \h \z \c "Tabel 1." </w:instrText>
      </w:r>
      <w:r w:rsidRPr="00BD0250">
        <w:rPr>
          <w:sz w:val="24"/>
          <w:szCs w:val="24"/>
          <w:lang w:val="en-US"/>
        </w:rPr>
        <w:fldChar w:fldCharType="separate"/>
      </w:r>
      <w:hyperlink w:anchor="_Toc183262628" w:history="1">
        <w:r w:rsidRPr="00BD0250">
          <w:rPr>
            <w:rStyle w:val="Hyperlink"/>
            <w:noProof/>
            <w:sz w:val="24"/>
            <w:szCs w:val="24"/>
          </w:rPr>
          <w:t xml:space="preserve">Tabel 1. </w:t>
        </w:r>
        <w:r w:rsidR="00BD0250" w:rsidRPr="00BD0250">
          <w:rPr>
            <w:rStyle w:val="Hyperlink"/>
            <w:noProof/>
            <w:sz w:val="24"/>
            <w:szCs w:val="24"/>
          </w:rPr>
          <w:t>1</w:t>
        </w:r>
        <w:r w:rsidRPr="00BD0250">
          <w:rPr>
            <w:rStyle w:val="Hyperlink"/>
            <w:noProof/>
            <w:sz w:val="24"/>
            <w:szCs w:val="24"/>
            <w:lang w:val="en-US"/>
          </w:rPr>
          <w:t xml:space="preserve"> Data UMKM 2018-2023</w:t>
        </w:r>
        <w:r w:rsidRPr="00BD0250">
          <w:rPr>
            <w:noProof/>
            <w:webHidden/>
            <w:sz w:val="24"/>
            <w:szCs w:val="24"/>
          </w:rPr>
          <w:tab/>
        </w:r>
        <w:r w:rsidRPr="00BD0250">
          <w:rPr>
            <w:noProof/>
            <w:webHidden/>
            <w:sz w:val="24"/>
            <w:szCs w:val="24"/>
          </w:rPr>
          <w:fldChar w:fldCharType="begin"/>
        </w:r>
        <w:r w:rsidRPr="00BD0250">
          <w:rPr>
            <w:noProof/>
            <w:webHidden/>
            <w:sz w:val="24"/>
            <w:szCs w:val="24"/>
          </w:rPr>
          <w:instrText xml:space="preserve"> PAGEREF _Toc183262628 \h </w:instrText>
        </w:r>
        <w:r w:rsidRPr="00BD0250">
          <w:rPr>
            <w:noProof/>
            <w:webHidden/>
            <w:sz w:val="24"/>
            <w:szCs w:val="24"/>
          </w:rPr>
        </w:r>
        <w:r w:rsidRPr="00BD0250">
          <w:rPr>
            <w:noProof/>
            <w:webHidden/>
            <w:sz w:val="24"/>
            <w:szCs w:val="24"/>
          </w:rPr>
          <w:fldChar w:fldCharType="separate"/>
        </w:r>
        <w:r w:rsidR="00193BFD">
          <w:rPr>
            <w:noProof/>
            <w:webHidden/>
            <w:sz w:val="24"/>
            <w:szCs w:val="24"/>
          </w:rPr>
          <w:t>1</w:t>
        </w:r>
        <w:r w:rsidRPr="00BD0250">
          <w:rPr>
            <w:noProof/>
            <w:webHidden/>
            <w:sz w:val="24"/>
            <w:szCs w:val="24"/>
          </w:rPr>
          <w:fldChar w:fldCharType="end"/>
        </w:r>
      </w:hyperlink>
    </w:p>
    <w:p w14:paraId="27903F78" w14:textId="45155E17" w:rsidR="00BD0250" w:rsidRPr="008600BE" w:rsidRDefault="00321FED" w:rsidP="00A31BF7">
      <w:pPr>
        <w:pStyle w:val="TableofFigures"/>
        <w:tabs>
          <w:tab w:val="right" w:leader="dot" w:pos="9017"/>
        </w:tabs>
        <w:spacing w:line="360" w:lineRule="auto"/>
        <w:rPr>
          <w:rFonts w:asciiTheme="minorHAnsi" w:eastAsiaTheme="minorEastAsia" w:hAnsiTheme="minorHAnsi"/>
          <w:noProof/>
          <w:kern w:val="2"/>
          <w:sz w:val="24"/>
          <w:szCs w:val="24"/>
          <w:lang w:val="it-IT"/>
          <w14:ligatures w14:val="standardContextual"/>
        </w:rPr>
      </w:pPr>
      <w:r w:rsidRPr="00BD0250">
        <w:rPr>
          <w:sz w:val="24"/>
          <w:szCs w:val="24"/>
          <w:lang w:val="en-US"/>
        </w:rPr>
        <w:fldChar w:fldCharType="end"/>
      </w:r>
      <w:hyperlink w:anchor="_Toc183991743" w:history="1">
        <w:r w:rsidR="00BD0250" w:rsidRPr="00BD0250">
          <w:rPr>
            <w:rStyle w:val="Hyperlink"/>
            <w:noProof/>
            <w:color w:val="auto"/>
            <w:sz w:val="24"/>
            <w:szCs w:val="24"/>
            <w:u w:val="none"/>
          </w:rPr>
          <w:t>Tab</w:t>
        </w:r>
        <w:r w:rsidR="00105EE7">
          <w:rPr>
            <w:rStyle w:val="Hyperlink"/>
            <w:noProof/>
            <w:color w:val="auto"/>
            <w:sz w:val="24"/>
            <w:szCs w:val="24"/>
            <w:u w:val="none"/>
          </w:rPr>
          <w:t>el</w:t>
        </w:r>
        <w:r w:rsidR="00BD0250" w:rsidRPr="00BD0250">
          <w:rPr>
            <w:rStyle w:val="Hyperlink"/>
            <w:noProof/>
            <w:color w:val="auto"/>
            <w:sz w:val="24"/>
            <w:szCs w:val="24"/>
            <w:u w:val="none"/>
          </w:rPr>
          <w:t xml:space="preserve"> 1. 2 Data Perolehan Omzet Penjualan</w:t>
        </w:r>
        <w:r w:rsidR="00BD0250" w:rsidRPr="00BD0250">
          <w:rPr>
            <w:noProof/>
            <w:webHidden/>
            <w:sz w:val="24"/>
            <w:szCs w:val="24"/>
          </w:rPr>
          <w:tab/>
        </w:r>
        <w:r w:rsidR="00BD0250" w:rsidRPr="00BD0250">
          <w:rPr>
            <w:noProof/>
            <w:webHidden/>
            <w:sz w:val="24"/>
            <w:szCs w:val="24"/>
          </w:rPr>
          <w:fldChar w:fldCharType="begin"/>
        </w:r>
        <w:r w:rsidR="00BD0250" w:rsidRPr="00BD0250">
          <w:rPr>
            <w:noProof/>
            <w:webHidden/>
            <w:sz w:val="24"/>
            <w:szCs w:val="24"/>
          </w:rPr>
          <w:instrText xml:space="preserve"> PAGEREF _Toc183991743 \h </w:instrText>
        </w:r>
        <w:r w:rsidR="00BD0250" w:rsidRPr="00BD0250">
          <w:rPr>
            <w:noProof/>
            <w:webHidden/>
            <w:sz w:val="24"/>
            <w:szCs w:val="24"/>
          </w:rPr>
        </w:r>
        <w:r w:rsidR="00BD0250" w:rsidRPr="00BD0250">
          <w:rPr>
            <w:noProof/>
            <w:webHidden/>
            <w:sz w:val="24"/>
            <w:szCs w:val="24"/>
          </w:rPr>
          <w:fldChar w:fldCharType="separate"/>
        </w:r>
        <w:r w:rsidR="00193BFD">
          <w:rPr>
            <w:noProof/>
            <w:webHidden/>
            <w:sz w:val="24"/>
            <w:szCs w:val="24"/>
          </w:rPr>
          <w:t>9</w:t>
        </w:r>
        <w:r w:rsidR="00BD0250" w:rsidRPr="00BD0250">
          <w:rPr>
            <w:noProof/>
            <w:webHidden/>
            <w:sz w:val="24"/>
            <w:szCs w:val="24"/>
          </w:rPr>
          <w:fldChar w:fldCharType="end"/>
        </w:r>
      </w:hyperlink>
      <w:r w:rsidR="00BD0250">
        <w:rPr>
          <w:sz w:val="24"/>
          <w:szCs w:val="24"/>
          <w:lang w:val="en-US"/>
        </w:rPr>
        <w:fldChar w:fldCharType="begin"/>
      </w:r>
      <w:r w:rsidR="00BD0250" w:rsidRPr="008600BE">
        <w:rPr>
          <w:sz w:val="24"/>
          <w:szCs w:val="24"/>
          <w:lang w:val="it-IT"/>
        </w:rPr>
        <w:instrText xml:space="preserve"> TOC \h \z \c "Table" </w:instrText>
      </w:r>
      <w:r w:rsidR="00BD0250">
        <w:rPr>
          <w:sz w:val="24"/>
          <w:szCs w:val="24"/>
          <w:lang w:val="en-US"/>
        </w:rPr>
        <w:fldChar w:fldCharType="separate"/>
      </w:r>
    </w:p>
    <w:p w14:paraId="3BE42761" w14:textId="14779CC1" w:rsidR="00BD0250" w:rsidRPr="008600BE" w:rsidRDefault="00BD0250" w:rsidP="00BD0250">
      <w:pPr>
        <w:rPr>
          <w:rFonts w:asciiTheme="minorHAnsi" w:eastAsiaTheme="minorEastAsia" w:hAnsiTheme="minorHAnsi"/>
          <w:noProof/>
          <w:kern w:val="2"/>
          <w:lang w:val="it-IT"/>
          <w14:ligatures w14:val="standardContextual"/>
        </w:rPr>
      </w:pPr>
    </w:p>
    <w:p w14:paraId="28C48ECD" w14:textId="59DB23C6" w:rsidR="00321FED" w:rsidRPr="008600BE" w:rsidRDefault="00BD0250" w:rsidP="00321FED">
      <w:pPr>
        <w:rPr>
          <w:sz w:val="24"/>
          <w:szCs w:val="24"/>
          <w:lang w:val="it-IT"/>
        </w:rPr>
      </w:pPr>
      <w:r>
        <w:rPr>
          <w:sz w:val="24"/>
          <w:szCs w:val="24"/>
          <w:lang w:val="en-US"/>
        </w:rPr>
        <w:fldChar w:fldCharType="end"/>
      </w:r>
    </w:p>
    <w:p w14:paraId="64FA34FD" w14:textId="77777777" w:rsidR="004653FC" w:rsidRPr="008600BE" w:rsidRDefault="004653FC" w:rsidP="004653FC">
      <w:pPr>
        <w:spacing w:line="259" w:lineRule="auto"/>
        <w:rPr>
          <w:rFonts w:cs="Times New Roman"/>
          <w:sz w:val="24"/>
          <w:szCs w:val="24"/>
          <w:lang w:val="it-IT"/>
        </w:rPr>
      </w:pPr>
    </w:p>
    <w:p w14:paraId="6158EDC7" w14:textId="38A17E7B" w:rsidR="00A31BF7" w:rsidRPr="008600BE" w:rsidRDefault="00A31BF7" w:rsidP="00A31BF7">
      <w:pPr>
        <w:tabs>
          <w:tab w:val="left" w:pos="5787"/>
        </w:tabs>
        <w:spacing w:line="259" w:lineRule="auto"/>
        <w:rPr>
          <w:rFonts w:cs="Times New Roman"/>
          <w:sz w:val="24"/>
          <w:szCs w:val="24"/>
          <w:lang w:val="it-IT"/>
        </w:rPr>
      </w:pPr>
      <w:r w:rsidRPr="008600BE">
        <w:rPr>
          <w:rFonts w:cs="Times New Roman"/>
          <w:sz w:val="24"/>
          <w:szCs w:val="24"/>
          <w:lang w:val="it-IT"/>
        </w:rPr>
        <w:tab/>
      </w:r>
    </w:p>
    <w:p w14:paraId="554EA0CC" w14:textId="6C931351" w:rsidR="004653FC" w:rsidRPr="008600BE" w:rsidRDefault="004653FC" w:rsidP="00A31BF7">
      <w:pPr>
        <w:tabs>
          <w:tab w:val="left" w:pos="5787"/>
        </w:tabs>
        <w:spacing w:line="259" w:lineRule="auto"/>
        <w:rPr>
          <w:rFonts w:cs="Times New Roman"/>
          <w:sz w:val="24"/>
          <w:szCs w:val="24"/>
          <w:lang w:val="it-IT"/>
        </w:rPr>
      </w:pPr>
      <w:r w:rsidRPr="008600BE">
        <w:rPr>
          <w:rFonts w:cs="Times New Roman"/>
          <w:sz w:val="24"/>
          <w:szCs w:val="24"/>
          <w:lang w:val="it-IT"/>
        </w:rPr>
        <w:br w:type="page"/>
      </w:r>
      <w:r w:rsidR="00A31BF7" w:rsidRPr="008600BE">
        <w:rPr>
          <w:rFonts w:cs="Times New Roman"/>
          <w:sz w:val="24"/>
          <w:szCs w:val="24"/>
          <w:lang w:val="it-IT"/>
        </w:rPr>
        <w:lastRenderedPageBreak/>
        <w:tab/>
      </w:r>
    </w:p>
    <w:p w14:paraId="73A0B83B" w14:textId="692CE4E3" w:rsidR="00321FED" w:rsidRDefault="0082086E" w:rsidP="006F0636">
      <w:pPr>
        <w:pStyle w:val="Heading1"/>
        <w:numPr>
          <w:ilvl w:val="0"/>
          <w:numId w:val="0"/>
        </w:numPr>
        <w:ind w:left="360"/>
        <w:rPr>
          <w:lang w:val="en-US"/>
        </w:rPr>
      </w:pPr>
      <w:bookmarkStart w:id="12" w:name="_Toc185716951"/>
      <w:r>
        <w:rPr>
          <w:lang w:val="en-US"/>
        </w:rPr>
        <w:t>DAFTAR GAMBAR</w:t>
      </w:r>
      <w:bookmarkEnd w:id="12"/>
    </w:p>
    <w:p w14:paraId="4E289D4C" w14:textId="014C7BA7" w:rsidR="00321FED" w:rsidRPr="00617DC7" w:rsidRDefault="00321FED" w:rsidP="00617DC7">
      <w:pPr>
        <w:pStyle w:val="TableofFigures"/>
        <w:tabs>
          <w:tab w:val="right" w:leader="dot" w:pos="9017"/>
        </w:tabs>
        <w:spacing w:line="360" w:lineRule="auto"/>
        <w:rPr>
          <w:rFonts w:asciiTheme="minorHAnsi" w:eastAsiaTheme="minorEastAsia" w:hAnsiTheme="minorHAnsi"/>
          <w:noProof/>
          <w:sz w:val="24"/>
          <w:szCs w:val="24"/>
          <w:lang w:val="en-ID" w:eastAsia="en-ID"/>
        </w:rPr>
      </w:pPr>
      <w:r w:rsidRPr="00617DC7">
        <w:rPr>
          <w:sz w:val="24"/>
          <w:szCs w:val="24"/>
          <w:lang w:val="en-US"/>
        </w:rPr>
        <w:fldChar w:fldCharType="begin"/>
      </w:r>
      <w:r w:rsidRPr="00617DC7">
        <w:rPr>
          <w:sz w:val="24"/>
          <w:szCs w:val="24"/>
          <w:lang w:val="en-US"/>
        </w:rPr>
        <w:instrText xml:space="preserve"> TOC \h \z \c "Gambar 1." </w:instrText>
      </w:r>
      <w:r w:rsidRPr="00617DC7">
        <w:rPr>
          <w:sz w:val="24"/>
          <w:szCs w:val="24"/>
          <w:lang w:val="en-US"/>
        </w:rPr>
        <w:fldChar w:fldCharType="separate"/>
      </w:r>
      <w:hyperlink w:anchor="_Toc183262673" w:history="1">
        <w:r w:rsidRPr="00617DC7">
          <w:rPr>
            <w:rStyle w:val="Hyperlink"/>
            <w:noProof/>
            <w:color w:val="auto"/>
            <w:sz w:val="24"/>
            <w:szCs w:val="24"/>
            <w:u w:val="none"/>
          </w:rPr>
          <w:t>Gambar 1. 1</w:t>
        </w:r>
        <w:r w:rsidRPr="00617DC7">
          <w:rPr>
            <w:rStyle w:val="Hyperlink"/>
            <w:noProof/>
            <w:color w:val="auto"/>
            <w:sz w:val="24"/>
            <w:szCs w:val="24"/>
            <w:u w:val="none"/>
            <w:lang w:val="en-US"/>
          </w:rPr>
          <w:t xml:space="preserve"> Persentase Pengguna </w:t>
        </w:r>
        <w:r w:rsidR="00EB5EF8">
          <w:rPr>
            <w:rStyle w:val="Hyperlink"/>
            <w:noProof/>
            <w:color w:val="auto"/>
            <w:sz w:val="24"/>
            <w:szCs w:val="24"/>
            <w:u w:val="none"/>
            <w:lang w:val="en-US"/>
          </w:rPr>
          <w:t xml:space="preserve">Sarana Promosi </w:t>
        </w:r>
        <w:r w:rsidRPr="00617DC7">
          <w:rPr>
            <w:rStyle w:val="Hyperlink"/>
            <w:noProof/>
            <w:color w:val="auto"/>
            <w:sz w:val="24"/>
            <w:szCs w:val="24"/>
            <w:u w:val="none"/>
            <w:lang w:val="en-US"/>
          </w:rPr>
          <w:t>Makanan dan Minu</w:t>
        </w:r>
        <w:r w:rsidR="00EB5EF8">
          <w:rPr>
            <w:rStyle w:val="Hyperlink"/>
            <w:noProof/>
            <w:color w:val="auto"/>
            <w:sz w:val="24"/>
            <w:szCs w:val="24"/>
            <w:u w:val="none"/>
            <w:lang w:val="en-US"/>
          </w:rPr>
          <w:t>ma</w:t>
        </w:r>
        <w:r w:rsidRPr="00617DC7">
          <w:rPr>
            <w:rStyle w:val="Hyperlink"/>
            <w:noProof/>
            <w:color w:val="auto"/>
            <w:sz w:val="24"/>
            <w:szCs w:val="24"/>
            <w:u w:val="none"/>
            <w:lang w:val="en-US"/>
          </w:rPr>
          <w:t>n 2020</w:t>
        </w:r>
        <w:r w:rsidRPr="00617DC7">
          <w:rPr>
            <w:noProof/>
            <w:webHidden/>
            <w:sz w:val="24"/>
            <w:szCs w:val="24"/>
          </w:rPr>
          <w:tab/>
        </w:r>
        <w:r w:rsidRPr="00617DC7">
          <w:rPr>
            <w:noProof/>
            <w:webHidden/>
            <w:sz w:val="24"/>
            <w:szCs w:val="24"/>
          </w:rPr>
          <w:fldChar w:fldCharType="begin"/>
        </w:r>
        <w:r w:rsidRPr="00617DC7">
          <w:rPr>
            <w:noProof/>
            <w:webHidden/>
            <w:sz w:val="24"/>
            <w:szCs w:val="24"/>
          </w:rPr>
          <w:instrText xml:space="preserve"> PAGEREF _Toc183262673 \h </w:instrText>
        </w:r>
        <w:r w:rsidRPr="00617DC7">
          <w:rPr>
            <w:noProof/>
            <w:webHidden/>
            <w:sz w:val="24"/>
            <w:szCs w:val="24"/>
          </w:rPr>
        </w:r>
        <w:r w:rsidRPr="00617DC7">
          <w:rPr>
            <w:noProof/>
            <w:webHidden/>
            <w:sz w:val="24"/>
            <w:szCs w:val="24"/>
          </w:rPr>
          <w:fldChar w:fldCharType="separate"/>
        </w:r>
        <w:r w:rsidR="00193BFD">
          <w:rPr>
            <w:noProof/>
            <w:webHidden/>
            <w:sz w:val="24"/>
            <w:szCs w:val="24"/>
          </w:rPr>
          <w:t>3</w:t>
        </w:r>
        <w:r w:rsidRPr="00617DC7">
          <w:rPr>
            <w:noProof/>
            <w:webHidden/>
            <w:sz w:val="24"/>
            <w:szCs w:val="24"/>
          </w:rPr>
          <w:fldChar w:fldCharType="end"/>
        </w:r>
      </w:hyperlink>
    </w:p>
    <w:p w14:paraId="0727555D" w14:textId="4F5323BD" w:rsidR="00321FED" w:rsidRPr="00617DC7" w:rsidRDefault="00321FED" w:rsidP="00617DC7">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3262674" w:history="1">
        <w:r w:rsidRPr="00617DC7">
          <w:rPr>
            <w:rStyle w:val="Hyperlink"/>
            <w:noProof/>
            <w:color w:val="auto"/>
            <w:sz w:val="24"/>
            <w:szCs w:val="24"/>
            <w:u w:val="none"/>
          </w:rPr>
          <w:t>Gambar 1. 2</w:t>
        </w:r>
        <w:r w:rsidRPr="00617DC7">
          <w:rPr>
            <w:rStyle w:val="Hyperlink"/>
            <w:noProof/>
            <w:color w:val="auto"/>
            <w:sz w:val="24"/>
            <w:szCs w:val="24"/>
            <w:u w:val="none"/>
            <w:lang w:val="en-US"/>
          </w:rPr>
          <w:t xml:space="preserve"> Strategi Pemasaran</w:t>
        </w:r>
        <w:r w:rsidRPr="00617DC7">
          <w:rPr>
            <w:noProof/>
            <w:webHidden/>
            <w:sz w:val="24"/>
            <w:szCs w:val="24"/>
          </w:rPr>
          <w:tab/>
        </w:r>
        <w:r w:rsidRPr="00617DC7">
          <w:rPr>
            <w:noProof/>
            <w:webHidden/>
            <w:sz w:val="24"/>
            <w:szCs w:val="24"/>
          </w:rPr>
          <w:fldChar w:fldCharType="begin"/>
        </w:r>
        <w:r w:rsidRPr="00617DC7">
          <w:rPr>
            <w:noProof/>
            <w:webHidden/>
            <w:sz w:val="24"/>
            <w:szCs w:val="24"/>
          </w:rPr>
          <w:instrText xml:space="preserve"> PAGEREF _Toc183262674 \h </w:instrText>
        </w:r>
        <w:r w:rsidRPr="00617DC7">
          <w:rPr>
            <w:noProof/>
            <w:webHidden/>
            <w:sz w:val="24"/>
            <w:szCs w:val="24"/>
          </w:rPr>
        </w:r>
        <w:r w:rsidRPr="00617DC7">
          <w:rPr>
            <w:noProof/>
            <w:webHidden/>
            <w:sz w:val="24"/>
            <w:szCs w:val="24"/>
          </w:rPr>
          <w:fldChar w:fldCharType="separate"/>
        </w:r>
        <w:r w:rsidR="00193BFD">
          <w:rPr>
            <w:noProof/>
            <w:webHidden/>
            <w:sz w:val="24"/>
            <w:szCs w:val="24"/>
          </w:rPr>
          <w:t>7</w:t>
        </w:r>
        <w:r w:rsidRPr="00617DC7">
          <w:rPr>
            <w:noProof/>
            <w:webHidden/>
            <w:sz w:val="24"/>
            <w:szCs w:val="24"/>
          </w:rPr>
          <w:fldChar w:fldCharType="end"/>
        </w:r>
      </w:hyperlink>
    </w:p>
    <w:p w14:paraId="2E2042FE" w14:textId="5CFC68B0" w:rsidR="00617DC7" w:rsidRPr="00617DC7" w:rsidRDefault="00321FED" w:rsidP="00617DC7">
      <w:pPr>
        <w:pStyle w:val="TableofFigures"/>
        <w:tabs>
          <w:tab w:val="right" w:leader="dot" w:pos="9017"/>
        </w:tabs>
        <w:spacing w:line="360" w:lineRule="auto"/>
        <w:rPr>
          <w:rFonts w:asciiTheme="minorHAnsi" w:eastAsiaTheme="minorEastAsia" w:hAnsiTheme="minorHAnsi"/>
          <w:noProof/>
          <w:sz w:val="24"/>
          <w:szCs w:val="24"/>
          <w:lang w:val="en-ID" w:eastAsia="en-ID"/>
        </w:rPr>
      </w:pPr>
      <w:r w:rsidRPr="00617DC7">
        <w:rPr>
          <w:sz w:val="24"/>
          <w:szCs w:val="24"/>
          <w:lang w:val="en-US"/>
        </w:rPr>
        <w:fldChar w:fldCharType="end"/>
      </w:r>
      <w:hyperlink w:anchor="_Toc185716992" w:history="1">
        <w:r w:rsidR="00617DC7" w:rsidRPr="00617DC7">
          <w:rPr>
            <w:rStyle w:val="Hyperlink"/>
            <w:noProof/>
            <w:color w:val="auto"/>
            <w:sz w:val="24"/>
            <w:szCs w:val="24"/>
            <w:u w:val="none"/>
          </w:rPr>
          <w:t>Gambar 3. 1</w:t>
        </w:r>
        <w:r w:rsidR="00617DC7" w:rsidRPr="00617DC7">
          <w:rPr>
            <w:rStyle w:val="Hyperlink"/>
            <w:noProof/>
            <w:color w:val="auto"/>
            <w:sz w:val="24"/>
            <w:szCs w:val="24"/>
            <w:u w:val="none"/>
            <w:lang w:val="en-US"/>
          </w:rPr>
          <w:t xml:space="preserve"> </w:t>
        </w:r>
        <w:r w:rsidR="00617DC7" w:rsidRPr="00617DC7">
          <w:rPr>
            <w:rStyle w:val="Hyperlink"/>
            <w:rFonts w:cs="Times New Roman"/>
            <w:bCs/>
            <w:noProof/>
            <w:color w:val="auto"/>
            <w:sz w:val="24"/>
            <w:szCs w:val="24"/>
            <w:u w:val="none"/>
          </w:rPr>
          <w:t xml:space="preserve">Media Sosial </w:t>
        </w:r>
        <w:r w:rsidR="00617DC7" w:rsidRPr="00617DC7">
          <w:rPr>
            <w:rStyle w:val="Hyperlink"/>
            <w:noProof/>
            <w:color w:val="auto"/>
            <w:sz w:val="24"/>
            <w:szCs w:val="24"/>
            <w:u w:val="none"/>
            <w:lang w:val="en-US"/>
          </w:rPr>
          <w:t>Instagram  CoffeShop Pikaco</w:t>
        </w:r>
        <w:r w:rsidR="00617DC7" w:rsidRPr="00617DC7">
          <w:rPr>
            <w:noProof/>
            <w:webHidden/>
            <w:sz w:val="24"/>
            <w:szCs w:val="24"/>
          </w:rPr>
          <w:tab/>
        </w:r>
        <w:r w:rsidR="00617DC7" w:rsidRPr="00617DC7">
          <w:rPr>
            <w:noProof/>
            <w:webHidden/>
            <w:sz w:val="24"/>
            <w:szCs w:val="24"/>
          </w:rPr>
          <w:fldChar w:fldCharType="begin"/>
        </w:r>
        <w:r w:rsidR="00617DC7" w:rsidRPr="00617DC7">
          <w:rPr>
            <w:noProof/>
            <w:webHidden/>
            <w:sz w:val="24"/>
            <w:szCs w:val="24"/>
          </w:rPr>
          <w:instrText xml:space="preserve"> PAGEREF _Toc185716992 \h </w:instrText>
        </w:r>
        <w:r w:rsidR="00617DC7" w:rsidRPr="00617DC7">
          <w:rPr>
            <w:noProof/>
            <w:webHidden/>
            <w:sz w:val="24"/>
            <w:szCs w:val="24"/>
          </w:rPr>
        </w:r>
        <w:r w:rsidR="00617DC7" w:rsidRPr="00617DC7">
          <w:rPr>
            <w:noProof/>
            <w:webHidden/>
            <w:sz w:val="24"/>
            <w:szCs w:val="24"/>
          </w:rPr>
          <w:fldChar w:fldCharType="separate"/>
        </w:r>
        <w:r w:rsidR="00193BFD">
          <w:rPr>
            <w:noProof/>
            <w:webHidden/>
            <w:sz w:val="24"/>
            <w:szCs w:val="24"/>
          </w:rPr>
          <w:t>41</w:t>
        </w:r>
        <w:r w:rsidR="00617DC7" w:rsidRPr="00617DC7">
          <w:rPr>
            <w:noProof/>
            <w:webHidden/>
            <w:sz w:val="24"/>
            <w:szCs w:val="24"/>
          </w:rPr>
          <w:fldChar w:fldCharType="end"/>
        </w:r>
      </w:hyperlink>
    </w:p>
    <w:p w14:paraId="26B6D115" w14:textId="3D96C3CF" w:rsidR="00617DC7" w:rsidRPr="00617DC7" w:rsidRDefault="00617DC7" w:rsidP="00617DC7">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5716993" w:history="1">
        <w:r w:rsidRPr="00617DC7">
          <w:rPr>
            <w:rStyle w:val="Hyperlink"/>
            <w:noProof/>
            <w:color w:val="auto"/>
            <w:sz w:val="24"/>
            <w:szCs w:val="24"/>
            <w:u w:val="none"/>
          </w:rPr>
          <w:t>Gambar 3. 2</w:t>
        </w:r>
        <w:r w:rsidRPr="00617DC7">
          <w:rPr>
            <w:rStyle w:val="Hyperlink"/>
            <w:noProof/>
            <w:color w:val="auto"/>
            <w:sz w:val="24"/>
            <w:szCs w:val="24"/>
            <w:u w:val="none"/>
            <w:lang w:val="en-US"/>
          </w:rPr>
          <w:t xml:space="preserve"> </w:t>
        </w:r>
        <w:r w:rsidRPr="00617DC7">
          <w:rPr>
            <w:rStyle w:val="Hyperlink"/>
            <w:rFonts w:cs="Times New Roman"/>
            <w:bCs/>
            <w:noProof/>
            <w:color w:val="auto"/>
            <w:sz w:val="24"/>
            <w:szCs w:val="24"/>
            <w:u w:val="none"/>
          </w:rPr>
          <w:t xml:space="preserve">Media Sosial </w:t>
        </w:r>
        <w:r w:rsidRPr="00617DC7">
          <w:rPr>
            <w:rStyle w:val="Hyperlink"/>
            <w:noProof/>
            <w:color w:val="auto"/>
            <w:sz w:val="24"/>
            <w:szCs w:val="24"/>
            <w:u w:val="none"/>
            <w:lang w:val="en-US"/>
          </w:rPr>
          <w:t>TikTok CoffeShop Pikaco</w:t>
        </w:r>
        <w:r w:rsidRPr="00617DC7">
          <w:rPr>
            <w:noProof/>
            <w:webHidden/>
            <w:sz w:val="24"/>
            <w:szCs w:val="24"/>
          </w:rPr>
          <w:tab/>
        </w:r>
        <w:r w:rsidRPr="00617DC7">
          <w:rPr>
            <w:noProof/>
            <w:webHidden/>
            <w:sz w:val="24"/>
            <w:szCs w:val="24"/>
          </w:rPr>
          <w:fldChar w:fldCharType="begin"/>
        </w:r>
        <w:r w:rsidRPr="00617DC7">
          <w:rPr>
            <w:noProof/>
            <w:webHidden/>
            <w:sz w:val="24"/>
            <w:szCs w:val="24"/>
          </w:rPr>
          <w:instrText xml:space="preserve"> PAGEREF _Toc185716993 \h </w:instrText>
        </w:r>
        <w:r w:rsidRPr="00617DC7">
          <w:rPr>
            <w:noProof/>
            <w:webHidden/>
            <w:sz w:val="24"/>
            <w:szCs w:val="24"/>
          </w:rPr>
        </w:r>
        <w:r w:rsidRPr="00617DC7">
          <w:rPr>
            <w:noProof/>
            <w:webHidden/>
            <w:sz w:val="24"/>
            <w:szCs w:val="24"/>
          </w:rPr>
          <w:fldChar w:fldCharType="separate"/>
        </w:r>
        <w:r w:rsidR="00193BFD">
          <w:rPr>
            <w:noProof/>
            <w:webHidden/>
            <w:sz w:val="24"/>
            <w:szCs w:val="24"/>
          </w:rPr>
          <w:t>42</w:t>
        </w:r>
        <w:r w:rsidRPr="00617DC7">
          <w:rPr>
            <w:noProof/>
            <w:webHidden/>
            <w:sz w:val="24"/>
            <w:szCs w:val="24"/>
          </w:rPr>
          <w:fldChar w:fldCharType="end"/>
        </w:r>
      </w:hyperlink>
    </w:p>
    <w:p w14:paraId="4E7FDF0E" w14:textId="2573D807" w:rsidR="00617DC7" w:rsidRPr="00617DC7" w:rsidRDefault="00617DC7" w:rsidP="00617DC7">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5716994" w:history="1">
        <w:r w:rsidRPr="00617DC7">
          <w:rPr>
            <w:rStyle w:val="Hyperlink"/>
            <w:noProof/>
            <w:color w:val="auto"/>
            <w:sz w:val="24"/>
            <w:szCs w:val="24"/>
            <w:u w:val="none"/>
          </w:rPr>
          <w:t>Gambar 3. 3</w:t>
        </w:r>
        <w:r w:rsidRPr="00617DC7">
          <w:rPr>
            <w:rStyle w:val="Hyperlink"/>
            <w:noProof/>
            <w:color w:val="auto"/>
            <w:sz w:val="24"/>
            <w:szCs w:val="24"/>
            <w:u w:val="none"/>
            <w:lang w:val="en-US"/>
          </w:rPr>
          <w:t xml:space="preserve"> Struktur Organisasi CoffeShop Pikaco</w:t>
        </w:r>
        <w:r w:rsidRPr="00617DC7">
          <w:rPr>
            <w:noProof/>
            <w:webHidden/>
            <w:sz w:val="24"/>
            <w:szCs w:val="24"/>
          </w:rPr>
          <w:tab/>
        </w:r>
        <w:r w:rsidRPr="00617DC7">
          <w:rPr>
            <w:noProof/>
            <w:webHidden/>
            <w:sz w:val="24"/>
            <w:szCs w:val="24"/>
          </w:rPr>
          <w:fldChar w:fldCharType="begin"/>
        </w:r>
        <w:r w:rsidRPr="00617DC7">
          <w:rPr>
            <w:noProof/>
            <w:webHidden/>
            <w:sz w:val="24"/>
            <w:szCs w:val="24"/>
          </w:rPr>
          <w:instrText xml:space="preserve"> PAGEREF _Toc185716994 \h </w:instrText>
        </w:r>
        <w:r w:rsidRPr="00617DC7">
          <w:rPr>
            <w:noProof/>
            <w:webHidden/>
            <w:sz w:val="24"/>
            <w:szCs w:val="24"/>
          </w:rPr>
        </w:r>
        <w:r w:rsidRPr="00617DC7">
          <w:rPr>
            <w:noProof/>
            <w:webHidden/>
            <w:sz w:val="24"/>
            <w:szCs w:val="24"/>
          </w:rPr>
          <w:fldChar w:fldCharType="separate"/>
        </w:r>
        <w:r w:rsidR="00193BFD">
          <w:rPr>
            <w:noProof/>
            <w:webHidden/>
            <w:sz w:val="24"/>
            <w:szCs w:val="24"/>
          </w:rPr>
          <w:t>42</w:t>
        </w:r>
        <w:r w:rsidRPr="00617DC7">
          <w:rPr>
            <w:noProof/>
            <w:webHidden/>
            <w:sz w:val="24"/>
            <w:szCs w:val="24"/>
          </w:rPr>
          <w:fldChar w:fldCharType="end"/>
        </w:r>
      </w:hyperlink>
    </w:p>
    <w:p w14:paraId="61E2C008" w14:textId="13B8FE4C" w:rsidR="00321FED" w:rsidRPr="00443E1F" w:rsidRDefault="00617DC7" w:rsidP="00443E1F">
      <w:pPr>
        <w:pStyle w:val="TableofFigures"/>
        <w:tabs>
          <w:tab w:val="right" w:leader="dot" w:pos="9017"/>
        </w:tabs>
        <w:spacing w:line="360" w:lineRule="auto"/>
        <w:rPr>
          <w:noProof/>
          <w:sz w:val="24"/>
          <w:szCs w:val="24"/>
        </w:rPr>
      </w:pPr>
      <w:hyperlink w:anchor="_Toc185716995" w:history="1">
        <w:r w:rsidRPr="00617DC7">
          <w:rPr>
            <w:rStyle w:val="Hyperlink"/>
            <w:noProof/>
            <w:color w:val="auto"/>
            <w:sz w:val="24"/>
            <w:szCs w:val="24"/>
            <w:u w:val="none"/>
          </w:rPr>
          <w:t>Gambar 3. 4 Menu CoffeShop</w:t>
        </w:r>
        <w:r w:rsidRPr="00617DC7">
          <w:rPr>
            <w:rStyle w:val="Hyperlink"/>
            <w:noProof/>
            <w:color w:val="auto"/>
            <w:sz w:val="24"/>
            <w:szCs w:val="24"/>
            <w:u w:val="none"/>
            <w:lang w:val="en-US"/>
          </w:rPr>
          <w:t xml:space="preserve"> Pikaco</w:t>
        </w:r>
        <w:r w:rsidRPr="00617DC7">
          <w:rPr>
            <w:noProof/>
            <w:webHidden/>
            <w:sz w:val="24"/>
            <w:szCs w:val="24"/>
          </w:rPr>
          <w:tab/>
        </w:r>
        <w:r w:rsidRPr="00617DC7">
          <w:rPr>
            <w:noProof/>
            <w:webHidden/>
            <w:sz w:val="24"/>
            <w:szCs w:val="24"/>
          </w:rPr>
          <w:fldChar w:fldCharType="begin"/>
        </w:r>
        <w:r w:rsidRPr="00617DC7">
          <w:rPr>
            <w:noProof/>
            <w:webHidden/>
            <w:sz w:val="24"/>
            <w:szCs w:val="24"/>
          </w:rPr>
          <w:instrText xml:space="preserve"> PAGEREF _Toc185716995 \h </w:instrText>
        </w:r>
        <w:r w:rsidRPr="00617DC7">
          <w:rPr>
            <w:noProof/>
            <w:webHidden/>
            <w:sz w:val="24"/>
            <w:szCs w:val="24"/>
          </w:rPr>
        </w:r>
        <w:r w:rsidRPr="00617DC7">
          <w:rPr>
            <w:noProof/>
            <w:webHidden/>
            <w:sz w:val="24"/>
            <w:szCs w:val="24"/>
          </w:rPr>
          <w:fldChar w:fldCharType="separate"/>
        </w:r>
        <w:r w:rsidR="00193BFD">
          <w:rPr>
            <w:noProof/>
            <w:webHidden/>
            <w:sz w:val="24"/>
            <w:szCs w:val="24"/>
          </w:rPr>
          <w:t>45</w:t>
        </w:r>
        <w:r w:rsidRPr="00617DC7">
          <w:rPr>
            <w:noProof/>
            <w:webHidden/>
            <w:sz w:val="24"/>
            <w:szCs w:val="24"/>
          </w:rPr>
          <w:fldChar w:fldCharType="end"/>
        </w:r>
      </w:hyperlink>
    </w:p>
    <w:p w14:paraId="3995EBB1" w14:textId="18A0DF6D" w:rsidR="00443E1F" w:rsidRPr="00443E1F" w:rsidRDefault="00443E1F" w:rsidP="00443E1F">
      <w:pPr>
        <w:pStyle w:val="TableofFigures"/>
        <w:tabs>
          <w:tab w:val="right" w:leader="dot" w:pos="9017"/>
        </w:tabs>
        <w:spacing w:line="360" w:lineRule="auto"/>
        <w:rPr>
          <w:rFonts w:asciiTheme="minorHAnsi" w:eastAsiaTheme="minorEastAsia" w:hAnsiTheme="minorHAnsi"/>
          <w:noProof/>
          <w:sz w:val="24"/>
          <w:szCs w:val="24"/>
          <w:lang w:val="en-ID" w:eastAsia="en-ID"/>
        </w:rPr>
      </w:pPr>
      <w:r w:rsidRPr="00443E1F">
        <w:rPr>
          <w:sz w:val="24"/>
          <w:szCs w:val="24"/>
          <w:lang w:val="en-US"/>
        </w:rPr>
        <w:fldChar w:fldCharType="begin"/>
      </w:r>
      <w:r w:rsidRPr="00443E1F">
        <w:rPr>
          <w:sz w:val="24"/>
          <w:szCs w:val="24"/>
          <w:lang w:val="en-US"/>
        </w:rPr>
        <w:instrText xml:space="preserve"> TOC \h \z \c "Gambar 4." </w:instrText>
      </w:r>
      <w:r w:rsidRPr="00443E1F">
        <w:rPr>
          <w:sz w:val="24"/>
          <w:szCs w:val="24"/>
          <w:lang w:val="en-US"/>
        </w:rPr>
        <w:fldChar w:fldCharType="separate"/>
      </w:r>
      <w:hyperlink w:anchor="_Toc185717111" w:history="1">
        <w:r w:rsidRPr="00443E1F">
          <w:rPr>
            <w:rStyle w:val="Hyperlink"/>
            <w:noProof/>
            <w:sz w:val="24"/>
            <w:szCs w:val="24"/>
          </w:rPr>
          <w:t>Gambar 4. 1</w:t>
        </w:r>
        <w:r w:rsidRPr="00443E1F">
          <w:rPr>
            <w:rStyle w:val="Hyperlink"/>
            <w:noProof/>
            <w:sz w:val="24"/>
            <w:szCs w:val="24"/>
            <w:lang w:val="en-US"/>
          </w:rPr>
          <w:t xml:space="preserve"> Foto Produk </w:t>
        </w:r>
        <w:r w:rsidRPr="00443E1F">
          <w:rPr>
            <w:rStyle w:val="Hyperlink"/>
            <w:noProof/>
            <w:sz w:val="24"/>
            <w:szCs w:val="24"/>
          </w:rPr>
          <w:t>CoffeShop Pikaco</w:t>
        </w:r>
        <w:r w:rsidRPr="00443E1F">
          <w:rPr>
            <w:noProof/>
            <w:webHidden/>
            <w:sz w:val="24"/>
            <w:szCs w:val="24"/>
          </w:rPr>
          <w:tab/>
        </w:r>
        <w:r w:rsidRPr="00443E1F">
          <w:rPr>
            <w:noProof/>
            <w:webHidden/>
            <w:sz w:val="24"/>
            <w:szCs w:val="24"/>
          </w:rPr>
          <w:fldChar w:fldCharType="begin"/>
        </w:r>
        <w:r w:rsidRPr="00443E1F">
          <w:rPr>
            <w:noProof/>
            <w:webHidden/>
            <w:sz w:val="24"/>
            <w:szCs w:val="24"/>
          </w:rPr>
          <w:instrText xml:space="preserve"> PAGEREF _Toc185717111 \h </w:instrText>
        </w:r>
        <w:r w:rsidRPr="00443E1F">
          <w:rPr>
            <w:noProof/>
            <w:webHidden/>
            <w:sz w:val="24"/>
            <w:szCs w:val="24"/>
          </w:rPr>
        </w:r>
        <w:r w:rsidRPr="00443E1F">
          <w:rPr>
            <w:noProof/>
            <w:webHidden/>
            <w:sz w:val="24"/>
            <w:szCs w:val="24"/>
          </w:rPr>
          <w:fldChar w:fldCharType="separate"/>
        </w:r>
        <w:r w:rsidR="00193BFD">
          <w:rPr>
            <w:noProof/>
            <w:webHidden/>
            <w:sz w:val="24"/>
            <w:szCs w:val="24"/>
          </w:rPr>
          <w:t>52</w:t>
        </w:r>
        <w:r w:rsidRPr="00443E1F">
          <w:rPr>
            <w:noProof/>
            <w:webHidden/>
            <w:sz w:val="24"/>
            <w:szCs w:val="24"/>
          </w:rPr>
          <w:fldChar w:fldCharType="end"/>
        </w:r>
      </w:hyperlink>
    </w:p>
    <w:p w14:paraId="477FC0DD" w14:textId="3FBBC863" w:rsidR="00443E1F" w:rsidRPr="00443E1F" w:rsidRDefault="00443E1F" w:rsidP="00443E1F">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5717112" w:history="1">
        <w:r w:rsidRPr="00443E1F">
          <w:rPr>
            <w:rStyle w:val="Hyperlink"/>
            <w:noProof/>
            <w:sz w:val="24"/>
            <w:szCs w:val="24"/>
          </w:rPr>
          <w:t>Gambar 4. 2</w:t>
        </w:r>
        <w:r w:rsidRPr="00443E1F">
          <w:rPr>
            <w:rStyle w:val="Hyperlink"/>
            <w:noProof/>
            <w:sz w:val="24"/>
            <w:szCs w:val="24"/>
            <w:lang w:val="en-US"/>
          </w:rPr>
          <w:t xml:space="preserve"> Foto </w:t>
        </w:r>
        <w:r w:rsidRPr="00443E1F">
          <w:rPr>
            <w:rStyle w:val="Hyperlink"/>
            <w:i/>
            <w:iCs/>
            <w:noProof/>
            <w:sz w:val="24"/>
            <w:szCs w:val="24"/>
            <w:lang w:val="en-US"/>
          </w:rPr>
          <w:t>Customer CoffeShop</w:t>
        </w:r>
        <w:r w:rsidRPr="00443E1F">
          <w:rPr>
            <w:rStyle w:val="Hyperlink"/>
            <w:noProof/>
            <w:sz w:val="24"/>
            <w:szCs w:val="24"/>
            <w:lang w:val="en-US"/>
          </w:rPr>
          <w:t xml:space="preserve"> Pikaco</w:t>
        </w:r>
        <w:r w:rsidRPr="00443E1F">
          <w:rPr>
            <w:noProof/>
            <w:webHidden/>
            <w:sz w:val="24"/>
            <w:szCs w:val="24"/>
          </w:rPr>
          <w:tab/>
        </w:r>
        <w:r w:rsidRPr="00443E1F">
          <w:rPr>
            <w:noProof/>
            <w:webHidden/>
            <w:sz w:val="24"/>
            <w:szCs w:val="24"/>
          </w:rPr>
          <w:fldChar w:fldCharType="begin"/>
        </w:r>
        <w:r w:rsidRPr="00443E1F">
          <w:rPr>
            <w:noProof/>
            <w:webHidden/>
            <w:sz w:val="24"/>
            <w:szCs w:val="24"/>
          </w:rPr>
          <w:instrText xml:space="preserve"> PAGEREF _Toc185717112 \h </w:instrText>
        </w:r>
        <w:r w:rsidRPr="00443E1F">
          <w:rPr>
            <w:noProof/>
            <w:webHidden/>
            <w:sz w:val="24"/>
            <w:szCs w:val="24"/>
          </w:rPr>
        </w:r>
        <w:r w:rsidRPr="00443E1F">
          <w:rPr>
            <w:noProof/>
            <w:webHidden/>
            <w:sz w:val="24"/>
            <w:szCs w:val="24"/>
          </w:rPr>
          <w:fldChar w:fldCharType="separate"/>
        </w:r>
        <w:r w:rsidR="00193BFD">
          <w:rPr>
            <w:noProof/>
            <w:webHidden/>
            <w:sz w:val="24"/>
            <w:szCs w:val="24"/>
          </w:rPr>
          <w:t>53</w:t>
        </w:r>
        <w:r w:rsidRPr="00443E1F">
          <w:rPr>
            <w:noProof/>
            <w:webHidden/>
            <w:sz w:val="24"/>
            <w:szCs w:val="24"/>
          </w:rPr>
          <w:fldChar w:fldCharType="end"/>
        </w:r>
      </w:hyperlink>
    </w:p>
    <w:p w14:paraId="0B16B6C7" w14:textId="7260ED21" w:rsidR="00443E1F" w:rsidRPr="00443E1F" w:rsidRDefault="00443E1F" w:rsidP="00443E1F">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5717113" w:history="1">
        <w:r w:rsidRPr="00443E1F">
          <w:rPr>
            <w:rStyle w:val="Hyperlink"/>
            <w:noProof/>
            <w:sz w:val="24"/>
            <w:szCs w:val="24"/>
          </w:rPr>
          <w:t>Gambar 4. 3</w:t>
        </w:r>
        <w:r w:rsidRPr="00443E1F">
          <w:rPr>
            <w:rStyle w:val="Hyperlink"/>
            <w:noProof/>
            <w:sz w:val="24"/>
            <w:szCs w:val="24"/>
            <w:lang w:val="en-US"/>
          </w:rPr>
          <w:t xml:space="preserve"> Foto </w:t>
        </w:r>
        <w:r w:rsidRPr="00443E1F">
          <w:rPr>
            <w:rStyle w:val="Hyperlink"/>
            <w:i/>
            <w:iCs/>
            <w:noProof/>
            <w:sz w:val="24"/>
            <w:szCs w:val="24"/>
            <w:lang w:val="en-US"/>
          </w:rPr>
          <w:t>View CoffeShop</w:t>
        </w:r>
        <w:r w:rsidRPr="00443E1F">
          <w:rPr>
            <w:rStyle w:val="Hyperlink"/>
            <w:noProof/>
            <w:sz w:val="24"/>
            <w:szCs w:val="24"/>
            <w:lang w:val="en-US"/>
          </w:rPr>
          <w:t xml:space="preserve"> Pikaco</w:t>
        </w:r>
        <w:r w:rsidRPr="00443E1F">
          <w:rPr>
            <w:noProof/>
            <w:webHidden/>
            <w:sz w:val="24"/>
            <w:szCs w:val="24"/>
          </w:rPr>
          <w:tab/>
        </w:r>
        <w:r w:rsidRPr="00443E1F">
          <w:rPr>
            <w:noProof/>
            <w:webHidden/>
            <w:sz w:val="24"/>
            <w:szCs w:val="24"/>
          </w:rPr>
          <w:fldChar w:fldCharType="begin"/>
        </w:r>
        <w:r w:rsidRPr="00443E1F">
          <w:rPr>
            <w:noProof/>
            <w:webHidden/>
            <w:sz w:val="24"/>
            <w:szCs w:val="24"/>
          </w:rPr>
          <w:instrText xml:space="preserve"> PAGEREF _Toc185717113 \h </w:instrText>
        </w:r>
        <w:r w:rsidRPr="00443E1F">
          <w:rPr>
            <w:noProof/>
            <w:webHidden/>
            <w:sz w:val="24"/>
            <w:szCs w:val="24"/>
          </w:rPr>
        </w:r>
        <w:r w:rsidRPr="00443E1F">
          <w:rPr>
            <w:noProof/>
            <w:webHidden/>
            <w:sz w:val="24"/>
            <w:szCs w:val="24"/>
          </w:rPr>
          <w:fldChar w:fldCharType="separate"/>
        </w:r>
        <w:r w:rsidR="00193BFD">
          <w:rPr>
            <w:noProof/>
            <w:webHidden/>
            <w:sz w:val="24"/>
            <w:szCs w:val="24"/>
          </w:rPr>
          <w:t>53</w:t>
        </w:r>
        <w:r w:rsidRPr="00443E1F">
          <w:rPr>
            <w:noProof/>
            <w:webHidden/>
            <w:sz w:val="24"/>
            <w:szCs w:val="24"/>
          </w:rPr>
          <w:fldChar w:fldCharType="end"/>
        </w:r>
      </w:hyperlink>
    </w:p>
    <w:p w14:paraId="016EB7A1" w14:textId="4A1F6DFB" w:rsidR="00443E1F" w:rsidRPr="00443E1F" w:rsidRDefault="00443E1F" w:rsidP="00443E1F">
      <w:pPr>
        <w:pStyle w:val="TableofFigures"/>
        <w:tabs>
          <w:tab w:val="right" w:leader="dot" w:pos="9017"/>
        </w:tabs>
        <w:spacing w:line="360" w:lineRule="auto"/>
        <w:rPr>
          <w:rFonts w:asciiTheme="minorHAnsi" w:eastAsiaTheme="minorEastAsia" w:hAnsiTheme="minorHAnsi"/>
          <w:noProof/>
          <w:sz w:val="24"/>
          <w:szCs w:val="24"/>
          <w:lang w:val="en-ID" w:eastAsia="en-ID"/>
        </w:rPr>
      </w:pPr>
      <w:hyperlink w:anchor="_Toc185717114" w:history="1">
        <w:r w:rsidRPr="00443E1F">
          <w:rPr>
            <w:rStyle w:val="Hyperlink"/>
            <w:noProof/>
            <w:sz w:val="24"/>
            <w:szCs w:val="24"/>
          </w:rPr>
          <w:t>Gambar 4. 4</w:t>
        </w:r>
        <w:r w:rsidRPr="00443E1F">
          <w:rPr>
            <w:rStyle w:val="Hyperlink"/>
            <w:noProof/>
            <w:sz w:val="24"/>
            <w:szCs w:val="24"/>
            <w:lang w:val="en-US"/>
          </w:rPr>
          <w:t xml:space="preserve"> Foto Produk</w:t>
        </w:r>
        <w:r w:rsidRPr="00443E1F">
          <w:rPr>
            <w:rStyle w:val="Hyperlink"/>
            <w:i/>
            <w:iCs/>
            <w:noProof/>
            <w:sz w:val="24"/>
            <w:szCs w:val="24"/>
            <w:lang w:val="en-US"/>
          </w:rPr>
          <w:t xml:space="preserve"> CoffeShop</w:t>
        </w:r>
        <w:r w:rsidRPr="00443E1F">
          <w:rPr>
            <w:rStyle w:val="Hyperlink"/>
            <w:noProof/>
            <w:sz w:val="24"/>
            <w:szCs w:val="24"/>
            <w:lang w:val="en-US"/>
          </w:rPr>
          <w:t xml:space="preserve"> Pikaco</w:t>
        </w:r>
        <w:r w:rsidRPr="00443E1F">
          <w:rPr>
            <w:noProof/>
            <w:webHidden/>
            <w:sz w:val="24"/>
            <w:szCs w:val="24"/>
          </w:rPr>
          <w:tab/>
        </w:r>
        <w:r w:rsidRPr="00443E1F">
          <w:rPr>
            <w:noProof/>
            <w:webHidden/>
            <w:sz w:val="24"/>
            <w:szCs w:val="24"/>
          </w:rPr>
          <w:fldChar w:fldCharType="begin"/>
        </w:r>
        <w:r w:rsidRPr="00443E1F">
          <w:rPr>
            <w:noProof/>
            <w:webHidden/>
            <w:sz w:val="24"/>
            <w:szCs w:val="24"/>
          </w:rPr>
          <w:instrText xml:space="preserve"> PAGEREF _Toc185717114 \h </w:instrText>
        </w:r>
        <w:r w:rsidRPr="00443E1F">
          <w:rPr>
            <w:noProof/>
            <w:webHidden/>
            <w:sz w:val="24"/>
            <w:szCs w:val="24"/>
          </w:rPr>
        </w:r>
        <w:r w:rsidRPr="00443E1F">
          <w:rPr>
            <w:noProof/>
            <w:webHidden/>
            <w:sz w:val="24"/>
            <w:szCs w:val="24"/>
          </w:rPr>
          <w:fldChar w:fldCharType="separate"/>
        </w:r>
        <w:r w:rsidR="00193BFD">
          <w:rPr>
            <w:noProof/>
            <w:webHidden/>
            <w:sz w:val="24"/>
            <w:szCs w:val="24"/>
          </w:rPr>
          <w:t>56</w:t>
        </w:r>
        <w:r w:rsidRPr="00443E1F">
          <w:rPr>
            <w:noProof/>
            <w:webHidden/>
            <w:sz w:val="24"/>
            <w:szCs w:val="24"/>
          </w:rPr>
          <w:fldChar w:fldCharType="end"/>
        </w:r>
      </w:hyperlink>
    </w:p>
    <w:p w14:paraId="61480A36" w14:textId="3D90A33A" w:rsidR="00617DC7" w:rsidRPr="00443E1F" w:rsidRDefault="00443E1F" w:rsidP="00443E1F">
      <w:pPr>
        <w:spacing w:line="360" w:lineRule="auto"/>
        <w:rPr>
          <w:lang w:val="en-US"/>
        </w:rPr>
      </w:pPr>
      <w:r w:rsidRPr="00443E1F">
        <w:rPr>
          <w:sz w:val="24"/>
          <w:szCs w:val="24"/>
          <w:lang w:val="en-US"/>
        </w:rPr>
        <w:fldChar w:fldCharType="end"/>
      </w:r>
      <w:r w:rsidR="006B1CA9">
        <w:rPr>
          <w:lang w:val="en-US"/>
        </w:rPr>
        <w:fldChar w:fldCharType="begin"/>
      </w:r>
      <w:r w:rsidR="006B1CA9">
        <w:rPr>
          <w:lang w:val="en-US"/>
        </w:rPr>
        <w:instrText xml:space="preserve"> TOC \h \z \c "Gambar 3." </w:instrText>
      </w:r>
      <w:r w:rsidR="006B1CA9">
        <w:rPr>
          <w:lang w:val="en-US"/>
        </w:rPr>
        <w:fldChar w:fldCharType="separate"/>
      </w:r>
    </w:p>
    <w:p w14:paraId="76952A39" w14:textId="584500B5" w:rsidR="006B1CA9" w:rsidRDefault="006B1CA9">
      <w:pPr>
        <w:pStyle w:val="TableofFigures"/>
        <w:tabs>
          <w:tab w:val="right" w:leader="dot" w:pos="9017"/>
        </w:tabs>
        <w:rPr>
          <w:rFonts w:asciiTheme="minorHAnsi" w:eastAsiaTheme="minorEastAsia" w:hAnsiTheme="minorHAnsi"/>
          <w:noProof/>
          <w:lang w:val="en-ID" w:eastAsia="en-ID"/>
        </w:rPr>
      </w:pPr>
    </w:p>
    <w:p w14:paraId="68C7C141" w14:textId="5381D381" w:rsidR="00ED432F" w:rsidRDefault="006B1CA9">
      <w:pPr>
        <w:spacing w:line="259" w:lineRule="auto"/>
        <w:rPr>
          <w:lang w:val="en-US"/>
        </w:rPr>
      </w:pPr>
      <w:r>
        <w:rPr>
          <w:lang w:val="en-US"/>
        </w:rPr>
        <w:fldChar w:fldCharType="end"/>
      </w:r>
      <w:r w:rsidR="00ED432F">
        <w:rPr>
          <w:lang w:val="en-US"/>
        </w:rPr>
        <w:br w:type="page"/>
      </w:r>
    </w:p>
    <w:p w14:paraId="02172244" w14:textId="7831FC53" w:rsidR="00F74381" w:rsidRDefault="007C2000" w:rsidP="007C2000">
      <w:pPr>
        <w:pStyle w:val="Heading1"/>
        <w:numPr>
          <w:ilvl w:val="0"/>
          <w:numId w:val="0"/>
        </w:numPr>
        <w:ind w:left="360"/>
        <w:rPr>
          <w:lang w:val="en-US"/>
        </w:rPr>
      </w:pPr>
      <w:bookmarkStart w:id="13" w:name="_Toc185716952"/>
      <w:r>
        <w:rPr>
          <w:lang w:val="en-US"/>
        </w:rPr>
        <w:lastRenderedPageBreak/>
        <w:t>LAMPIRAN</w:t>
      </w:r>
      <w:bookmarkEnd w:id="13"/>
    </w:p>
    <w:p w14:paraId="74EFD5C6" w14:textId="315DFCEF" w:rsidR="00A533D3" w:rsidRPr="0020278A" w:rsidRDefault="00A533D3" w:rsidP="0020278A">
      <w:pPr>
        <w:pStyle w:val="TableofFigures"/>
        <w:tabs>
          <w:tab w:val="right" w:leader="dot" w:pos="9017"/>
        </w:tabs>
        <w:spacing w:line="360" w:lineRule="auto"/>
        <w:jc w:val="both"/>
        <w:rPr>
          <w:rFonts w:asciiTheme="minorHAnsi" w:eastAsiaTheme="minorEastAsia" w:hAnsiTheme="minorHAnsi"/>
          <w:noProof/>
          <w:sz w:val="24"/>
          <w:szCs w:val="24"/>
          <w:lang w:val="en-ID" w:eastAsia="en-ID"/>
        </w:rPr>
      </w:pPr>
      <w:r w:rsidRPr="0020278A">
        <w:rPr>
          <w:sz w:val="24"/>
          <w:szCs w:val="24"/>
          <w:lang w:val="en-US"/>
        </w:rPr>
        <w:fldChar w:fldCharType="begin"/>
      </w:r>
      <w:r w:rsidRPr="0020278A">
        <w:rPr>
          <w:sz w:val="24"/>
          <w:szCs w:val="24"/>
          <w:lang w:val="en-US"/>
        </w:rPr>
        <w:instrText xml:space="preserve"> TOC \h \z \c "Lampiran" </w:instrText>
      </w:r>
      <w:r w:rsidRPr="0020278A">
        <w:rPr>
          <w:sz w:val="24"/>
          <w:szCs w:val="24"/>
          <w:lang w:val="en-US"/>
        </w:rPr>
        <w:fldChar w:fldCharType="separate"/>
      </w:r>
      <w:hyperlink w:anchor="_Toc184544767" w:history="1">
        <w:r w:rsidRPr="0020278A">
          <w:rPr>
            <w:rStyle w:val="Hyperlink"/>
            <w:noProof/>
            <w:sz w:val="24"/>
            <w:szCs w:val="24"/>
          </w:rPr>
          <w:t>Lampiran 1</w:t>
        </w:r>
        <w:r w:rsidRPr="0020278A">
          <w:rPr>
            <w:rStyle w:val="Hyperlink"/>
            <w:noProof/>
            <w:sz w:val="24"/>
            <w:szCs w:val="24"/>
            <w:lang w:val="en-US"/>
          </w:rPr>
          <w:t xml:space="preserve"> Daftar Pertanyaan Wawancara</w:t>
        </w:r>
        <w:r w:rsidRPr="0020278A">
          <w:rPr>
            <w:noProof/>
            <w:webHidden/>
            <w:sz w:val="24"/>
            <w:szCs w:val="24"/>
          </w:rPr>
          <w:tab/>
        </w:r>
        <w:r w:rsidRPr="0020278A">
          <w:rPr>
            <w:noProof/>
            <w:webHidden/>
            <w:sz w:val="24"/>
            <w:szCs w:val="24"/>
          </w:rPr>
          <w:fldChar w:fldCharType="begin"/>
        </w:r>
        <w:r w:rsidRPr="0020278A">
          <w:rPr>
            <w:noProof/>
            <w:webHidden/>
            <w:sz w:val="24"/>
            <w:szCs w:val="24"/>
          </w:rPr>
          <w:instrText xml:space="preserve"> PAGEREF _Toc184544767 \h </w:instrText>
        </w:r>
        <w:r w:rsidRPr="0020278A">
          <w:rPr>
            <w:noProof/>
            <w:webHidden/>
            <w:sz w:val="24"/>
            <w:szCs w:val="24"/>
          </w:rPr>
        </w:r>
        <w:r w:rsidRPr="0020278A">
          <w:rPr>
            <w:noProof/>
            <w:webHidden/>
            <w:sz w:val="24"/>
            <w:szCs w:val="24"/>
          </w:rPr>
          <w:fldChar w:fldCharType="separate"/>
        </w:r>
        <w:r w:rsidR="00193BFD">
          <w:rPr>
            <w:noProof/>
            <w:webHidden/>
            <w:sz w:val="24"/>
            <w:szCs w:val="24"/>
          </w:rPr>
          <w:t>77</w:t>
        </w:r>
        <w:r w:rsidRPr="0020278A">
          <w:rPr>
            <w:noProof/>
            <w:webHidden/>
            <w:sz w:val="24"/>
            <w:szCs w:val="24"/>
          </w:rPr>
          <w:fldChar w:fldCharType="end"/>
        </w:r>
      </w:hyperlink>
    </w:p>
    <w:p w14:paraId="2FE902B8" w14:textId="5C042AAA" w:rsidR="00A533D3" w:rsidRPr="0020278A" w:rsidRDefault="00A533D3" w:rsidP="0020278A">
      <w:pPr>
        <w:pStyle w:val="TableofFigures"/>
        <w:tabs>
          <w:tab w:val="right" w:leader="dot" w:pos="9017"/>
        </w:tabs>
        <w:spacing w:line="360" w:lineRule="auto"/>
        <w:jc w:val="both"/>
        <w:rPr>
          <w:rFonts w:asciiTheme="minorHAnsi" w:eastAsiaTheme="minorEastAsia" w:hAnsiTheme="minorHAnsi"/>
          <w:noProof/>
          <w:sz w:val="24"/>
          <w:szCs w:val="24"/>
          <w:lang w:val="en-ID" w:eastAsia="en-ID"/>
        </w:rPr>
      </w:pPr>
      <w:hyperlink w:anchor="_Toc184544768" w:history="1">
        <w:r w:rsidRPr="0020278A">
          <w:rPr>
            <w:rStyle w:val="Hyperlink"/>
            <w:noProof/>
            <w:sz w:val="24"/>
            <w:szCs w:val="24"/>
          </w:rPr>
          <w:t>Lampiran 2</w:t>
        </w:r>
        <w:r w:rsidRPr="0020278A">
          <w:rPr>
            <w:rStyle w:val="Hyperlink"/>
            <w:noProof/>
            <w:sz w:val="24"/>
            <w:szCs w:val="24"/>
            <w:lang w:val="en-US"/>
          </w:rPr>
          <w:t xml:space="preserve"> Transkip wawancara dengan Responden</w:t>
        </w:r>
        <w:r w:rsidRPr="0020278A">
          <w:rPr>
            <w:noProof/>
            <w:webHidden/>
            <w:sz w:val="24"/>
            <w:szCs w:val="24"/>
          </w:rPr>
          <w:tab/>
        </w:r>
        <w:r w:rsidRPr="0020278A">
          <w:rPr>
            <w:noProof/>
            <w:webHidden/>
            <w:sz w:val="24"/>
            <w:szCs w:val="24"/>
          </w:rPr>
          <w:fldChar w:fldCharType="begin"/>
        </w:r>
        <w:r w:rsidRPr="0020278A">
          <w:rPr>
            <w:noProof/>
            <w:webHidden/>
            <w:sz w:val="24"/>
            <w:szCs w:val="24"/>
          </w:rPr>
          <w:instrText xml:space="preserve"> PAGEREF _Toc184544768 \h </w:instrText>
        </w:r>
        <w:r w:rsidRPr="0020278A">
          <w:rPr>
            <w:noProof/>
            <w:webHidden/>
            <w:sz w:val="24"/>
            <w:szCs w:val="24"/>
          </w:rPr>
        </w:r>
        <w:r w:rsidRPr="0020278A">
          <w:rPr>
            <w:noProof/>
            <w:webHidden/>
            <w:sz w:val="24"/>
            <w:szCs w:val="24"/>
          </w:rPr>
          <w:fldChar w:fldCharType="separate"/>
        </w:r>
        <w:r w:rsidR="00193BFD">
          <w:rPr>
            <w:noProof/>
            <w:webHidden/>
            <w:sz w:val="24"/>
            <w:szCs w:val="24"/>
          </w:rPr>
          <w:t>78</w:t>
        </w:r>
        <w:r w:rsidRPr="0020278A">
          <w:rPr>
            <w:noProof/>
            <w:webHidden/>
            <w:sz w:val="24"/>
            <w:szCs w:val="24"/>
          </w:rPr>
          <w:fldChar w:fldCharType="end"/>
        </w:r>
      </w:hyperlink>
    </w:p>
    <w:p w14:paraId="191A1501" w14:textId="541878AE" w:rsidR="00A533D3" w:rsidRPr="0020278A" w:rsidRDefault="00A533D3" w:rsidP="0020278A">
      <w:pPr>
        <w:pStyle w:val="TableofFigures"/>
        <w:tabs>
          <w:tab w:val="right" w:leader="dot" w:pos="9017"/>
        </w:tabs>
        <w:spacing w:line="360" w:lineRule="auto"/>
        <w:jc w:val="both"/>
        <w:rPr>
          <w:rFonts w:asciiTheme="minorHAnsi" w:eastAsiaTheme="minorEastAsia" w:hAnsiTheme="minorHAnsi"/>
          <w:noProof/>
          <w:sz w:val="24"/>
          <w:szCs w:val="24"/>
          <w:lang w:val="en-ID" w:eastAsia="en-ID"/>
        </w:rPr>
      </w:pPr>
      <w:hyperlink w:anchor="_Toc184544769" w:history="1">
        <w:r w:rsidRPr="0020278A">
          <w:rPr>
            <w:rStyle w:val="Hyperlink"/>
            <w:noProof/>
            <w:sz w:val="24"/>
            <w:szCs w:val="24"/>
          </w:rPr>
          <w:t>Lampiran 3</w:t>
        </w:r>
        <w:r w:rsidRPr="0020278A">
          <w:rPr>
            <w:rStyle w:val="Hyperlink"/>
            <w:noProof/>
            <w:sz w:val="24"/>
            <w:szCs w:val="24"/>
            <w:lang w:val="en-US"/>
          </w:rPr>
          <w:t xml:space="preserve"> Dokumentasi</w:t>
        </w:r>
        <w:r w:rsidRPr="0020278A">
          <w:rPr>
            <w:noProof/>
            <w:webHidden/>
            <w:sz w:val="24"/>
            <w:szCs w:val="24"/>
          </w:rPr>
          <w:tab/>
        </w:r>
        <w:r w:rsidRPr="0020278A">
          <w:rPr>
            <w:noProof/>
            <w:webHidden/>
            <w:sz w:val="24"/>
            <w:szCs w:val="24"/>
          </w:rPr>
          <w:fldChar w:fldCharType="begin"/>
        </w:r>
        <w:r w:rsidRPr="0020278A">
          <w:rPr>
            <w:noProof/>
            <w:webHidden/>
            <w:sz w:val="24"/>
            <w:szCs w:val="24"/>
          </w:rPr>
          <w:instrText xml:space="preserve"> PAGEREF _Toc184544769 \h </w:instrText>
        </w:r>
        <w:r w:rsidRPr="0020278A">
          <w:rPr>
            <w:noProof/>
            <w:webHidden/>
            <w:sz w:val="24"/>
            <w:szCs w:val="24"/>
          </w:rPr>
        </w:r>
        <w:r w:rsidRPr="0020278A">
          <w:rPr>
            <w:noProof/>
            <w:webHidden/>
            <w:sz w:val="24"/>
            <w:szCs w:val="24"/>
          </w:rPr>
          <w:fldChar w:fldCharType="separate"/>
        </w:r>
        <w:r w:rsidR="00193BFD">
          <w:rPr>
            <w:noProof/>
            <w:webHidden/>
            <w:sz w:val="24"/>
            <w:szCs w:val="24"/>
          </w:rPr>
          <w:t>83</w:t>
        </w:r>
        <w:r w:rsidRPr="0020278A">
          <w:rPr>
            <w:noProof/>
            <w:webHidden/>
            <w:sz w:val="24"/>
            <w:szCs w:val="24"/>
          </w:rPr>
          <w:fldChar w:fldCharType="end"/>
        </w:r>
      </w:hyperlink>
    </w:p>
    <w:p w14:paraId="30A9F251" w14:textId="18A477C5" w:rsidR="007C2000" w:rsidRPr="0020278A" w:rsidRDefault="00A533D3" w:rsidP="0020278A">
      <w:pPr>
        <w:spacing w:line="360" w:lineRule="auto"/>
        <w:jc w:val="both"/>
        <w:rPr>
          <w:sz w:val="24"/>
          <w:szCs w:val="24"/>
          <w:lang w:val="en-US"/>
        </w:rPr>
      </w:pPr>
      <w:r w:rsidRPr="0020278A">
        <w:rPr>
          <w:sz w:val="24"/>
          <w:szCs w:val="24"/>
          <w:lang w:val="en-US"/>
        </w:rPr>
        <w:fldChar w:fldCharType="end"/>
      </w:r>
    </w:p>
    <w:p w14:paraId="0F51DB4B" w14:textId="77777777" w:rsidR="00F74381" w:rsidRDefault="00F74381" w:rsidP="00321FED">
      <w:pPr>
        <w:rPr>
          <w:lang w:val="en-US"/>
        </w:rPr>
      </w:pPr>
    </w:p>
    <w:p w14:paraId="30D42136" w14:textId="510A67FE" w:rsidR="00F74381" w:rsidRDefault="00F74381">
      <w:pPr>
        <w:pStyle w:val="TableofFigures"/>
        <w:tabs>
          <w:tab w:val="right" w:leader="dot" w:pos="9017"/>
        </w:tabs>
        <w:rPr>
          <w:rFonts w:asciiTheme="minorHAnsi" w:eastAsiaTheme="minorEastAsia" w:hAnsiTheme="minorHAnsi"/>
          <w:noProof/>
          <w:lang w:val="en-ID" w:eastAsia="en-ID"/>
        </w:rPr>
      </w:pPr>
      <w:r>
        <w:rPr>
          <w:lang w:val="en-US"/>
        </w:rPr>
        <w:fldChar w:fldCharType="begin"/>
      </w:r>
      <w:r>
        <w:rPr>
          <w:lang w:val="en-US"/>
        </w:rPr>
        <w:instrText xml:space="preserve"> TOC \h \z \c "Gambar 3." </w:instrText>
      </w:r>
      <w:r>
        <w:rPr>
          <w:lang w:val="en-US"/>
        </w:rPr>
        <w:fldChar w:fldCharType="separate"/>
      </w:r>
      <w:hyperlink w:anchor="_Toc183262811" w:history="1"/>
    </w:p>
    <w:p w14:paraId="7A55CA47" w14:textId="550AD13C" w:rsidR="00321FED" w:rsidRPr="00321FED" w:rsidRDefault="00F74381" w:rsidP="00321FED">
      <w:pPr>
        <w:rPr>
          <w:lang w:val="en-US"/>
        </w:rPr>
      </w:pPr>
      <w:r>
        <w:rPr>
          <w:lang w:val="en-US"/>
        </w:rPr>
        <w:fldChar w:fldCharType="end"/>
      </w:r>
    </w:p>
    <w:p w14:paraId="657E4F08" w14:textId="064080FA" w:rsidR="00301836" w:rsidRDefault="00301836" w:rsidP="00321FED">
      <w:r>
        <w:br w:type="page"/>
      </w:r>
    </w:p>
    <w:p w14:paraId="4593E12B" w14:textId="77777777" w:rsidR="00297779" w:rsidRPr="00851D9C" w:rsidRDefault="00297779" w:rsidP="002149DF">
      <w:pPr>
        <w:tabs>
          <w:tab w:val="left" w:pos="3142"/>
          <w:tab w:val="center" w:pos="4513"/>
        </w:tabs>
        <w:spacing w:line="360" w:lineRule="auto"/>
        <w:rPr>
          <w:rFonts w:cs="Times New Roman"/>
          <w:sz w:val="24"/>
          <w:szCs w:val="24"/>
        </w:rPr>
        <w:sectPr w:rsidR="00297779" w:rsidRPr="00851D9C" w:rsidSect="00297779">
          <w:headerReference w:type="default" r:id="rId13"/>
          <w:footerReference w:type="default" r:id="rId14"/>
          <w:type w:val="continuous"/>
          <w:pgSz w:w="11907" w:h="16839" w:code="9"/>
          <w:pgMar w:top="1440" w:right="1440" w:bottom="1440" w:left="1440" w:header="709" w:footer="709" w:gutter="0"/>
          <w:pgNumType w:fmt="lowerRoman" w:start="0"/>
          <w:cols w:space="708"/>
          <w:titlePg/>
          <w:docGrid w:linePitch="360"/>
        </w:sectPr>
      </w:pPr>
    </w:p>
    <w:p w14:paraId="366C215C" w14:textId="77777777" w:rsidR="00090418" w:rsidRPr="00851D9C" w:rsidRDefault="00090418" w:rsidP="004950C9">
      <w:pPr>
        <w:pStyle w:val="Heading1"/>
        <w:ind w:left="0" w:firstLine="0"/>
        <w:rPr>
          <w:szCs w:val="24"/>
        </w:rPr>
      </w:pPr>
      <w:r w:rsidRPr="00851D9C">
        <w:rPr>
          <w:szCs w:val="24"/>
        </w:rPr>
        <w:lastRenderedPageBreak/>
        <w:br/>
      </w:r>
      <w:bookmarkStart w:id="14" w:name="_Toc185716953"/>
      <w:r w:rsidRPr="00851D9C">
        <w:rPr>
          <w:szCs w:val="24"/>
        </w:rPr>
        <w:t>PENDAHULUAN</w:t>
      </w:r>
      <w:bookmarkEnd w:id="14"/>
    </w:p>
    <w:p w14:paraId="6D488788" w14:textId="77777777" w:rsidR="00090418" w:rsidRPr="00851D9C" w:rsidRDefault="00090418" w:rsidP="004950C9">
      <w:pPr>
        <w:pStyle w:val="Heading2"/>
        <w:spacing w:line="480" w:lineRule="auto"/>
        <w:rPr>
          <w:szCs w:val="24"/>
        </w:rPr>
      </w:pPr>
      <w:bookmarkStart w:id="15" w:name="_Toc185716954"/>
      <w:r w:rsidRPr="00851D9C">
        <w:rPr>
          <w:szCs w:val="24"/>
        </w:rPr>
        <w:t>Latar Belakang</w:t>
      </w:r>
      <w:bookmarkEnd w:id="15"/>
    </w:p>
    <w:p w14:paraId="128466B1" w14:textId="59472F86" w:rsidR="00090418" w:rsidRPr="00851D9C" w:rsidRDefault="00090418" w:rsidP="008A47DC">
      <w:pPr>
        <w:spacing w:line="360" w:lineRule="auto"/>
        <w:ind w:left="720" w:firstLine="720"/>
        <w:jc w:val="both"/>
        <w:rPr>
          <w:rFonts w:cs="Times New Roman"/>
          <w:sz w:val="24"/>
          <w:szCs w:val="24"/>
        </w:rPr>
      </w:pPr>
      <w:r w:rsidRPr="00851D9C">
        <w:rPr>
          <w:rFonts w:cs="Times New Roman"/>
          <w:sz w:val="24"/>
          <w:szCs w:val="24"/>
        </w:rPr>
        <w:t>Pertumbuhan ekonomi suatu wilayah atau bangsa pada umumnya merupakan hasil dari interaksi antara berbagai faktor yaitu kualitas sumber saya manusia,</w:t>
      </w:r>
      <w:r w:rsidR="008A47DC">
        <w:rPr>
          <w:rFonts w:cs="Times New Roman"/>
          <w:sz w:val="24"/>
          <w:szCs w:val="24"/>
        </w:rPr>
        <w:t xml:space="preserve"> </w:t>
      </w:r>
      <w:r w:rsidRPr="00851D9C">
        <w:rPr>
          <w:rFonts w:cs="Times New Roman"/>
          <w:sz w:val="24"/>
          <w:szCs w:val="24"/>
        </w:rPr>
        <w:t>kekayaan sumber daya alam,</w:t>
      </w:r>
      <w:r w:rsidR="008A47DC">
        <w:rPr>
          <w:rFonts w:cs="Times New Roman"/>
          <w:sz w:val="24"/>
          <w:szCs w:val="24"/>
        </w:rPr>
        <w:t xml:space="preserve"> </w:t>
      </w:r>
      <w:r w:rsidRPr="00851D9C">
        <w:rPr>
          <w:rFonts w:cs="Times New Roman"/>
          <w:sz w:val="24"/>
          <w:szCs w:val="24"/>
        </w:rPr>
        <w:t>investasi modal,</w:t>
      </w:r>
      <w:r w:rsidR="008A47DC">
        <w:rPr>
          <w:rFonts w:cs="Times New Roman"/>
          <w:sz w:val="24"/>
          <w:szCs w:val="24"/>
        </w:rPr>
        <w:t xml:space="preserve"> </w:t>
      </w:r>
      <w:r w:rsidRPr="00851D9C">
        <w:rPr>
          <w:rFonts w:cs="Times New Roman"/>
          <w:sz w:val="24"/>
          <w:szCs w:val="24"/>
        </w:rPr>
        <w:t>inovasi teknologi dan lain sebagainya.Indonesia sebagai negara yang berupaya membangun secara nasional,menargetkan peningkatan kesejahteraan masyarakat sebagai salah satu dari tujuan utamanya.</w:t>
      </w:r>
      <w:r w:rsidRPr="00851D9C">
        <w:rPr>
          <w:rStyle w:val="FootnoteReference"/>
          <w:rFonts w:cs="Times New Roman"/>
          <w:sz w:val="24"/>
          <w:szCs w:val="24"/>
        </w:rPr>
        <w:footnoteReference w:id="1"/>
      </w:r>
      <w:r w:rsidRPr="00851D9C">
        <w:rPr>
          <w:rFonts w:cs="Times New Roman"/>
          <w:sz w:val="24"/>
          <w:szCs w:val="24"/>
        </w:rPr>
        <w:t xml:space="preserve"> Kenaikan jumlah penduduk berpotensi memberikan dampak yang menguntungkan terhadap perkembangan ekonomi,</w:t>
      </w:r>
      <w:r w:rsidR="008A47DC">
        <w:rPr>
          <w:rFonts w:cs="Times New Roman"/>
          <w:sz w:val="24"/>
          <w:szCs w:val="24"/>
        </w:rPr>
        <w:t xml:space="preserve"> </w:t>
      </w:r>
      <w:r w:rsidRPr="00851D9C">
        <w:rPr>
          <w:rFonts w:cs="Times New Roman"/>
          <w:sz w:val="24"/>
          <w:szCs w:val="24"/>
        </w:rPr>
        <w:t>dimana kemajuan masyarakat sangat terkait dengan pertumbuhan aktivitas ekonomi. Dalam era yang terus berkembang,</w:t>
      </w:r>
      <w:r w:rsidR="008A47DC">
        <w:rPr>
          <w:rFonts w:cs="Times New Roman"/>
          <w:sz w:val="24"/>
          <w:szCs w:val="24"/>
        </w:rPr>
        <w:t xml:space="preserve"> </w:t>
      </w:r>
      <w:r w:rsidRPr="00851D9C">
        <w:rPr>
          <w:rFonts w:cs="Times New Roman"/>
          <w:sz w:val="24"/>
          <w:szCs w:val="24"/>
        </w:rPr>
        <w:t>kemajuan dan ekspansi ekonomi berperan penting dalam memperkuat pendapatan ekonomi lokal. Usaha Mikro,</w:t>
      </w:r>
      <w:r w:rsidR="008A47DC">
        <w:rPr>
          <w:rFonts w:cs="Times New Roman"/>
          <w:sz w:val="24"/>
          <w:szCs w:val="24"/>
        </w:rPr>
        <w:t xml:space="preserve"> </w:t>
      </w:r>
      <w:r w:rsidRPr="00851D9C">
        <w:rPr>
          <w:rFonts w:cs="Times New Roman"/>
          <w:sz w:val="24"/>
          <w:szCs w:val="24"/>
        </w:rPr>
        <w:t>Kecil,</w:t>
      </w:r>
      <w:r w:rsidR="008A47DC">
        <w:rPr>
          <w:rFonts w:cs="Times New Roman"/>
          <w:sz w:val="24"/>
          <w:szCs w:val="24"/>
        </w:rPr>
        <w:t xml:space="preserve"> </w:t>
      </w:r>
      <w:r w:rsidRPr="00851D9C">
        <w:rPr>
          <w:rFonts w:cs="Times New Roman"/>
          <w:sz w:val="24"/>
          <w:szCs w:val="24"/>
        </w:rPr>
        <w:t>dan Menengah (UMKM) berkontribusi secara signifikan terhadap ekonomi lokal, terutama sebagai penggerak utama pertumbuhan ekonomi di suatu daerah.</w:t>
      </w:r>
    </w:p>
    <w:p w14:paraId="7C64588F" w14:textId="708CDC06"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Menurut data dari Kadin (Kamar Dagang dan Industri) Indonesia peran UMKM sangat besar untuk pertumbuhan perekonomian Indonesia,dengan Jumlahnya mencapi 99% dari keseluruhan unit usaha. Pada tahun 2023 pelaku usaha UMKM mencapai sekitar 66 juta. Kontribusi UMKM mencapai 61% dari Pendapatan Domestik Bruto (PDB) Indonesia,setara Rp 9.580 triliun. UMKM menyerap sekitar 117 Juta pekerja (97%) dari total tenaga kerja.</w:t>
      </w:r>
      <w:r w:rsidR="00757191">
        <w:rPr>
          <w:rStyle w:val="FootnoteReference"/>
          <w:rFonts w:cs="Times New Roman"/>
          <w:sz w:val="24"/>
          <w:szCs w:val="24"/>
        </w:rPr>
        <w:footnoteReference w:id="2"/>
      </w:r>
    </w:p>
    <w:p w14:paraId="3ADD4F1C" w14:textId="4761D148" w:rsidR="00C3574E" w:rsidRPr="00014413" w:rsidRDefault="00C3574E" w:rsidP="00014413">
      <w:pPr>
        <w:pStyle w:val="Caption"/>
        <w:keepNext/>
        <w:jc w:val="center"/>
        <w:rPr>
          <w:i w:val="0"/>
          <w:iCs w:val="0"/>
          <w:color w:val="auto"/>
          <w:sz w:val="24"/>
          <w:szCs w:val="24"/>
        </w:rPr>
      </w:pPr>
      <w:bookmarkStart w:id="16" w:name="_Toc183262628"/>
      <w:r w:rsidRPr="00014413">
        <w:rPr>
          <w:i w:val="0"/>
          <w:iCs w:val="0"/>
          <w:color w:val="auto"/>
          <w:sz w:val="24"/>
          <w:szCs w:val="24"/>
        </w:rPr>
        <w:t xml:space="preserve">Tabel 1. </w:t>
      </w:r>
      <w:r w:rsidR="0077379D">
        <w:rPr>
          <w:i w:val="0"/>
          <w:iCs w:val="0"/>
          <w:color w:val="auto"/>
          <w:sz w:val="24"/>
          <w:szCs w:val="24"/>
        </w:rPr>
        <w:t>1</w:t>
      </w:r>
      <w:r w:rsidRPr="00014413">
        <w:rPr>
          <w:i w:val="0"/>
          <w:iCs w:val="0"/>
          <w:color w:val="auto"/>
          <w:sz w:val="24"/>
          <w:szCs w:val="24"/>
          <w:lang w:val="en-US"/>
        </w:rPr>
        <w:t xml:space="preserve"> Data UMKM 2018-2023</w:t>
      </w:r>
      <w:bookmarkEnd w:id="16"/>
    </w:p>
    <w:tbl>
      <w:tblPr>
        <w:tblStyle w:val="PlainTable2"/>
        <w:tblW w:w="8571" w:type="dxa"/>
        <w:jc w:val="right"/>
        <w:tblLook w:val="04A0" w:firstRow="1" w:lastRow="0" w:firstColumn="1" w:lastColumn="0" w:noHBand="0" w:noVBand="1"/>
      </w:tblPr>
      <w:tblGrid>
        <w:gridCol w:w="1679"/>
        <w:gridCol w:w="1232"/>
        <w:gridCol w:w="1415"/>
        <w:gridCol w:w="1415"/>
        <w:gridCol w:w="1415"/>
        <w:gridCol w:w="1415"/>
      </w:tblGrid>
      <w:tr w:rsidR="00090418" w:rsidRPr="00851D9C" w14:paraId="2ADB628B" w14:textId="77777777" w:rsidTr="002D1956">
        <w:trPr>
          <w:cnfStyle w:val="100000000000" w:firstRow="1" w:lastRow="0" w:firstColumn="0" w:lastColumn="0" w:oddVBand="0" w:evenVBand="0" w:oddHBand="0" w:evenHBand="0" w:firstRowFirstColumn="0" w:firstRowLastColumn="0" w:lastRowFirstColumn="0" w:lastRowLastColumn="0"/>
          <w:trHeight w:val="284"/>
          <w:jc w:val="right"/>
        </w:trPr>
        <w:tc>
          <w:tcPr>
            <w:cnfStyle w:val="001000000000" w:firstRow="0" w:lastRow="0" w:firstColumn="1" w:lastColumn="0" w:oddVBand="0" w:evenVBand="0" w:oddHBand="0" w:evenHBand="0" w:firstRowFirstColumn="0" w:firstRowLastColumn="0" w:lastRowFirstColumn="0" w:lastRowLastColumn="0"/>
            <w:tcW w:w="1679" w:type="dxa"/>
            <w:vAlign w:val="center"/>
          </w:tcPr>
          <w:p w14:paraId="77A47AC6" w14:textId="77777777" w:rsidR="00090418" w:rsidRPr="00851D9C" w:rsidRDefault="00090418" w:rsidP="002149DF">
            <w:pPr>
              <w:spacing w:line="360" w:lineRule="auto"/>
              <w:jc w:val="center"/>
              <w:rPr>
                <w:rFonts w:cs="Times New Roman"/>
                <w:b w:val="0"/>
                <w:bCs w:val="0"/>
                <w:sz w:val="24"/>
                <w:szCs w:val="24"/>
              </w:rPr>
            </w:pPr>
            <w:r w:rsidRPr="00851D9C">
              <w:rPr>
                <w:rFonts w:cs="Times New Roman"/>
                <w:sz w:val="24"/>
                <w:szCs w:val="24"/>
              </w:rPr>
              <w:t>Tahun</w:t>
            </w:r>
          </w:p>
        </w:tc>
        <w:tc>
          <w:tcPr>
            <w:tcW w:w="1232" w:type="dxa"/>
            <w:vAlign w:val="center"/>
          </w:tcPr>
          <w:p w14:paraId="7C0707A5" w14:textId="77777777" w:rsidR="00090418" w:rsidRPr="00851D9C" w:rsidRDefault="00090418" w:rsidP="002149D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851D9C">
              <w:rPr>
                <w:rFonts w:cs="Times New Roman"/>
                <w:sz w:val="24"/>
                <w:szCs w:val="24"/>
              </w:rPr>
              <w:t>2018</w:t>
            </w:r>
          </w:p>
        </w:tc>
        <w:tc>
          <w:tcPr>
            <w:tcW w:w="1415" w:type="dxa"/>
            <w:vAlign w:val="center"/>
          </w:tcPr>
          <w:p w14:paraId="34BD3FC0" w14:textId="77777777" w:rsidR="00090418" w:rsidRPr="00851D9C" w:rsidRDefault="00090418" w:rsidP="002149D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851D9C">
              <w:rPr>
                <w:rFonts w:cs="Times New Roman"/>
                <w:sz w:val="24"/>
                <w:szCs w:val="24"/>
              </w:rPr>
              <w:t>2019</w:t>
            </w:r>
          </w:p>
        </w:tc>
        <w:tc>
          <w:tcPr>
            <w:tcW w:w="1415" w:type="dxa"/>
            <w:vAlign w:val="center"/>
          </w:tcPr>
          <w:p w14:paraId="5B437780" w14:textId="77777777" w:rsidR="00090418" w:rsidRPr="00851D9C" w:rsidRDefault="00090418" w:rsidP="002149D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851D9C">
              <w:rPr>
                <w:rFonts w:cs="Times New Roman"/>
                <w:sz w:val="24"/>
                <w:szCs w:val="24"/>
              </w:rPr>
              <w:t>2020</w:t>
            </w:r>
          </w:p>
        </w:tc>
        <w:tc>
          <w:tcPr>
            <w:tcW w:w="1415" w:type="dxa"/>
            <w:vAlign w:val="center"/>
          </w:tcPr>
          <w:p w14:paraId="464C3FAB" w14:textId="77777777" w:rsidR="00090418" w:rsidRPr="00851D9C" w:rsidRDefault="00090418" w:rsidP="002149D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851D9C">
              <w:rPr>
                <w:rFonts w:cs="Times New Roman"/>
                <w:sz w:val="24"/>
                <w:szCs w:val="24"/>
              </w:rPr>
              <w:t>2021</w:t>
            </w:r>
          </w:p>
        </w:tc>
        <w:tc>
          <w:tcPr>
            <w:tcW w:w="1415" w:type="dxa"/>
            <w:vAlign w:val="center"/>
          </w:tcPr>
          <w:p w14:paraId="7633589C" w14:textId="77777777" w:rsidR="00090418" w:rsidRPr="00851D9C" w:rsidRDefault="00090418" w:rsidP="002149D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851D9C">
              <w:rPr>
                <w:rFonts w:cs="Times New Roman"/>
                <w:sz w:val="24"/>
                <w:szCs w:val="24"/>
              </w:rPr>
              <w:t>2023</w:t>
            </w:r>
          </w:p>
        </w:tc>
      </w:tr>
      <w:tr w:rsidR="00090418" w:rsidRPr="00851D9C" w14:paraId="3141BADD" w14:textId="77777777" w:rsidTr="002D1956">
        <w:trPr>
          <w:cnfStyle w:val="000000100000" w:firstRow="0" w:lastRow="0" w:firstColumn="0" w:lastColumn="0" w:oddVBand="0" w:evenVBand="0" w:oddHBand="1" w:evenHBand="0" w:firstRowFirstColumn="0" w:firstRowLastColumn="0" w:lastRowFirstColumn="0" w:lastRowLastColumn="0"/>
          <w:trHeight w:val="581"/>
          <w:jc w:val="right"/>
        </w:trPr>
        <w:tc>
          <w:tcPr>
            <w:cnfStyle w:val="001000000000" w:firstRow="0" w:lastRow="0" w:firstColumn="1" w:lastColumn="0" w:oddVBand="0" w:evenVBand="0" w:oddHBand="0" w:evenHBand="0" w:firstRowFirstColumn="0" w:firstRowLastColumn="0" w:lastRowFirstColumn="0" w:lastRowLastColumn="0"/>
            <w:tcW w:w="1679" w:type="dxa"/>
            <w:vAlign w:val="center"/>
          </w:tcPr>
          <w:p w14:paraId="3D602A5D" w14:textId="77777777" w:rsidR="00090418" w:rsidRPr="00851D9C" w:rsidRDefault="00090418" w:rsidP="002149DF">
            <w:pPr>
              <w:spacing w:line="360" w:lineRule="auto"/>
              <w:jc w:val="center"/>
              <w:rPr>
                <w:rFonts w:cs="Times New Roman"/>
                <w:b w:val="0"/>
                <w:bCs w:val="0"/>
                <w:sz w:val="24"/>
                <w:szCs w:val="24"/>
              </w:rPr>
            </w:pPr>
            <w:r w:rsidRPr="00851D9C">
              <w:rPr>
                <w:rFonts w:cs="Times New Roman"/>
                <w:sz w:val="24"/>
                <w:szCs w:val="24"/>
              </w:rPr>
              <w:t>Jumlah UMKM (juta)</w:t>
            </w:r>
          </w:p>
        </w:tc>
        <w:tc>
          <w:tcPr>
            <w:tcW w:w="1232" w:type="dxa"/>
            <w:vAlign w:val="center"/>
          </w:tcPr>
          <w:p w14:paraId="2D4610A5" w14:textId="77777777" w:rsidR="00090418" w:rsidRPr="00851D9C" w:rsidRDefault="00090418" w:rsidP="002149D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64.19</w:t>
            </w:r>
          </w:p>
        </w:tc>
        <w:tc>
          <w:tcPr>
            <w:tcW w:w="1415" w:type="dxa"/>
            <w:vAlign w:val="center"/>
          </w:tcPr>
          <w:p w14:paraId="73F96221" w14:textId="77777777" w:rsidR="00090418" w:rsidRPr="00851D9C" w:rsidRDefault="00090418" w:rsidP="002149D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65.47</w:t>
            </w:r>
          </w:p>
        </w:tc>
        <w:tc>
          <w:tcPr>
            <w:tcW w:w="1415" w:type="dxa"/>
            <w:vAlign w:val="center"/>
          </w:tcPr>
          <w:p w14:paraId="4136842C" w14:textId="77777777" w:rsidR="00090418" w:rsidRPr="00851D9C" w:rsidRDefault="00090418" w:rsidP="002149D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64</w:t>
            </w:r>
          </w:p>
        </w:tc>
        <w:tc>
          <w:tcPr>
            <w:tcW w:w="1415" w:type="dxa"/>
            <w:vAlign w:val="center"/>
          </w:tcPr>
          <w:p w14:paraId="6379734F" w14:textId="77777777" w:rsidR="00090418" w:rsidRPr="00851D9C" w:rsidRDefault="00090418" w:rsidP="002149D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65.46</w:t>
            </w:r>
          </w:p>
        </w:tc>
        <w:tc>
          <w:tcPr>
            <w:tcW w:w="1415" w:type="dxa"/>
            <w:vAlign w:val="center"/>
          </w:tcPr>
          <w:p w14:paraId="45498A0C" w14:textId="77777777" w:rsidR="00090418" w:rsidRPr="00851D9C" w:rsidRDefault="00090418" w:rsidP="002149D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66</w:t>
            </w:r>
          </w:p>
        </w:tc>
      </w:tr>
      <w:tr w:rsidR="00090418" w:rsidRPr="00851D9C" w14:paraId="44B71A5A" w14:textId="77777777" w:rsidTr="002D1956">
        <w:trPr>
          <w:trHeight w:val="581"/>
          <w:jc w:val="right"/>
        </w:trPr>
        <w:tc>
          <w:tcPr>
            <w:cnfStyle w:val="001000000000" w:firstRow="0" w:lastRow="0" w:firstColumn="1" w:lastColumn="0" w:oddVBand="0" w:evenVBand="0" w:oddHBand="0" w:evenHBand="0" w:firstRowFirstColumn="0" w:firstRowLastColumn="0" w:lastRowFirstColumn="0" w:lastRowLastColumn="0"/>
            <w:tcW w:w="1679" w:type="dxa"/>
            <w:vAlign w:val="center"/>
          </w:tcPr>
          <w:p w14:paraId="41AA7538" w14:textId="77777777" w:rsidR="00090418" w:rsidRPr="00851D9C" w:rsidRDefault="00090418" w:rsidP="002149DF">
            <w:pPr>
              <w:spacing w:line="360" w:lineRule="auto"/>
              <w:jc w:val="center"/>
              <w:rPr>
                <w:rFonts w:cs="Times New Roman"/>
                <w:b w:val="0"/>
                <w:bCs w:val="0"/>
                <w:sz w:val="24"/>
                <w:szCs w:val="24"/>
              </w:rPr>
            </w:pPr>
            <w:r w:rsidRPr="00851D9C">
              <w:rPr>
                <w:rFonts w:cs="Times New Roman"/>
                <w:sz w:val="24"/>
                <w:szCs w:val="24"/>
              </w:rPr>
              <w:t>Pertumbuhan (%)</w:t>
            </w:r>
          </w:p>
        </w:tc>
        <w:tc>
          <w:tcPr>
            <w:tcW w:w="1232" w:type="dxa"/>
            <w:vAlign w:val="center"/>
          </w:tcPr>
          <w:p w14:paraId="435FC361" w14:textId="77777777" w:rsidR="00090418" w:rsidRPr="00851D9C" w:rsidRDefault="00090418" w:rsidP="002149D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1415" w:type="dxa"/>
            <w:vAlign w:val="center"/>
          </w:tcPr>
          <w:p w14:paraId="4BD73881" w14:textId="77777777" w:rsidR="00090418" w:rsidRPr="00851D9C" w:rsidRDefault="00090418" w:rsidP="002149D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1.98%</w:t>
            </w:r>
          </w:p>
        </w:tc>
        <w:tc>
          <w:tcPr>
            <w:tcW w:w="1415" w:type="dxa"/>
            <w:vAlign w:val="center"/>
          </w:tcPr>
          <w:p w14:paraId="1A9F85A8" w14:textId="77777777" w:rsidR="00090418" w:rsidRPr="00851D9C" w:rsidRDefault="00090418" w:rsidP="002149D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2.24%</w:t>
            </w:r>
          </w:p>
        </w:tc>
        <w:tc>
          <w:tcPr>
            <w:tcW w:w="1415" w:type="dxa"/>
            <w:vAlign w:val="center"/>
          </w:tcPr>
          <w:p w14:paraId="74D73ADF" w14:textId="77777777" w:rsidR="00090418" w:rsidRPr="00851D9C" w:rsidRDefault="00090418" w:rsidP="002149D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2.28%</w:t>
            </w:r>
          </w:p>
        </w:tc>
        <w:tc>
          <w:tcPr>
            <w:tcW w:w="1415" w:type="dxa"/>
            <w:vAlign w:val="center"/>
          </w:tcPr>
          <w:p w14:paraId="7FFA69BB" w14:textId="77777777" w:rsidR="00090418" w:rsidRPr="00851D9C" w:rsidRDefault="00090418" w:rsidP="002149D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1.52%</w:t>
            </w:r>
          </w:p>
        </w:tc>
      </w:tr>
    </w:tbl>
    <w:p w14:paraId="3F7ACC6E" w14:textId="77777777" w:rsidR="00090418" w:rsidRPr="00851D9C" w:rsidRDefault="00090418" w:rsidP="002149DF">
      <w:pPr>
        <w:spacing w:line="360" w:lineRule="auto"/>
        <w:ind w:firstLine="720"/>
        <w:jc w:val="center"/>
        <w:rPr>
          <w:rFonts w:cs="Times New Roman"/>
          <w:sz w:val="24"/>
          <w:szCs w:val="24"/>
        </w:rPr>
      </w:pPr>
      <w:r w:rsidRPr="00851D9C">
        <w:rPr>
          <w:rFonts w:cs="Times New Roman"/>
          <w:sz w:val="24"/>
          <w:szCs w:val="24"/>
        </w:rPr>
        <w:t>Sumber : KADIN Indonesia</w:t>
      </w:r>
    </w:p>
    <w:p w14:paraId="65017AB7" w14:textId="19D8D338"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lastRenderedPageBreak/>
        <w:t xml:space="preserve">Seiring dengan kemajuan teknologi, dunia bisnis mengalami perubahan </w:t>
      </w:r>
      <w:r w:rsidRPr="008A47DC">
        <w:rPr>
          <w:rFonts w:cs="Times New Roman"/>
          <w:i/>
          <w:iCs/>
          <w:sz w:val="24"/>
          <w:szCs w:val="24"/>
        </w:rPr>
        <w:t xml:space="preserve">trend </w:t>
      </w:r>
      <w:r w:rsidRPr="00851D9C">
        <w:rPr>
          <w:rFonts w:cs="Times New Roman"/>
          <w:sz w:val="24"/>
          <w:szCs w:val="24"/>
        </w:rPr>
        <w:t>yang semakin dinamis, salah satunya melalui digital marketing.</w:t>
      </w:r>
      <w:r w:rsidR="008A47DC">
        <w:rPr>
          <w:rFonts w:cs="Times New Roman"/>
          <w:sz w:val="24"/>
          <w:szCs w:val="24"/>
        </w:rPr>
        <w:t xml:space="preserve"> </w:t>
      </w:r>
      <w:r w:rsidRPr="00851D9C">
        <w:rPr>
          <w:rFonts w:cs="Times New Roman"/>
          <w:sz w:val="24"/>
          <w:szCs w:val="24"/>
        </w:rPr>
        <w:t>Berbekal internet,pengembangan bisnis menjadi lebih mudah dan terjangkau. Penggunaan internet sebagai alat pemasaran dan promosi kini semakin luas,terutama bagi para pengusaha.</w:t>
      </w:r>
      <w:r w:rsidRPr="00851D9C">
        <w:rPr>
          <w:rStyle w:val="FootnoteReference"/>
          <w:rFonts w:cs="Times New Roman"/>
          <w:sz w:val="24"/>
          <w:szCs w:val="24"/>
        </w:rPr>
        <w:footnoteReference w:id="3"/>
      </w:r>
      <w:r w:rsidRPr="00851D9C">
        <w:rPr>
          <w:rFonts w:cs="Times New Roman"/>
          <w:sz w:val="24"/>
          <w:szCs w:val="24"/>
        </w:rPr>
        <w:t xml:space="preserve"> Strategi digital marketing kini menjadi pilihan para pengusaha untuk menyampaikan informasi terkini tentang produk mereka dan menjaga hubungan dengan pelanggan. Akses yang mudah dan praktis melalui smartphone memungkinkan pengembangan bisnis dengan efisien. </w:t>
      </w:r>
    </w:p>
    <w:p w14:paraId="04CDA7C2" w14:textId="77777777" w:rsidR="00090418" w:rsidRDefault="00090418" w:rsidP="002149DF">
      <w:pPr>
        <w:spacing w:line="360" w:lineRule="auto"/>
        <w:ind w:left="720" w:firstLine="720"/>
        <w:jc w:val="both"/>
        <w:rPr>
          <w:rFonts w:cs="Times New Roman"/>
          <w:sz w:val="24"/>
          <w:szCs w:val="24"/>
        </w:rPr>
      </w:pPr>
      <w:r w:rsidRPr="00851D9C">
        <w:rPr>
          <w:rFonts w:cs="Times New Roman"/>
          <w:sz w:val="24"/>
          <w:szCs w:val="24"/>
        </w:rPr>
        <w:t>Saat ini, digital marketing juga berperan sebagai strategi komunikasi pemasaran yang penting bagi pelaku bisnis. Komunikasi pemasaran merupakan proses komunikasi yang dirancang untuk meningkatkan efektivitas strategi pemasaran dan aplikasinya,dengan tujuan mendukung aktivitas pemasaran sebuah perusahaan. Selain itu, aktivitas komunikasi pemasaran bertujuan untuk memperkenalkan,membangun hubungan, atau menciptakan interkasi antara perusahaan,pelaku bisnis dan konsumen.</w:t>
      </w:r>
      <w:r w:rsidRPr="00851D9C">
        <w:rPr>
          <w:rStyle w:val="FootnoteReference"/>
          <w:rFonts w:cs="Times New Roman"/>
          <w:sz w:val="24"/>
          <w:szCs w:val="24"/>
        </w:rPr>
        <w:footnoteReference w:id="4"/>
      </w:r>
    </w:p>
    <w:p w14:paraId="0119CADA" w14:textId="15F33A17" w:rsidR="00841930" w:rsidRPr="00851D9C" w:rsidRDefault="00841930" w:rsidP="002149DF">
      <w:pPr>
        <w:spacing w:line="360" w:lineRule="auto"/>
        <w:ind w:left="720" w:firstLine="720"/>
        <w:jc w:val="both"/>
        <w:rPr>
          <w:rFonts w:cs="Times New Roman"/>
          <w:sz w:val="24"/>
          <w:szCs w:val="24"/>
        </w:rPr>
      </w:pPr>
      <w:r w:rsidRPr="00841930">
        <w:rPr>
          <w:rFonts w:cs="Times New Roman"/>
          <w:sz w:val="24"/>
          <w:szCs w:val="24"/>
        </w:rPr>
        <w:t>Industri digital di Indonesia telah mengalami pertumbuhan pesat, dengan nilainya meningkat dari 41 miliar dolar pada 2019 menjadi 77 miliar dolar pada 2022. Pertumbuhan ini diproyeksikan terus berlanjut, mencapai 130 miliar dolar pada 2025, didukung oleh sektor-sektor utama seperti e-commerce, layanan transportasi dan pengiriman makanan, perjalanan daring, serta media digital.</w:t>
      </w:r>
      <w:r>
        <w:rPr>
          <w:rFonts w:cs="Times New Roman"/>
          <w:sz w:val="24"/>
          <w:szCs w:val="24"/>
        </w:rPr>
        <w:t xml:space="preserve"> </w:t>
      </w:r>
      <w:r w:rsidR="0087597E" w:rsidRPr="0087597E">
        <w:rPr>
          <w:rFonts w:cs="Times New Roman"/>
          <w:sz w:val="24"/>
          <w:szCs w:val="24"/>
        </w:rPr>
        <w:t>Umumnya teknologi hanya tersedia bagi mereka yang dapat mengaksesnya. Dengan berbagai kemudahan yang ditawarkan dengan berkegiatan secara daring muncul masalah baru, yakni kesenjangan digital, baik antarwilayah maupun antarstrata-sosial. Terdapat ketimpangan dalam pertumbuhan teknologi informasi dan komunikasi di berbagai wilayah. Isu perbedaan geografis sering menjadi fokus utama dalam menentukan bagaimana teknologi baru dapat didistribusikan atau diadopsi secara merata.</w:t>
      </w:r>
      <w:r w:rsidR="0087597E">
        <w:rPr>
          <w:rFonts w:cs="Times New Roman"/>
          <w:sz w:val="24"/>
          <w:szCs w:val="24"/>
        </w:rPr>
        <w:t xml:space="preserve"> </w:t>
      </w:r>
      <w:r w:rsidR="0087597E" w:rsidRPr="0087597E">
        <w:rPr>
          <w:rFonts w:cs="Times New Roman"/>
          <w:sz w:val="24"/>
          <w:szCs w:val="24"/>
        </w:rPr>
        <w:t xml:space="preserve">Terdapat anggapan bahwa perkembangan teknologi cenderung menyebar dari wilayah perkotaan ke pedesaan, dengan pusat pertumbuhan teknologi informasi dan komunikasi berfokus di daerah </w:t>
      </w:r>
      <w:r w:rsidR="0087597E" w:rsidRPr="0087597E">
        <w:rPr>
          <w:rFonts w:cs="Times New Roman"/>
          <w:sz w:val="24"/>
          <w:szCs w:val="24"/>
        </w:rPr>
        <w:lastRenderedPageBreak/>
        <w:t>perkotaan. Akibatnya, daerah pedesaan sering kali mengalami keterlambatan dalam mengadopsi kemajuan teknologi tersebut.</w:t>
      </w:r>
      <w:r w:rsidR="006A2A4E">
        <w:rPr>
          <w:rStyle w:val="FootnoteReference"/>
          <w:rFonts w:cs="Times New Roman"/>
          <w:sz w:val="24"/>
          <w:szCs w:val="24"/>
        </w:rPr>
        <w:footnoteReference w:id="5"/>
      </w:r>
    </w:p>
    <w:p w14:paraId="73C6CBB6" w14:textId="2E2BCDBB" w:rsidR="00007052" w:rsidRDefault="00090418" w:rsidP="00007052">
      <w:pPr>
        <w:spacing w:line="360" w:lineRule="auto"/>
        <w:ind w:left="720" w:firstLine="720"/>
        <w:jc w:val="both"/>
        <w:rPr>
          <w:rFonts w:cs="Times New Roman"/>
          <w:sz w:val="24"/>
          <w:szCs w:val="24"/>
        </w:rPr>
      </w:pPr>
      <w:r w:rsidRPr="00851D9C">
        <w:rPr>
          <w:rFonts w:cs="Times New Roman"/>
          <w:sz w:val="24"/>
          <w:szCs w:val="24"/>
        </w:rPr>
        <w:t>Dalam era teknologi dan komunikasi yang terus berkembang,penggunaan pemasaran melalui media sosial menjadi pilihan utama bagi pelaku usaha. Media sosial telah menjadi sarana utama dalam menyampaikan informasi dan memiliki potensi besar untuk mengembangkan usaha. Keunggulan media sosial mencakup berbagai hal,</w:t>
      </w:r>
      <w:r w:rsidR="00DB70F8" w:rsidRPr="008F2E04">
        <w:rPr>
          <w:rFonts w:cs="Times New Roman"/>
          <w:sz w:val="24"/>
          <w:szCs w:val="24"/>
        </w:rPr>
        <w:t xml:space="preserve"> </w:t>
      </w:r>
      <w:r w:rsidRPr="00851D9C">
        <w:rPr>
          <w:rFonts w:cs="Times New Roman"/>
          <w:sz w:val="24"/>
          <w:szCs w:val="24"/>
        </w:rPr>
        <w:t>seperti komunikasi bisnis,</w:t>
      </w:r>
      <w:r w:rsidR="00DB70F8" w:rsidRPr="008F2E04">
        <w:rPr>
          <w:rFonts w:cs="Times New Roman"/>
          <w:sz w:val="24"/>
          <w:szCs w:val="24"/>
        </w:rPr>
        <w:t xml:space="preserve"> </w:t>
      </w:r>
      <w:r w:rsidRPr="00851D9C">
        <w:rPr>
          <w:rFonts w:cs="Times New Roman"/>
          <w:sz w:val="24"/>
          <w:szCs w:val="24"/>
        </w:rPr>
        <w:t>pemasaran produk dan jasa,</w:t>
      </w:r>
      <w:r w:rsidR="00165C86" w:rsidRPr="008F2E04">
        <w:rPr>
          <w:rFonts w:cs="Times New Roman"/>
          <w:sz w:val="24"/>
          <w:szCs w:val="24"/>
        </w:rPr>
        <w:t xml:space="preserve"> </w:t>
      </w:r>
      <w:r w:rsidRPr="00851D9C">
        <w:rPr>
          <w:rFonts w:cs="Times New Roman"/>
          <w:sz w:val="24"/>
          <w:szCs w:val="24"/>
        </w:rPr>
        <w:t>interkasi dengan pelanggan dan pemasok,</w:t>
      </w:r>
      <w:r w:rsidR="00165C86" w:rsidRPr="008F2E04">
        <w:rPr>
          <w:rFonts w:cs="Times New Roman"/>
          <w:sz w:val="24"/>
          <w:szCs w:val="24"/>
        </w:rPr>
        <w:t xml:space="preserve"> </w:t>
      </w:r>
      <w:r w:rsidRPr="00851D9C">
        <w:rPr>
          <w:rFonts w:cs="Times New Roman"/>
          <w:sz w:val="24"/>
          <w:szCs w:val="24"/>
        </w:rPr>
        <w:t>memperkuat merek,</w:t>
      </w:r>
      <w:r w:rsidR="00165C86" w:rsidRPr="008F2E04">
        <w:rPr>
          <w:rFonts w:cs="Times New Roman"/>
          <w:sz w:val="24"/>
          <w:szCs w:val="24"/>
        </w:rPr>
        <w:t xml:space="preserve"> </w:t>
      </w:r>
      <w:r w:rsidRPr="00851D9C">
        <w:rPr>
          <w:rFonts w:cs="Times New Roman"/>
          <w:sz w:val="24"/>
          <w:szCs w:val="24"/>
        </w:rPr>
        <w:t>mengurangi biaya,</w:t>
      </w:r>
      <w:r w:rsidR="00165C86" w:rsidRPr="008F2E04">
        <w:rPr>
          <w:rFonts w:cs="Times New Roman"/>
          <w:sz w:val="24"/>
          <w:szCs w:val="24"/>
        </w:rPr>
        <w:t xml:space="preserve"> </w:t>
      </w:r>
      <w:r w:rsidRPr="00851D9C">
        <w:rPr>
          <w:rFonts w:cs="Times New Roman"/>
          <w:sz w:val="24"/>
          <w:szCs w:val="24"/>
        </w:rPr>
        <w:t>dan fasilitasi penjualan online.</w:t>
      </w:r>
      <w:r w:rsidR="00652A0D">
        <w:rPr>
          <w:rFonts w:cs="Times New Roman"/>
          <w:sz w:val="24"/>
          <w:szCs w:val="24"/>
        </w:rPr>
        <w:t xml:space="preserve"> Berikut ini data mendukung bahwa media online banyak diminati sebagai media promosi:</w:t>
      </w:r>
    </w:p>
    <w:p w14:paraId="00164F9D" w14:textId="0279F14D" w:rsidR="00014413" w:rsidRPr="0077379D" w:rsidRDefault="00014413" w:rsidP="0077379D">
      <w:pPr>
        <w:spacing w:line="259" w:lineRule="auto"/>
        <w:jc w:val="center"/>
        <w:rPr>
          <w:rFonts w:cs="Times New Roman"/>
          <w:noProof/>
          <w:sz w:val="24"/>
          <w:szCs w:val="24"/>
        </w:rPr>
      </w:pPr>
      <w:bookmarkStart w:id="17" w:name="_Toc183262673"/>
      <w:r w:rsidRPr="00014413">
        <w:rPr>
          <w:sz w:val="24"/>
          <w:szCs w:val="24"/>
        </w:rPr>
        <w:t xml:space="preserve">Gambar 1. </w:t>
      </w:r>
      <w:r w:rsidRPr="00014413">
        <w:rPr>
          <w:i/>
          <w:iCs/>
          <w:sz w:val="24"/>
          <w:szCs w:val="24"/>
        </w:rPr>
        <w:fldChar w:fldCharType="begin"/>
      </w:r>
      <w:r w:rsidRPr="00014413">
        <w:rPr>
          <w:sz w:val="24"/>
          <w:szCs w:val="24"/>
        </w:rPr>
        <w:instrText xml:space="preserve"> SEQ Gambar_1. \* ARABIC </w:instrText>
      </w:r>
      <w:r w:rsidRPr="00014413">
        <w:rPr>
          <w:i/>
          <w:iCs/>
          <w:sz w:val="24"/>
          <w:szCs w:val="24"/>
        </w:rPr>
        <w:fldChar w:fldCharType="separate"/>
      </w:r>
      <w:r w:rsidR="00193BFD">
        <w:rPr>
          <w:noProof/>
          <w:sz w:val="24"/>
          <w:szCs w:val="24"/>
        </w:rPr>
        <w:t>1</w:t>
      </w:r>
      <w:r w:rsidRPr="00014413">
        <w:rPr>
          <w:i/>
          <w:iCs/>
          <w:sz w:val="24"/>
          <w:szCs w:val="24"/>
        </w:rPr>
        <w:fldChar w:fldCharType="end"/>
      </w:r>
      <w:r w:rsidRPr="008600BE">
        <w:rPr>
          <w:sz w:val="24"/>
          <w:szCs w:val="24"/>
          <w:lang w:val="it-IT"/>
        </w:rPr>
        <w:t xml:space="preserve"> Persentase Pengguna </w:t>
      </w:r>
      <w:r w:rsidR="008A47DC" w:rsidRPr="008600BE">
        <w:rPr>
          <w:sz w:val="24"/>
          <w:szCs w:val="24"/>
          <w:lang w:val="it-IT"/>
        </w:rPr>
        <w:t xml:space="preserve">sarana promosi </w:t>
      </w:r>
      <w:r w:rsidRPr="008600BE">
        <w:rPr>
          <w:sz w:val="24"/>
          <w:szCs w:val="24"/>
          <w:lang w:val="it-IT"/>
        </w:rPr>
        <w:t>Makanan dan Minu</w:t>
      </w:r>
      <w:r w:rsidR="008A47DC" w:rsidRPr="008600BE">
        <w:rPr>
          <w:sz w:val="24"/>
          <w:szCs w:val="24"/>
          <w:lang w:val="it-IT"/>
        </w:rPr>
        <w:t>m</w:t>
      </w:r>
      <w:r w:rsidRPr="008600BE">
        <w:rPr>
          <w:sz w:val="24"/>
          <w:szCs w:val="24"/>
          <w:lang w:val="it-IT"/>
        </w:rPr>
        <w:t>an 2020</w:t>
      </w:r>
      <w:bookmarkEnd w:id="17"/>
    </w:p>
    <w:p w14:paraId="0A588F8E" w14:textId="77777777" w:rsidR="003427D8" w:rsidRDefault="00652A0D" w:rsidP="003427D8">
      <w:pPr>
        <w:spacing w:line="360" w:lineRule="auto"/>
        <w:ind w:left="720" w:firstLine="720"/>
        <w:jc w:val="both"/>
        <w:rPr>
          <w:rFonts w:cs="Times New Roman"/>
          <w:sz w:val="24"/>
          <w:szCs w:val="24"/>
          <w:lang w:val="en-US"/>
        </w:rPr>
      </w:pPr>
      <w:r>
        <w:rPr>
          <w:rFonts w:cs="Times New Roman"/>
          <w:noProof/>
          <w:sz w:val="24"/>
          <w:szCs w:val="24"/>
          <w:lang w:val="en-US"/>
        </w:rPr>
        <w:drawing>
          <wp:inline distT="0" distB="0" distL="0" distR="0" wp14:anchorId="6FDC5A08" wp14:editId="2038F323">
            <wp:extent cx="4178300" cy="2605178"/>
            <wp:effectExtent l="0" t="0" r="0" b="5080"/>
            <wp:docPr id="1889306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0634" name="Picture 188930634"/>
                    <pic:cNvPicPr/>
                  </pic:nvPicPr>
                  <pic:blipFill rotWithShape="1">
                    <a:blip r:embed="rId15">
                      <a:extLst>
                        <a:ext uri="{28A0092B-C50C-407E-A947-70E740481C1C}">
                          <a14:useLocalDpi xmlns:a14="http://schemas.microsoft.com/office/drawing/2010/main" val="0"/>
                        </a:ext>
                      </a:extLst>
                    </a:blip>
                    <a:srcRect b="12080"/>
                    <a:stretch/>
                  </pic:blipFill>
                  <pic:spPr bwMode="auto">
                    <a:xfrm>
                      <a:off x="0" y="0"/>
                      <a:ext cx="4187264" cy="2610767"/>
                    </a:xfrm>
                    <a:prstGeom prst="rect">
                      <a:avLst/>
                    </a:prstGeom>
                    <a:ln>
                      <a:noFill/>
                    </a:ln>
                    <a:extLst>
                      <a:ext uri="{53640926-AAD7-44D8-BBD7-CCE9431645EC}">
                        <a14:shadowObscured xmlns:a14="http://schemas.microsoft.com/office/drawing/2010/main"/>
                      </a:ext>
                    </a:extLst>
                  </pic:spPr>
                </pic:pic>
              </a:graphicData>
            </a:graphic>
          </wp:inline>
        </w:drawing>
      </w:r>
    </w:p>
    <w:p w14:paraId="7B719F7C" w14:textId="574BA7DD" w:rsidR="009E1583" w:rsidRPr="003427D8" w:rsidRDefault="000A7E25" w:rsidP="000A7E25">
      <w:pPr>
        <w:jc w:val="center"/>
        <w:rPr>
          <w:rFonts w:cs="Times New Roman"/>
          <w:sz w:val="24"/>
          <w:szCs w:val="24"/>
        </w:rPr>
      </w:pPr>
      <w:r w:rsidRPr="008600BE">
        <w:rPr>
          <w:rFonts w:cs="Times New Roman"/>
          <w:sz w:val="24"/>
          <w:szCs w:val="24"/>
          <w:lang w:val="it-IT"/>
        </w:rPr>
        <w:t>S</w:t>
      </w:r>
      <w:r w:rsidR="009E1583" w:rsidRPr="008600BE">
        <w:rPr>
          <w:rFonts w:cs="Times New Roman"/>
          <w:sz w:val="24"/>
          <w:szCs w:val="24"/>
          <w:lang w:val="it-IT"/>
        </w:rPr>
        <w:t xml:space="preserve">umber: </w:t>
      </w:r>
      <w:r w:rsidR="008A47DC" w:rsidRPr="008600BE">
        <w:rPr>
          <w:rFonts w:cs="Times New Roman"/>
          <w:sz w:val="24"/>
          <w:szCs w:val="24"/>
          <w:lang w:val="it-IT"/>
        </w:rPr>
        <w:t>Databoks 2020</w:t>
      </w:r>
    </w:p>
    <w:p w14:paraId="608CE4BB" w14:textId="68D1AF12"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Pada era digital saat ini,media sosial telah menjadi tren dalam komunikasi pemasaran. Media sosial merupakan platform online yang memungkinkan pengguna untuk berpartisipasi,berbagi,dan menciptakan konten,</w:t>
      </w:r>
      <w:r w:rsidR="008A47DC">
        <w:rPr>
          <w:rFonts w:cs="Times New Roman"/>
          <w:sz w:val="24"/>
          <w:szCs w:val="24"/>
        </w:rPr>
        <w:t xml:space="preserve"> </w:t>
      </w:r>
      <w:r w:rsidRPr="00851D9C">
        <w:rPr>
          <w:rFonts w:cs="Times New Roman"/>
          <w:sz w:val="24"/>
          <w:szCs w:val="24"/>
        </w:rPr>
        <w:t>seperti blog,</w:t>
      </w:r>
      <w:r w:rsidR="008A47DC">
        <w:rPr>
          <w:rFonts w:cs="Times New Roman"/>
          <w:sz w:val="24"/>
          <w:szCs w:val="24"/>
        </w:rPr>
        <w:t xml:space="preserve"> </w:t>
      </w:r>
      <w:r w:rsidRPr="00851D9C">
        <w:rPr>
          <w:rFonts w:cs="Times New Roman"/>
          <w:sz w:val="24"/>
          <w:szCs w:val="24"/>
        </w:rPr>
        <w:t>jejaring sosial,</w:t>
      </w:r>
      <w:r w:rsidR="008A47DC">
        <w:rPr>
          <w:rFonts w:cs="Times New Roman"/>
          <w:sz w:val="24"/>
          <w:szCs w:val="24"/>
        </w:rPr>
        <w:t xml:space="preserve"> </w:t>
      </w:r>
      <w:r w:rsidRPr="00851D9C">
        <w:rPr>
          <w:rFonts w:cs="Times New Roman"/>
          <w:sz w:val="24"/>
          <w:szCs w:val="24"/>
        </w:rPr>
        <w:t>wiki,</w:t>
      </w:r>
      <w:r w:rsidR="008A47DC">
        <w:rPr>
          <w:rFonts w:cs="Times New Roman"/>
          <w:sz w:val="24"/>
          <w:szCs w:val="24"/>
        </w:rPr>
        <w:t xml:space="preserve"> </w:t>
      </w:r>
      <w:r w:rsidRPr="00851D9C">
        <w:rPr>
          <w:rFonts w:cs="Times New Roman"/>
          <w:sz w:val="24"/>
          <w:szCs w:val="24"/>
        </w:rPr>
        <w:t>forum,</w:t>
      </w:r>
      <w:r w:rsidR="008A47DC">
        <w:rPr>
          <w:rFonts w:cs="Times New Roman"/>
          <w:sz w:val="24"/>
          <w:szCs w:val="24"/>
        </w:rPr>
        <w:t xml:space="preserve"> </w:t>
      </w:r>
      <w:r w:rsidRPr="00851D9C">
        <w:rPr>
          <w:rFonts w:cs="Times New Roman"/>
          <w:sz w:val="24"/>
          <w:szCs w:val="24"/>
        </w:rPr>
        <w:t>dan dunia virtual. Media sosial memiliki tujuh fungsi potensial dalam bisnis,</w:t>
      </w:r>
      <w:r w:rsidR="008A47DC">
        <w:rPr>
          <w:rFonts w:cs="Times New Roman"/>
          <w:sz w:val="24"/>
          <w:szCs w:val="24"/>
        </w:rPr>
        <w:t xml:space="preserve"> </w:t>
      </w:r>
      <w:r w:rsidRPr="00851D9C">
        <w:rPr>
          <w:rFonts w:cs="Times New Roman"/>
          <w:sz w:val="24"/>
          <w:szCs w:val="24"/>
        </w:rPr>
        <w:t>seperti identifikasi pelanggan</w:t>
      </w:r>
      <w:r w:rsidR="008A47DC">
        <w:rPr>
          <w:rFonts w:cs="Times New Roman"/>
          <w:sz w:val="24"/>
          <w:szCs w:val="24"/>
        </w:rPr>
        <w:t xml:space="preserve"> </w:t>
      </w:r>
      <w:r w:rsidRPr="00851D9C">
        <w:rPr>
          <w:rFonts w:cs="Times New Roman"/>
          <w:sz w:val="24"/>
          <w:szCs w:val="24"/>
        </w:rPr>
        <w:t>,komunikasi dua arah,</w:t>
      </w:r>
      <w:r w:rsidR="008A47DC">
        <w:rPr>
          <w:rFonts w:cs="Times New Roman"/>
          <w:sz w:val="24"/>
          <w:szCs w:val="24"/>
        </w:rPr>
        <w:t xml:space="preserve"> </w:t>
      </w:r>
      <w:r w:rsidRPr="00851D9C">
        <w:rPr>
          <w:rFonts w:cs="Times New Roman"/>
          <w:sz w:val="24"/>
          <w:szCs w:val="24"/>
        </w:rPr>
        <w:t>pengumpulan informasi tentang preferensi pelanggan,</w:t>
      </w:r>
      <w:r w:rsidR="008A47DC">
        <w:rPr>
          <w:rFonts w:cs="Times New Roman"/>
          <w:sz w:val="24"/>
          <w:szCs w:val="24"/>
        </w:rPr>
        <w:t xml:space="preserve"> </w:t>
      </w:r>
      <w:r w:rsidRPr="00851D9C">
        <w:rPr>
          <w:rFonts w:cs="Times New Roman"/>
          <w:sz w:val="24"/>
          <w:szCs w:val="24"/>
        </w:rPr>
        <w:t>membangun hubungan antar pelanggan,</w:t>
      </w:r>
      <w:r w:rsidR="008A47DC">
        <w:rPr>
          <w:rFonts w:cs="Times New Roman"/>
          <w:sz w:val="24"/>
          <w:szCs w:val="24"/>
        </w:rPr>
        <w:t xml:space="preserve"> </w:t>
      </w:r>
      <w:r w:rsidRPr="00851D9C">
        <w:rPr>
          <w:rFonts w:cs="Times New Roman"/>
          <w:sz w:val="24"/>
          <w:szCs w:val="24"/>
        </w:rPr>
        <w:t>da</w:t>
      </w:r>
      <w:r w:rsidR="008A47DC">
        <w:rPr>
          <w:rFonts w:cs="Times New Roman"/>
          <w:sz w:val="24"/>
          <w:szCs w:val="24"/>
        </w:rPr>
        <w:t>n</w:t>
      </w:r>
      <w:r w:rsidRPr="00851D9C">
        <w:rPr>
          <w:rFonts w:cs="Times New Roman"/>
          <w:sz w:val="24"/>
          <w:szCs w:val="24"/>
        </w:rPr>
        <w:t xml:space="preserve"> membentuk reputasi perusahaan. </w:t>
      </w:r>
    </w:p>
    <w:p w14:paraId="182FCEF9" w14:textId="42064FB0"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lastRenderedPageBreak/>
        <w:t>Banyak pelaku usaha,termasuk UMKM yang memanfaatkan media sosial untuk mengembangkan bisnis mereka karena efisiensi anggaran pemasaran,jangka</w:t>
      </w:r>
      <w:r w:rsidR="00841930">
        <w:rPr>
          <w:rFonts w:cs="Times New Roman"/>
          <w:sz w:val="24"/>
          <w:szCs w:val="24"/>
        </w:rPr>
        <w:t>uan</w:t>
      </w:r>
      <w:r w:rsidRPr="00851D9C">
        <w:rPr>
          <w:rFonts w:cs="Times New Roman"/>
          <w:sz w:val="24"/>
          <w:szCs w:val="24"/>
        </w:rPr>
        <w:t xml:space="preserve"> yang luas,akses yang mudah dan biaya yang terjangkau. Media sosial memungkinkan para pelaku UMKM untuk mempromosikan produk mereka dengan lebih berani karena jaringan internet yang luas dan tanpa batasan waktu maupun wilayah. Terdapat lima tahap konsumen dalam melakukan keputusan pembelian yaitu pengenalan masaalah, pencarian informasi, evaluasi alternatif,keputusan pembelian,dan perilaku setelah membeli.</w:t>
      </w:r>
      <w:r w:rsidRPr="00851D9C">
        <w:rPr>
          <w:rStyle w:val="FootnoteReference"/>
          <w:rFonts w:cs="Times New Roman"/>
          <w:sz w:val="24"/>
          <w:szCs w:val="24"/>
        </w:rPr>
        <w:footnoteReference w:id="6"/>
      </w:r>
    </w:p>
    <w:p w14:paraId="7D23F5A7"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 xml:space="preserve">Melalui media sosial, perusahaan memiliki kemampuan untuk menentukan target pasar yang secara langsung. Ketika memasang iklan,kita dapat mengatur target iklan tersebut berdasarkan kriteria seperti jenis kelamin,usia,minat,dan pekerjaan, sehingga pesan iklan dapat disampaikan kepada orang-orang yang memiliki karakteristik tersebut. Dengan adanya pemasaran digital, UMKM dapat menjangkau pasar yang lebih luas dengan biaya yang lebih terjangkau dibandingkan dengan media pemasaran tradisional. Pemasaran tradisional tidak memberikan opsi untuk menentukan target iklan secara spesifik,dan umumnya memerlukan biaya yang lebih besar dibandingkan dengan pemasaran digital. </w:t>
      </w:r>
      <w:r w:rsidRPr="00851D9C">
        <w:rPr>
          <w:rStyle w:val="FootnoteReference"/>
          <w:rFonts w:cs="Times New Roman"/>
          <w:sz w:val="24"/>
          <w:szCs w:val="24"/>
        </w:rPr>
        <w:footnoteReference w:id="7"/>
      </w:r>
    </w:p>
    <w:p w14:paraId="679407A5" w14:textId="2680E972"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 xml:space="preserve">Menurut Kotler </w:t>
      </w:r>
      <w:r w:rsidR="003F464A">
        <w:rPr>
          <w:rFonts w:cs="Times New Roman"/>
          <w:sz w:val="24"/>
          <w:szCs w:val="24"/>
        </w:rPr>
        <w:t>dan</w:t>
      </w:r>
      <w:r w:rsidRPr="00851D9C">
        <w:rPr>
          <w:rFonts w:cs="Times New Roman"/>
          <w:sz w:val="24"/>
          <w:szCs w:val="24"/>
        </w:rPr>
        <w:t xml:space="preserve"> Keller menyatakan bahwa social media adalah alat yang digunakan oleh perusahaan untuk menyebarkan informasi berupa teks,</w:t>
      </w:r>
      <w:r w:rsidR="003F464A">
        <w:rPr>
          <w:rFonts w:cs="Times New Roman"/>
          <w:sz w:val="24"/>
          <w:szCs w:val="24"/>
        </w:rPr>
        <w:t xml:space="preserve"> </w:t>
      </w:r>
      <w:r w:rsidRPr="00851D9C">
        <w:rPr>
          <w:rFonts w:cs="Times New Roman"/>
          <w:sz w:val="24"/>
          <w:szCs w:val="24"/>
        </w:rPr>
        <w:t>gambar,</w:t>
      </w:r>
      <w:r w:rsidR="003F464A">
        <w:rPr>
          <w:rFonts w:cs="Times New Roman"/>
          <w:sz w:val="24"/>
          <w:szCs w:val="24"/>
        </w:rPr>
        <w:t xml:space="preserve"> </w:t>
      </w:r>
      <w:r w:rsidRPr="00851D9C">
        <w:rPr>
          <w:rFonts w:cs="Times New Roman"/>
          <w:sz w:val="24"/>
          <w:szCs w:val="24"/>
        </w:rPr>
        <w:t>audio,</w:t>
      </w:r>
      <w:r w:rsidR="003F464A">
        <w:rPr>
          <w:rFonts w:cs="Times New Roman"/>
          <w:sz w:val="24"/>
          <w:szCs w:val="24"/>
        </w:rPr>
        <w:t xml:space="preserve"> </w:t>
      </w:r>
      <w:r w:rsidRPr="00851D9C">
        <w:rPr>
          <w:rFonts w:cs="Times New Roman"/>
          <w:sz w:val="24"/>
          <w:szCs w:val="24"/>
        </w:rPr>
        <w:t>dan video kepada konsumen dan sebaliknya. Social media marketing adalah proses yang mendorong individu untuk mempromosikan situs web,produk atau layanan melalui saluran sosial online dan berkomunikasi dengan komunitas yang lebih luas,yang memiliki potensi pemasaran yang lebih besar daripada saluran periklanan tradisonal .</w:t>
      </w:r>
      <w:r w:rsidRPr="00851D9C">
        <w:rPr>
          <w:rStyle w:val="FootnoteReference"/>
          <w:rFonts w:cs="Times New Roman"/>
          <w:sz w:val="24"/>
          <w:szCs w:val="24"/>
        </w:rPr>
        <w:footnoteReference w:id="8"/>
      </w:r>
    </w:p>
    <w:p w14:paraId="1B1BEE0F" w14:textId="77EAAA38" w:rsidR="00841930" w:rsidRPr="00851D9C" w:rsidRDefault="00090418" w:rsidP="0087597E">
      <w:pPr>
        <w:spacing w:line="360" w:lineRule="auto"/>
        <w:ind w:left="720" w:firstLine="720"/>
        <w:jc w:val="both"/>
        <w:rPr>
          <w:rFonts w:cs="Times New Roman"/>
          <w:sz w:val="24"/>
          <w:szCs w:val="24"/>
        </w:rPr>
      </w:pPr>
      <w:r w:rsidRPr="00851D9C">
        <w:rPr>
          <w:rFonts w:cs="Times New Roman"/>
          <w:sz w:val="24"/>
          <w:szCs w:val="24"/>
        </w:rPr>
        <w:t xml:space="preserve">Bagi Usaha Mikro, Kecil dan Menengah kombinasi antara media sosial dan teknologi informasi telah mengubah lingkungan pemasaran. UMKM harus mencari solusi yang efisien dari segi biaya karena keterbatasan sumber daya yang dimiliki. </w:t>
      </w:r>
      <w:r w:rsidRPr="00851D9C">
        <w:rPr>
          <w:rFonts w:cs="Times New Roman"/>
          <w:sz w:val="24"/>
          <w:szCs w:val="24"/>
        </w:rPr>
        <w:lastRenderedPageBreak/>
        <w:t xml:space="preserve">Usaha pemasaran dapat ditingkatkan dengan menggabungkan pemasaran melalui media sosial dengan optimalisasi teknologi informasi. </w:t>
      </w:r>
      <w:r w:rsidRPr="00851D9C">
        <w:rPr>
          <w:rStyle w:val="FootnoteReference"/>
          <w:rFonts w:cs="Times New Roman"/>
          <w:sz w:val="24"/>
          <w:szCs w:val="24"/>
        </w:rPr>
        <w:footnoteReference w:id="9"/>
      </w:r>
      <w:r w:rsidRPr="00851D9C">
        <w:rPr>
          <w:rFonts w:cs="Times New Roman"/>
          <w:sz w:val="24"/>
          <w:szCs w:val="24"/>
        </w:rPr>
        <w:t xml:space="preserve"> Platform media sosial telah menjadi alat yang efektif untuk menjangkau audiens secara luas,berinteraksi dengan pelanggan, dan membentuk identitas perusahaan yang efektif. Sekarang, UMKM memiliki kemampuan untuk menganalisis data dalam jumlah besar,mendukung rencana pemasaran dan melacak hasil promosi secara </w:t>
      </w:r>
      <w:r w:rsidRPr="00262F9A">
        <w:rPr>
          <w:rFonts w:cs="Times New Roman"/>
          <w:i/>
          <w:iCs/>
          <w:sz w:val="24"/>
          <w:szCs w:val="24"/>
        </w:rPr>
        <w:t>real-time</w:t>
      </w:r>
      <w:r w:rsidRPr="00851D9C">
        <w:rPr>
          <w:rFonts w:cs="Times New Roman"/>
          <w:sz w:val="24"/>
          <w:szCs w:val="24"/>
        </w:rPr>
        <w:t xml:space="preserve"> dengan perkembangan teknologi informasi yang pesat. Namun, sebaik apapun UMKM mampu memanfaatkan teknologi informasi memiliki dampak yang signifikan terhadap keberhasilan pemasaran melalui media sosial. UMKM harus memanfaatkan teknologi dengan optimal agar dapat mengatasi kompleksitas berbagai platform media sosial, menargetkan audiens secara tepat,dan menciptakan konten yang menarik bagi calon pembeli mereka. Pemasaran digital mempunyai pengaruh yang sangat besar terhadap pemasaran produk karena dapat meningkatkan volume penjualan dan dapat meningkatkan keuntungan bagi pengusaha UMKM. </w:t>
      </w:r>
    </w:p>
    <w:p w14:paraId="626C204A"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Menurut penelitian yang dilakukan oleh Budi Harto dkk, UMKM dapat memanfaatkan teknologi analisis data untuk mendalami tren, preferensi dan perilaku pelanggan mereka lebih lanjut. Pengetahuan ini memandu pengembangan konten dan mendukung penyesuaian strategi pemasaran yang lebih efektif sesuai dengan audiens target. Sebagian besar UMKM yang diteliti telah menyadari tentang pentingnya hal ini,namun mereka masih terkendala oleh keterbatasan sumber daya manusia dalam memanfaatkan fasilitas tersebut secara maksimal. UMKM semakin menyadari bahwa data yang mereka kumpulkan dari berbagai sumber, seperti penjualan,transaksi pelanggan,media sosila dan percakapan online,memiliki nilai strategis. Informasi ini memberikan wawasan tentang operasi bisnis,kehidupan pribadi dan interaksi dengan pasar.</w:t>
      </w:r>
      <w:r w:rsidRPr="00851D9C">
        <w:rPr>
          <w:rStyle w:val="FootnoteReference"/>
          <w:rFonts w:cs="Times New Roman"/>
          <w:sz w:val="24"/>
          <w:szCs w:val="24"/>
        </w:rPr>
        <w:footnoteReference w:id="10"/>
      </w:r>
    </w:p>
    <w:p w14:paraId="691FAA58" w14:textId="3C261491"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 xml:space="preserve">Teknologi informasi memungkinkan UMKM untuk memenuhi preferensi,lokasi dan interkasi sebelumnya dari pelanggan mereka. Keterlibatan pelanggan meningkat dan loyalitas mereka ditingkatkan melalui konten yang di sesuaikan dengan kebutuhan individu. Hal ini menjadi faktor penting dalam kesuksesan UMKM dalam meningkatkan kesadaran produk mereka dan menonjolkan keunggulan </w:t>
      </w:r>
      <w:r w:rsidRPr="00851D9C">
        <w:rPr>
          <w:rFonts w:cs="Times New Roman"/>
          <w:sz w:val="24"/>
          <w:szCs w:val="24"/>
        </w:rPr>
        <w:lastRenderedPageBreak/>
        <w:t>serta keunikan produknya.</w:t>
      </w:r>
      <w:r w:rsidRPr="00851D9C">
        <w:rPr>
          <w:rStyle w:val="FootnoteReference"/>
          <w:rFonts w:cs="Times New Roman"/>
          <w:sz w:val="24"/>
          <w:szCs w:val="24"/>
        </w:rPr>
        <w:footnoteReference w:id="11"/>
      </w:r>
      <w:r w:rsidRPr="00851D9C">
        <w:rPr>
          <w:rFonts w:cs="Times New Roman"/>
          <w:sz w:val="24"/>
          <w:szCs w:val="24"/>
        </w:rPr>
        <w:t xml:space="preserve"> Pesan dan penawaran yang disesuaikan dengan kebutuhan individu memiliki potensi besar untuk menarik perhatian calon pembeli dan menghasilkan tingkat keterlibatan yang lebih tinggi. Beberapa platform e-commerce seperti Shopee, Tokopedia, OLX, Lazada, Gojek, Grab, dan lainnya telah disediakan untuk UMKM. Dalam konteks ini, pemerintah dapat memberikan bantuan dengan mendorong digitalisasi pasar lokal bagi UMKM. Menurut Ozili, ekonomi digital yang efektif dapat meningkatkan kinerja ekonomi serta mengurangi dampak terhadap lingkungan. Pendekatan ini membantu UMKM dalam menjangkau konsumen yang memiliki mobilitas fluktuatif.</w:t>
      </w:r>
      <w:r w:rsidRPr="00851D9C">
        <w:rPr>
          <w:rStyle w:val="FootnoteReference"/>
          <w:rFonts w:cs="Times New Roman"/>
          <w:sz w:val="24"/>
          <w:szCs w:val="24"/>
        </w:rPr>
        <w:footnoteReference w:id="12"/>
      </w:r>
    </w:p>
    <w:p w14:paraId="7ED6EEA5" w14:textId="0B9F19DB" w:rsidR="00090418" w:rsidRDefault="00090418" w:rsidP="002149DF">
      <w:pPr>
        <w:spacing w:line="360" w:lineRule="auto"/>
        <w:ind w:left="720" w:firstLine="720"/>
        <w:jc w:val="both"/>
        <w:rPr>
          <w:rFonts w:cs="Times New Roman"/>
          <w:sz w:val="24"/>
          <w:szCs w:val="24"/>
        </w:rPr>
      </w:pPr>
      <w:r w:rsidRPr="00851D9C">
        <w:rPr>
          <w:rFonts w:cs="Times New Roman"/>
          <w:sz w:val="24"/>
          <w:szCs w:val="24"/>
        </w:rPr>
        <w:t>Di Kabupaten Pemalang memiliki variasi jenis topografinya,</w:t>
      </w:r>
      <w:r w:rsidR="003F464A">
        <w:rPr>
          <w:rFonts w:cs="Times New Roman"/>
          <w:sz w:val="24"/>
          <w:szCs w:val="24"/>
        </w:rPr>
        <w:t xml:space="preserve"> </w:t>
      </w:r>
      <w:r w:rsidRPr="00851D9C">
        <w:rPr>
          <w:rFonts w:cs="Times New Roman"/>
          <w:sz w:val="24"/>
          <w:szCs w:val="24"/>
        </w:rPr>
        <w:t>dibagian utara merupakan daerah pantai,bagian tengah merupakan dataran rendah dan bagian selatan dataran tinggi. Menurut data administratif,kabupaten Pemalang terdiri dari 14 Kecamatan,yang pusat pemerintahannya berada di Kecamatan Pemalang. Secara letak geografis yang sangat strategis, kabupaten Pemalang memiliki produk unggulan yang dapat mendukung pertumbuhan ekonomi,salah satunya dibidang kuliner. Beberapa makanan khas seperti ogel-ogel,grombyang,lontong dekem dan masih banyak lainnya. Beragamanya produk yang ditawarkan menjadi keunggulan masyarakat,perlu perkembangan,kreatif dan inovasi untuk tetap mengembangkannya termasuk mengikuti alur zaman.</w:t>
      </w:r>
      <w:r w:rsidR="00CA5999">
        <w:rPr>
          <w:rStyle w:val="FootnoteReference"/>
          <w:rFonts w:cs="Times New Roman"/>
          <w:sz w:val="24"/>
          <w:szCs w:val="24"/>
        </w:rPr>
        <w:footnoteReference w:id="13"/>
      </w:r>
      <w:r w:rsidR="003F464A" w:rsidRPr="00851D9C">
        <w:rPr>
          <w:rFonts w:cs="Times New Roman"/>
          <w:sz w:val="24"/>
          <w:szCs w:val="24"/>
        </w:rPr>
        <w:t xml:space="preserve"> </w:t>
      </w:r>
      <w:r w:rsidRPr="00851D9C">
        <w:rPr>
          <w:rFonts w:cs="Times New Roman"/>
          <w:sz w:val="24"/>
          <w:szCs w:val="24"/>
        </w:rPr>
        <w:t>Sektor</w:t>
      </w:r>
      <w:r w:rsidR="00262F9A">
        <w:rPr>
          <w:rFonts w:cs="Times New Roman"/>
          <w:sz w:val="24"/>
          <w:szCs w:val="24"/>
        </w:rPr>
        <w:t xml:space="preserve"> UMKM </w:t>
      </w:r>
      <w:r w:rsidRPr="00851D9C">
        <w:rPr>
          <w:rFonts w:cs="Times New Roman"/>
          <w:sz w:val="24"/>
          <w:szCs w:val="24"/>
        </w:rPr>
        <w:t>yang telah berkembang cukup pesat yang ditandai dengan banyaknya pelaku usaha bergerak dalam industri ini yaitu sektor kuliner dengan jumlah 2.592 pelaku usaha.</w:t>
      </w:r>
      <w:r w:rsidR="00CA5999">
        <w:rPr>
          <w:rStyle w:val="FootnoteReference"/>
          <w:rFonts w:cs="Times New Roman"/>
          <w:sz w:val="24"/>
          <w:szCs w:val="24"/>
        </w:rPr>
        <w:footnoteReference w:id="14"/>
      </w:r>
    </w:p>
    <w:p w14:paraId="72B565D1" w14:textId="7631A023" w:rsidR="00686488" w:rsidRPr="00491BE3" w:rsidRDefault="00686488" w:rsidP="00491BE3">
      <w:pPr>
        <w:pStyle w:val="Caption"/>
        <w:keepNext/>
        <w:jc w:val="center"/>
        <w:rPr>
          <w:i w:val="0"/>
          <w:iCs w:val="0"/>
          <w:color w:val="auto"/>
          <w:sz w:val="24"/>
          <w:szCs w:val="24"/>
        </w:rPr>
      </w:pPr>
      <w:bookmarkStart w:id="18" w:name="_Toc183262674"/>
      <w:r w:rsidRPr="00491BE3">
        <w:rPr>
          <w:i w:val="0"/>
          <w:iCs w:val="0"/>
          <w:color w:val="auto"/>
          <w:sz w:val="24"/>
          <w:szCs w:val="24"/>
        </w:rPr>
        <w:lastRenderedPageBreak/>
        <w:t xml:space="preserve">Gambar 1. </w:t>
      </w:r>
      <w:r w:rsidRPr="00491BE3">
        <w:rPr>
          <w:i w:val="0"/>
          <w:iCs w:val="0"/>
          <w:color w:val="auto"/>
          <w:sz w:val="24"/>
          <w:szCs w:val="24"/>
        </w:rPr>
        <w:fldChar w:fldCharType="begin"/>
      </w:r>
      <w:r w:rsidRPr="00491BE3">
        <w:rPr>
          <w:i w:val="0"/>
          <w:iCs w:val="0"/>
          <w:color w:val="auto"/>
          <w:sz w:val="24"/>
          <w:szCs w:val="24"/>
        </w:rPr>
        <w:instrText xml:space="preserve"> SEQ Gambar_1. \* ARABIC </w:instrText>
      </w:r>
      <w:r w:rsidRPr="00491BE3">
        <w:rPr>
          <w:i w:val="0"/>
          <w:iCs w:val="0"/>
          <w:color w:val="auto"/>
          <w:sz w:val="24"/>
          <w:szCs w:val="24"/>
        </w:rPr>
        <w:fldChar w:fldCharType="separate"/>
      </w:r>
      <w:r w:rsidR="00193BFD">
        <w:rPr>
          <w:i w:val="0"/>
          <w:iCs w:val="0"/>
          <w:noProof/>
          <w:color w:val="auto"/>
          <w:sz w:val="24"/>
          <w:szCs w:val="24"/>
        </w:rPr>
        <w:t>2</w:t>
      </w:r>
      <w:r w:rsidRPr="00491BE3">
        <w:rPr>
          <w:i w:val="0"/>
          <w:iCs w:val="0"/>
          <w:color w:val="auto"/>
          <w:sz w:val="24"/>
          <w:szCs w:val="24"/>
        </w:rPr>
        <w:fldChar w:fldCharType="end"/>
      </w:r>
      <w:r w:rsidRPr="00491BE3">
        <w:rPr>
          <w:i w:val="0"/>
          <w:iCs w:val="0"/>
          <w:color w:val="auto"/>
          <w:sz w:val="24"/>
          <w:szCs w:val="24"/>
          <w:lang w:val="en-US"/>
        </w:rPr>
        <w:t xml:space="preserve"> Strategi Pemasaran</w:t>
      </w:r>
      <w:bookmarkEnd w:id="18"/>
    </w:p>
    <w:p w14:paraId="0C0E9814" w14:textId="67DCC4E1" w:rsidR="00EA5F7D" w:rsidRDefault="00EA5F7D" w:rsidP="002149DF">
      <w:pPr>
        <w:spacing w:line="360" w:lineRule="auto"/>
        <w:ind w:left="720" w:firstLine="720"/>
        <w:jc w:val="both"/>
        <w:rPr>
          <w:rFonts w:cs="Times New Roman"/>
          <w:sz w:val="24"/>
          <w:szCs w:val="24"/>
        </w:rPr>
      </w:pPr>
      <w:r>
        <w:rPr>
          <w:rFonts w:cs="Times New Roman"/>
          <w:noProof/>
          <w:sz w:val="24"/>
          <w:szCs w:val="24"/>
          <w:lang w:val="en-US"/>
        </w:rPr>
        <w:drawing>
          <wp:inline distT="0" distB="0" distL="0" distR="0" wp14:anchorId="1B79C881" wp14:editId="61C14379">
            <wp:extent cx="3531235" cy="2070735"/>
            <wp:effectExtent l="0" t="0" r="12065" b="5715"/>
            <wp:docPr id="154939754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6FF9D4E" w14:textId="4B4DFFFE" w:rsidR="00841930" w:rsidRPr="00851D9C" w:rsidRDefault="00874438" w:rsidP="00874438">
      <w:pPr>
        <w:spacing w:line="360" w:lineRule="auto"/>
        <w:jc w:val="center"/>
        <w:rPr>
          <w:rFonts w:cs="Times New Roman"/>
          <w:sz w:val="24"/>
          <w:szCs w:val="24"/>
        </w:rPr>
      </w:pPr>
      <w:r>
        <w:rPr>
          <w:rFonts w:cs="Times New Roman"/>
          <w:sz w:val="24"/>
          <w:szCs w:val="24"/>
        </w:rPr>
        <w:t xml:space="preserve">sumber : </w:t>
      </w:r>
      <w:r w:rsidR="00CA5999">
        <w:rPr>
          <w:rFonts w:cs="Times New Roman"/>
          <w:sz w:val="24"/>
          <w:szCs w:val="24"/>
        </w:rPr>
        <w:t>Diskoperindag</w:t>
      </w:r>
      <w:r>
        <w:rPr>
          <w:rFonts w:cs="Times New Roman"/>
          <w:sz w:val="24"/>
          <w:szCs w:val="24"/>
        </w:rPr>
        <w:t xml:space="preserve"> </w:t>
      </w:r>
      <w:r w:rsidR="00841930">
        <w:rPr>
          <w:rFonts w:cs="Times New Roman"/>
          <w:sz w:val="24"/>
          <w:szCs w:val="24"/>
        </w:rPr>
        <w:t>(2024)</w:t>
      </w:r>
    </w:p>
    <w:p w14:paraId="168E39BD" w14:textId="3FF69924"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Penerapan Digital Marketing di Kabupaten Pemalang masih terbilang kurang maksimal. Menurut hasil</w:t>
      </w:r>
      <w:r w:rsidR="00413D52">
        <w:rPr>
          <w:rFonts w:cs="Times New Roman"/>
          <w:sz w:val="24"/>
          <w:szCs w:val="24"/>
        </w:rPr>
        <w:t xml:space="preserve"> wawancara</w:t>
      </w:r>
      <w:r w:rsidR="00CA5999">
        <w:rPr>
          <w:rFonts w:cs="Times New Roman"/>
          <w:sz w:val="24"/>
          <w:szCs w:val="24"/>
        </w:rPr>
        <w:t xml:space="preserve"> dengan Diskoperindag</w:t>
      </w:r>
      <w:r w:rsidRPr="00851D9C">
        <w:rPr>
          <w:rFonts w:cs="Times New Roman"/>
          <w:sz w:val="24"/>
          <w:szCs w:val="24"/>
        </w:rPr>
        <w:t xml:space="preserve"> dari 2.592 pelaku usaha yang bergerak dibidang kuliner hanya 20% yang sudah menggunakan </w:t>
      </w:r>
      <w:r w:rsidRPr="00851D9C">
        <w:rPr>
          <w:rFonts w:cs="Times New Roman"/>
          <w:i/>
          <w:sz w:val="24"/>
          <w:szCs w:val="24"/>
        </w:rPr>
        <w:t xml:space="preserve">Digital </w:t>
      </w:r>
      <w:r w:rsidRPr="00851D9C">
        <w:rPr>
          <w:rFonts w:cs="Times New Roman"/>
          <w:sz w:val="24"/>
          <w:szCs w:val="24"/>
        </w:rPr>
        <w:t>Marketing. Para pelaku usaha masih menggunakan pemasaran langsung dan tradisional dalam menawarkan produknya,sehingga ruang lingkup terbatas hanya di desa setempat. Contohnya di pasar tradisional,dititipkan pada warung-warung dan minimarket terdekat. Pelaku UMKM cenderung minim pengetahuan dan keahlian dalam memanfaatkan media sosial dan marketplace sebagai sarana pemasaran online. Selain itu, masih adanya kekhawatiran dalam benak pelaku usaha akan terjadinya tindak penipuan apabila memasarkan produknya secara online.</w:t>
      </w:r>
      <w:r w:rsidR="009B2107">
        <w:rPr>
          <w:rStyle w:val="FootnoteReference"/>
          <w:rFonts w:cs="Times New Roman"/>
          <w:sz w:val="24"/>
          <w:szCs w:val="24"/>
        </w:rPr>
        <w:footnoteReference w:id="15"/>
      </w:r>
    </w:p>
    <w:p w14:paraId="6949BCA2" w14:textId="21953FD7" w:rsidR="00090418" w:rsidRDefault="00090418" w:rsidP="002149DF">
      <w:pPr>
        <w:spacing w:line="360" w:lineRule="auto"/>
        <w:ind w:left="720" w:firstLine="720"/>
        <w:jc w:val="both"/>
        <w:rPr>
          <w:rFonts w:cs="Times New Roman"/>
          <w:sz w:val="24"/>
          <w:szCs w:val="24"/>
        </w:rPr>
      </w:pPr>
      <w:r w:rsidRPr="00851D9C">
        <w:rPr>
          <w:rFonts w:cs="Times New Roman"/>
          <w:sz w:val="24"/>
          <w:szCs w:val="24"/>
        </w:rPr>
        <w:t>Bagi Kabupaten Pemalang, pengembangan ekonomi tidak dapat dilepaskan dari keberadaan industri kreatif daerah yang merupakan bagian tidak terlepas dari konsep pengembangan ekonomi kreatif. Kondisi industri kreatif di Kabupaten Pemalang sebagian besar berupa usaha kelompok mikro,kecil,dan menengah yang dapat dipercaya menjawab permasalahan pengangguran,kemiskinan. Pengembangan ekonomi di Kabupaten Pemalang tidak hanya berfokus pada pada pengembangan kelompok industri kreatif,tetapi juga pengembangan berbagai faktor penting dalam ekonomi kreatif diantaranya sumber daya manusia,sumber daya alam,teknologi,struktur institusi dan lembaga pembiayaan.</w:t>
      </w:r>
    </w:p>
    <w:p w14:paraId="1A6D8E27" w14:textId="67000022" w:rsidR="00D900D4" w:rsidRDefault="000E3C7A" w:rsidP="002149DF">
      <w:pPr>
        <w:spacing w:line="360" w:lineRule="auto"/>
        <w:ind w:left="720" w:firstLine="720"/>
        <w:jc w:val="both"/>
        <w:rPr>
          <w:rFonts w:cs="Times New Roman"/>
          <w:sz w:val="24"/>
          <w:szCs w:val="24"/>
        </w:rPr>
      </w:pPr>
      <w:r>
        <w:rPr>
          <w:rFonts w:cs="Times New Roman"/>
          <w:sz w:val="24"/>
          <w:szCs w:val="24"/>
        </w:rPr>
        <w:lastRenderedPageBreak/>
        <w:t xml:space="preserve">Saat ini,bisnis kopi sudah banyak ditemukan diberbagai lokasi, sehingga pemilik kafe perlu beradaptasi terhadap persaingan yang semakin ketat serta perubahan kondisi sosial. Para pemilik kafe perlu memberikan layanan pelanggan yang berkualitas dan produk yang dapat memenuhi kebutuhan konsumen agar dapat membangun kepercayaan. Namun, penjualan kopi mengalami penurunan akibat semakin beragamnya kebutuhan pelanggan dalam hal pelayanan dan produk. Dalam situasi ini,pemiliki kafe harus mengembangkan keterampilan dalam memasarkan produknya agar jumlah konsumen tidak menurun. </w:t>
      </w:r>
    </w:p>
    <w:p w14:paraId="30DD0FD9" w14:textId="0643ADDB" w:rsidR="0087597E" w:rsidRDefault="003F03A1" w:rsidP="002149DF">
      <w:pPr>
        <w:spacing w:line="360" w:lineRule="auto"/>
        <w:ind w:left="720" w:firstLine="720"/>
        <w:jc w:val="both"/>
        <w:rPr>
          <w:rFonts w:cs="Times New Roman"/>
          <w:sz w:val="24"/>
          <w:szCs w:val="24"/>
        </w:rPr>
      </w:pPr>
      <w:r>
        <w:rPr>
          <w:rFonts w:cs="Times New Roman"/>
          <w:sz w:val="24"/>
          <w:szCs w:val="24"/>
        </w:rPr>
        <w:t xml:space="preserve">Kecamatan </w:t>
      </w:r>
      <w:r w:rsidR="00460C89">
        <w:rPr>
          <w:rFonts w:cs="Times New Roman"/>
          <w:sz w:val="24"/>
          <w:szCs w:val="24"/>
        </w:rPr>
        <w:t>M</w:t>
      </w:r>
      <w:r>
        <w:rPr>
          <w:rFonts w:cs="Times New Roman"/>
          <w:sz w:val="24"/>
          <w:szCs w:val="24"/>
        </w:rPr>
        <w:t xml:space="preserve">oga adalah salah satu kecamatan yang terletak di Kabupaten Pemalang yang dikenal dengan karakteristiknya yang lebih pedesaan. Dimana sebagian besar warganya bekerja disektor pertanian dan peternakan. Kecamatan ini memiliki beberapa desa termasuk Desa Wangkelang yang menajdi bagian dari wilayan administratifnya. Dimana kesenjangan digital terdapat beberapa faktor yang menjadi penyebabnya </w:t>
      </w:r>
      <w:r w:rsidR="009D6F0B">
        <w:rPr>
          <w:rFonts w:cs="Times New Roman"/>
          <w:sz w:val="24"/>
          <w:szCs w:val="24"/>
        </w:rPr>
        <w:t xml:space="preserve">pada masyarakat pedesaan </w:t>
      </w:r>
      <w:r>
        <w:rPr>
          <w:rFonts w:cs="Times New Roman"/>
          <w:sz w:val="24"/>
          <w:szCs w:val="24"/>
        </w:rPr>
        <w:t xml:space="preserve">karena </w:t>
      </w:r>
      <w:r w:rsidR="009D6F0B">
        <w:rPr>
          <w:rFonts w:cs="Times New Roman"/>
          <w:sz w:val="24"/>
          <w:szCs w:val="24"/>
        </w:rPr>
        <w:t xml:space="preserve">tingkat pendapatan suatu wilayah. </w:t>
      </w:r>
    </w:p>
    <w:p w14:paraId="79D471BC" w14:textId="554199D5" w:rsidR="00413D52" w:rsidRPr="008600BE" w:rsidRDefault="00413D52" w:rsidP="00197CFE">
      <w:pPr>
        <w:spacing w:line="360" w:lineRule="auto"/>
        <w:ind w:left="720" w:firstLine="720"/>
        <w:jc w:val="both"/>
        <w:rPr>
          <w:sz w:val="24"/>
          <w:szCs w:val="24"/>
        </w:rPr>
      </w:pPr>
      <w:r w:rsidRPr="00197CFE">
        <w:rPr>
          <w:rFonts w:cs="Times New Roman"/>
          <w:sz w:val="24"/>
          <w:szCs w:val="24"/>
        </w:rPr>
        <w:t xml:space="preserve">Salah satu UMKM yang menggunakan </w:t>
      </w:r>
      <w:r w:rsidRPr="00197CFE">
        <w:rPr>
          <w:rFonts w:cs="Times New Roman"/>
          <w:i/>
          <w:iCs/>
          <w:sz w:val="24"/>
          <w:szCs w:val="24"/>
        </w:rPr>
        <w:t>Digital Marketing</w:t>
      </w:r>
      <w:r w:rsidRPr="00197CFE">
        <w:rPr>
          <w:rFonts w:cs="Times New Roman"/>
          <w:sz w:val="24"/>
          <w:szCs w:val="24"/>
        </w:rPr>
        <w:t xml:space="preserve"> yaitu Pikaco Wangkelang</w:t>
      </w:r>
      <w:r w:rsidR="005245AB" w:rsidRPr="00197CFE">
        <w:rPr>
          <w:rFonts w:cs="Times New Roman"/>
          <w:sz w:val="24"/>
          <w:szCs w:val="24"/>
        </w:rPr>
        <w:t>. Pikaco wangkelang merupakan kedai minuman yang menyediakan minuman berbahan dasar kopi dan berbagai macam menu lainnya yang dijadikan tempat favorit kebanyakan orang karena kedai kopi bisa dikunjungi oleh konsumen dari berbagai kalangan dan usia. Kopi adalah olahan minuman yang saat ini sedang digemari oleh masyarakat hampir seluruh dunia,bukan hanya manfaat dalam segi konsumsi,tetapi juga dari segi ekonomi bagi negara yang memproduksi,menjual dan mengekspor kopi.</w:t>
      </w:r>
      <w:r w:rsidR="000E3C7A" w:rsidRPr="00197CFE">
        <w:rPr>
          <w:rFonts w:cs="Times New Roman"/>
          <w:sz w:val="24"/>
          <w:szCs w:val="24"/>
        </w:rPr>
        <w:t xml:space="preserve"> </w:t>
      </w:r>
      <w:r w:rsidR="006D66DF" w:rsidRPr="008600BE">
        <w:rPr>
          <w:sz w:val="24"/>
          <w:szCs w:val="24"/>
        </w:rPr>
        <w:t xml:space="preserve">Pikaco merupakan salah satu coffee shop yang menghadapi persaingan ketat, terutama </w:t>
      </w:r>
      <w:r w:rsidR="006D66DF" w:rsidRPr="00197CFE">
        <w:rPr>
          <w:rFonts w:cs="Times New Roman"/>
          <w:sz w:val="24"/>
          <w:szCs w:val="24"/>
        </w:rPr>
        <w:t>di</w:t>
      </w:r>
      <w:r w:rsidR="006D66DF" w:rsidRPr="008600BE">
        <w:rPr>
          <w:sz w:val="24"/>
          <w:szCs w:val="24"/>
        </w:rPr>
        <w:t xml:space="preserve"> wilayah Pemalang Selatan. Dalam satu tahun terakhir, Pikaco mengalami penurunan omzet berdasarkan data dari pencatatan keuangan UMKM tersebut. Oleh karena itu, diperlukan analisis yang mendalam dalam bidang pemasaran sebagai </w:t>
      </w:r>
      <w:r w:rsidR="00197CFE" w:rsidRPr="008600BE">
        <w:rPr>
          <w:sz w:val="24"/>
          <w:szCs w:val="24"/>
        </w:rPr>
        <w:t>l</w:t>
      </w:r>
      <w:r w:rsidR="005510A1" w:rsidRPr="008600BE">
        <w:rPr>
          <w:sz w:val="24"/>
          <w:szCs w:val="24"/>
        </w:rPr>
        <w:t>angkah</w:t>
      </w:r>
      <w:r w:rsidR="006D66DF" w:rsidRPr="008600BE">
        <w:rPr>
          <w:sz w:val="24"/>
          <w:szCs w:val="24"/>
        </w:rPr>
        <w:t xml:space="preserve"> strategis untuk meningkatkan profitabilitas usaha.</w:t>
      </w:r>
    </w:p>
    <w:p w14:paraId="0119C85F" w14:textId="77777777" w:rsidR="006B7EEA" w:rsidRPr="008600BE" w:rsidRDefault="006B7EEA" w:rsidP="00197CFE">
      <w:pPr>
        <w:spacing w:line="360" w:lineRule="auto"/>
        <w:ind w:left="720" w:firstLine="720"/>
        <w:jc w:val="both"/>
        <w:rPr>
          <w:sz w:val="24"/>
          <w:szCs w:val="24"/>
        </w:rPr>
      </w:pPr>
    </w:p>
    <w:p w14:paraId="12E6A6D0" w14:textId="77777777" w:rsidR="006B7EEA" w:rsidRPr="008600BE" w:rsidRDefault="006B7EEA" w:rsidP="00197CFE">
      <w:pPr>
        <w:spacing w:line="360" w:lineRule="auto"/>
        <w:ind w:left="720" w:firstLine="720"/>
        <w:jc w:val="both"/>
        <w:rPr>
          <w:sz w:val="24"/>
          <w:szCs w:val="24"/>
        </w:rPr>
      </w:pPr>
    </w:p>
    <w:p w14:paraId="2539FE0C" w14:textId="77777777" w:rsidR="006B7EEA" w:rsidRPr="008600BE" w:rsidRDefault="006B7EEA" w:rsidP="00197CFE">
      <w:pPr>
        <w:spacing w:line="360" w:lineRule="auto"/>
        <w:ind w:left="720" w:firstLine="720"/>
        <w:jc w:val="both"/>
        <w:rPr>
          <w:sz w:val="24"/>
          <w:szCs w:val="24"/>
        </w:rPr>
      </w:pPr>
    </w:p>
    <w:p w14:paraId="36E850BC" w14:textId="14DE9CB9" w:rsidR="00EC0E5F" w:rsidRPr="00EC0E5F" w:rsidRDefault="00EC0E5F" w:rsidP="00EC0E5F">
      <w:pPr>
        <w:pStyle w:val="Caption"/>
        <w:keepNext/>
        <w:jc w:val="center"/>
        <w:rPr>
          <w:i w:val="0"/>
          <w:iCs w:val="0"/>
          <w:color w:val="auto"/>
          <w:sz w:val="24"/>
          <w:szCs w:val="24"/>
        </w:rPr>
      </w:pPr>
      <w:bookmarkStart w:id="19" w:name="_Toc183991743"/>
      <w:r w:rsidRPr="00EC0E5F">
        <w:rPr>
          <w:i w:val="0"/>
          <w:iCs w:val="0"/>
          <w:color w:val="auto"/>
          <w:sz w:val="24"/>
          <w:szCs w:val="24"/>
        </w:rPr>
        <w:lastRenderedPageBreak/>
        <w:t>Tab</w:t>
      </w:r>
      <w:r w:rsidR="00460C89">
        <w:rPr>
          <w:i w:val="0"/>
          <w:iCs w:val="0"/>
          <w:color w:val="auto"/>
          <w:sz w:val="24"/>
          <w:szCs w:val="24"/>
        </w:rPr>
        <w:t>el</w:t>
      </w:r>
      <w:r w:rsidRPr="00EC0E5F">
        <w:rPr>
          <w:i w:val="0"/>
          <w:iCs w:val="0"/>
          <w:color w:val="auto"/>
          <w:sz w:val="24"/>
          <w:szCs w:val="24"/>
        </w:rPr>
        <w:t xml:space="preserve"> </w:t>
      </w:r>
      <w:r w:rsidRPr="00EC0E5F">
        <w:rPr>
          <w:i w:val="0"/>
          <w:iCs w:val="0"/>
          <w:color w:val="auto"/>
          <w:sz w:val="24"/>
          <w:szCs w:val="24"/>
        </w:rPr>
        <w:fldChar w:fldCharType="begin"/>
      </w:r>
      <w:r w:rsidRPr="00EC0E5F">
        <w:rPr>
          <w:i w:val="0"/>
          <w:iCs w:val="0"/>
          <w:color w:val="auto"/>
          <w:sz w:val="24"/>
          <w:szCs w:val="24"/>
        </w:rPr>
        <w:instrText xml:space="preserve"> SEQ Table \* ARABIC </w:instrText>
      </w:r>
      <w:r w:rsidRPr="00EC0E5F">
        <w:rPr>
          <w:i w:val="0"/>
          <w:iCs w:val="0"/>
          <w:color w:val="auto"/>
          <w:sz w:val="24"/>
          <w:szCs w:val="24"/>
        </w:rPr>
        <w:fldChar w:fldCharType="separate"/>
      </w:r>
      <w:r w:rsidR="00193BFD">
        <w:rPr>
          <w:i w:val="0"/>
          <w:iCs w:val="0"/>
          <w:noProof/>
          <w:color w:val="auto"/>
          <w:sz w:val="24"/>
          <w:szCs w:val="24"/>
        </w:rPr>
        <w:t>1</w:t>
      </w:r>
      <w:r w:rsidRPr="00EC0E5F">
        <w:rPr>
          <w:i w:val="0"/>
          <w:iCs w:val="0"/>
          <w:color w:val="auto"/>
          <w:sz w:val="24"/>
          <w:szCs w:val="24"/>
        </w:rPr>
        <w:fldChar w:fldCharType="end"/>
      </w:r>
      <w:r w:rsidRPr="00EC0E5F">
        <w:rPr>
          <w:i w:val="0"/>
          <w:iCs w:val="0"/>
          <w:color w:val="auto"/>
          <w:sz w:val="24"/>
          <w:szCs w:val="24"/>
        </w:rPr>
        <w:t>.2 Data Perolehan Omzet Penjualan</w:t>
      </w:r>
      <w:bookmarkEnd w:id="19"/>
    </w:p>
    <w:tbl>
      <w:tblPr>
        <w:tblStyle w:val="TableGrid"/>
        <w:tblW w:w="0" w:type="auto"/>
        <w:jc w:val="center"/>
        <w:tblLook w:val="04A0" w:firstRow="1" w:lastRow="0" w:firstColumn="1" w:lastColumn="0" w:noHBand="0" w:noVBand="1"/>
      </w:tblPr>
      <w:tblGrid>
        <w:gridCol w:w="485"/>
        <w:gridCol w:w="1924"/>
        <w:gridCol w:w="2244"/>
      </w:tblGrid>
      <w:tr w:rsidR="009453FA" w14:paraId="3D823B6C" w14:textId="77777777" w:rsidTr="00852D70">
        <w:trPr>
          <w:trHeight w:val="377"/>
          <w:jc w:val="center"/>
        </w:trPr>
        <w:tc>
          <w:tcPr>
            <w:tcW w:w="476" w:type="dxa"/>
          </w:tcPr>
          <w:p w14:paraId="6E3EB17D" w14:textId="4B468E83" w:rsidR="009453FA" w:rsidRDefault="009453FA" w:rsidP="006D66DF">
            <w:pPr>
              <w:spacing w:line="360" w:lineRule="auto"/>
              <w:jc w:val="both"/>
              <w:rPr>
                <w:lang w:val="en-US"/>
              </w:rPr>
            </w:pPr>
            <w:r>
              <w:rPr>
                <w:lang w:val="en-US"/>
              </w:rPr>
              <w:t>No</w:t>
            </w:r>
          </w:p>
        </w:tc>
        <w:tc>
          <w:tcPr>
            <w:tcW w:w="1924" w:type="dxa"/>
          </w:tcPr>
          <w:p w14:paraId="762BEFCF" w14:textId="3117DBDD" w:rsidR="009453FA" w:rsidRDefault="009453FA" w:rsidP="00A31BF7">
            <w:pPr>
              <w:spacing w:line="360" w:lineRule="auto"/>
              <w:jc w:val="center"/>
              <w:rPr>
                <w:lang w:val="en-US"/>
              </w:rPr>
            </w:pPr>
            <w:r>
              <w:rPr>
                <w:lang w:val="en-US"/>
              </w:rPr>
              <w:t>Tahun</w:t>
            </w:r>
          </w:p>
        </w:tc>
        <w:tc>
          <w:tcPr>
            <w:tcW w:w="2244" w:type="dxa"/>
          </w:tcPr>
          <w:p w14:paraId="0E9BCB84" w14:textId="1A5B97D7" w:rsidR="009453FA" w:rsidRDefault="009453FA" w:rsidP="00A31BF7">
            <w:pPr>
              <w:spacing w:line="360" w:lineRule="auto"/>
              <w:jc w:val="center"/>
              <w:rPr>
                <w:lang w:val="en-US"/>
              </w:rPr>
            </w:pPr>
            <w:r>
              <w:rPr>
                <w:lang w:val="en-US"/>
              </w:rPr>
              <w:t>Perolehan Omzet</w:t>
            </w:r>
          </w:p>
        </w:tc>
      </w:tr>
      <w:tr w:rsidR="009453FA" w14:paraId="638D4862" w14:textId="77777777" w:rsidTr="00852D70">
        <w:trPr>
          <w:trHeight w:val="377"/>
          <w:jc w:val="center"/>
        </w:trPr>
        <w:tc>
          <w:tcPr>
            <w:tcW w:w="476" w:type="dxa"/>
          </w:tcPr>
          <w:p w14:paraId="482E74A0" w14:textId="21A93504" w:rsidR="009453FA" w:rsidRDefault="009453FA" w:rsidP="009453FA">
            <w:pPr>
              <w:spacing w:line="360" w:lineRule="auto"/>
              <w:jc w:val="center"/>
              <w:rPr>
                <w:lang w:val="en-US"/>
              </w:rPr>
            </w:pPr>
            <w:r>
              <w:rPr>
                <w:lang w:val="en-US"/>
              </w:rPr>
              <w:t>1.</w:t>
            </w:r>
          </w:p>
        </w:tc>
        <w:tc>
          <w:tcPr>
            <w:tcW w:w="1924" w:type="dxa"/>
          </w:tcPr>
          <w:p w14:paraId="393D0886" w14:textId="2F5B5403" w:rsidR="009453FA" w:rsidRDefault="009453FA" w:rsidP="00A31BF7">
            <w:pPr>
              <w:spacing w:line="360" w:lineRule="auto"/>
              <w:jc w:val="center"/>
              <w:rPr>
                <w:lang w:val="en-US"/>
              </w:rPr>
            </w:pPr>
            <w:r>
              <w:rPr>
                <w:lang w:val="en-US"/>
              </w:rPr>
              <w:t>2</w:t>
            </w:r>
            <w:r w:rsidR="00C2506E">
              <w:rPr>
                <w:lang w:val="en-US"/>
              </w:rPr>
              <w:t>019</w:t>
            </w:r>
          </w:p>
        </w:tc>
        <w:tc>
          <w:tcPr>
            <w:tcW w:w="2244" w:type="dxa"/>
          </w:tcPr>
          <w:p w14:paraId="757CD3D1" w14:textId="28DA1FF0" w:rsidR="009453FA" w:rsidRDefault="008F393E" w:rsidP="00A31BF7">
            <w:pPr>
              <w:spacing w:line="360" w:lineRule="auto"/>
              <w:jc w:val="center"/>
              <w:rPr>
                <w:lang w:val="en-US"/>
              </w:rPr>
            </w:pPr>
            <w:r>
              <w:rPr>
                <w:lang w:val="en-US"/>
              </w:rPr>
              <w:t>1.042.000.000</w:t>
            </w:r>
          </w:p>
        </w:tc>
      </w:tr>
      <w:tr w:rsidR="009453FA" w14:paraId="157905E6" w14:textId="77777777" w:rsidTr="00852D70">
        <w:trPr>
          <w:trHeight w:val="377"/>
          <w:jc w:val="center"/>
        </w:trPr>
        <w:tc>
          <w:tcPr>
            <w:tcW w:w="476" w:type="dxa"/>
          </w:tcPr>
          <w:p w14:paraId="3E1ECCA4" w14:textId="02D094F8" w:rsidR="009453FA" w:rsidRDefault="009453FA" w:rsidP="009453FA">
            <w:pPr>
              <w:spacing w:line="360" w:lineRule="auto"/>
              <w:jc w:val="center"/>
              <w:rPr>
                <w:lang w:val="en-US"/>
              </w:rPr>
            </w:pPr>
            <w:r>
              <w:rPr>
                <w:lang w:val="en-US"/>
              </w:rPr>
              <w:t xml:space="preserve">2. </w:t>
            </w:r>
          </w:p>
        </w:tc>
        <w:tc>
          <w:tcPr>
            <w:tcW w:w="1924" w:type="dxa"/>
          </w:tcPr>
          <w:p w14:paraId="3E9D7EC7" w14:textId="2C34B81B" w:rsidR="009453FA" w:rsidRDefault="009453FA" w:rsidP="00A31BF7">
            <w:pPr>
              <w:spacing w:line="360" w:lineRule="auto"/>
              <w:jc w:val="center"/>
              <w:rPr>
                <w:lang w:val="en-US"/>
              </w:rPr>
            </w:pPr>
            <w:r>
              <w:rPr>
                <w:lang w:val="en-US"/>
              </w:rPr>
              <w:t>202</w:t>
            </w:r>
            <w:r w:rsidR="00C2506E">
              <w:rPr>
                <w:lang w:val="en-US"/>
              </w:rPr>
              <w:t>0</w:t>
            </w:r>
          </w:p>
        </w:tc>
        <w:tc>
          <w:tcPr>
            <w:tcW w:w="2244" w:type="dxa"/>
          </w:tcPr>
          <w:p w14:paraId="3B1571E8" w14:textId="6842926F" w:rsidR="009453FA" w:rsidRDefault="00460C89" w:rsidP="00A31BF7">
            <w:pPr>
              <w:spacing w:line="360" w:lineRule="auto"/>
              <w:jc w:val="center"/>
              <w:rPr>
                <w:lang w:val="en-US"/>
              </w:rPr>
            </w:pPr>
            <w:r>
              <w:rPr>
                <w:lang w:val="en-US"/>
              </w:rPr>
              <w:t>730.000.000</w:t>
            </w:r>
          </w:p>
        </w:tc>
      </w:tr>
      <w:tr w:rsidR="009453FA" w14:paraId="72BEE14B" w14:textId="77777777" w:rsidTr="00852D70">
        <w:trPr>
          <w:trHeight w:val="377"/>
          <w:jc w:val="center"/>
        </w:trPr>
        <w:tc>
          <w:tcPr>
            <w:tcW w:w="476" w:type="dxa"/>
          </w:tcPr>
          <w:p w14:paraId="5EE415A8" w14:textId="4491EE45" w:rsidR="009453FA" w:rsidRDefault="009453FA" w:rsidP="009453FA">
            <w:pPr>
              <w:spacing w:line="360" w:lineRule="auto"/>
              <w:jc w:val="center"/>
              <w:rPr>
                <w:lang w:val="en-US"/>
              </w:rPr>
            </w:pPr>
            <w:r>
              <w:rPr>
                <w:lang w:val="en-US"/>
              </w:rPr>
              <w:t>3.</w:t>
            </w:r>
          </w:p>
        </w:tc>
        <w:tc>
          <w:tcPr>
            <w:tcW w:w="1924" w:type="dxa"/>
          </w:tcPr>
          <w:p w14:paraId="6F1FA459" w14:textId="1C431914" w:rsidR="009453FA" w:rsidRDefault="009453FA" w:rsidP="00A31BF7">
            <w:pPr>
              <w:spacing w:line="360" w:lineRule="auto"/>
              <w:jc w:val="center"/>
              <w:rPr>
                <w:lang w:val="en-US"/>
              </w:rPr>
            </w:pPr>
            <w:r>
              <w:rPr>
                <w:lang w:val="en-US"/>
              </w:rPr>
              <w:t>202</w:t>
            </w:r>
            <w:r w:rsidR="00C2506E">
              <w:rPr>
                <w:lang w:val="en-US"/>
              </w:rPr>
              <w:t>1</w:t>
            </w:r>
          </w:p>
        </w:tc>
        <w:tc>
          <w:tcPr>
            <w:tcW w:w="2244" w:type="dxa"/>
          </w:tcPr>
          <w:p w14:paraId="2BF0CDC3" w14:textId="50737411" w:rsidR="009453FA" w:rsidRDefault="008F393E" w:rsidP="00A31BF7">
            <w:pPr>
              <w:spacing w:line="360" w:lineRule="auto"/>
              <w:jc w:val="center"/>
              <w:rPr>
                <w:lang w:val="en-US"/>
              </w:rPr>
            </w:pPr>
            <w:r>
              <w:rPr>
                <w:lang w:val="en-US"/>
              </w:rPr>
              <w:t>940.240.000</w:t>
            </w:r>
          </w:p>
        </w:tc>
      </w:tr>
      <w:tr w:rsidR="00460C89" w14:paraId="022D714F" w14:textId="77777777" w:rsidTr="00852D70">
        <w:trPr>
          <w:trHeight w:val="377"/>
          <w:jc w:val="center"/>
        </w:trPr>
        <w:tc>
          <w:tcPr>
            <w:tcW w:w="476" w:type="dxa"/>
          </w:tcPr>
          <w:p w14:paraId="0CD98CE2" w14:textId="3BDDD63F" w:rsidR="00460C89" w:rsidRDefault="00460C89" w:rsidP="009453FA">
            <w:pPr>
              <w:spacing w:line="360" w:lineRule="auto"/>
              <w:jc w:val="center"/>
              <w:rPr>
                <w:lang w:val="en-US"/>
              </w:rPr>
            </w:pPr>
            <w:r>
              <w:rPr>
                <w:lang w:val="en-US"/>
              </w:rPr>
              <w:t xml:space="preserve">4. </w:t>
            </w:r>
          </w:p>
        </w:tc>
        <w:tc>
          <w:tcPr>
            <w:tcW w:w="1924" w:type="dxa"/>
          </w:tcPr>
          <w:p w14:paraId="10FE7BD1" w14:textId="73C9BE8C" w:rsidR="00460C89" w:rsidRDefault="00460C89" w:rsidP="00A31BF7">
            <w:pPr>
              <w:spacing w:line="360" w:lineRule="auto"/>
              <w:jc w:val="center"/>
              <w:rPr>
                <w:lang w:val="en-US"/>
              </w:rPr>
            </w:pPr>
            <w:r>
              <w:rPr>
                <w:lang w:val="en-US"/>
              </w:rPr>
              <w:t>2022</w:t>
            </w:r>
          </w:p>
        </w:tc>
        <w:tc>
          <w:tcPr>
            <w:tcW w:w="2244" w:type="dxa"/>
          </w:tcPr>
          <w:p w14:paraId="0DE0BFDE" w14:textId="6A9CBA5A" w:rsidR="00460C89" w:rsidRDefault="00460C89" w:rsidP="00A31BF7">
            <w:pPr>
              <w:spacing w:line="360" w:lineRule="auto"/>
              <w:jc w:val="center"/>
              <w:rPr>
                <w:lang w:val="en-US"/>
              </w:rPr>
            </w:pPr>
            <w:r>
              <w:rPr>
                <w:lang w:val="en-US"/>
              </w:rPr>
              <w:t>1.825.000.000</w:t>
            </w:r>
          </w:p>
        </w:tc>
      </w:tr>
      <w:tr w:rsidR="00460C89" w14:paraId="140C40E8" w14:textId="77777777" w:rsidTr="00852D70">
        <w:trPr>
          <w:trHeight w:val="362"/>
          <w:jc w:val="center"/>
        </w:trPr>
        <w:tc>
          <w:tcPr>
            <w:tcW w:w="476" w:type="dxa"/>
          </w:tcPr>
          <w:p w14:paraId="4FF8D198" w14:textId="1CE26569" w:rsidR="00460C89" w:rsidRDefault="00460C89" w:rsidP="009453FA">
            <w:pPr>
              <w:spacing w:line="360" w:lineRule="auto"/>
              <w:jc w:val="center"/>
              <w:rPr>
                <w:lang w:val="en-US"/>
              </w:rPr>
            </w:pPr>
            <w:r>
              <w:rPr>
                <w:lang w:val="en-US"/>
              </w:rPr>
              <w:t xml:space="preserve">5. </w:t>
            </w:r>
          </w:p>
        </w:tc>
        <w:tc>
          <w:tcPr>
            <w:tcW w:w="1924" w:type="dxa"/>
          </w:tcPr>
          <w:p w14:paraId="178D940E" w14:textId="6C2A8008" w:rsidR="00460C89" w:rsidRDefault="00460C89" w:rsidP="00A31BF7">
            <w:pPr>
              <w:spacing w:line="360" w:lineRule="auto"/>
              <w:jc w:val="center"/>
              <w:rPr>
                <w:lang w:val="en-US"/>
              </w:rPr>
            </w:pPr>
            <w:r>
              <w:rPr>
                <w:lang w:val="en-US"/>
              </w:rPr>
              <w:t>2023</w:t>
            </w:r>
          </w:p>
        </w:tc>
        <w:tc>
          <w:tcPr>
            <w:tcW w:w="2244" w:type="dxa"/>
          </w:tcPr>
          <w:p w14:paraId="2D759CC7" w14:textId="02B7371A" w:rsidR="00460C89" w:rsidRDefault="00460C89" w:rsidP="00A31BF7">
            <w:pPr>
              <w:spacing w:line="360" w:lineRule="auto"/>
              <w:jc w:val="center"/>
              <w:rPr>
                <w:lang w:val="en-US"/>
              </w:rPr>
            </w:pPr>
            <w:r>
              <w:rPr>
                <w:lang w:val="en-US"/>
              </w:rPr>
              <w:t>2.555.000.000</w:t>
            </w:r>
          </w:p>
        </w:tc>
      </w:tr>
    </w:tbl>
    <w:p w14:paraId="22BA31B9" w14:textId="1EF4D9D5" w:rsidR="00197CFE" w:rsidRDefault="00197CFE" w:rsidP="00197CFE">
      <w:pPr>
        <w:spacing w:line="360" w:lineRule="auto"/>
        <w:jc w:val="center"/>
        <w:rPr>
          <w:rFonts w:cs="Times New Roman"/>
          <w:sz w:val="24"/>
          <w:szCs w:val="24"/>
        </w:rPr>
      </w:pPr>
      <w:r>
        <w:rPr>
          <w:rFonts w:cs="Times New Roman"/>
          <w:sz w:val="24"/>
          <w:szCs w:val="24"/>
        </w:rPr>
        <w:t>Sumber:</w:t>
      </w:r>
      <w:r w:rsidR="00EC0E5F">
        <w:rPr>
          <w:rFonts w:cs="Times New Roman"/>
          <w:sz w:val="24"/>
          <w:szCs w:val="24"/>
        </w:rPr>
        <w:t xml:space="preserve"> wawancara (2024)</w:t>
      </w:r>
    </w:p>
    <w:p w14:paraId="4CD67CCD" w14:textId="11BD29BE" w:rsidR="00090418" w:rsidRPr="00851D9C" w:rsidRDefault="00460C89" w:rsidP="00460C89">
      <w:pPr>
        <w:spacing w:line="360" w:lineRule="auto"/>
        <w:ind w:left="720" w:firstLine="720"/>
        <w:jc w:val="both"/>
        <w:rPr>
          <w:rFonts w:cs="Times New Roman"/>
          <w:sz w:val="24"/>
          <w:szCs w:val="24"/>
        </w:rPr>
      </w:pPr>
      <w:r>
        <w:rPr>
          <w:rFonts w:cs="Times New Roman"/>
          <w:sz w:val="24"/>
          <w:szCs w:val="24"/>
        </w:rPr>
        <w:t>T</w:t>
      </w:r>
      <w:r w:rsidR="008F393E">
        <w:rPr>
          <w:rFonts w:cs="Times New Roman"/>
          <w:sz w:val="24"/>
          <w:szCs w:val="24"/>
        </w:rPr>
        <w:t xml:space="preserve">abel diatas diketahui bahwa dalam kurun waktu 3 tahun terakhir,Pikaco mengalami penurunan omzet yang signifikan,hal ini terjadi karena banyak faktor yang mendasari. </w:t>
      </w:r>
      <w:r w:rsidR="00090418" w:rsidRPr="00851D9C">
        <w:rPr>
          <w:rFonts w:cs="Times New Roman"/>
          <w:sz w:val="24"/>
          <w:szCs w:val="24"/>
        </w:rPr>
        <w:t xml:space="preserve">Dengan demikian, peneliti tertarik untuk mengkaji mengenai Implementasi </w:t>
      </w:r>
      <w:r w:rsidR="00090418" w:rsidRPr="00851D9C">
        <w:rPr>
          <w:rFonts w:cs="Times New Roman"/>
          <w:i/>
          <w:sz w:val="24"/>
          <w:szCs w:val="24"/>
        </w:rPr>
        <w:t>social media marketing</w:t>
      </w:r>
      <w:r w:rsidR="00090418" w:rsidRPr="00851D9C">
        <w:rPr>
          <w:rFonts w:cs="Times New Roman"/>
          <w:sz w:val="24"/>
          <w:szCs w:val="24"/>
        </w:rPr>
        <w:t xml:space="preserve"> yang diterapkan pada UMKM di Pemalang</w:t>
      </w:r>
      <w:r w:rsidR="0057698B">
        <w:rPr>
          <w:rFonts w:cs="Times New Roman"/>
          <w:sz w:val="24"/>
          <w:szCs w:val="24"/>
        </w:rPr>
        <w:t xml:space="preserve"> dengan studi kasus pada penggunaan instagram sebagai salah satu social media marketing di Coffe Shop Pikaco.</w:t>
      </w:r>
      <w:r w:rsidR="00090418" w:rsidRPr="00851D9C">
        <w:rPr>
          <w:rFonts w:cs="Times New Roman"/>
          <w:sz w:val="24"/>
          <w:szCs w:val="24"/>
        </w:rPr>
        <w:t xml:space="preserve"> Peneliti mengangkat penelitian pada UMKM di Pemalang karena </w:t>
      </w:r>
      <w:r w:rsidR="0057698B">
        <w:rPr>
          <w:rFonts w:cs="Times New Roman"/>
          <w:sz w:val="24"/>
          <w:szCs w:val="24"/>
        </w:rPr>
        <w:t xml:space="preserve">menurut observasi awal yang sudah dilakukan oleh peneliti, Instagram merupakan satu-satunya media sosial yang digunakan untuk memasarkan produk namun sudah mampu </w:t>
      </w:r>
      <w:r w:rsidR="0050714E">
        <w:rPr>
          <w:rFonts w:cs="Times New Roman"/>
          <w:sz w:val="24"/>
          <w:szCs w:val="24"/>
        </w:rPr>
        <w:t xml:space="preserve">melakukan peningkatan penjualan yang signifikan tanpa memanfaatkan jenis media sosial marketing yang lain seperti facebook,linkedin,twitter,dll. </w:t>
      </w:r>
    </w:p>
    <w:p w14:paraId="5B7E982B" w14:textId="49F541E8" w:rsidR="00090418" w:rsidRDefault="00090418" w:rsidP="00BB2DF4">
      <w:pPr>
        <w:spacing w:line="360" w:lineRule="auto"/>
        <w:ind w:left="720" w:firstLine="720"/>
        <w:jc w:val="both"/>
        <w:rPr>
          <w:rFonts w:cs="Times New Roman"/>
          <w:b/>
          <w:bCs/>
          <w:sz w:val="24"/>
          <w:szCs w:val="24"/>
        </w:rPr>
      </w:pPr>
      <w:r w:rsidRPr="00851D9C">
        <w:rPr>
          <w:rFonts w:cs="Times New Roman"/>
          <w:sz w:val="24"/>
          <w:szCs w:val="24"/>
        </w:rPr>
        <w:t xml:space="preserve">Dengan adanya pengembangan dalam meningkatkan kualitas pemasaran UMKM dapat berpengaruh terhadap pertumbuhan ekonomi Kabupaten Pemalang. Dengan pertumbuhan tersebut akan mengurangi jumlah angka pengangguran dan dapat melancarkan pergerakan perekonomian. Seperti penelitian yang dilakukan Adella Putri dengan judul penelitian Pengaruh Digital Marketing Dan Inovasi Produk Terhadap Pendapatan menyimpulkan bahwa Digital Marketing berpengaruh positif  terhadap pendapatan. Hal ini menunjukan bahwa pentingnya peran Digital Marketing dan Inovasi Produk yang tidak dapat dipisahkan. Dengan demikian penelitian mengambil judul </w:t>
      </w:r>
      <w:r w:rsidRPr="004371BC">
        <w:rPr>
          <w:rFonts w:cs="Times New Roman"/>
          <w:b/>
          <w:bCs/>
          <w:sz w:val="24"/>
          <w:szCs w:val="24"/>
        </w:rPr>
        <w:t>“</w:t>
      </w:r>
      <w:r w:rsidR="006D66DF" w:rsidRPr="004371BC">
        <w:rPr>
          <w:rFonts w:cs="Times New Roman"/>
          <w:b/>
          <w:bCs/>
          <w:sz w:val="24"/>
          <w:szCs w:val="24"/>
        </w:rPr>
        <w:t xml:space="preserve">IMPLEMENTASI </w:t>
      </w:r>
      <w:r w:rsidR="006D66DF" w:rsidRPr="004371BC">
        <w:rPr>
          <w:rFonts w:cs="Times New Roman"/>
          <w:b/>
          <w:bCs/>
          <w:i/>
          <w:iCs/>
          <w:sz w:val="24"/>
          <w:szCs w:val="24"/>
        </w:rPr>
        <w:t>SOCIAL MEDIA MARKETING</w:t>
      </w:r>
      <w:r w:rsidR="006D66DF" w:rsidRPr="004371BC">
        <w:rPr>
          <w:rFonts w:cs="Times New Roman"/>
          <w:b/>
          <w:bCs/>
          <w:sz w:val="24"/>
          <w:szCs w:val="24"/>
        </w:rPr>
        <w:t xml:space="preserve"> SEBAGAI STRATEGI PEMASARAN UNTUK MENINGKATKAN PENDAPATAN UMKM BIDANG KULINER DI KABUPATEN PEMALANG</w:t>
      </w:r>
      <w:r w:rsidR="0050714E" w:rsidRPr="004371BC">
        <w:rPr>
          <w:rFonts w:cs="Times New Roman"/>
          <w:b/>
          <w:bCs/>
          <w:sz w:val="24"/>
          <w:szCs w:val="24"/>
        </w:rPr>
        <w:t xml:space="preserve"> (Studi Kasus </w:t>
      </w:r>
      <w:r w:rsidR="0050714E" w:rsidRPr="006B7EEA">
        <w:rPr>
          <w:rFonts w:cs="Times New Roman"/>
          <w:b/>
          <w:bCs/>
          <w:i/>
          <w:iCs/>
          <w:sz w:val="24"/>
          <w:szCs w:val="24"/>
        </w:rPr>
        <w:t>Coffe</w:t>
      </w:r>
      <w:r w:rsidR="006B7EEA" w:rsidRPr="006B7EEA">
        <w:rPr>
          <w:rFonts w:cs="Times New Roman"/>
          <w:b/>
          <w:bCs/>
          <w:i/>
          <w:iCs/>
          <w:sz w:val="24"/>
          <w:szCs w:val="24"/>
        </w:rPr>
        <w:t xml:space="preserve">e </w:t>
      </w:r>
      <w:r w:rsidR="0050714E" w:rsidRPr="006B7EEA">
        <w:rPr>
          <w:rFonts w:cs="Times New Roman"/>
          <w:b/>
          <w:bCs/>
          <w:i/>
          <w:iCs/>
          <w:sz w:val="24"/>
          <w:szCs w:val="24"/>
        </w:rPr>
        <w:t>Shop</w:t>
      </w:r>
      <w:r w:rsidR="0050714E" w:rsidRPr="004371BC">
        <w:rPr>
          <w:rFonts w:cs="Times New Roman"/>
          <w:b/>
          <w:bCs/>
          <w:sz w:val="24"/>
          <w:szCs w:val="24"/>
        </w:rPr>
        <w:t xml:space="preserve"> Pikaco)</w:t>
      </w:r>
      <w:r w:rsidRPr="004371BC">
        <w:rPr>
          <w:rFonts w:cs="Times New Roman"/>
          <w:b/>
          <w:bCs/>
          <w:sz w:val="24"/>
          <w:szCs w:val="24"/>
        </w:rPr>
        <w:t>”.</w:t>
      </w:r>
    </w:p>
    <w:p w14:paraId="25772726" w14:textId="77777777" w:rsidR="006B7EEA" w:rsidRPr="004371BC" w:rsidRDefault="006B7EEA" w:rsidP="00BB2DF4">
      <w:pPr>
        <w:spacing w:line="360" w:lineRule="auto"/>
        <w:ind w:left="720" w:firstLine="720"/>
        <w:jc w:val="both"/>
        <w:rPr>
          <w:rFonts w:cs="Times New Roman"/>
          <w:b/>
          <w:bCs/>
          <w:sz w:val="24"/>
          <w:szCs w:val="24"/>
        </w:rPr>
      </w:pPr>
    </w:p>
    <w:p w14:paraId="22A07F57" w14:textId="77777777" w:rsidR="00090418" w:rsidRPr="00851D9C" w:rsidRDefault="00090418" w:rsidP="002149DF">
      <w:pPr>
        <w:pStyle w:val="Heading2"/>
        <w:rPr>
          <w:szCs w:val="24"/>
        </w:rPr>
      </w:pPr>
      <w:bookmarkStart w:id="20" w:name="_Toc185716955"/>
      <w:r w:rsidRPr="00851D9C">
        <w:rPr>
          <w:szCs w:val="24"/>
        </w:rPr>
        <w:lastRenderedPageBreak/>
        <w:t>Rumusan Masalah</w:t>
      </w:r>
      <w:bookmarkEnd w:id="20"/>
    </w:p>
    <w:p w14:paraId="0241FEA8" w14:textId="33D4E779"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Berdasarkan latar belakang penelitian yang telah dijelaskan sebelumnya,maka dapat diperoleh rumusan masalah sebagai berikut:</w:t>
      </w:r>
    </w:p>
    <w:p w14:paraId="16E0C1C2" w14:textId="6290E4B9" w:rsidR="00090418" w:rsidRDefault="00090418" w:rsidP="005C2E51">
      <w:pPr>
        <w:pStyle w:val="ListParagraph"/>
        <w:numPr>
          <w:ilvl w:val="0"/>
          <w:numId w:val="3"/>
        </w:numPr>
        <w:spacing w:line="360" w:lineRule="auto"/>
        <w:ind w:left="1418"/>
        <w:jc w:val="both"/>
        <w:rPr>
          <w:rFonts w:cs="Times New Roman"/>
          <w:sz w:val="24"/>
          <w:szCs w:val="24"/>
        </w:rPr>
      </w:pPr>
      <w:r w:rsidRPr="00851D9C">
        <w:rPr>
          <w:rFonts w:cs="Times New Roman"/>
          <w:sz w:val="24"/>
          <w:szCs w:val="24"/>
        </w:rPr>
        <w:t xml:space="preserve">Bagaimana </w:t>
      </w:r>
      <w:r w:rsidR="00132FF6">
        <w:rPr>
          <w:rFonts w:cs="Times New Roman"/>
          <w:sz w:val="24"/>
          <w:szCs w:val="24"/>
        </w:rPr>
        <w:t>strategi</w:t>
      </w:r>
      <w:r w:rsidRPr="00851D9C">
        <w:rPr>
          <w:rFonts w:cs="Times New Roman"/>
          <w:sz w:val="24"/>
          <w:szCs w:val="24"/>
        </w:rPr>
        <w:t xml:space="preserve"> </w:t>
      </w:r>
      <w:r w:rsidRPr="00851D9C">
        <w:rPr>
          <w:rFonts w:cs="Times New Roman"/>
          <w:i/>
          <w:sz w:val="24"/>
          <w:szCs w:val="24"/>
        </w:rPr>
        <w:t>Social Media Marketing</w:t>
      </w:r>
      <w:r w:rsidRPr="00851D9C">
        <w:rPr>
          <w:rFonts w:cs="Times New Roman"/>
          <w:sz w:val="24"/>
          <w:szCs w:val="24"/>
        </w:rPr>
        <w:t xml:space="preserve"> dalam pengembangan usaha pada </w:t>
      </w:r>
      <w:r w:rsidR="0050714E">
        <w:rPr>
          <w:rFonts w:cs="Times New Roman"/>
          <w:i/>
          <w:iCs/>
          <w:sz w:val="24"/>
          <w:szCs w:val="24"/>
        </w:rPr>
        <w:t>Coffe</w:t>
      </w:r>
      <w:r w:rsidR="006B7EEA">
        <w:rPr>
          <w:rFonts w:cs="Times New Roman"/>
          <w:i/>
          <w:iCs/>
          <w:sz w:val="24"/>
          <w:szCs w:val="24"/>
        </w:rPr>
        <w:t xml:space="preserve">e </w:t>
      </w:r>
      <w:r w:rsidR="0050714E">
        <w:rPr>
          <w:rFonts w:cs="Times New Roman"/>
          <w:i/>
          <w:iCs/>
          <w:sz w:val="24"/>
          <w:szCs w:val="24"/>
        </w:rPr>
        <w:t xml:space="preserve">Shop </w:t>
      </w:r>
      <w:r w:rsidR="0050714E">
        <w:rPr>
          <w:rFonts w:cs="Times New Roman"/>
          <w:sz w:val="24"/>
          <w:szCs w:val="24"/>
        </w:rPr>
        <w:t xml:space="preserve">Pikaco </w:t>
      </w:r>
      <w:r w:rsidRPr="00851D9C">
        <w:rPr>
          <w:rFonts w:cs="Times New Roman"/>
          <w:sz w:val="24"/>
          <w:szCs w:val="24"/>
        </w:rPr>
        <w:t>di Kabupaten Pemalang</w:t>
      </w:r>
      <w:r w:rsidR="00460C89">
        <w:rPr>
          <w:rFonts w:cs="Times New Roman"/>
          <w:sz w:val="24"/>
          <w:szCs w:val="24"/>
        </w:rPr>
        <w:t xml:space="preserve"> dalam meningkatkan pendapatan?</w:t>
      </w:r>
    </w:p>
    <w:p w14:paraId="7BDADBC3" w14:textId="3B1A27A6" w:rsidR="002273B4" w:rsidRDefault="00BB2DF4" w:rsidP="005C2E51">
      <w:pPr>
        <w:pStyle w:val="ListParagraph"/>
        <w:numPr>
          <w:ilvl w:val="0"/>
          <w:numId w:val="3"/>
        </w:numPr>
        <w:spacing w:line="360" w:lineRule="auto"/>
        <w:ind w:left="1418"/>
        <w:jc w:val="both"/>
        <w:rPr>
          <w:rFonts w:cs="Times New Roman"/>
          <w:sz w:val="24"/>
          <w:szCs w:val="24"/>
        </w:rPr>
      </w:pPr>
      <w:r>
        <w:rPr>
          <w:rFonts w:cs="Times New Roman"/>
          <w:sz w:val="24"/>
          <w:szCs w:val="24"/>
        </w:rPr>
        <w:t xml:space="preserve">Bagaimana kendala </w:t>
      </w:r>
      <w:r w:rsidR="005E76F9">
        <w:rPr>
          <w:rFonts w:cs="Times New Roman"/>
          <w:sz w:val="24"/>
          <w:szCs w:val="24"/>
        </w:rPr>
        <w:t xml:space="preserve">dalam </w:t>
      </w:r>
      <w:r>
        <w:rPr>
          <w:rFonts w:cs="Times New Roman"/>
          <w:sz w:val="24"/>
          <w:szCs w:val="24"/>
        </w:rPr>
        <w:t xml:space="preserve">penerapan </w:t>
      </w:r>
      <w:r>
        <w:rPr>
          <w:rFonts w:cs="Times New Roman"/>
          <w:i/>
          <w:iCs/>
          <w:sz w:val="24"/>
          <w:szCs w:val="24"/>
        </w:rPr>
        <w:t>Social Media Marketing</w:t>
      </w:r>
      <w:r>
        <w:rPr>
          <w:rFonts w:cs="Times New Roman"/>
          <w:sz w:val="24"/>
          <w:szCs w:val="24"/>
        </w:rPr>
        <w:t xml:space="preserve"> bagi </w:t>
      </w:r>
      <w:r>
        <w:rPr>
          <w:rFonts w:cs="Times New Roman"/>
          <w:i/>
          <w:iCs/>
          <w:sz w:val="24"/>
          <w:szCs w:val="24"/>
        </w:rPr>
        <w:t>Coffe</w:t>
      </w:r>
      <w:r w:rsidR="006B7EEA">
        <w:rPr>
          <w:rFonts w:cs="Times New Roman"/>
          <w:i/>
          <w:iCs/>
          <w:sz w:val="24"/>
          <w:szCs w:val="24"/>
        </w:rPr>
        <w:t xml:space="preserve">e </w:t>
      </w:r>
      <w:r>
        <w:rPr>
          <w:rFonts w:cs="Times New Roman"/>
          <w:i/>
          <w:iCs/>
          <w:sz w:val="24"/>
          <w:szCs w:val="24"/>
        </w:rPr>
        <w:t xml:space="preserve">Shop </w:t>
      </w:r>
      <w:r>
        <w:rPr>
          <w:rFonts w:cs="Times New Roman"/>
          <w:sz w:val="24"/>
          <w:szCs w:val="24"/>
        </w:rPr>
        <w:t>Pikaco?</w:t>
      </w:r>
    </w:p>
    <w:p w14:paraId="4775EDBE" w14:textId="554646C1" w:rsidR="00090418" w:rsidRPr="006B7EEA" w:rsidRDefault="00090418" w:rsidP="006B7EEA">
      <w:pPr>
        <w:pStyle w:val="Heading2"/>
        <w:rPr>
          <w:rFonts w:cs="Times New Roman"/>
        </w:rPr>
      </w:pPr>
      <w:bookmarkStart w:id="21" w:name="_Toc185716956"/>
      <w:r w:rsidRPr="00851D9C">
        <w:t>Tujuan Penelitian</w:t>
      </w:r>
      <w:bookmarkEnd w:id="21"/>
    </w:p>
    <w:p w14:paraId="7F014DFD" w14:textId="7C3FBA24" w:rsidR="00BB2DF4" w:rsidRPr="005B14DE" w:rsidRDefault="00BB2DF4" w:rsidP="002149DF">
      <w:pPr>
        <w:pStyle w:val="ListParagraph"/>
        <w:spacing w:line="360" w:lineRule="auto"/>
        <w:ind w:firstLine="720"/>
        <w:jc w:val="both"/>
        <w:rPr>
          <w:rFonts w:cs="Times New Roman"/>
          <w:sz w:val="24"/>
          <w:szCs w:val="24"/>
          <w:lang w:val="en-US"/>
        </w:rPr>
      </w:pPr>
      <w:r>
        <w:rPr>
          <w:rFonts w:cs="Times New Roman"/>
          <w:sz w:val="24"/>
          <w:szCs w:val="24"/>
        </w:rPr>
        <w:t>Berdasarkan rumusan masalah yang sudah dijelaskan diatas,tujuan penelitian ini adalah</w:t>
      </w:r>
      <w:r w:rsidR="005B14DE">
        <w:rPr>
          <w:rFonts w:cs="Times New Roman"/>
          <w:sz w:val="24"/>
          <w:szCs w:val="24"/>
          <w:lang w:val="en-US"/>
        </w:rPr>
        <w:t>:</w:t>
      </w:r>
    </w:p>
    <w:p w14:paraId="122E69B1" w14:textId="04E68E05" w:rsidR="00090418" w:rsidRDefault="00460C89" w:rsidP="003630FA">
      <w:pPr>
        <w:pStyle w:val="ListParagraph"/>
        <w:numPr>
          <w:ilvl w:val="0"/>
          <w:numId w:val="25"/>
        </w:numPr>
        <w:tabs>
          <w:tab w:val="left" w:pos="1890"/>
        </w:tabs>
        <w:spacing w:line="360" w:lineRule="auto"/>
        <w:ind w:left="1440"/>
        <w:jc w:val="both"/>
        <w:rPr>
          <w:rFonts w:cs="Times New Roman"/>
          <w:sz w:val="24"/>
          <w:szCs w:val="24"/>
        </w:rPr>
      </w:pPr>
      <w:r>
        <w:rPr>
          <w:rFonts w:cs="Times New Roman"/>
          <w:sz w:val="24"/>
          <w:szCs w:val="24"/>
        </w:rPr>
        <w:t>M</w:t>
      </w:r>
      <w:r w:rsidR="00090418" w:rsidRPr="00851D9C">
        <w:rPr>
          <w:rFonts w:cs="Times New Roman"/>
          <w:sz w:val="24"/>
          <w:szCs w:val="24"/>
        </w:rPr>
        <w:t xml:space="preserve">engetahui </w:t>
      </w:r>
      <w:r w:rsidR="00636BEC">
        <w:rPr>
          <w:rFonts w:cs="Times New Roman"/>
          <w:sz w:val="24"/>
          <w:szCs w:val="24"/>
        </w:rPr>
        <w:t>strategi</w:t>
      </w:r>
      <w:r w:rsidR="00090418" w:rsidRPr="00851D9C">
        <w:rPr>
          <w:rFonts w:cs="Times New Roman"/>
          <w:sz w:val="24"/>
          <w:szCs w:val="24"/>
        </w:rPr>
        <w:t xml:space="preserve"> </w:t>
      </w:r>
      <w:r w:rsidR="00090418" w:rsidRPr="00851D9C">
        <w:rPr>
          <w:rFonts w:cs="Times New Roman"/>
          <w:i/>
          <w:sz w:val="24"/>
          <w:szCs w:val="24"/>
        </w:rPr>
        <w:t>Social Media Marketing</w:t>
      </w:r>
      <w:r w:rsidR="00090418" w:rsidRPr="00851D9C">
        <w:rPr>
          <w:rFonts w:cs="Times New Roman"/>
          <w:sz w:val="24"/>
          <w:szCs w:val="24"/>
        </w:rPr>
        <w:t xml:space="preserve"> dalam pengembangan usaha pada </w:t>
      </w:r>
      <w:r w:rsidR="00BB2DF4">
        <w:rPr>
          <w:rFonts w:cs="Times New Roman"/>
          <w:i/>
          <w:iCs/>
          <w:sz w:val="24"/>
          <w:szCs w:val="24"/>
        </w:rPr>
        <w:t xml:space="preserve">CoffeShop </w:t>
      </w:r>
      <w:r w:rsidR="00BB2DF4">
        <w:rPr>
          <w:rFonts w:cs="Times New Roman"/>
          <w:sz w:val="24"/>
          <w:szCs w:val="24"/>
        </w:rPr>
        <w:t xml:space="preserve">Pikaco </w:t>
      </w:r>
      <w:r w:rsidR="00090418" w:rsidRPr="00851D9C">
        <w:rPr>
          <w:rFonts w:cs="Times New Roman"/>
          <w:sz w:val="24"/>
          <w:szCs w:val="24"/>
        </w:rPr>
        <w:t>Pemalang</w:t>
      </w:r>
      <w:r w:rsidR="00BB2DF4">
        <w:rPr>
          <w:rFonts w:cs="Times New Roman"/>
          <w:sz w:val="24"/>
          <w:szCs w:val="24"/>
        </w:rPr>
        <w:t>.</w:t>
      </w:r>
    </w:p>
    <w:p w14:paraId="3D40F20C" w14:textId="5151266C" w:rsidR="00BB2DF4" w:rsidRPr="00851D9C" w:rsidRDefault="00460C89" w:rsidP="003630FA">
      <w:pPr>
        <w:pStyle w:val="ListParagraph"/>
        <w:numPr>
          <w:ilvl w:val="0"/>
          <w:numId w:val="25"/>
        </w:numPr>
        <w:tabs>
          <w:tab w:val="left" w:pos="1890"/>
        </w:tabs>
        <w:spacing w:line="360" w:lineRule="auto"/>
        <w:ind w:left="1440"/>
        <w:jc w:val="both"/>
        <w:rPr>
          <w:rFonts w:cs="Times New Roman"/>
          <w:sz w:val="24"/>
          <w:szCs w:val="24"/>
        </w:rPr>
      </w:pPr>
      <w:r>
        <w:rPr>
          <w:rFonts w:cs="Times New Roman"/>
          <w:sz w:val="24"/>
          <w:szCs w:val="24"/>
        </w:rPr>
        <w:t>M</w:t>
      </w:r>
      <w:r w:rsidR="00BB2DF4">
        <w:rPr>
          <w:rFonts w:cs="Times New Roman"/>
          <w:sz w:val="24"/>
          <w:szCs w:val="24"/>
        </w:rPr>
        <w:t xml:space="preserve">engetahui kendala </w:t>
      </w:r>
      <w:r w:rsidR="005E76F9">
        <w:rPr>
          <w:rFonts w:cs="Times New Roman"/>
          <w:sz w:val="24"/>
          <w:szCs w:val="24"/>
        </w:rPr>
        <w:t xml:space="preserve">dalam </w:t>
      </w:r>
      <w:r w:rsidR="00BB2DF4">
        <w:rPr>
          <w:rFonts w:cs="Times New Roman"/>
          <w:sz w:val="24"/>
          <w:szCs w:val="24"/>
        </w:rPr>
        <w:t xml:space="preserve">penerapan </w:t>
      </w:r>
      <w:r w:rsidR="00BB2DF4">
        <w:rPr>
          <w:rFonts w:cs="Times New Roman"/>
          <w:i/>
          <w:iCs/>
          <w:sz w:val="24"/>
          <w:szCs w:val="24"/>
        </w:rPr>
        <w:t>Social Media Marketing</w:t>
      </w:r>
      <w:r w:rsidR="00BB2DF4">
        <w:rPr>
          <w:rFonts w:cs="Times New Roman"/>
          <w:sz w:val="24"/>
          <w:szCs w:val="24"/>
        </w:rPr>
        <w:t xml:space="preserve"> bagi </w:t>
      </w:r>
      <w:r w:rsidR="00BB2DF4">
        <w:rPr>
          <w:rFonts w:cs="Times New Roman"/>
          <w:i/>
          <w:iCs/>
          <w:sz w:val="24"/>
          <w:szCs w:val="24"/>
        </w:rPr>
        <w:t>Coffe</w:t>
      </w:r>
      <w:r w:rsidR="006B7EEA">
        <w:rPr>
          <w:rFonts w:cs="Times New Roman"/>
          <w:i/>
          <w:iCs/>
          <w:sz w:val="24"/>
          <w:szCs w:val="24"/>
        </w:rPr>
        <w:t xml:space="preserve">e </w:t>
      </w:r>
      <w:r w:rsidR="00BB2DF4">
        <w:rPr>
          <w:rFonts w:cs="Times New Roman"/>
          <w:i/>
          <w:iCs/>
          <w:sz w:val="24"/>
          <w:szCs w:val="24"/>
        </w:rPr>
        <w:t>Shop</w:t>
      </w:r>
      <w:r w:rsidR="00BB2DF4">
        <w:rPr>
          <w:rFonts w:cs="Times New Roman"/>
          <w:sz w:val="24"/>
          <w:szCs w:val="24"/>
        </w:rPr>
        <w:t xml:space="preserve"> Pikaco.</w:t>
      </w:r>
    </w:p>
    <w:p w14:paraId="46EE8983" w14:textId="77777777" w:rsidR="0050714E" w:rsidRPr="00BC02FC" w:rsidRDefault="0050714E" w:rsidP="00BC02FC">
      <w:pPr>
        <w:pStyle w:val="Heading2"/>
        <w:rPr>
          <w:szCs w:val="24"/>
        </w:rPr>
      </w:pPr>
      <w:bookmarkStart w:id="22" w:name="_Toc185716957"/>
      <w:r w:rsidRPr="00BC02FC">
        <w:rPr>
          <w:szCs w:val="24"/>
        </w:rPr>
        <w:t>Manfaat Penelitian</w:t>
      </w:r>
      <w:bookmarkEnd w:id="22"/>
    </w:p>
    <w:p w14:paraId="199972B6" w14:textId="3E5B12D7" w:rsidR="00090418" w:rsidRPr="005B14DE" w:rsidRDefault="00090418" w:rsidP="005E716E">
      <w:pPr>
        <w:spacing w:line="360" w:lineRule="auto"/>
        <w:ind w:left="698" w:firstLine="94"/>
        <w:jc w:val="both"/>
        <w:rPr>
          <w:rFonts w:cs="Times New Roman"/>
          <w:sz w:val="24"/>
          <w:szCs w:val="24"/>
        </w:rPr>
      </w:pPr>
      <w:r w:rsidRPr="005B14DE">
        <w:rPr>
          <w:rFonts w:cs="Times New Roman"/>
          <w:sz w:val="24"/>
          <w:szCs w:val="24"/>
        </w:rPr>
        <w:t>Adapun manfaat dalam penelitian ini dibagi menjadi dua, yaitu sebagai berikut:</w:t>
      </w:r>
    </w:p>
    <w:p w14:paraId="2ED26791" w14:textId="77777777" w:rsidR="00090418" w:rsidRPr="00851D9C" w:rsidRDefault="00090418" w:rsidP="005B14DE">
      <w:pPr>
        <w:pStyle w:val="ListParagraph"/>
        <w:numPr>
          <w:ilvl w:val="0"/>
          <w:numId w:val="4"/>
        </w:numPr>
        <w:spacing w:line="360" w:lineRule="auto"/>
        <w:ind w:left="1418"/>
        <w:jc w:val="both"/>
        <w:rPr>
          <w:rFonts w:cs="Times New Roman"/>
          <w:sz w:val="24"/>
          <w:szCs w:val="24"/>
        </w:rPr>
      </w:pPr>
      <w:r w:rsidRPr="00851D9C">
        <w:rPr>
          <w:rFonts w:cs="Times New Roman"/>
          <w:sz w:val="24"/>
          <w:szCs w:val="24"/>
        </w:rPr>
        <w:t xml:space="preserve">Manfaat teoritis </w:t>
      </w:r>
    </w:p>
    <w:p w14:paraId="135D91A1" w14:textId="32626AC7" w:rsidR="001B7198" w:rsidRPr="00FE2421" w:rsidRDefault="00090418" w:rsidP="005B14DE">
      <w:pPr>
        <w:spacing w:line="360" w:lineRule="auto"/>
        <w:ind w:left="1418" w:firstLine="414"/>
        <w:jc w:val="both"/>
        <w:rPr>
          <w:rFonts w:cs="Times New Roman"/>
          <w:sz w:val="24"/>
          <w:szCs w:val="24"/>
        </w:rPr>
      </w:pPr>
      <w:r w:rsidRPr="00FE2421">
        <w:rPr>
          <w:rFonts w:cs="Times New Roman"/>
          <w:sz w:val="24"/>
          <w:szCs w:val="24"/>
        </w:rPr>
        <w:t xml:space="preserve">Adapun manfaat teoritis dalam penelitian ini yaitu diharapkan dapat memberikan tambahan pengetahuan dan wawasan keilmuan mengenai Implementasi Social Media Marketing sebagai strategi pemasaran dan peran </w:t>
      </w:r>
      <w:r w:rsidRPr="00FE2421">
        <w:rPr>
          <w:rFonts w:cs="Times New Roman"/>
          <w:i/>
          <w:sz w:val="24"/>
          <w:szCs w:val="24"/>
        </w:rPr>
        <w:t xml:space="preserve">Social Media Marketing </w:t>
      </w:r>
      <w:r w:rsidRPr="00FE2421">
        <w:rPr>
          <w:rFonts w:cs="Times New Roman"/>
          <w:sz w:val="24"/>
          <w:szCs w:val="24"/>
        </w:rPr>
        <w:t xml:space="preserve"> terutama dalam memasarkan produk untuk meningkatkan profit.</w:t>
      </w:r>
    </w:p>
    <w:p w14:paraId="0787E36D" w14:textId="77777777" w:rsidR="00090418" w:rsidRPr="00851D9C" w:rsidRDefault="00090418" w:rsidP="005B14DE">
      <w:pPr>
        <w:pStyle w:val="ListParagraph"/>
        <w:numPr>
          <w:ilvl w:val="0"/>
          <w:numId w:val="4"/>
        </w:numPr>
        <w:spacing w:line="360" w:lineRule="auto"/>
        <w:ind w:left="1418"/>
        <w:jc w:val="both"/>
        <w:rPr>
          <w:rFonts w:cs="Times New Roman"/>
          <w:sz w:val="24"/>
          <w:szCs w:val="24"/>
        </w:rPr>
      </w:pPr>
      <w:r w:rsidRPr="00851D9C">
        <w:rPr>
          <w:rFonts w:cs="Times New Roman"/>
          <w:sz w:val="24"/>
          <w:szCs w:val="24"/>
        </w:rPr>
        <w:t xml:space="preserve">Manfaat praktis </w:t>
      </w:r>
    </w:p>
    <w:p w14:paraId="032C8852" w14:textId="1D563157" w:rsidR="00090418" w:rsidRPr="00851D9C" w:rsidRDefault="00090418" w:rsidP="005B14DE">
      <w:pPr>
        <w:pStyle w:val="ListParagraph"/>
        <w:numPr>
          <w:ilvl w:val="0"/>
          <w:numId w:val="32"/>
        </w:numPr>
        <w:spacing w:line="360" w:lineRule="auto"/>
        <w:ind w:left="1843"/>
        <w:jc w:val="both"/>
        <w:rPr>
          <w:rFonts w:cs="Times New Roman"/>
          <w:sz w:val="24"/>
          <w:szCs w:val="24"/>
        </w:rPr>
      </w:pPr>
      <w:r w:rsidRPr="00851D9C">
        <w:rPr>
          <w:rFonts w:cs="Times New Roman"/>
          <w:sz w:val="24"/>
          <w:szCs w:val="24"/>
        </w:rPr>
        <w:t>Bagi peneliti,</w:t>
      </w:r>
      <w:r w:rsidR="009C2E23">
        <w:rPr>
          <w:rFonts w:cs="Times New Roman"/>
          <w:sz w:val="24"/>
          <w:szCs w:val="24"/>
        </w:rPr>
        <w:t xml:space="preserve"> dapat mengetahui </w:t>
      </w:r>
      <w:r w:rsidRPr="00851D9C">
        <w:rPr>
          <w:rFonts w:cs="Times New Roman"/>
          <w:sz w:val="24"/>
          <w:szCs w:val="24"/>
        </w:rPr>
        <w:t xml:space="preserve">penerapan </w:t>
      </w:r>
      <w:r w:rsidRPr="00851D9C">
        <w:rPr>
          <w:rFonts w:cs="Times New Roman"/>
          <w:i/>
          <w:sz w:val="24"/>
          <w:szCs w:val="24"/>
        </w:rPr>
        <w:t>Social Media Marketing</w:t>
      </w:r>
      <w:r w:rsidRPr="00851D9C">
        <w:rPr>
          <w:rFonts w:cs="Times New Roman"/>
          <w:sz w:val="24"/>
          <w:szCs w:val="24"/>
        </w:rPr>
        <w:t xml:space="preserve"> sebagai media pemasaran.</w:t>
      </w:r>
    </w:p>
    <w:p w14:paraId="5E765C59" w14:textId="77777777" w:rsidR="00090418" w:rsidRPr="00851D9C" w:rsidRDefault="00090418" w:rsidP="005B14DE">
      <w:pPr>
        <w:pStyle w:val="ListParagraph"/>
        <w:numPr>
          <w:ilvl w:val="0"/>
          <w:numId w:val="32"/>
        </w:numPr>
        <w:spacing w:line="360" w:lineRule="auto"/>
        <w:ind w:left="1843"/>
        <w:jc w:val="both"/>
        <w:rPr>
          <w:rFonts w:cs="Times New Roman"/>
          <w:sz w:val="24"/>
          <w:szCs w:val="24"/>
        </w:rPr>
      </w:pPr>
      <w:r w:rsidRPr="00851D9C">
        <w:rPr>
          <w:rFonts w:cs="Times New Roman"/>
          <w:sz w:val="24"/>
          <w:szCs w:val="24"/>
        </w:rPr>
        <w:t xml:space="preserve">Bagi objek penelitian, penelitian dapat memberikan informasi kepada owner mengenai Implementasi </w:t>
      </w:r>
      <w:r w:rsidRPr="00851D9C">
        <w:rPr>
          <w:rFonts w:cs="Times New Roman"/>
          <w:i/>
          <w:sz w:val="24"/>
          <w:szCs w:val="24"/>
        </w:rPr>
        <w:t>Social Media Marketing</w:t>
      </w:r>
      <w:r w:rsidRPr="00851D9C">
        <w:rPr>
          <w:rFonts w:cs="Times New Roman"/>
          <w:sz w:val="24"/>
          <w:szCs w:val="24"/>
        </w:rPr>
        <w:t xml:space="preserve"> yang efektif untuk meningkatkan penjualan, serta memberikan informasi kepada owner untuk terus meningkatkan pemasaran.</w:t>
      </w:r>
    </w:p>
    <w:p w14:paraId="7DC1A2C3" w14:textId="77777777" w:rsidR="00090418" w:rsidRPr="00851D9C" w:rsidRDefault="00090418" w:rsidP="005B14DE">
      <w:pPr>
        <w:pStyle w:val="ListParagraph"/>
        <w:numPr>
          <w:ilvl w:val="0"/>
          <w:numId w:val="32"/>
        </w:numPr>
        <w:spacing w:line="360" w:lineRule="auto"/>
        <w:ind w:left="1843"/>
        <w:jc w:val="both"/>
        <w:rPr>
          <w:rFonts w:cs="Times New Roman"/>
          <w:sz w:val="24"/>
          <w:szCs w:val="24"/>
        </w:rPr>
      </w:pPr>
      <w:r w:rsidRPr="00851D9C">
        <w:rPr>
          <w:rFonts w:cs="Times New Roman"/>
          <w:sz w:val="24"/>
          <w:szCs w:val="24"/>
        </w:rPr>
        <w:lastRenderedPageBreak/>
        <w:t xml:space="preserve">Bagi masyarakat,memberikan pengetahuan dan pengalaman mengenai penerapan </w:t>
      </w:r>
      <w:r w:rsidRPr="00851D9C">
        <w:rPr>
          <w:rFonts w:cs="Times New Roman"/>
          <w:i/>
          <w:sz w:val="24"/>
          <w:szCs w:val="24"/>
        </w:rPr>
        <w:t>Social Media Marketing</w:t>
      </w:r>
      <w:r w:rsidRPr="00851D9C">
        <w:rPr>
          <w:rFonts w:cs="Times New Roman"/>
          <w:sz w:val="24"/>
          <w:szCs w:val="24"/>
        </w:rPr>
        <w:t xml:space="preserve"> dalam startegi pemasaran untuk meningkatkan penjualan.</w:t>
      </w:r>
    </w:p>
    <w:p w14:paraId="2A45C5F1" w14:textId="77777777" w:rsidR="006B7EEA" w:rsidRDefault="00090418" w:rsidP="006B7EEA">
      <w:pPr>
        <w:pStyle w:val="ListParagraph"/>
        <w:numPr>
          <w:ilvl w:val="0"/>
          <w:numId w:val="32"/>
        </w:numPr>
        <w:spacing w:line="360" w:lineRule="auto"/>
        <w:ind w:left="1843"/>
        <w:jc w:val="both"/>
        <w:rPr>
          <w:rFonts w:cs="Times New Roman"/>
          <w:sz w:val="24"/>
          <w:szCs w:val="24"/>
        </w:rPr>
      </w:pPr>
      <w:r w:rsidRPr="00851D9C">
        <w:rPr>
          <w:rFonts w:cs="Times New Roman"/>
          <w:sz w:val="24"/>
          <w:szCs w:val="24"/>
        </w:rPr>
        <w:t xml:space="preserve">Bagi peneliti lain, dapat menjadi referensi yang bermanfaat untuk melakukan penelitian selanjutnya. </w:t>
      </w:r>
      <w:bookmarkStart w:id="23" w:name="_Toc185716958"/>
    </w:p>
    <w:p w14:paraId="4F9F862C" w14:textId="72A0E695" w:rsidR="00090418" w:rsidRPr="006B7EEA" w:rsidRDefault="00090418" w:rsidP="006B7EEA">
      <w:pPr>
        <w:pStyle w:val="Heading2"/>
        <w:rPr>
          <w:rFonts w:cs="Times New Roman"/>
        </w:rPr>
      </w:pPr>
      <w:r w:rsidRPr="006B7EEA">
        <w:t>Kerangka Teori</w:t>
      </w:r>
      <w:bookmarkEnd w:id="23"/>
    </w:p>
    <w:p w14:paraId="35EB169C"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i/>
          <w:sz w:val="24"/>
          <w:szCs w:val="24"/>
        </w:rPr>
        <w:t xml:space="preserve">Social Media </w:t>
      </w:r>
      <w:r w:rsidRPr="00851D9C">
        <w:rPr>
          <w:rFonts w:cs="Times New Roman"/>
          <w:sz w:val="24"/>
          <w:szCs w:val="24"/>
        </w:rPr>
        <w:t>adalah platform online di mana pengguna dapat dengan mudah berpartisipasi,berbagi,dan menciptakan konten seperti blog,jejaring sosial,wiki,forum dan dunia virtual.</w:t>
      </w:r>
      <w:r w:rsidRPr="00851D9C">
        <w:rPr>
          <w:rStyle w:val="FootnoteReference"/>
          <w:rFonts w:cs="Times New Roman"/>
          <w:sz w:val="24"/>
          <w:szCs w:val="24"/>
        </w:rPr>
        <w:footnoteReference w:id="16"/>
      </w:r>
      <w:r w:rsidRPr="00851D9C">
        <w:rPr>
          <w:rFonts w:cs="Times New Roman"/>
          <w:sz w:val="24"/>
          <w:szCs w:val="24"/>
        </w:rPr>
        <w:t xml:space="preserve"> Dampak positif dari media sosial termasuk mempermudah komunikasi dengan banyak orang,memperluas jaringan sosial tanpa terpengaruh oleh jarak dan waktu serta mempermudah ekspresi diri dan penyebaran informasi dengan cepat dengan biaya yang lebih murah. Marketing adalah sebuah disiplin ilmu yang terus berkembang dan terus beradaptasi dengan perubahan dan perkembangan yang terjadi di dalam dan disekitarnya. Peran pemasaran dalam pengembangan bisnis telah mengalami perubahan drastis sejak popularitas internet dan khususnya sosial media meningkat pesat. Teknologi web memungkinkan individu dan perushaan untuk membuat dan membagikan konten mereka sendiri melalui platform sosial media.</w:t>
      </w:r>
    </w:p>
    <w:p w14:paraId="16CF233C" w14:textId="77777777" w:rsidR="00090418" w:rsidRDefault="00090418" w:rsidP="002149DF">
      <w:pPr>
        <w:spacing w:line="360" w:lineRule="auto"/>
        <w:ind w:left="720" w:firstLine="720"/>
        <w:jc w:val="both"/>
        <w:rPr>
          <w:rFonts w:cs="Times New Roman"/>
          <w:sz w:val="24"/>
          <w:szCs w:val="24"/>
        </w:rPr>
      </w:pPr>
      <w:r w:rsidRPr="00851D9C">
        <w:rPr>
          <w:rFonts w:cs="Times New Roman"/>
          <w:i/>
          <w:sz w:val="24"/>
          <w:szCs w:val="24"/>
        </w:rPr>
        <w:t>Social media Marketing</w:t>
      </w:r>
      <w:r w:rsidRPr="00851D9C">
        <w:rPr>
          <w:rFonts w:cs="Times New Roman"/>
          <w:sz w:val="24"/>
          <w:szCs w:val="24"/>
        </w:rPr>
        <w:t xml:space="preserve"> sendiri merupakan penggunaan platfrom media sosial untuk mempromosikan perusahaan dan produknya. Bentuk pemasaran ini merupakan bagian dari strategi pemasaran online yang melengkapi metode promosi tradisional berbasis web seperti email dan kampanye iklan online.</w:t>
      </w:r>
      <w:r w:rsidRPr="00851D9C">
        <w:rPr>
          <w:rStyle w:val="FootnoteReference"/>
          <w:rFonts w:cs="Times New Roman"/>
          <w:sz w:val="24"/>
          <w:szCs w:val="24"/>
        </w:rPr>
        <w:footnoteReference w:id="17"/>
      </w:r>
      <w:r w:rsidRPr="00851D9C">
        <w:rPr>
          <w:rFonts w:cs="Times New Roman"/>
          <w:sz w:val="24"/>
          <w:szCs w:val="24"/>
        </w:rPr>
        <w:t xml:space="preserve"> Media sosial memiliki kemampuan untuk mengubah konsumen menjadi pengiklan dan pemasar dalam konteks tertentu. Konsumen dapat mencipatakan dampak positif atau negatif terhadap reputasi perusahaan,produk,dan layanannya berdasarkan bagaimana berusahaan disajikan secara online serta kualitas produk dan layanan yang ditawarkan kepada mereka. Pemasaran media sosial terfokuskan pada pemasaran hubungan,dimana perusahaan harus beralih dari upaya “menjual” produk menjadi upaya “memperkuat hubungan” dengan konsumen.</w:t>
      </w:r>
      <w:r w:rsidRPr="00851D9C">
        <w:rPr>
          <w:rStyle w:val="FootnoteReference"/>
          <w:rFonts w:cs="Times New Roman"/>
          <w:sz w:val="24"/>
          <w:szCs w:val="24"/>
        </w:rPr>
        <w:footnoteReference w:id="18"/>
      </w:r>
    </w:p>
    <w:p w14:paraId="54635A8F" w14:textId="11F31108" w:rsidR="00375EFD" w:rsidRPr="000E015B" w:rsidRDefault="001C4B0C" w:rsidP="002149DF">
      <w:pPr>
        <w:spacing w:line="360" w:lineRule="auto"/>
        <w:ind w:left="720" w:firstLine="720"/>
        <w:jc w:val="both"/>
        <w:rPr>
          <w:rFonts w:cs="Times New Roman"/>
          <w:iCs/>
          <w:sz w:val="24"/>
          <w:szCs w:val="24"/>
        </w:rPr>
      </w:pPr>
      <w:r>
        <w:rPr>
          <w:rFonts w:cs="Times New Roman"/>
          <w:iCs/>
          <w:sz w:val="24"/>
          <w:szCs w:val="24"/>
        </w:rPr>
        <w:lastRenderedPageBreak/>
        <w:t>S</w:t>
      </w:r>
      <w:r w:rsidRPr="001C4B0C">
        <w:rPr>
          <w:rFonts w:cs="Times New Roman"/>
          <w:iCs/>
          <w:sz w:val="24"/>
          <w:szCs w:val="24"/>
        </w:rPr>
        <w:t>trategi pemasaran merupakan sebuah rencana yang komprehensif, adaptif, dan terperinci dalam bidang pemasaran, yang menjelaskan berbagai aktivitas yang akan dilaksanakan untuk mencapai tujuan pemasaran perusahaan.</w:t>
      </w:r>
      <w:r>
        <w:rPr>
          <w:rStyle w:val="FootnoteReference"/>
          <w:rFonts w:cs="Times New Roman"/>
          <w:iCs/>
          <w:sz w:val="24"/>
          <w:szCs w:val="24"/>
        </w:rPr>
        <w:footnoteReference w:id="19"/>
      </w:r>
      <w:r w:rsidR="000E015B">
        <w:rPr>
          <w:rFonts w:cs="Times New Roman"/>
          <w:iCs/>
          <w:sz w:val="24"/>
          <w:szCs w:val="24"/>
        </w:rPr>
        <w:t xml:space="preserve"> Unsur-unsur strategi pemasaran terdiri dari </w:t>
      </w:r>
      <w:r w:rsidR="000E015B" w:rsidRPr="000E015B">
        <w:rPr>
          <w:rFonts w:cs="Times New Roman"/>
          <w:i/>
          <w:sz w:val="24"/>
          <w:szCs w:val="24"/>
        </w:rPr>
        <w:t>marketing mix</w:t>
      </w:r>
      <w:r w:rsidR="000E015B">
        <w:rPr>
          <w:rFonts w:cs="Times New Roman"/>
          <w:iCs/>
          <w:sz w:val="24"/>
          <w:szCs w:val="24"/>
        </w:rPr>
        <w:t xml:space="preserve">, merupakan perangkat alat pemasaran yang dapat dikendalikan. </w:t>
      </w:r>
      <w:r w:rsidR="000E015B">
        <w:rPr>
          <w:rFonts w:cs="Times New Roman"/>
          <w:i/>
          <w:sz w:val="24"/>
          <w:szCs w:val="24"/>
        </w:rPr>
        <w:t>Marketing mix</w:t>
      </w:r>
      <w:r w:rsidR="000E015B">
        <w:rPr>
          <w:rFonts w:cs="Times New Roman"/>
          <w:iCs/>
          <w:sz w:val="24"/>
          <w:szCs w:val="24"/>
        </w:rPr>
        <w:t xml:space="preserve"> terdiri dari </w:t>
      </w:r>
      <w:r w:rsidR="000E015B">
        <w:rPr>
          <w:rFonts w:cs="Times New Roman"/>
          <w:i/>
          <w:sz w:val="24"/>
          <w:szCs w:val="24"/>
        </w:rPr>
        <w:t xml:space="preserve">Product, Price, Promotion </w:t>
      </w:r>
      <w:r w:rsidR="000E015B">
        <w:rPr>
          <w:rFonts w:cs="Times New Roman"/>
          <w:iCs/>
          <w:sz w:val="24"/>
          <w:szCs w:val="24"/>
        </w:rPr>
        <w:t xml:space="preserve">dan </w:t>
      </w:r>
      <w:r w:rsidR="000E015B">
        <w:rPr>
          <w:rFonts w:cs="Times New Roman"/>
          <w:i/>
          <w:sz w:val="24"/>
          <w:szCs w:val="24"/>
        </w:rPr>
        <w:t>Place</w:t>
      </w:r>
      <w:r w:rsidR="000E015B">
        <w:rPr>
          <w:rFonts w:cs="Times New Roman"/>
          <w:iCs/>
          <w:sz w:val="24"/>
          <w:szCs w:val="24"/>
        </w:rPr>
        <w:t xml:space="preserve"> yang dipadukan oleh perusahaan untuk dapat menghasilkan respon yang diinginkan dalam pasar sasaran. </w:t>
      </w:r>
    </w:p>
    <w:p w14:paraId="23876FFE"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UMKM memiliki definisi yang bervariasi tergantung pada literatur dan sumbernya,termasuk berbagai instansi dan undang-undang. Menurut Undang-Undang Nomor 20 tahun 2008 tentang usaha,mikro,kecil dan menengah didefinisikan sebagai berikut :</w:t>
      </w:r>
      <w:r w:rsidRPr="00851D9C">
        <w:rPr>
          <w:rStyle w:val="FootnoteReference"/>
          <w:rFonts w:cs="Times New Roman"/>
          <w:sz w:val="24"/>
          <w:szCs w:val="24"/>
        </w:rPr>
        <w:footnoteReference w:id="20"/>
      </w:r>
    </w:p>
    <w:p w14:paraId="1DE029C9" w14:textId="77777777" w:rsidR="00090418" w:rsidRPr="00851D9C" w:rsidRDefault="00090418" w:rsidP="003630FA">
      <w:pPr>
        <w:pStyle w:val="ListParagraph"/>
        <w:numPr>
          <w:ilvl w:val="0"/>
          <w:numId w:val="10"/>
        </w:numPr>
        <w:spacing w:line="360" w:lineRule="auto"/>
        <w:ind w:left="1418"/>
        <w:jc w:val="both"/>
        <w:rPr>
          <w:rFonts w:cs="Times New Roman"/>
          <w:sz w:val="24"/>
          <w:szCs w:val="24"/>
        </w:rPr>
      </w:pPr>
      <w:r w:rsidRPr="00851D9C">
        <w:rPr>
          <w:rFonts w:cs="Times New Roman"/>
          <w:sz w:val="24"/>
          <w:szCs w:val="24"/>
        </w:rPr>
        <w:t>Usaha mikro adalah usaha produktif yang dimiliki oleh individu atau badan usaha perorangan yang memenuhi kriteria sebagai usaha mikro yang diatur dalam Undang-Undang ini. Usaha mikro memiliki kekayaan bersih maksimal Rp 50.000.000 hasil penjualan tahunan maksimal Rp300.000.000</w:t>
      </w:r>
    </w:p>
    <w:p w14:paraId="3BAFB493" w14:textId="77777777" w:rsidR="00090418" w:rsidRPr="00851D9C" w:rsidRDefault="00090418" w:rsidP="003630FA">
      <w:pPr>
        <w:pStyle w:val="ListParagraph"/>
        <w:numPr>
          <w:ilvl w:val="0"/>
          <w:numId w:val="10"/>
        </w:numPr>
        <w:spacing w:line="360" w:lineRule="auto"/>
        <w:ind w:left="1418"/>
        <w:jc w:val="both"/>
        <w:rPr>
          <w:rFonts w:cs="Times New Roman"/>
          <w:sz w:val="24"/>
          <w:szCs w:val="24"/>
        </w:rPr>
      </w:pPr>
      <w:r w:rsidRPr="00851D9C">
        <w:rPr>
          <w:rFonts w:cs="Times New Roman"/>
          <w:sz w:val="24"/>
          <w:szCs w:val="24"/>
        </w:rPr>
        <w:t>Usaha Kecil adalah usaha ekonomi produktif yang berdiri sendiri,dilakukan oleh individu atau badan usaha yang bukan merupakan anak perusahaan atau cabang dari Usaha Menengah dan Usaha Besar yang memenuhi kriteria Usaha Kecil sebagimana diatur dalam Undang-Undang ini. Usaha kecil memiliki kekayaan bersih lebih dari Rp50.000.000 hingga Rp500.000.000 dan/atau hasil penjualan tahunan lebih dari Rp300.000.000 hinga maksimal Rp2.500.000.000.</w:t>
      </w:r>
    </w:p>
    <w:p w14:paraId="5EAF39DA" w14:textId="77777777" w:rsidR="00090418" w:rsidRPr="00851D9C" w:rsidRDefault="00090418" w:rsidP="003630FA">
      <w:pPr>
        <w:pStyle w:val="ListParagraph"/>
        <w:numPr>
          <w:ilvl w:val="0"/>
          <w:numId w:val="10"/>
        </w:numPr>
        <w:spacing w:line="360" w:lineRule="auto"/>
        <w:ind w:left="1418"/>
        <w:jc w:val="both"/>
        <w:rPr>
          <w:rFonts w:cs="Times New Roman"/>
          <w:sz w:val="24"/>
          <w:szCs w:val="24"/>
        </w:rPr>
      </w:pPr>
      <w:r w:rsidRPr="00851D9C">
        <w:rPr>
          <w:rFonts w:cs="Times New Roman"/>
          <w:sz w:val="24"/>
          <w:szCs w:val="24"/>
        </w:rPr>
        <w:t xml:space="preserve">Usaha Menengah adalah usaha ekonomi produktif yang berdiri sendiri, dilakukan oleh individu atau badan usaha yang bukan merupakan anak perusahaan atau cabang dari usaha kecil atau usaha besar dengan jumlah kekayaan bersih atau hasil penjualan tahunan tertentu sesuai dengan ketentuan Undang-Undang ini. Usaha menengah memiliki kekayaan bersih dan/atau hasil penjualan tahunan yang melebihi kriteria usaha kecil,namun tidak melebihi batas yang ditentukan untuk usaha besar sesuai dengan ketentuan Undang-Undang ini. </w:t>
      </w:r>
    </w:p>
    <w:p w14:paraId="034B40DB"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lastRenderedPageBreak/>
        <w:t>Sebagai negara yang memiliki populasi Muslim terbesar didunia,masyarakat indonesia terutama umat Islam yang menjadi pelaku bisnis,harus mengikuti perkembangan teknologi yang cepat. Mereka juga perlu memastikan bahwa strategi pemasaran yang digunakan untuk meningkatkan penjualan produk atau jasa sudah sesuai dengan prinsip-prinsip syariat islam. Menurut prinsip syariah,kegiatan pemasaran harus didasari semangat beribadah kepada Tuhan yang telah menciptkan dan berupaya semaksimal mungkin untuk kesejahteraan bersama,bukan untuk kepentingan kelompok tertentu apalagi pribadai. Sebagaimana dinyatakan dalam ayat berikut :” Hai orang-oramg yang beriman,janganlah kamu saling memakan harta sesamu dengan jalan yang bathil,kecuali dengan jalan perniagaan yang berlaku dengan suka sama suka diantara kamyu. Dan janganlah kamu membunuh dirimu ; sesungguhnya Allah adalah Maha Penyayang kepadamu.”(QS.An-Nissa:29).</w:t>
      </w:r>
      <w:r w:rsidRPr="00851D9C">
        <w:rPr>
          <w:rStyle w:val="FootnoteReference"/>
          <w:rFonts w:cs="Times New Roman"/>
          <w:sz w:val="24"/>
          <w:szCs w:val="24"/>
        </w:rPr>
        <w:footnoteReference w:id="21"/>
      </w:r>
    </w:p>
    <w:p w14:paraId="7903D12B" w14:textId="77777777" w:rsidR="00090418" w:rsidRPr="00851D9C" w:rsidRDefault="00090418" w:rsidP="002149DF">
      <w:pPr>
        <w:pStyle w:val="Heading2"/>
        <w:rPr>
          <w:szCs w:val="24"/>
        </w:rPr>
      </w:pPr>
      <w:bookmarkStart w:id="24" w:name="_Toc185716959"/>
      <w:r w:rsidRPr="00851D9C">
        <w:rPr>
          <w:szCs w:val="24"/>
        </w:rPr>
        <w:t>Tinjauan Pustaka</w:t>
      </w:r>
      <w:bookmarkEnd w:id="24"/>
    </w:p>
    <w:p w14:paraId="227C66FF"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Dalam penulisan penelitian ini,sumber informasi dari penelitian-penelitian terdahulu yang berhubungan dengan tema yang diangkat dalam penelitian ini,sebagai referensi dan dapat dijadikan perbandingan baik dari sisi kekurangan maupun kelebihan. Selain itu, peneliti mencari informasi dan skripsi dan jurnal yang lain untuk mendapatkan informasi yang lebih banyak terkait judul penelitian untuk memperoleh landasan teori. Berikut adalah beberapa penelitian yang telah dilakukan sebagai berikut:</w:t>
      </w:r>
    </w:p>
    <w:p w14:paraId="1987FF4F" w14:textId="006B9E74" w:rsidR="00090418" w:rsidRPr="00851D9C" w:rsidRDefault="00090418" w:rsidP="003630FA">
      <w:pPr>
        <w:pStyle w:val="ListParagraph"/>
        <w:numPr>
          <w:ilvl w:val="0"/>
          <w:numId w:val="5"/>
        </w:numPr>
        <w:spacing w:line="360" w:lineRule="auto"/>
        <w:ind w:left="1418"/>
        <w:jc w:val="both"/>
        <w:rPr>
          <w:rFonts w:cs="Times New Roman"/>
          <w:sz w:val="24"/>
          <w:szCs w:val="24"/>
        </w:rPr>
      </w:pPr>
      <w:r w:rsidRPr="00851D9C">
        <w:rPr>
          <w:rFonts w:cs="Times New Roman"/>
          <w:sz w:val="24"/>
          <w:szCs w:val="24"/>
        </w:rPr>
        <w:t>Penelitian yang dilakukan oleh Zainal Abidin,dkk dengan judul jurnal Pemanfaatan Media Sosial dalam Pemasaran Produk UMKM di Kelurahan Sidokumpul,Kabupaten Gresik: Beberapa pelaku UMKM sudah menggunakan media sosial untuk pemasaran namun masih dalam skala yang kecil dan belum terorganisir dengan baik. Uji coba optimalisasi pemanfaatn sosial media sebagai sarana pemasaran produk baik bagi pelaku UMKM di Kelurahan Sidokumpul dapat menaikkan kembali angka penjualan produk UMKM,dan menjangkau konsumen dengan skala se Kabupaten Gresik dan luar wilayah kabupaten Gresik.</w:t>
      </w:r>
      <w:r w:rsidRPr="00851D9C">
        <w:rPr>
          <w:rStyle w:val="FootnoteReference"/>
          <w:rFonts w:cs="Times New Roman"/>
          <w:sz w:val="24"/>
          <w:szCs w:val="24"/>
        </w:rPr>
        <w:footnoteReference w:id="22"/>
      </w:r>
    </w:p>
    <w:p w14:paraId="115A35CB" w14:textId="0A6B00F9" w:rsidR="00090418" w:rsidRPr="00851D9C" w:rsidRDefault="00090418" w:rsidP="003630FA">
      <w:pPr>
        <w:pStyle w:val="ListParagraph"/>
        <w:numPr>
          <w:ilvl w:val="0"/>
          <w:numId w:val="5"/>
        </w:numPr>
        <w:spacing w:line="360" w:lineRule="auto"/>
        <w:ind w:left="1418"/>
        <w:jc w:val="both"/>
        <w:rPr>
          <w:rFonts w:cs="Times New Roman"/>
          <w:sz w:val="24"/>
          <w:szCs w:val="24"/>
        </w:rPr>
      </w:pPr>
      <w:r w:rsidRPr="00851D9C">
        <w:rPr>
          <w:rFonts w:cs="Times New Roman"/>
          <w:sz w:val="24"/>
          <w:szCs w:val="24"/>
        </w:rPr>
        <w:lastRenderedPageBreak/>
        <w:t xml:space="preserve">Jurnal Ilmiah bidang Ilmu Ekonomi dengan judul Penerapan </w:t>
      </w:r>
      <w:r w:rsidRPr="00851D9C">
        <w:rPr>
          <w:rFonts w:cs="Times New Roman"/>
          <w:i/>
          <w:sz w:val="24"/>
          <w:szCs w:val="24"/>
        </w:rPr>
        <w:t>Digital Marketing</w:t>
      </w:r>
      <w:r w:rsidRPr="00851D9C">
        <w:rPr>
          <w:rFonts w:cs="Times New Roman"/>
          <w:sz w:val="24"/>
          <w:szCs w:val="24"/>
        </w:rPr>
        <w:t xml:space="preserve"> dalam meningkatkan penjualan produk Ayana Store Pati: Ayana Store Pati dapat memasarkan produknya atau mempromosikan produk yang mereka tawarkan melalui sosial media seperti Instagram,Facebook dan Whatsapp. Sesuai dengan penelitian menurut sagita &amp; Wijaya, “pemanfaatan Digital Marketing dilakukan dengan memposting produk di media sosial seperti Facebook, Instagram,dan Whatsapp dan menurut Santoso &amp; Mujayana, mengungkapkan bahwa penggunaan media sosial dena marketplace sebagai sarana penjualan terbukti mampu digunakan sebagai media dalam meningkatkan penjualan.</w:t>
      </w:r>
      <w:r w:rsidRPr="00851D9C">
        <w:rPr>
          <w:rStyle w:val="FootnoteReference"/>
          <w:rFonts w:cs="Times New Roman"/>
          <w:sz w:val="24"/>
          <w:szCs w:val="24"/>
        </w:rPr>
        <w:footnoteReference w:id="23"/>
      </w:r>
    </w:p>
    <w:p w14:paraId="4CCE7A26" w14:textId="77777777" w:rsidR="00090418" w:rsidRPr="00851D9C" w:rsidRDefault="00090418" w:rsidP="003630FA">
      <w:pPr>
        <w:pStyle w:val="ListParagraph"/>
        <w:numPr>
          <w:ilvl w:val="0"/>
          <w:numId w:val="5"/>
        </w:numPr>
        <w:spacing w:line="360" w:lineRule="auto"/>
        <w:ind w:left="1418"/>
        <w:jc w:val="both"/>
        <w:rPr>
          <w:rFonts w:cs="Times New Roman"/>
          <w:sz w:val="24"/>
          <w:szCs w:val="24"/>
        </w:rPr>
      </w:pPr>
      <w:r w:rsidRPr="00851D9C">
        <w:rPr>
          <w:rFonts w:cs="Times New Roman"/>
          <w:sz w:val="24"/>
          <w:szCs w:val="24"/>
        </w:rPr>
        <w:t>Penelitian yang dilakukan oleh Natalia Paranoan dkk dengan judul Mengungkapkan Strategi Penerapan Digital Marketing dalam meningkatkan pendapatan UMKM produk kuliner di Makassar: Dengan menggunakan Digital Marketing, menghasilkan penjualan yang tinggi sehingga membuat perusahaan ini lebih hemat,cepat dan efisien dalam menawarkan produk. Sehingga digital marketingmebantu menghasilkan pendapatan yang tinggi. Media sosial juga memudahkan komunikasi dengan konsumen segingga target pemasaran menjadi lebih mudah.</w:t>
      </w:r>
      <w:r w:rsidRPr="00851D9C">
        <w:rPr>
          <w:rStyle w:val="FootnoteReference"/>
          <w:rFonts w:cs="Times New Roman"/>
          <w:sz w:val="24"/>
          <w:szCs w:val="24"/>
        </w:rPr>
        <w:footnoteReference w:id="24"/>
      </w:r>
    </w:p>
    <w:p w14:paraId="2830CFA2" w14:textId="77777777" w:rsidR="00090418" w:rsidRPr="00851D9C" w:rsidRDefault="00090418" w:rsidP="003630FA">
      <w:pPr>
        <w:pStyle w:val="ListParagraph"/>
        <w:numPr>
          <w:ilvl w:val="0"/>
          <w:numId w:val="5"/>
        </w:numPr>
        <w:spacing w:line="360" w:lineRule="auto"/>
        <w:ind w:left="1418"/>
        <w:jc w:val="both"/>
        <w:rPr>
          <w:rFonts w:cs="Times New Roman"/>
          <w:sz w:val="24"/>
          <w:szCs w:val="24"/>
        </w:rPr>
      </w:pPr>
      <w:r w:rsidRPr="00851D9C">
        <w:rPr>
          <w:rFonts w:cs="Times New Roman"/>
          <w:sz w:val="24"/>
          <w:szCs w:val="24"/>
        </w:rPr>
        <w:t xml:space="preserve">Penelitian yang dilakukan Budi Harto dkk, dengan judul penelitian Strategi </w:t>
      </w:r>
      <w:r w:rsidRPr="00851D9C">
        <w:rPr>
          <w:rFonts w:cs="Times New Roman"/>
          <w:i/>
          <w:sz w:val="24"/>
          <w:szCs w:val="24"/>
        </w:rPr>
        <w:t xml:space="preserve">Social Media Marketing </w:t>
      </w:r>
      <w:r w:rsidRPr="00851D9C">
        <w:rPr>
          <w:rFonts w:cs="Times New Roman"/>
          <w:sz w:val="24"/>
          <w:szCs w:val="24"/>
        </w:rPr>
        <w:t>melalui dukungan teknologi informasi dalam kajian kualitatif pada UMKM kota Bandung. Penelitian tentang strategi pemasaran media sosial untuk UMKM di Kota Bnadung yang memanfaatkan teknologi menunjukan potensi besar bagi UMKM dalam meningkatkan kinerja bisnis mereka melalui penggunaan media sosial dan teknologi. Keberhasilan dan pertumbuhan UMKM sangat dipengaruhi oleh penerapan strategi ini dalam mneghadapi era digital yang semakin berkembang.</w:t>
      </w:r>
      <w:r w:rsidRPr="00851D9C">
        <w:rPr>
          <w:rStyle w:val="FootnoteReference"/>
          <w:rFonts w:cs="Times New Roman"/>
          <w:sz w:val="24"/>
          <w:szCs w:val="24"/>
        </w:rPr>
        <w:footnoteReference w:id="25"/>
      </w:r>
    </w:p>
    <w:p w14:paraId="6BDC7904" w14:textId="6F056540" w:rsidR="00BB6C50" w:rsidRDefault="00090418" w:rsidP="003630FA">
      <w:pPr>
        <w:pStyle w:val="ListParagraph"/>
        <w:numPr>
          <w:ilvl w:val="0"/>
          <w:numId w:val="5"/>
        </w:numPr>
        <w:spacing w:line="360" w:lineRule="auto"/>
        <w:ind w:left="1418"/>
        <w:jc w:val="both"/>
        <w:rPr>
          <w:rFonts w:cs="Times New Roman"/>
          <w:sz w:val="24"/>
          <w:szCs w:val="24"/>
        </w:rPr>
      </w:pPr>
      <w:r w:rsidRPr="00851D9C">
        <w:rPr>
          <w:rFonts w:cs="Times New Roman"/>
          <w:sz w:val="24"/>
          <w:szCs w:val="24"/>
        </w:rPr>
        <w:t xml:space="preserve">Penelitian yang dilakukan oleh Emi Suryadi dan Ahmad Yani yang membahas tentang </w:t>
      </w:r>
      <w:r w:rsidRPr="00851D9C">
        <w:rPr>
          <w:rFonts w:cs="Times New Roman"/>
          <w:i/>
          <w:sz w:val="24"/>
          <w:szCs w:val="24"/>
        </w:rPr>
        <w:t>Social Media Marketing</w:t>
      </w:r>
      <w:r w:rsidRPr="00851D9C">
        <w:rPr>
          <w:rFonts w:cs="Times New Roman"/>
          <w:sz w:val="24"/>
          <w:szCs w:val="24"/>
        </w:rPr>
        <w:t xml:space="preserve"> pada penjualan aksesoris pariwisata Lombok. Berdasarkan implementasi metode TOPSIS untuk memilih media sosial yang </w:t>
      </w:r>
      <w:r w:rsidRPr="00851D9C">
        <w:rPr>
          <w:rFonts w:cs="Times New Roman"/>
          <w:sz w:val="24"/>
          <w:szCs w:val="24"/>
        </w:rPr>
        <w:lastRenderedPageBreak/>
        <w:t>optimal,dengan hasil bahwa Facebook merupakan media promosi terbaik untuk meningkatkan penjualan aksesoris pariwisata di Lombok. Facebook memiliki nilai perhitungan yang lebih tinggi dibandingkan media sosial lainnya seperti WhatsApp,Instagram dan Twitter.</w:t>
      </w:r>
      <w:r w:rsidRPr="00851D9C">
        <w:rPr>
          <w:rStyle w:val="FootnoteReference"/>
          <w:rFonts w:cs="Times New Roman"/>
          <w:sz w:val="24"/>
          <w:szCs w:val="24"/>
        </w:rPr>
        <w:footnoteReference w:id="26"/>
      </w:r>
    </w:p>
    <w:p w14:paraId="6EA42BF4" w14:textId="0E700798" w:rsidR="00872389" w:rsidRPr="008600BE" w:rsidRDefault="004A2C34" w:rsidP="004A2C34">
      <w:pPr>
        <w:pStyle w:val="NormalWeb"/>
        <w:spacing w:line="360" w:lineRule="auto"/>
        <w:ind w:left="1080" w:firstLine="338"/>
        <w:jc w:val="both"/>
        <w:rPr>
          <w:lang w:val="id-ID"/>
        </w:rPr>
      </w:pPr>
      <w:r w:rsidRPr="008600BE">
        <w:rPr>
          <w:lang w:val="id-ID"/>
        </w:rPr>
        <w:t>Tinjauan diatas akan menjadi pijakan dalam penelitian ini dengan melihat penelitian sebelumnya dan menciptakan tujuan dari penelitian yang sudah dilakukan. H</w:t>
      </w:r>
      <w:r w:rsidR="00872389" w:rsidRPr="008600BE">
        <w:rPr>
          <w:lang w:val="id-ID"/>
        </w:rPr>
        <w:t xml:space="preserve">asil penelitian </w:t>
      </w:r>
      <w:r w:rsidRPr="008600BE">
        <w:rPr>
          <w:lang w:val="id-ID"/>
        </w:rPr>
        <w:t xml:space="preserve">diatas </w:t>
      </w:r>
      <w:r w:rsidR="00872389" w:rsidRPr="008600BE">
        <w:rPr>
          <w:lang w:val="id-ID"/>
        </w:rPr>
        <w:t>mengungkapkan bahwa pemanfaatan media sosial dan pemasaran digital memegang peranan penting dalam meningkatkan penjualan produk UMKM di berbagai sektor, seperti kuliner, pariwisata, dan sektor lainnya. Media sosial memungkinkan UMKM untuk berinteraksi dengan pelanggan secara lebih efisien, memperkuat hubungan dengan konsumen, dan menyediakan platform yang tepat untuk mempromosikan produk mereka. Dengan memanfaatkan berbagai alat dan strategi digital marketing, UMKM dapat mengoptimalkan penjualan, mempercepat proses transaksi, serta meningkatkan keuntungan usaha kecil dan menengah.</w:t>
      </w:r>
    </w:p>
    <w:p w14:paraId="184648AE" w14:textId="73B1A15B" w:rsidR="00872389" w:rsidRPr="008600BE" w:rsidRDefault="00872389" w:rsidP="004A2C34">
      <w:pPr>
        <w:pStyle w:val="NormalWeb"/>
        <w:spacing w:line="360" w:lineRule="auto"/>
        <w:ind w:left="1080" w:firstLine="360"/>
        <w:jc w:val="both"/>
        <w:rPr>
          <w:lang w:val="it-IT"/>
        </w:rPr>
      </w:pPr>
      <w:r w:rsidRPr="008600BE">
        <w:rPr>
          <w:lang w:val="id-ID"/>
        </w:rPr>
        <w:t xml:space="preserve">Penelitian ini bertujuan untuk menganalisis bagaimana penerapan pemasaran media sosial dapat membantu UMKM, khususnya di sektor kuliner, dalam mengatasi tantangan untuk meningkatkan kepuasan pelanggan dan mendongkrak pendapatan. Coffee Shop Pikaco di Kabupaten Pemalang dapat memanfaatkan media sosial seperti Instagram, Facebook, dan WhatsApp untuk memasarkan produk mereka secara lebih luas, baik kepada pelanggan yang berada di sekitar maupun yang jauh. Dengan pengelolaan pemasaran media sosial yang tepat, tidak hanya meningkatkan visibilitas produk, tetapi juga memudahkan pelanggan dalam melakukan pembelian, yang akhirnya berkontribusi pada peningkatan penjualan dan kesuksesan usaha tersebut. </w:t>
      </w:r>
      <w:r w:rsidRPr="008600BE">
        <w:rPr>
          <w:lang w:val="it-IT"/>
        </w:rPr>
        <w:t>Oleh karena itu, penerapan strategi pemasaran media sosial sangat penting untuk meningkatkan daya saing UMKM kuliner di era digital ini.</w:t>
      </w:r>
    </w:p>
    <w:p w14:paraId="01810AE0" w14:textId="77777777" w:rsidR="00090418" w:rsidRPr="00851D9C" w:rsidRDefault="00090418" w:rsidP="002149DF">
      <w:pPr>
        <w:pStyle w:val="Heading2"/>
        <w:rPr>
          <w:szCs w:val="24"/>
        </w:rPr>
      </w:pPr>
      <w:bookmarkStart w:id="25" w:name="_Toc185716960"/>
      <w:r w:rsidRPr="00851D9C">
        <w:rPr>
          <w:szCs w:val="24"/>
        </w:rPr>
        <w:lastRenderedPageBreak/>
        <w:t>Metode Penelitian</w:t>
      </w:r>
      <w:bookmarkEnd w:id="25"/>
      <w:r w:rsidRPr="00851D9C">
        <w:rPr>
          <w:szCs w:val="24"/>
        </w:rPr>
        <w:t xml:space="preserve"> </w:t>
      </w:r>
    </w:p>
    <w:p w14:paraId="4E8AE20E" w14:textId="77777777" w:rsidR="00090418" w:rsidRPr="00851D9C" w:rsidRDefault="00090418" w:rsidP="002149DF">
      <w:pPr>
        <w:spacing w:line="360" w:lineRule="auto"/>
        <w:ind w:left="720" w:firstLine="720"/>
        <w:jc w:val="both"/>
        <w:rPr>
          <w:rFonts w:cs="Times New Roman"/>
          <w:sz w:val="24"/>
          <w:szCs w:val="24"/>
        </w:rPr>
      </w:pPr>
      <w:r w:rsidRPr="00851D9C">
        <w:rPr>
          <w:rFonts w:cs="Times New Roman"/>
          <w:sz w:val="24"/>
          <w:szCs w:val="24"/>
        </w:rPr>
        <w:t>Penelitian menetapkan metode penelitian kualitatif menjadi suatu metode yang dipilih dalam penelitian ini. Metode penelitian kualitatif mencakup jenis penelitian,pendekatan dan sumber data,lokasi penelitian,teknik pemilihan informasi,teknik dan waktu pemilihan data beserta teknik analisis data.</w:t>
      </w:r>
    </w:p>
    <w:p w14:paraId="410F1325" w14:textId="77777777" w:rsidR="00090418" w:rsidRPr="00851D9C" w:rsidRDefault="00090418" w:rsidP="00826663">
      <w:pPr>
        <w:pStyle w:val="ListParagraph"/>
        <w:numPr>
          <w:ilvl w:val="0"/>
          <w:numId w:val="6"/>
        </w:numPr>
        <w:spacing w:line="360" w:lineRule="auto"/>
        <w:ind w:left="1418"/>
        <w:jc w:val="both"/>
        <w:rPr>
          <w:rFonts w:cs="Times New Roman"/>
          <w:b/>
          <w:sz w:val="24"/>
          <w:szCs w:val="24"/>
        </w:rPr>
      </w:pPr>
      <w:r w:rsidRPr="00851D9C">
        <w:rPr>
          <w:rFonts w:cs="Times New Roman"/>
          <w:b/>
          <w:sz w:val="24"/>
          <w:szCs w:val="24"/>
        </w:rPr>
        <w:t xml:space="preserve">Jenis dan Pendekatan Penelitian </w:t>
      </w:r>
    </w:p>
    <w:p w14:paraId="2FB009B3" w14:textId="13E86E7F" w:rsidR="001B7198" w:rsidRPr="005E52B7" w:rsidRDefault="00090418" w:rsidP="00826663">
      <w:pPr>
        <w:pStyle w:val="ListParagraph"/>
        <w:spacing w:line="360" w:lineRule="auto"/>
        <w:ind w:left="1440" w:firstLine="360"/>
        <w:jc w:val="both"/>
        <w:rPr>
          <w:rFonts w:cs="Times New Roman"/>
          <w:sz w:val="24"/>
          <w:szCs w:val="24"/>
        </w:rPr>
      </w:pPr>
      <w:r w:rsidRPr="00851D9C">
        <w:rPr>
          <w:rFonts w:cs="Times New Roman"/>
          <w:sz w:val="24"/>
          <w:szCs w:val="24"/>
        </w:rPr>
        <w:t xml:space="preserve">Untuk menyelesaikan penelitian ini,menggunakan jenis penelitian lapangan. Penelitian ini yaitu berupa penelitian lapangan yang mengadopsi metode penelitian kualiatif serta menerapkan pendekatan studi kasus. Metode penelitian kualitatif adalah rangkaian pendekatan yang digunakan untuk mencari dan memahami arti yang diinterpretasikan oleh individu atau kelompok terkait dengan isu sosial atau kemanusiaan tertentu. Tehapan dalam penelitian kualitatif melibatkan proses esensial seperti merumuskan pertanyaan,mengimpelementasikan prosedur,mengumpulkan suatu data secara induktif dari tema umum, serta mendefinisikan signifikansi data. </w:t>
      </w:r>
    </w:p>
    <w:p w14:paraId="0F8FCD19" w14:textId="77777777" w:rsidR="00090418" w:rsidRPr="00851D9C" w:rsidRDefault="00090418" w:rsidP="00826663">
      <w:pPr>
        <w:pStyle w:val="ListParagraph"/>
        <w:numPr>
          <w:ilvl w:val="0"/>
          <w:numId w:val="6"/>
        </w:numPr>
        <w:spacing w:line="360" w:lineRule="auto"/>
        <w:ind w:left="1418"/>
        <w:jc w:val="both"/>
        <w:rPr>
          <w:rFonts w:cs="Times New Roman"/>
          <w:b/>
          <w:sz w:val="24"/>
          <w:szCs w:val="24"/>
        </w:rPr>
      </w:pPr>
      <w:r w:rsidRPr="00851D9C">
        <w:rPr>
          <w:rFonts w:cs="Times New Roman"/>
          <w:b/>
          <w:sz w:val="24"/>
          <w:szCs w:val="24"/>
        </w:rPr>
        <w:t xml:space="preserve">Sumber dan jenis data </w:t>
      </w:r>
    </w:p>
    <w:p w14:paraId="1ABBEE68" w14:textId="4DC56852" w:rsidR="00090418" w:rsidRPr="00851D9C" w:rsidRDefault="00090418" w:rsidP="005407FD">
      <w:pPr>
        <w:pStyle w:val="ListParagraph"/>
        <w:numPr>
          <w:ilvl w:val="0"/>
          <w:numId w:val="7"/>
        </w:numPr>
        <w:spacing w:line="360" w:lineRule="auto"/>
        <w:ind w:left="1843"/>
        <w:jc w:val="both"/>
        <w:rPr>
          <w:rFonts w:cs="Times New Roman"/>
          <w:sz w:val="24"/>
          <w:szCs w:val="24"/>
        </w:rPr>
      </w:pPr>
      <w:r w:rsidRPr="00851D9C">
        <w:rPr>
          <w:rFonts w:cs="Times New Roman"/>
          <w:sz w:val="24"/>
          <w:szCs w:val="24"/>
        </w:rPr>
        <w:t xml:space="preserve">Data primer ialah data digunakan dari wawancara langsung </w:t>
      </w:r>
      <w:r w:rsidR="004A2C34">
        <w:rPr>
          <w:rFonts w:cs="Times New Roman"/>
          <w:sz w:val="24"/>
          <w:szCs w:val="24"/>
        </w:rPr>
        <w:t xml:space="preserve">dengan pemilik </w:t>
      </w:r>
      <w:r w:rsidR="004A2C34">
        <w:rPr>
          <w:rFonts w:cs="Times New Roman"/>
          <w:i/>
          <w:iCs/>
          <w:sz w:val="24"/>
          <w:szCs w:val="24"/>
        </w:rPr>
        <w:t>Coffe</w:t>
      </w:r>
      <w:r w:rsidR="006B7EEA">
        <w:rPr>
          <w:rFonts w:cs="Times New Roman"/>
          <w:i/>
          <w:iCs/>
          <w:sz w:val="24"/>
          <w:szCs w:val="24"/>
        </w:rPr>
        <w:t>e</w:t>
      </w:r>
      <w:r w:rsidR="004A2C34">
        <w:rPr>
          <w:rFonts w:cs="Times New Roman"/>
          <w:i/>
          <w:iCs/>
          <w:sz w:val="24"/>
          <w:szCs w:val="24"/>
        </w:rPr>
        <w:t xml:space="preserve"> Shop </w:t>
      </w:r>
      <w:r w:rsidR="004A2C34">
        <w:rPr>
          <w:rFonts w:cs="Times New Roman"/>
          <w:sz w:val="24"/>
          <w:szCs w:val="24"/>
        </w:rPr>
        <w:t xml:space="preserve">Pikaco, karyawan, konsumen dan melakukan observasi di tempat </w:t>
      </w:r>
      <w:r w:rsidR="004A2C34">
        <w:rPr>
          <w:rFonts w:cs="Times New Roman"/>
          <w:i/>
          <w:iCs/>
          <w:sz w:val="24"/>
          <w:szCs w:val="24"/>
        </w:rPr>
        <w:t>Coffe</w:t>
      </w:r>
      <w:r w:rsidR="006B7EEA">
        <w:rPr>
          <w:rFonts w:cs="Times New Roman"/>
          <w:i/>
          <w:iCs/>
          <w:sz w:val="24"/>
          <w:szCs w:val="24"/>
        </w:rPr>
        <w:t>e</w:t>
      </w:r>
      <w:r w:rsidR="004A2C34">
        <w:rPr>
          <w:rFonts w:cs="Times New Roman"/>
          <w:i/>
          <w:iCs/>
          <w:sz w:val="24"/>
          <w:szCs w:val="24"/>
        </w:rPr>
        <w:t xml:space="preserve"> Shop </w:t>
      </w:r>
      <w:r w:rsidR="004A2C34">
        <w:rPr>
          <w:rFonts w:cs="Times New Roman"/>
          <w:sz w:val="24"/>
          <w:szCs w:val="24"/>
        </w:rPr>
        <w:t xml:space="preserve">Pikaco </w:t>
      </w:r>
      <w:r w:rsidRPr="00851D9C">
        <w:rPr>
          <w:rFonts w:cs="Times New Roman"/>
          <w:sz w:val="24"/>
          <w:szCs w:val="24"/>
        </w:rPr>
        <w:t xml:space="preserve">untuk mendapatkan pandangan langsung dan pengalaman mereka terkait penerapan digital marketing sebagai strategi pemasaran </w:t>
      </w:r>
      <w:r w:rsidR="004A2C34">
        <w:rPr>
          <w:rFonts w:cs="Times New Roman"/>
          <w:sz w:val="24"/>
          <w:szCs w:val="24"/>
        </w:rPr>
        <w:t xml:space="preserve">yang dilakukan oleh Pikaco. </w:t>
      </w:r>
    </w:p>
    <w:p w14:paraId="7B9F9D7C" w14:textId="6B1C86D6" w:rsidR="00297779" w:rsidRPr="005407FD" w:rsidRDefault="00090418" w:rsidP="005407FD">
      <w:pPr>
        <w:pStyle w:val="ListParagraph"/>
        <w:numPr>
          <w:ilvl w:val="0"/>
          <w:numId w:val="7"/>
        </w:numPr>
        <w:spacing w:line="360" w:lineRule="auto"/>
        <w:ind w:left="1843"/>
        <w:jc w:val="both"/>
        <w:rPr>
          <w:rFonts w:cs="Times New Roman"/>
          <w:sz w:val="24"/>
          <w:szCs w:val="24"/>
        </w:rPr>
      </w:pPr>
      <w:r w:rsidRPr="00851D9C">
        <w:rPr>
          <w:rFonts w:cs="Times New Roman"/>
          <w:sz w:val="24"/>
          <w:szCs w:val="24"/>
        </w:rPr>
        <w:t>Data sekunder merupakan data yang diperoleh tidak secara langsung melainkan melalui sumber yang berkaitan dengan objek penelitian. Data sekunder didapatkan dari jurnal,buku,serta artikel ilmiah yang dapat memperkuat hasil penelitian.</w:t>
      </w:r>
    </w:p>
    <w:p w14:paraId="796DCAFE" w14:textId="77777777" w:rsidR="00090418" w:rsidRPr="00851D9C" w:rsidRDefault="00090418" w:rsidP="005407FD">
      <w:pPr>
        <w:pStyle w:val="ListParagraph"/>
        <w:numPr>
          <w:ilvl w:val="0"/>
          <w:numId w:val="6"/>
        </w:numPr>
        <w:spacing w:line="360" w:lineRule="auto"/>
        <w:ind w:left="1418"/>
        <w:jc w:val="both"/>
        <w:rPr>
          <w:rFonts w:cs="Times New Roman"/>
          <w:b/>
          <w:sz w:val="24"/>
          <w:szCs w:val="24"/>
        </w:rPr>
      </w:pPr>
      <w:r w:rsidRPr="00851D9C">
        <w:rPr>
          <w:rFonts w:cs="Times New Roman"/>
          <w:b/>
          <w:sz w:val="24"/>
          <w:szCs w:val="24"/>
        </w:rPr>
        <w:t xml:space="preserve">Teknik pengumpulan data </w:t>
      </w:r>
    </w:p>
    <w:p w14:paraId="0411751A" w14:textId="77777777" w:rsidR="00090418" w:rsidRPr="00851D9C" w:rsidRDefault="00090418" w:rsidP="003630FA">
      <w:pPr>
        <w:pStyle w:val="ListParagraph"/>
        <w:numPr>
          <w:ilvl w:val="0"/>
          <w:numId w:val="8"/>
        </w:numPr>
        <w:spacing w:line="360" w:lineRule="auto"/>
        <w:jc w:val="both"/>
        <w:rPr>
          <w:rFonts w:cs="Times New Roman"/>
          <w:sz w:val="24"/>
          <w:szCs w:val="24"/>
        </w:rPr>
      </w:pPr>
      <w:r w:rsidRPr="00851D9C">
        <w:rPr>
          <w:rFonts w:cs="Times New Roman"/>
          <w:sz w:val="24"/>
          <w:szCs w:val="24"/>
        </w:rPr>
        <w:t xml:space="preserve">Wawancara </w:t>
      </w:r>
    </w:p>
    <w:p w14:paraId="2CC61F9E" w14:textId="0C73320D" w:rsidR="00090418" w:rsidRPr="00851D9C" w:rsidRDefault="00090418" w:rsidP="005407FD">
      <w:pPr>
        <w:pStyle w:val="ListParagraph"/>
        <w:spacing w:line="360" w:lineRule="auto"/>
        <w:ind w:left="1778" w:firstLine="360"/>
        <w:jc w:val="both"/>
        <w:rPr>
          <w:rFonts w:cs="Times New Roman"/>
          <w:sz w:val="24"/>
          <w:szCs w:val="24"/>
        </w:rPr>
      </w:pPr>
      <w:r w:rsidRPr="00851D9C">
        <w:rPr>
          <w:rFonts w:cs="Times New Roman"/>
          <w:sz w:val="24"/>
          <w:szCs w:val="24"/>
        </w:rPr>
        <w:t xml:space="preserve">Teknik pengumpulan data wawancara digunakan menjadi metode pengumpulan data saat peneliti bermaksud untuk membuat penelitian pendahuluan guna menganalisis permasalahan yang perlu diselidiki,serta saat peneliti akan memperoleh pemahaman yang lebih detai dari responden dengan jumlah yang terbatas. Teknik pengumpulan datanya bersandar dalam </w:t>
      </w:r>
      <w:r w:rsidRPr="00851D9C">
        <w:rPr>
          <w:rFonts w:cs="Times New Roman"/>
          <w:sz w:val="24"/>
          <w:szCs w:val="24"/>
        </w:rPr>
        <w:lastRenderedPageBreak/>
        <w:t>laporan diri atau disebut self-report atau setidaknya dalam pengetahuan serta keyakinan dari pribadi responden.</w:t>
      </w:r>
      <w:r w:rsidR="00373AD4">
        <w:rPr>
          <w:rStyle w:val="FootnoteReference"/>
          <w:rFonts w:cs="Times New Roman"/>
          <w:sz w:val="24"/>
          <w:szCs w:val="24"/>
        </w:rPr>
        <w:footnoteReference w:id="27"/>
      </w:r>
    </w:p>
    <w:p w14:paraId="48047FA5" w14:textId="2C6AC243" w:rsidR="001B7198" w:rsidRPr="005E52B7" w:rsidRDefault="00090418" w:rsidP="005407FD">
      <w:pPr>
        <w:pStyle w:val="ListParagraph"/>
        <w:spacing w:line="360" w:lineRule="auto"/>
        <w:ind w:left="1778" w:firstLine="360"/>
        <w:jc w:val="both"/>
        <w:rPr>
          <w:rFonts w:cs="Times New Roman"/>
          <w:sz w:val="24"/>
          <w:szCs w:val="24"/>
        </w:rPr>
      </w:pPr>
      <w:r w:rsidRPr="00851D9C">
        <w:rPr>
          <w:rFonts w:cs="Times New Roman"/>
          <w:sz w:val="24"/>
          <w:szCs w:val="24"/>
        </w:rPr>
        <w:t>Dalam melakukan wawancara,penelitian ini menggunakan metode wawancara semi-terstuktur,dimana yaitu peneliti ini menyusun instrumen berupa pertanyaan penelitian tertulis,namun tidak menyediakan opsi jawaban seperti pada wawancara terstruktur. Dalam wawancara semi-terstruktur,pendekatan ini menggabungkan unsur wawancara terstruktur dan tidak terstruktur dengan bertujuan untuk merumuskan permasalahan secara terbuka,meminta pendapat dari pihak yang diwawancarai. Penelitian dalam menyusun penelitian ini menggunakan pengumpulan data dengan wawa</w:t>
      </w:r>
      <w:r w:rsidR="004A2C34">
        <w:rPr>
          <w:rFonts w:cs="Times New Roman"/>
          <w:sz w:val="24"/>
          <w:szCs w:val="24"/>
        </w:rPr>
        <w:t>n</w:t>
      </w:r>
      <w:r w:rsidRPr="00851D9C">
        <w:rPr>
          <w:rFonts w:cs="Times New Roman"/>
          <w:sz w:val="24"/>
          <w:szCs w:val="24"/>
        </w:rPr>
        <w:t xml:space="preserve">cara secara langsung kepada pemilik </w:t>
      </w:r>
      <w:r w:rsidR="0050714E">
        <w:rPr>
          <w:rFonts w:cs="Times New Roman"/>
          <w:sz w:val="24"/>
          <w:szCs w:val="24"/>
        </w:rPr>
        <w:t xml:space="preserve">dan admin Instagram </w:t>
      </w:r>
      <w:r w:rsidR="0050714E">
        <w:rPr>
          <w:rFonts w:cs="Times New Roman"/>
          <w:i/>
          <w:iCs/>
          <w:sz w:val="24"/>
          <w:szCs w:val="24"/>
        </w:rPr>
        <w:t>Coffe</w:t>
      </w:r>
      <w:r w:rsidR="006B7EEA">
        <w:rPr>
          <w:rFonts w:cs="Times New Roman"/>
          <w:i/>
          <w:iCs/>
          <w:sz w:val="24"/>
          <w:szCs w:val="24"/>
        </w:rPr>
        <w:t xml:space="preserve">e </w:t>
      </w:r>
      <w:r w:rsidR="0050714E">
        <w:rPr>
          <w:rFonts w:cs="Times New Roman"/>
          <w:i/>
          <w:iCs/>
          <w:sz w:val="24"/>
          <w:szCs w:val="24"/>
        </w:rPr>
        <w:t>Shop</w:t>
      </w:r>
      <w:r w:rsidR="0050714E" w:rsidRPr="00851D9C">
        <w:rPr>
          <w:rFonts w:cs="Times New Roman"/>
          <w:sz w:val="24"/>
          <w:szCs w:val="24"/>
        </w:rPr>
        <w:t xml:space="preserve"> </w:t>
      </w:r>
      <w:r w:rsidR="0050714E">
        <w:rPr>
          <w:rFonts w:cs="Times New Roman"/>
          <w:sz w:val="24"/>
          <w:szCs w:val="24"/>
        </w:rPr>
        <w:t xml:space="preserve"> Pikaco serta </w:t>
      </w:r>
      <w:r w:rsidR="004A2C34">
        <w:rPr>
          <w:rFonts w:cs="Times New Roman"/>
          <w:sz w:val="24"/>
          <w:szCs w:val="24"/>
        </w:rPr>
        <w:t xml:space="preserve">4 </w:t>
      </w:r>
      <w:r w:rsidR="0050714E">
        <w:rPr>
          <w:rFonts w:cs="Times New Roman"/>
          <w:sz w:val="24"/>
          <w:szCs w:val="24"/>
        </w:rPr>
        <w:t xml:space="preserve">pelanggan </w:t>
      </w:r>
      <w:r w:rsidR="0050714E">
        <w:rPr>
          <w:rFonts w:cs="Times New Roman"/>
          <w:i/>
          <w:iCs/>
          <w:sz w:val="24"/>
          <w:szCs w:val="24"/>
        </w:rPr>
        <w:t>Coffe</w:t>
      </w:r>
      <w:r w:rsidR="006B7EEA">
        <w:rPr>
          <w:rFonts w:cs="Times New Roman"/>
          <w:i/>
          <w:iCs/>
          <w:sz w:val="24"/>
          <w:szCs w:val="24"/>
        </w:rPr>
        <w:t xml:space="preserve">e </w:t>
      </w:r>
      <w:r w:rsidR="0050714E">
        <w:rPr>
          <w:rFonts w:cs="Times New Roman"/>
          <w:i/>
          <w:iCs/>
          <w:sz w:val="24"/>
          <w:szCs w:val="24"/>
        </w:rPr>
        <w:t xml:space="preserve">Shop </w:t>
      </w:r>
      <w:r w:rsidR="0050714E">
        <w:rPr>
          <w:rFonts w:cs="Times New Roman"/>
          <w:sz w:val="24"/>
          <w:szCs w:val="24"/>
        </w:rPr>
        <w:t xml:space="preserve">ini </w:t>
      </w:r>
      <w:r w:rsidRPr="00851D9C">
        <w:rPr>
          <w:rFonts w:cs="Times New Roman"/>
          <w:sz w:val="24"/>
          <w:szCs w:val="24"/>
        </w:rPr>
        <w:t>dengan mengajukan beberapa pertanyaan yang sudah disusun oleh peneliti.</w:t>
      </w:r>
    </w:p>
    <w:p w14:paraId="6E7D92DC" w14:textId="77777777" w:rsidR="00090418" w:rsidRPr="00851D9C" w:rsidRDefault="00090418" w:rsidP="005407FD">
      <w:pPr>
        <w:pStyle w:val="ListParagraph"/>
        <w:numPr>
          <w:ilvl w:val="0"/>
          <w:numId w:val="8"/>
        </w:numPr>
        <w:spacing w:line="360" w:lineRule="auto"/>
        <w:jc w:val="both"/>
        <w:rPr>
          <w:rFonts w:cs="Times New Roman"/>
          <w:sz w:val="24"/>
          <w:szCs w:val="24"/>
        </w:rPr>
      </w:pPr>
      <w:r w:rsidRPr="00851D9C">
        <w:rPr>
          <w:rFonts w:cs="Times New Roman"/>
          <w:sz w:val="24"/>
          <w:szCs w:val="24"/>
        </w:rPr>
        <w:t xml:space="preserve">Observasi </w:t>
      </w:r>
    </w:p>
    <w:p w14:paraId="235AC33F" w14:textId="676E592C" w:rsidR="00090418" w:rsidRPr="00BF1CEE" w:rsidRDefault="00090418" w:rsidP="005407FD">
      <w:pPr>
        <w:pStyle w:val="ListParagraph"/>
        <w:spacing w:line="360" w:lineRule="auto"/>
        <w:ind w:left="1778" w:firstLine="360"/>
        <w:jc w:val="both"/>
        <w:rPr>
          <w:rFonts w:cs="Times New Roman"/>
          <w:sz w:val="24"/>
          <w:szCs w:val="24"/>
        </w:rPr>
      </w:pPr>
      <w:r w:rsidRPr="00851D9C">
        <w:rPr>
          <w:rFonts w:cs="Times New Roman"/>
          <w:sz w:val="24"/>
          <w:szCs w:val="24"/>
        </w:rPr>
        <w:t>Selain menggunakan teknik wawancara peneliti menggunakan teknik observasi terhadap kegiatan pemasaran yang dilakukan oleh UMKM ini dengan digital marketing. Observasi merupakan suatu kegiatan yang menggunakan pancaindra, bisa dari penglihatan,pendengaran,dan penciuman untuk memperoleh data atau informasi untuk menjawab permasalahan dalam penelitian. Tujuannya untu memperoleh gambaran yang jelas dan nyata kejadian untuk menjawab pertanyaan penelitian. Teknik observasi yang dilakukan yaitu dengan mengamati dan membuat catatan menganai fakta-fakta yang diteliti. Tujuan teknik observasi agar lebih memperkuat hasil penelitian yang dilakukan oleh peneliti.</w:t>
      </w:r>
      <w:r w:rsidR="00373AD4">
        <w:rPr>
          <w:rStyle w:val="FootnoteReference"/>
          <w:rFonts w:cs="Times New Roman"/>
          <w:sz w:val="24"/>
          <w:szCs w:val="24"/>
        </w:rPr>
        <w:footnoteReference w:id="28"/>
      </w:r>
    </w:p>
    <w:p w14:paraId="2DBD5C6A" w14:textId="77777777" w:rsidR="00090418" w:rsidRPr="00851D9C" w:rsidRDefault="00090418" w:rsidP="003630FA">
      <w:pPr>
        <w:pStyle w:val="ListParagraph"/>
        <w:numPr>
          <w:ilvl w:val="0"/>
          <w:numId w:val="8"/>
        </w:numPr>
        <w:spacing w:line="360" w:lineRule="auto"/>
        <w:jc w:val="both"/>
        <w:rPr>
          <w:rFonts w:cs="Times New Roman"/>
          <w:sz w:val="24"/>
          <w:szCs w:val="24"/>
        </w:rPr>
      </w:pPr>
      <w:r w:rsidRPr="00851D9C">
        <w:rPr>
          <w:rFonts w:cs="Times New Roman"/>
          <w:sz w:val="24"/>
          <w:szCs w:val="24"/>
        </w:rPr>
        <w:t>Dokumentasi</w:t>
      </w:r>
    </w:p>
    <w:p w14:paraId="548F2161" w14:textId="172D2776" w:rsidR="009D2E93" w:rsidRDefault="00090418" w:rsidP="005407FD">
      <w:pPr>
        <w:pStyle w:val="ListParagraph"/>
        <w:spacing w:line="360" w:lineRule="auto"/>
        <w:ind w:left="1778" w:firstLine="360"/>
        <w:jc w:val="both"/>
        <w:rPr>
          <w:rFonts w:cs="Times New Roman"/>
          <w:sz w:val="24"/>
          <w:szCs w:val="24"/>
        </w:rPr>
      </w:pPr>
      <w:r w:rsidRPr="00851D9C">
        <w:rPr>
          <w:rFonts w:cs="Times New Roman"/>
          <w:sz w:val="24"/>
          <w:szCs w:val="24"/>
        </w:rPr>
        <w:t xml:space="preserve">Dokumentasi digunakan untuk mengumpulkan data dan menganalisis serbagai jenis dokumen,termasuk dokumen tertulis,gambar dan elektronik. Dokumen yang telah dikumpulkan kemudian dijelaskan secara analitis,dibandingkan,dan disintesis untuk membentuk satu hasil penelitian yang terorganisir,lengkap dan holistik. Peneliti menggunakan teknik </w:t>
      </w:r>
      <w:r w:rsidRPr="00851D9C">
        <w:rPr>
          <w:rFonts w:cs="Times New Roman"/>
          <w:sz w:val="24"/>
          <w:szCs w:val="24"/>
        </w:rPr>
        <w:lastRenderedPageBreak/>
        <w:t>dokumentasi sebagai catatan peristiwa penting baik berbentuk tulisan atau gambar yang berhubungan dengan objek penelitian.</w:t>
      </w:r>
      <w:r w:rsidR="00373AD4">
        <w:rPr>
          <w:rStyle w:val="FootnoteReference"/>
          <w:rFonts w:cs="Times New Roman"/>
          <w:sz w:val="24"/>
          <w:szCs w:val="24"/>
        </w:rPr>
        <w:footnoteReference w:id="29"/>
      </w:r>
    </w:p>
    <w:p w14:paraId="12005C09" w14:textId="684B850B" w:rsidR="00090418" w:rsidRPr="006B7EEA" w:rsidRDefault="00090418" w:rsidP="006B7EEA">
      <w:pPr>
        <w:pStyle w:val="ListParagraph"/>
        <w:numPr>
          <w:ilvl w:val="0"/>
          <w:numId w:val="6"/>
        </w:numPr>
        <w:spacing w:line="259" w:lineRule="auto"/>
        <w:rPr>
          <w:rFonts w:cs="Times New Roman"/>
          <w:sz w:val="24"/>
          <w:szCs w:val="24"/>
        </w:rPr>
      </w:pPr>
      <w:r w:rsidRPr="006B7EEA">
        <w:rPr>
          <w:rFonts w:cs="Times New Roman"/>
          <w:b/>
          <w:sz w:val="24"/>
          <w:szCs w:val="24"/>
        </w:rPr>
        <w:t>Teknik Analisis Data</w:t>
      </w:r>
    </w:p>
    <w:p w14:paraId="32D777EC" w14:textId="77777777" w:rsidR="00090418" w:rsidRPr="00851D9C" w:rsidRDefault="00090418" w:rsidP="002149DF">
      <w:pPr>
        <w:pStyle w:val="ListParagraph"/>
        <w:spacing w:line="360" w:lineRule="auto"/>
        <w:ind w:left="1080" w:firstLine="360"/>
        <w:jc w:val="both"/>
        <w:rPr>
          <w:rFonts w:cs="Times New Roman"/>
          <w:sz w:val="24"/>
          <w:szCs w:val="24"/>
        </w:rPr>
      </w:pPr>
      <w:r w:rsidRPr="00851D9C">
        <w:rPr>
          <w:rFonts w:cs="Times New Roman"/>
          <w:sz w:val="24"/>
          <w:szCs w:val="24"/>
        </w:rPr>
        <w:t>Menurut Sugiyono (2016),analisis data yaitu dengan pengumpulan data berlangsung analisis yang dilakukan dengan langkah-langkah berikut :</w:t>
      </w:r>
    </w:p>
    <w:p w14:paraId="0F206A7C" w14:textId="77777777" w:rsidR="00090418" w:rsidRPr="00851D9C" w:rsidRDefault="00090418" w:rsidP="003630FA">
      <w:pPr>
        <w:pStyle w:val="ListParagraph"/>
        <w:numPr>
          <w:ilvl w:val="0"/>
          <w:numId w:val="9"/>
        </w:numPr>
        <w:spacing w:line="360" w:lineRule="auto"/>
        <w:jc w:val="both"/>
        <w:rPr>
          <w:rFonts w:cs="Times New Roman"/>
          <w:sz w:val="24"/>
          <w:szCs w:val="24"/>
        </w:rPr>
      </w:pPr>
      <w:r w:rsidRPr="00851D9C">
        <w:rPr>
          <w:rFonts w:cs="Times New Roman"/>
          <w:sz w:val="24"/>
          <w:szCs w:val="24"/>
        </w:rPr>
        <w:t>Reduksi Data yaitu merangkum,memilah,dan memilih yang dibutuhkan dengan mengacu pada hal-hal penting. Lalu ditemukan gambaran tema dan polanya. Selanjutnya akan menghasilkan gambar yang lebih jelas dari data yang sudah direduksi, sehingga membuat peneliti memberi tahu suatu gambaran mengenai penerapan digital marketing sebagai strategi pemasaran.</w:t>
      </w:r>
    </w:p>
    <w:p w14:paraId="69A1D10A" w14:textId="77777777" w:rsidR="00090418" w:rsidRPr="00851D9C" w:rsidRDefault="00090418" w:rsidP="003630FA">
      <w:pPr>
        <w:pStyle w:val="ListParagraph"/>
        <w:numPr>
          <w:ilvl w:val="0"/>
          <w:numId w:val="9"/>
        </w:numPr>
        <w:spacing w:line="360" w:lineRule="auto"/>
        <w:jc w:val="both"/>
        <w:rPr>
          <w:rFonts w:cs="Times New Roman"/>
          <w:sz w:val="24"/>
          <w:szCs w:val="24"/>
        </w:rPr>
      </w:pPr>
      <w:r w:rsidRPr="00851D9C">
        <w:rPr>
          <w:rFonts w:cs="Times New Roman"/>
          <w:sz w:val="24"/>
          <w:szCs w:val="24"/>
        </w:rPr>
        <w:t>Penyajian Data yaitu berupa penjelasan singkat,bagan lalu hubungan antara kategori dan sebagainya. Pada penelitian ini, peneliti akan mencoba menguraikan secara singkay mengenai penerapan digital maketing sebagi strategi pemasaran yang pada UMKM bidang Kuliner di Pemalang.</w:t>
      </w:r>
    </w:p>
    <w:p w14:paraId="0B1E394A" w14:textId="370C1683" w:rsidR="009537F0" w:rsidRDefault="00090418" w:rsidP="00BF1CEE">
      <w:pPr>
        <w:pStyle w:val="ListParagraph"/>
        <w:numPr>
          <w:ilvl w:val="0"/>
          <w:numId w:val="9"/>
        </w:numPr>
        <w:spacing w:line="360" w:lineRule="auto"/>
        <w:jc w:val="both"/>
        <w:rPr>
          <w:rFonts w:cs="Times New Roman"/>
          <w:sz w:val="24"/>
          <w:szCs w:val="24"/>
        </w:rPr>
      </w:pPr>
      <w:r w:rsidRPr="00851D9C">
        <w:rPr>
          <w:rFonts w:cs="Times New Roman"/>
          <w:sz w:val="24"/>
          <w:szCs w:val="24"/>
        </w:rPr>
        <w:t>Penarikan simpulan merupakan kesimpulan yang diambil dan verifikasi kesimpulan pada penelitian kualitatif yaitu berupa temuan baru yang sebelumnya belum pernah ditemukan berbentuk deskriptif suatu gambaran objek.</w:t>
      </w:r>
      <w:r w:rsidR="00373AD4">
        <w:rPr>
          <w:rStyle w:val="FootnoteReference"/>
          <w:rFonts w:cs="Times New Roman"/>
          <w:sz w:val="24"/>
          <w:szCs w:val="24"/>
        </w:rPr>
        <w:footnoteReference w:id="30"/>
      </w:r>
    </w:p>
    <w:p w14:paraId="4916484B" w14:textId="0E3AC572" w:rsidR="005F0C47" w:rsidRPr="008600BE" w:rsidRDefault="009537F0" w:rsidP="009537F0">
      <w:pPr>
        <w:spacing w:line="259" w:lineRule="auto"/>
        <w:rPr>
          <w:rFonts w:cs="Times New Roman"/>
          <w:sz w:val="24"/>
          <w:szCs w:val="24"/>
        </w:rPr>
      </w:pPr>
      <w:r>
        <w:rPr>
          <w:rFonts w:cs="Times New Roman"/>
          <w:sz w:val="24"/>
          <w:szCs w:val="24"/>
        </w:rPr>
        <w:br w:type="page"/>
      </w:r>
    </w:p>
    <w:p w14:paraId="6A497A92" w14:textId="77777777" w:rsidR="00090418" w:rsidRPr="00851D9C" w:rsidRDefault="00090418" w:rsidP="003630FA">
      <w:pPr>
        <w:pStyle w:val="ListParagraph"/>
        <w:numPr>
          <w:ilvl w:val="0"/>
          <w:numId w:val="6"/>
        </w:numPr>
        <w:spacing w:line="360" w:lineRule="auto"/>
        <w:jc w:val="both"/>
        <w:rPr>
          <w:rFonts w:cs="Times New Roman"/>
          <w:b/>
          <w:sz w:val="24"/>
          <w:szCs w:val="24"/>
        </w:rPr>
      </w:pPr>
      <w:r w:rsidRPr="00851D9C">
        <w:rPr>
          <w:rFonts w:cs="Times New Roman"/>
          <w:b/>
          <w:sz w:val="24"/>
          <w:szCs w:val="24"/>
        </w:rPr>
        <w:lastRenderedPageBreak/>
        <w:t>Sistematika Penulisan Skripsi</w:t>
      </w:r>
    </w:p>
    <w:p w14:paraId="4C57DBE9" w14:textId="0CA7AAC4" w:rsidR="00BF1CEE" w:rsidRPr="009537F0" w:rsidRDefault="00090418" w:rsidP="009537F0">
      <w:pPr>
        <w:pStyle w:val="ListParagraph"/>
        <w:spacing w:line="360" w:lineRule="auto"/>
        <w:ind w:left="1080" w:firstLine="360"/>
        <w:jc w:val="both"/>
        <w:rPr>
          <w:rFonts w:cs="Times New Roman"/>
          <w:sz w:val="24"/>
          <w:szCs w:val="24"/>
        </w:rPr>
      </w:pPr>
      <w:r w:rsidRPr="00851D9C">
        <w:rPr>
          <w:rFonts w:cs="Times New Roman"/>
          <w:sz w:val="24"/>
          <w:szCs w:val="24"/>
        </w:rPr>
        <w:t>Dalam sistematika ini bertujuan untuk mempermudah dalam memahami isi skripsi serta memberikan gambaran secara garis besar yang tercakup kedalam 5 (lima) bab,</w:t>
      </w:r>
      <w:r w:rsidR="004371BC">
        <w:rPr>
          <w:rFonts w:cs="Times New Roman"/>
          <w:sz w:val="24"/>
          <w:szCs w:val="24"/>
        </w:rPr>
        <w:t xml:space="preserve"> </w:t>
      </w:r>
      <w:r w:rsidRPr="00851D9C">
        <w:rPr>
          <w:rFonts w:cs="Times New Roman"/>
          <w:sz w:val="24"/>
          <w:szCs w:val="24"/>
        </w:rPr>
        <w:t>yakni :</w:t>
      </w:r>
    </w:p>
    <w:tbl>
      <w:tblPr>
        <w:tblStyle w:val="PlainTable2"/>
        <w:tblW w:w="0" w:type="auto"/>
        <w:jc w:val="right"/>
        <w:tblBorders>
          <w:top w:val="none" w:sz="0" w:space="0" w:color="auto"/>
          <w:bottom w:val="none" w:sz="0" w:space="0" w:color="auto"/>
        </w:tblBorders>
        <w:tblLook w:val="04A0" w:firstRow="1" w:lastRow="0" w:firstColumn="1" w:lastColumn="0" w:noHBand="0" w:noVBand="1"/>
      </w:tblPr>
      <w:tblGrid>
        <w:gridCol w:w="1134"/>
        <w:gridCol w:w="296"/>
        <w:gridCol w:w="6565"/>
      </w:tblGrid>
      <w:tr w:rsidR="00090418" w:rsidRPr="00851D9C" w14:paraId="2D08E8B6" w14:textId="77777777" w:rsidTr="00553EB3">
        <w:trPr>
          <w:cnfStyle w:val="100000000000" w:firstRow="1" w:lastRow="0" w:firstColumn="0" w:lastColumn="0" w:oddVBand="0" w:evenVBand="0" w:oddHBand="0" w:evenHBand="0" w:firstRowFirstColumn="0" w:firstRowLastColumn="0" w:lastRowFirstColumn="0" w:lastRowLastColumn="0"/>
          <w:trHeight w:val="346"/>
          <w:jc w:val="right"/>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tcPr>
          <w:p w14:paraId="5A4FC133" w14:textId="77777777" w:rsidR="00090418" w:rsidRPr="00851D9C" w:rsidRDefault="00090418" w:rsidP="002149DF">
            <w:pPr>
              <w:spacing w:line="360" w:lineRule="auto"/>
              <w:jc w:val="both"/>
              <w:rPr>
                <w:rFonts w:cs="Times New Roman"/>
                <w:sz w:val="24"/>
                <w:szCs w:val="24"/>
              </w:rPr>
            </w:pPr>
            <w:r w:rsidRPr="00851D9C">
              <w:rPr>
                <w:rFonts w:cs="Times New Roman"/>
                <w:sz w:val="24"/>
                <w:szCs w:val="24"/>
              </w:rPr>
              <w:t xml:space="preserve">BAB I </w:t>
            </w:r>
          </w:p>
        </w:tc>
        <w:tc>
          <w:tcPr>
            <w:tcW w:w="284" w:type="dxa"/>
            <w:tcBorders>
              <w:bottom w:val="none" w:sz="0" w:space="0" w:color="auto"/>
            </w:tcBorders>
          </w:tcPr>
          <w:p w14:paraId="40B397EC" w14:textId="77777777" w:rsidR="00090418" w:rsidRPr="00851D9C" w:rsidRDefault="00090418" w:rsidP="002149D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w:t>
            </w:r>
          </w:p>
        </w:tc>
        <w:tc>
          <w:tcPr>
            <w:tcW w:w="6565" w:type="dxa"/>
            <w:tcBorders>
              <w:bottom w:val="none" w:sz="0" w:space="0" w:color="auto"/>
            </w:tcBorders>
          </w:tcPr>
          <w:p w14:paraId="44D7FCC5" w14:textId="77777777" w:rsidR="00090418" w:rsidRPr="00851D9C" w:rsidRDefault="00090418" w:rsidP="002149D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PENDAHULUAN</w:t>
            </w:r>
          </w:p>
        </w:tc>
      </w:tr>
      <w:tr w:rsidR="00090418" w:rsidRPr="00851D9C" w14:paraId="6DB50D51" w14:textId="77777777" w:rsidTr="00553EB3">
        <w:trPr>
          <w:cnfStyle w:val="000000100000" w:firstRow="0" w:lastRow="0" w:firstColumn="0" w:lastColumn="0" w:oddVBand="0" w:evenVBand="0" w:oddHBand="1" w:evenHBand="0" w:firstRowFirstColumn="0" w:firstRowLastColumn="0" w:lastRowFirstColumn="0" w:lastRowLastColumn="0"/>
          <w:trHeight w:val="687"/>
          <w:jc w:val="right"/>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tcPr>
          <w:p w14:paraId="49D44B1C" w14:textId="77777777" w:rsidR="00090418" w:rsidRPr="00851D9C" w:rsidRDefault="00090418" w:rsidP="002149DF">
            <w:pPr>
              <w:spacing w:line="360" w:lineRule="auto"/>
              <w:jc w:val="both"/>
              <w:rPr>
                <w:rFonts w:cs="Times New Roman"/>
                <w:sz w:val="24"/>
                <w:szCs w:val="24"/>
              </w:rPr>
            </w:pPr>
          </w:p>
        </w:tc>
        <w:tc>
          <w:tcPr>
            <w:tcW w:w="284" w:type="dxa"/>
            <w:tcBorders>
              <w:top w:val="none" w:sz="0" w:space="0" w:color="auto"/>
              <w:bottom w:val="none" w:sz="0" w:space="0" w:color="auto"/>
            </w:tcBorders>
          </w:tcPr>
          <w:p w14:paraId="70524577"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6565" w:type="dxa"/>
            <w:tcBorders>
              <w:top w:val="none" w:sz="0" w:space="0" w:color="auto"/>
              <w:bottom w:val="none" w:sz="0" w:space="0" w:color="auto"/>
            </w:tcBorders>
          </w:tcPr>
          <w:p w14:paraId="1F3FCD56"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Pada bab ini terdapat latar belakang,rumusan masalah,tujuan penelitian,manfaat penelitian,kerangka teori,tinjaun pustaka,dan metode penelitian.</w:t>
            </w:r>
          </w:p>
        </w:tc>
      </w:tr>
      <w:tr w:rsidR="00090418" w:rsidRPr="00851D9C" w14:paraId="25EB13E4" w14:textId="77777777" w:rsidTr="00553EB3">
        <w:trPr>
          <w:trHeight w:val="349"/>
          <w:jc w:val="right"/>
        </w:trPr>
        <w:tc>
          <w:tcPr>
            <w:cnfStyle w:val="001000000000" w:firstRow="0" w:lastRow="0" w:firstColumn="1" w:lastColumn="0" w:oddVBand="0" w:evenVBand="0" w:oddHBand="0" w:evenHBand="0" w:firstRowFirstColumn="0" w:firstRowLastColumn="0" w:lastRowFirstColumn="0" w:lastRowLastColumn="0"/>
            <w:tcW w:w="1134" w:type="dxa"/>
          </w:tcPr>
          <w:p w14:paraId="55CCDBA7" w14:textId="77777777" w:rsidR="00090418" w:rsidRPr="00851D9C" w:rsidRDefault="00090418" w:rsidP="002149DF">
            <w:pPr>
              <w:spacing w:line="360" w:lineRule="auto"/>
              <w:jc w:val="both"/>
              <w:rPr>
                <w:rFonts w:cs="Times New Roman"/>
                <w:sz w:val="24"/>
                <w:szCs w:val="24"/>
              </w:rPr>
            </w:pPr>
            <w:r w:rsidRPr="00851D9C">
              <w:rPr>
                <w:rFonts w:cs="Times New Roman"/>
                <w:sz w:val="24"/>
                <w:szCs w:val="24"/>
              </w:rPr>
              <w:t>BAB II</w:t>
            </w:r>
          </w:p>
        </w:tc>
        <w:tc>
          <w:tcPr>
            <w:tcW w:w="284" w:type="dxa"/>
          </w:tcPr>
          <w:p w14:paraId="2F137FFE"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w:t>
            </w:r>
          </w:p>
        </w:tc>
        <w:tc>
          <w:tcPr>
            <w:tcW w:w="6565" w:type="dxa"/>
          </w:tcPr>
          <w:p w14:paraId="1A220373"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sz w:val="24"/>
                <w:szCs w:val="24"/>
              </w:rPr>
            </w:pPr>
            <w:r w:rsidRPr="00851D9C">
              <w:rPr>
                <w:rFonts w:cs="Times New Roman"/>
                <w:b/>
                <w:sz w:val="24"/>
                <w:szCs w:val="24"/>
              </w:rPr>
              <w:t>TINJAUAN UMUM</w:t>
            </w:r>
          </w:p>
        </w:tc>
      </w:tr>
      <w:tr w:rsidR="00090418" w:rsidRPr="00851D9C" w14:paraId="5BB1AE12" w14:textId="77777777" w:rsidTr="00553EB3">
        <w:trPr>
          <w:cnfStyle w:val="000000100000" w:firstRow="0" w:lastRow="0" w:firstColumn="0" w:lastColumn="0" w:oddVBand="0" w:evenVBand="0" w:oddHBand="1" w:evenHBand="0" w:firstRowFirstColumn="0" w:firstRowLastColumn="0" w:lastRowFirstColumn="0" w:lastRowLastColumn="0"/>
          <w:trHeight w:val="674"/>
          <w:jc w:val="right"/>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tcPr>
          <w:p w14:paraId="4666E5BF" w14:textId="77777777" w:rsidR="00090418" w:rsidRPr="00851D9C" w:rsidRDefault="00090418" w:rsidP="002149DF">
            <w:pPr>
              <w:spacing w:line="360" w:lineRule="auto"/>
              <w:jc w:val="both"/>
              <w:rPr>
                <w:rFonts w:cs="Times New Roman"/>
                <w:sz w:val="24"/>
                <w:szCs w:val="24"/>
              </w:rPr>
            </w:pPr>
          </w:p>
        </w:tc>
        <w:tc>
          <w:tcPr>
            <w:tcW w:w="284" w:type="dxa"/>
            <w:tcBorders>
              <w:top w:val="none" w:sz="0" w:space="0" w:color="auto"/>
              <w:bottom w:val="none" w:sz="0" w:space="0" w:color="auto"/>
            </w:tcBorders>
          </w:tcPr>
          <w:p w14:paraId="7488BB02"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6565" w:type="dxa"/>
            <w:tcBorders>
              <w:top w:val="none" w:sz="0" w:space="0" w:color="auto"/>
              <w:bottom w:val="none" w:sz="0" w:space="0" w:color="auto"/>
            </w:tcBorders>
          </w:tcPr>
          <w:p w14:paraId="3C7B27C6" w14:textId="5E6FC639" w:rsidR="00090418" w:rsidRPr="006B7EEA"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 xml:space="preserve">Dalam bab ini membahas gambaran umum objek penelitian,dan menjelaskan tentang </w:t>
            </w:r>
            <w:r w:rsidR="006B7EEA">
              <w:rPr>
                <w:rFonts w:cs="Times New Roman"/>
                <w:i/>
                <w:iCs/>
                <w:sz w:val="24"/>
                <w:szCs w:val="24"/>
              </w:rPr>
              <w:t>Social Media Marketing</w:t>
            </w:r>
            <w:r w:rsidR="006B7EEA">
              <w:rPr>
                <w:rFonts w:cs="Times New Roman"/>
                <w:sz w:val="24"/>
                <w:szCs w:val="24"/>
              </w:rPr>
              <w:t xml:space="preserve">, UMKM, dan Strategi pemasaran. </w:t>
            </w:r>
          </w:p>
        </w:tc>
      </w:tr>
      <w:tr w:rsidR="00090418" w:rsidRPr="00851D9C" w14:paraId="7F06993E" w14:textId="77777777" w:rsidTr="00553EB3">
        <w:trPr>
          <w:trHeight w:val="349"/>
          <w:jc w:val="right"/>
        </w:trPr>
        <w:tc>
          <w:tcPr>
            <w:cnfStyle w:val="001000000000" w:firstRow="0" w:lastRow="0" w:firstColumn="1" w:lastColumn="0" w:oddVBand="0" w:evenVBand="0" w:oddHBand="0" w:evenHBand="0" w:firstRowFirstColumn="0" w:firstRowLastColumn="0" w:lastRowFirstColumn="0" w:lastRowLastColumn="0"/>
            <w:tcW w:w="1134" w:type="dxa"/>
          </w:tcPr>
          <w:p w14:paraId="4A6FCBE5" w14:textId="77777777" w:rsidR="00090418" w:rsidRPr="00851D9C" w:rsidRDefault="00090418" w:rsidP="002149DF">
            <w:pPr>
              <w:spacing w:line="360" w:lineRule="auto"/>
              <w:jc w:val="both"/>
              <w:rPr>
                <w:rFonts w:cs="Times New Roman"/>
                <w:sz w:val="24"/>
                <w:szCs w:val="24"/>
              </w:rPr>
            </w:pPr>
            <w:r w:rsidRPr="00851D9C">
              <w:rPr>
                <w:rFonts w:cs="Times New Roman"/>
                <w:sz w:val="24"/>
                <w:szCs w:val="24"/>
              </w:rPr>
              <w:t>BAB III</w:t>
            </w:r>
          </w:p>
        </w:tc>
        <w:tc>
          <w:tcPr>
            <w:tcW w:w="284" w:type="dxa"/>
          </w:tcPr>
          <w:p w14:paraId="3DEDE47C"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w:t>
            </w:r>
          </w:p>
        </w:tc>
        <w:tc>
          <w:tcPr>
            <w:tcW w:w="6565" w:type="dxa"/>
          </w:tcPr>
          <w:p w14:paraId="6A635025"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sz w:val="24"/>
                <w:szCs w:val="24"/>
              </w:rPr>
            </w:pPr>
            <w:r w:rsidRPr="00851D9C">
              <w:rPr>
                <w:rFonts w:cs="Times New Roman"/>
                <w:b/>
                <w:sz w:val="24"/>
                <w:szCs w:val="24"/>
              </w:rPr>
              <w:t xml:space="preserve">GAMBARAN UMUM OBJEK PENELITIAN </w:t>
            </w:r>
          </w:p>
        </w:tc>
      </w:tr>
      <w:tr w:rsidR="00090418" w:rsidRPr="00851D9C" w14:paraId="44EAAB61" w14:textId="77777777" w:rsidTr="00553EB3">
        <w:trPr>
          <w:cnfStyle w:val="000000100000" w:firstRow="0" w:lastRow="0" w:firstColumn="0" w:lastColumn="0" w:oddVBand="0" w:evenVBand="0" w:oddHBand="1" w:evenHBand="0" w:firstRowFirstColumn="0" w:firstRowLastColumn="0" w:lastRowFirstColumn="0" w:lastRowLastColumn="0"/>
          <w:trHeight w:val="687"/>
          <w:jc w:val="right"/>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tcPr>
          <w:p w14:paraId="3B31DEC1" w14:textId="77777777" w:rsidR="00090418" w:rsidRPr="00851D9C" w:rsidRDefault="00090418" w:rsidP="002149DF">
            <w:pPr>
              <w:spacing w:line="360" w:lineRule="auto"/>
              <w:jc w:val="both"/>
              <w:rPr>
                <w:rFonts w:cs="Times New Roman"/>
                <w:sz w:val="24"/>
                <w:szCs w:val="24"/>
              </w:rPr>
            </w:pPr>
          </w:p>
        </w:tc>
        <w:tc>
          <w:tcPr>
            <w:tcW w:w="284" w:type="dxa"/>
            <w:tcBorders>
              <w:top w:val="none" w:sz="0" w:space="0" w:color="auto"/>
              <w:bottom w:val="none" w:sz="0" w:space="0" w:color="auto"/>
            </w:tcBorders>
          </w:tcPr>
          <w:p w14:paraId="033B5614"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6565" w:type="dxa"/>
            <w:tcBorders>
              <w:top w:val="none" w:sz="0" w:space="0" w:color="auto"/>
              <w:bottom w:val="none" w:sz="0" w:space="0" w:color="auto"/>
            </w:tcBorders>
          </w:tcPr>
          <w:p w14:paraId="1661E714" w14:textId="05D49DD5"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 xml:space="preserve">Pada bab ini berisikan gambaran terkait objek penelitian yang dilakukan yaitu </w:t>
            </w:r>
            <w:r w:rsidR="0050714E">
              <w:rPr>
                <w:rFonts w:cs="Times New Roman"/>
                <w:i/>
                <w:iCs/>
                <w:sz w:val="24"/>
                <w:szCs w:val="24"/>
              </w:rPr>
              <w:t>Coffe</w:t>
            </w:r>
            <w:r w:rsidR="006B7EEA">
              <w:rPr>
                <w:rFonts w:cs="Times New Roman"/>
                <w:i/>
                <w:iCs/>
                <w:sz w:val="24"/>
                <w:szCs w:val="24"/>
              </w:rPr>
              <w:t xml:space="preserve">e </w:t>
            </w:r>
            <w:r w:rsidR="0050714E">
              <w:rPr>
                <w:rFonts w:cs="Times New Roman"/>
                <w:i/>
                <w:iCs/>
                <w:sz w:val="24"/>
                <w:szCs w:val="24"/>
              </w:rPr>
              <w:t xml:space="preserve">Shop </w:t>
            </w:r>
            <w:r w:rsidR="0050714E">
              <w:rPr>
                <w:rFonts w:cs="Times New Roman"/>
                <w:sz w:val="24"/>
                <w:szCs w:val="24"/>
              </w:rPr>
              <w:t xml:space="preserve">Pikaco sebagai studi kasus </w:t>
            </w:r>
            <w:r w:rsidRPr="00851D9C">
              <w:rPr>
                <w:rFonts w:cs="Times New Roman"/>
                <w:sz w:val="24"/>
                <w:szCs w:val="24"/>
              </w:rPr>
              <w:t>UMKM bidang Kuliner di Pemalang.</w:t>
            </w:r>
          </w:p>
        </w:tc>
      </w:tr>
      <w:tr w:rsidR="00090418" w:rsidRPr="00851D9C" w14:paraId="5AF99409" w14:textId="77777777" w:rsidTr="00553EB3">
        <w:trPr>
          <w:trHeight w:val="336"/>
          <w:jc w:val="right"/>
        </w:trPr>
        <w:tc>
          <w:tcPr>
            <w:cnfStyle w:val="001000000000" w:firstRow="0" w:lastRow="0" w:firstColumn="1" w:lastColumn="0" w:oddVBand="0" w:evenVBand="0" w:oddHBand="0" w:evenHBand="0" w:firstRowFirstColumn="0" w:firstRowLastColumn="0" w:lastRowFirstColumn="0" w:lastRowLastColumn="0"/>
            <w:tcW w:w="1134" w:type="dxa"/>
          </w:tcPr>
          <w:p w14:paraId="79BD9328" w14:textId="77777777" w:rsidR="00090418" w:rsidRPr="00851D9C" w:rsidRDefault="00090418" w:rsidP="002149DF">
            <w:pPr>
              <w:spacing w:line="360" w:lineRule="auto"/>
              <w:jc w:val="both"/>
              <w:rPr>
                <w:rFonts w:cs="Times New Roman"/>
                <w:sz w:val="24"/>
                <w:szCs w:val="24"/>
              </w:rPr>
            </w:pPr>
            <w:r w:rsidRPr="00851D9C">
              <w:rPr>
                <w:rFonts w:cs="Times New Roman"/>
                <w:sz w:val="24"/>
                <w:szCs w:val="24"/>
              </w:rPr>
              <w:t>BAB IV</w:t>
            </w:r>
          </w:p>
        </w:tc>
        <w:tc>
          <w:tcPr>
            <w:tcW w:w="284" w:type="dxa"/>
          </w:tcPr>
          <w:p w14:paraId="78C36D73"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w:t>
            </w:r>
          </w:p>
        </w:tc>
        <w:tc>
          <w:tcPr>
            <w:tcW w:w="6565" w:type="dxa"/>
          </w:tcPr>
          <w:p w14:paraId="7C4AC1CB"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sz w:val="24"/>
                <w:szCs w:val="24"/>
              </w:rPr>
            </w:pPr>
            <w:r w:rsidRPr="00851D9C">
              <w:rPr>
                <w:rFonts w:cs="Times New Roman"/>
                <w:b/>
                <w:sz w:val="24"/>
                <w:szCs w:val="24"/>
              </w:rPr>
              <w:t xml:space="preserve">HASIL DAN PEMBAHASAN </w:t>
            </w:r>
          </w:p>
        </w:tc>
      </w:tr>
      <w:tr w:rsidR="00090418" w:rsidRPr="00851D9C" w14:paraId="044FB4E7" w14:textId="77777777" w:rsidTr="00553EB3">
        <w:trPr>
          <w:cnfStyle w:val="000000100000" w:firstRow="0" w:lastRow="0" w:firstColumn="0" w:lastColumn="0" w:oddVBand="0" w:evenVBand="0" w:oddHBand="1" w:evenHBand="0" w:firstRowFirstColumn="0" w:firstRowLastColumn="0" w:lastRowFirstColumn="0" w:lastRowLastColumn="0"/>
          <w:trHeight w:val="1375"/>
          <w:jc w:val="right"/>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tcPr>
          <w:p w14:paraId="33B110E3" w14:textId="77777777" w:rsidR="00090418" w:rsidRPr="00851D9C" w:rsidRDefault="00090418" w:rsidP="002149DF">
            <w:pPr>
              <w:spacing w:line="360" w:lineRule="auto"/>
              <w:jc w:val="both"/>
              <w:rPr>
                <w:rFonts w:cs="Times New Roman"/>
                <w:sz w:val="24"/>
                <w:szCs w:val="24"/>
              </w:rPr>
            </w:pPr>
          </w:p>
        </w:tc>
        <w:tc>
          <w:tcPr>
            <w:tcW w:w="284" w:type="dxa"/>
            <w:tcBorders>
              <w:top w:val="none" w:sz="0" w:space="0" w:color="auto"/>
              <w:bottom w:val="none" w:sz="0" w:space="0" w:color="auto"/>
            </w:tcBorders>
          </w:tcPr>
          <w:p w14:paraId="2AE1925B"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6565" w:type="dxa"/>
            <w:tcBorders>
              <w:top w:val="none" w:sz="0" w:space="0" w:color="auto"/>
              <w:bottom w:val="none" w:sz="0" w:space="0" w:color="auto"/>
            </w:tcBorders>
          </w:tcPr>
          <w:p w14:paraId="2AB8883F"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Dalam bab ini, menjelaskan hasil pembahasan masalah yang diteliti yaitu menganai Implementasi Social Media Marketing pada UMKM bidang Kuliner di Pemalang. Data diperoleh dari hasil wawancara peneliti dengan pemilik UMKM ini,observasi dan dokumentasi untuk dijadikan penguat untuk menjawab permasalahan dalam penelitian.</w:t>
            </w:r>
          </w:p>
        </w:tc>
      </w:tr>
      <w:tr w:rsidR="00090418" w:rsidRPr="00851D9C" w14:paraId="1AC67FC1" w14:textId="77777777" w:rsidTr="00553EB3">
        <w:trPr>
          <w:trHeight w:val="336"/>
          <w:jc w:val="right"/>
        </w:trPr>
        <w:tc>
          <w:tcPr>
            <w:cnfStyle w:val="001000000000" w:firstRow="0" w:lastRow="0" w:firstColumn="1" w:lastColumn="0" w:oddVBand="0" w:evenVBand="0" w:oddHBand="0" w:evenHBand="0" w:firstRowFirstColumn="0" w:firstRowLastColumn="0" w:lastRowFirstColumn="0" w:lastRowLastColumn="0"/>
            <w:tcW w:w="1134" w:type="dxa"/>
          </w:tcPr>
          <w:p w14:paraId="00DBB77F" w14:textId="77777777" w:rsidR="00090418" w:rsidRPr="00851D9C" w:rsidRDefault="00090418" w:rsidP="002149DF">
            <w:pPr>
              <w:spacing w:line="360" w:lineRule="auto"/>
              <w:jc w:val="both"/>
              <w:rPr>
                <w:rFonts w:cs="Times New Roman"/>
                <w:sz w:val="24"/>
                <w:szCs w:val="24"/>
              </w:rPr>
            </w:pPr>
            <w:r w:rsidRPr="00851D9C">
              <w:rPr>
                <w:rFonts w:cs="Times New Roman"/>
                <w:sz w:val="24"/>
                <w:szCs w:val="24"/>
              </w:rPr>
              <w:t>BAB V</w:t>
            </w:r>
          </w:p>
        </w:tc>
        <w:tc>
          <w:tcPr>
            <w:tcW w:w="284" w:type="dxa"/>
          </w:tcPr>
          <w:p w14:paraId="081B31BF"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51D9C">
              <w:rPr>
                <w:rFonts w:cs="Times New Roman"/>
                <w:sz w:val="24"/>
                <w:szCs w:val="24"/>
              </w:rPr>
              <w:t>:</w:t>
            </w:r>
          </w:p>
        </w:tc>
        <w:tc>
          <w:tcPr>
            <w:tcW w:w="6565" w:type="dxa"/>
          </w:tcPr>
          <w:p w14:paraId="16501F1E" w14:textId="77777777" w:rsidR="00090418" w:rsidRPr="00851D9C" w:rsidRDefault="00090418" w:rsidP="002149DF">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b/>
                <w:sz w:val="24"/>
                <w:szCs w:val="24"/>
              </w:rPr>
            </w:pPr>
            <w:r w:rsidRPr="00851D9C">
              <w:rPr>
                <w:rFonts w:cs="Times New Roman"/>
                <w:b/>
                <w:sz w:val="24"/>
                <w:szCs w:val="24"/>
              </w:rPr>
              <w:t>PENUTUP</w:t>
            </w:r>
          </w:p>
        </w:tc>
      </w:tr>
      <w:tr w:rsidR="00090418" w:rsidRPr="00851D9C" w14:paraId="4796D6BE" w14:textId="77777777" w:rsidTr="00553EB3">
        <w:trPr>
          <w:cnfStyle w:val="000000100000" w:firstRow="0" w:lastRow="0" w:firstColumn="0" w:lastColumn="0" w:oddVBand="0" w:evenVBand="0" w:oddHBand="1" w:evenHBand="0" w:firstRowFirstColumn="0" w:firstRowLastColumn="0" w:lastRowFirstColumn="0" w:lastRowLastColumn="0"/>
          <w:trHeight w:val="336"/>
          <w:jc w:val="right"/>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tcPr>
          <w:p w14:paraId="4C1FD3A3" w14:textId="77777777" w:rsidR="00090418" w:rsidRPr="00851D9C" w:rsidRDefault="00090418" w:rsidP="002149DF">
            <w:pPr>
              <w:spacing w:line="360" w:lineRule="auto"/>
              <w:jc w:val="both"/>
              <w:rPr>
                <w:rFonts w:cs="Times New Roman"/>
                <w:sz w:val="24"/>
                <w:szCs w:val="24"/>
              </w:rPr>
            </w:pPr>
          </w:p>
        </w:tc>
        <w:tc>
          <w:tcPr>
            <w:tcW w:w="284" w:type="dxa"/>
            <w:tcBorders>
              <w:top w:val="none" w:sz="0" w:space="0" w:color="auto"/>
              <w:bottom w:val="none" w:sz="0" w:space="0" w:color="auto"/>
            </w:tcBorders>
          </w:tcPr>
          <w:p w14:paraId="7C06DF1A"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6565" w:type="dxa"/>
            <w:tcBorders>
              <w:top w:val="none" w:sz="0" w:space="0" w:color="auto"/>
              <w:bottom w:val="none" w:sz="0" w:space="0" w:color="auto"/>
            </w:tcBorders>
          </w:tcPr>
          <w:p w14:paraId="2EA9EA86" w14:textId="77777777" w:rsidR="00090418" w:rsidRPr="00851D9C" w:rsidRDefault="00090418" w:rsidP="002149DF">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51D9C">
              <w:rPr>
                <w:rFonts w:cs="Times New Roman"/>
                <w:sz w:val="24"/>
                <w:szCs w:val="24"/>
              </w:rPr>
              <w:t>Pada bab ini,berisi mengenai kesimpulan dari hasil penelitian dan memuat saran-saran.</w:t>
            </w:r>
          </w:p>
        </w:tc>
      </w:tr>
    </w:tbl>
    <w:p w14:paraId="0F567DE5" w14:textId="2A340121" w:rsidR="00BF1CEE" w:rsidRDefault="00BF1CEE" w:rsidP="005F0C47">
      <w:pPr>
        <w:spacing w:line="259" w:lineRule="auto"/>
        <w:rPr>
          <w:rFonts w:cs="Times New Roman"/>
          <w:b/>
          <w:bCs/>
          <w:sz w:val="24"/>
          <w:szCs w:val="24"/>
        </w:rPr>
      </w:pPr>
    </w:p>
    <w:p w14:paraId="46AE5D09" w14:textId="5B17E188" w:rsidR="00297779" w:rsidRPr="00851D9C" w:rsidRDefault="00BF1CEE" w:rsidP="00BF1CEE">
      <w:pPr>
        <w:spacing w:line="259" w:lineRule="auto"/>
        <w:rPr>
          <w:rFonts w:cs="Times New Roman"/>
          <w:b/>
          <w:bCs/>
          <w:sz w:val="24"/>
          <w:szCs w:val="24"/>
        </w:rPr>
      </w:pPr>
      <w:r>
        <w:rPr>
          <w:rFonts w:cs="Times New Roman"/>
          <w:b/>
          <w:bCs/>
          <w:sz w:val="24"/>
          <w:szCs w:val="24"/>
        </w:rPr>
        <w:br w:type="page"/>
      </w:r>
    </w:p>
    <w:p w14:paraId="331B1073" w14:textId="0E1F343A" w:rsidR="00090418" w:rsidRDefault="00090418" w:rsidP="004950C9">
      <w:pPr>
        <w:pStyle w:val="Heading1"/>
        <w:ind w:left="0" w:firstLine="0"/>
        <w:rPr>
          <w:szCs w:val="24"/>
        </w:rPr>
      </w:pPr>
      <w:r w:rsidRPr="00851D9C">
        <w:rPr>
          <w:szCs w:val="24"/>
        </w:rPr>
        <w:lastRenderedPageBreak/>
        <w:br/>
      </w:r>
      <w:bookmarkStart w:id="26" w:name="_Toc185716961"/>
      <w:r w:rsidRPr="00851D9C">
        <w:rPr>
          <w:szCs w:val="24"/>
        </w:rPr>
        <w:t>LANDASAN TEORI</w:t>
      </w:r>
      <w:bookmarkEnd w:id="26"/>
    </w:p>
    <w:p w14:paraId="08E856D2" w14:textId="77777777" w:rsidR="004774DD" w:rsidRPr="00851D9C" w:rsidRDefault="004774DD" w:rsidP="004774DD">
      <w:pPr>
        <w:pStyle w:val="Heading2"/>
        <w:rPr>
          <w:i/>
          <w:iCs/>
          <w:szCs w:val="24"/>
        </w:rPr>
      </w:pPr>
      <w:bookmarkStart w:id="27" w:name="_Toc185716962"/>
      <w:r w:rsidRPr="00851D9C">
        <w:rPr>
          <w:i/>
          <w:iCs/>
          <w:szCs w:val="24"/>
        </w:rPr>
        <w:t>Social Media Marketing</w:t>
      </w:r>
      <w:bookmarkEnd w:id="27"/>
    </w:p>
    <w:p w14:paraId="54575ADA" w14:textId="77777777" w:rsidR="004774DD" w:rsidRPr="00851D9C" w:rsidRDefault="004774DD" w:rsidP="004774DD">
      <w:pPr>
        <w:pStyle w:val="Heading3"/>
        <w:rPr>
          <w:szCs w:val="24"/>
        </w:rPr>
      </w:pPr>
      <w:bookmarkStart w:id="28" w:name="_Toc185716963"/>
      <w:r w:rsidRPr="00851D9C">
        <w:rPr>
          <w:iCs/>
          <w:szCs w:val="24"/>
        </w:rPr>
        <w:t xml:space="preserve">Pengertian </w:t>
      </w:r>
      <w:r w:rsidRPr="00851D9C">
        <w:rPr>
          <w:i/>
          <w:iCs/>
          <w:szCs w:val="24"/>
        </w:rPr>
        <w:t>Social Media Marketing</w:t>
      </w:r>
      <w:bookmarkEnd w:id="28"/>
    </w:p>
    <w:p w14:paraId="36454F9D" w14:textId="77777777" w:rsidR="004774DD" w:rsidRPr="00851D9C" w:rsidRDefault="004774DD" w:rsidP="004774DD">
      <w:pPr>
        <w:spacing w:line="360" w:lineRule="auto"/>
        <w:ind w:left="1224" w:firstLine="360"/>
        <w:jc w:val="both"/>
        <w:rPr>
          <w:rFonts w:cs="Times New Roman"/>
          <w:sz w:val="24"/>
          <w:szCs w:val="24"/>
        </w:rPr>
      </w:pPr>
      <w:r w:rsidRPr="00851D9C">
        <w:rPr>
          <w:rFonts w:cs="Times New Roman"/>
          <w:sz w:val="24"/>
          <w:szCs w:val="24"/>
        </w:rPr>
        <w:t>Pemasaran media sosial merupakan Teknik pemasaran yang memanfaatkan media sosial sebagai platform untuk mengirim pesan guna mempromosikan produk (seperti tautan ke halaman website bisnis online), layanan, atau produk lainnya dengan lebih fokus. Pemasaran ini lebih menekankan pada pengembangan dan pemanfaatan platform media sosial sebagai panduan dalam mengidentifikasi dan menargetkan pelanggan bisnis online.</w:t>
      </w:r>
      <w:r w:rsidRPr="00851D9C">
        <w:rPr>
          <w:rStyle w:val="FootnoteReference"/>
          <w:rFonts w:cs="Times New Roman"/>
          <w:sz w:val="24"/>
          <w:szCs w:val="24"/>
        </w:rPr>
        <w:footnoteReference w:id="31"/>
      </w:r>
      <w:r w:rsidRPr="00851D9C">
        <w:rPr>
          <w:rFonts w:cs="Times New Roman"/>
          <w:sz w:val="24"/>
          <w:szCs w:val="24"/>
        </w:rPr>
        <w:t xml:space="preserve"> Dalam mengembangkan strategi pemasaran media sosial, penting bagi pemilik bisnis untuk menciptakan target pasar atau kelompok dengan mempertimbangkan secara cermat karakteristik target pasar mereka dan menjaga komunikasi yang konstan dengan mereka. Semakin banyak area pemasaran media sosial yang dikembangkan, semakin besar pula keuntungan yang dapat dihasilkan untuk website bisnis tersebut. </w:t>
      </w:r>
    </w:p>
    <w:p w14:paraId="1C0BFB86" w14:textId="77777777" w:rsidR="004774DD" w:rsidRPr="00851D9C" w:rsidRDefault="004774DD" w:rsidP="004774DD">
      <w:pPr>
        <w:spacing w:line="360" w:lineRule="auto"/>
        <w:ind w:left="1224" w:firstLine="360"/>
        <w:jc w:val="both"/>
        <w:rPr>
          <w:rFonts w:cs="Times New Roman"/>
          <w:sz w:val="24"/>
          <w:szCs w:val="24"/>
        </w:rPr>
      </w:pPr>
      <w:r w:rsidRPr="00851D9C">
        <w:rPr>
          <w:rFonts w:cs="Times New Roman"/>
          <w:sz w:val="24"/>
          <w:szCs w:val="24"/>
        </w:rPr>
        <w:t>Ada beberapa platform social media marketing yang populer dikalangan masyarakat umum,seperti Facebook, Twitter Pinterest, Reddit, dan YouTube. Platform lain yang juga digunakan meliputi Myspace, Digg, LinkedIn, Instagram, Google Plus, dan lainnya. Setiap platform media sosial memiliki pendekatan interaksi pengguna yang berbeda. Misalnya, Instagram memungkinkan pengguna mengunggah foto dan video yang dapat dibagikan kepada orang lain melalui tautan, keterangan, tag, dan hashtag. Sementara itu, Facebook memiliki fitur tambahan seperti pembuatan Fan page, grup, status video, status tautan, status foto, dan lainnya. Teknik pemasaran media sosial harus dimanfaatkan oleh pemilik situs web dan bisnis online untuk membuat pemasaran lebih mudah, terjangkau, dan efektif. Pekerjaan pemasaran media sosial melibatkan penciptaan pasar dan menghubungkan situs web bisnis ke berbagai platform media sosial.</w:t>
      </w:r>
      <w:r w:rsidRPr="00851D9C">
        <w:rPr>
          <w:rStyle w:val="FootnoteReference"/>
          <w:rFonts w:cs="Times New Roman"/>
          <w:sz w:val="24"/>
          <w:szCs w:val="24"/>
        </w:rPr>
        <w:footnoteReference w:id="32"/>
      </w:r>
    </w:p>
    <w:p w14:paraId="12BD1415" w14:textId="77777777" w:rsidR="004774DD" w:rsidRPr="00851D9C" w:rsidRDefault="004774DD" w:rsidP="004774DD">
      <w:pPr>
        <w:spacing w:line="360" w:lineRule="auto"/>
        <w:ind w:left="1224" w:firstLine="360"/>
        <w:jc w:val="both"/>
        <w:rPr>
          <w:rFonts w:cs="Times New Roman"/>
          <w:sz w:val="24"/>
          <w:szCs w:val="24"/>
        </w:rPr>
      </w:pPr>
      <w:r w:rsidRPr="00851D9C">
        <w:rPr>
          <w:rFonts w:cs="Times New Roman"/>
          <w:sz w:val="24"/>
          <w:szCs w:val="24"/>
        </w:rPr>
        <w:lastRenderedPageBreak/>
        <w:t xml:space="preserve">Sebuah komunikasi pemasaran baik secara online maupun secara langsung,strategi komunikasi harus diterapkan. Sebuah strategi komunikasi pemasaran yang efektif dapat melindungi bisnis dari kerugian yang disebabkan oleh kampanye pemasaran yang tidak efektif dan efisien. Pemasaraan internet adalah salah satu teknik komunikasi promosi yang paling populer di industri pemasaran saat ini,terutama karena kemampuannya untuk memanfaatkan pengguna media sosial sebagai media promosi. Media sosial telah dijadikan salah satu sarana untuk pemasaran produk, yang biasa disebut sebagai pemasaran media sosial. Pemasaran media sosial adalah sebuah proses yang mendorong individu untuk mempromosikan situs web, produk, atau layanan mereka melalui saluran sosial online. Selain itu, ini memungkinkan mereka untuk berkomunikasi dengan memanfaatkan komunitas yang jauh lebih besar, sehingga lebih efektif untuk pemasaran dibandingkan dengan saluran periklanan tradisional. Menurut As’ad (2014) </w:t>
      </w:r>
      <w:r w:rsidRPr="00851D9C">
        <w:rPr>
          <w:rFonts w:cs="Times New Roman"/>
          <w:i/>
          <w:iCs/>
          <w:sz w:val="24"/>
          <w:szCs w:val="24"/>
        </w:rPr>
        <w:t>Social Media Marketing</w:t>
      </w:r>
      <w:r w:rsidRPr="00851D9C">
        <w:rPr>
          <w:rFonts w:cs="Times New Roman"/>
          <w:sz w:val="24"/>
          <w:szCs w:val="24"/>
        </w:rPr>
        <w:t xml:space="preserve"> memiliki dimensi sebagai berikut :</w:t>
      </w:r>
      <w:r w:rsidRPr="00851D9C">
        <w:rPr>
          <w:rStyle w:val="FootnoteReference"/>
          <w:rFonts w:cs="Times New Roman"/>
          <w:sz w:val="24"/>
          <w:szCs w:val="24"/>
        </w:rPr>
        <w:footnoteReference w:id="33"/>
      </w:r>
    </w:p>
    <w:p w14:paraId="7AB81948" w14:textId="77777777" w:rsidR="004774DD" w:rsidRPr="00851D9C" w:rsidRDefault="004774DD" w:rsidP="004774DD">
      <w:pPr>
        <w:pStyle w:val="ListParagraph"/>
        <w:numPr>
          <w:ilvl w:val="0"/>
          <w:numId w:val="17"/>
        </w:numPr>
        <w:spacing w:line="360" w:lineRule="auto"/>
        <w:ind w:left="1701"/>
        <w:jc w:val="both"/>
        <w:rPr>
          <w:rFonts w:cs="Times New Roman"/>
          <w:sz w:val="24"/>
          <w:szCs w:val="24"/>
        </w:rPr>
      </w:pPr>
      <w:r w:rsidRPr="00851D9C">
        <w:rPr>
          <w:rFonts w:cs="Times New Roman"/>
          <w:i/>
          <w:iCs/>
          <w:sz w:val="24"/>
          <w:szCs w:val="24"/>
        </w:rPr>
        <w:t>Online Communities</w:t>
      </w:r>
      <w:r w:rsidRPr="00851D9C">
        <w:rPr>
          <w:rFonts w:cs="Times New Roman"/>
          <w:sz w:val="24"/>
          <w:szCs w:val="24"/>
        </w:rPr>
        <w:t xml:space="preserve"> : Social Media digunakan untuk membentuk dan memperkuat koneksi antar komunitas secara virtual.</w:t>
      </w:r>
    </w:p>
    <w:p w14:paraId="03AECD14" w14:textId="77777777" w:rsidR="004774DD" w:rsidRPr="00851D9C" w:rsidRDefault="004774DD" w:rsidP="004774DD">
      <w:pPr>
        <w:pStyle w:val="ListParagraph"/>
        <w:numPr>
          <w:ilvl w:val="0"/>
          <w:numId w:val="17"/>
        </w:numPr>
        <w:spacing w:line="360" w:lineRule="auto"/>
        <w:ind w:left="1701"/>
        <w:jc w:val="both"/>
        <w:rPr>
          <w:rFonts w:cs="Times New Roman"/>
          <w:sz w:val="24"/>
          <w:szCs w:val="24"/>
        </w:rPr>
      </w:pPr>
      <w:r w:rsidRPr="00851D9C">
        <w:rPr>
          <w:rFonts w:cs="Times New Roman"/>
          <w:i/>
          <w:iCs/>
          <w:sz w:val="24"/>
          <w:szCs w:val="24"/>
        </w:rPr>
        <w:t>Interaction</w:t>
      </w:r>
      <w:r w:rsidRPr="00851D9C">
        <w:rPr>
          <w:rFonts w:cs="Times New Roman"/>
          <w:sz w:val="24"/>
          <w:szCs w:val="24"/>
        </w:rPr>
        <w:t xml:space="preserve"> : interaksi dengan menambah atau mengundang orang lain melalui media sosial,yang dapat menciptakan komunikasi antar individu.</w:t>
      </w:r>
    </w:p>
    <w:p w14:paraId="63FE3DB9" w14:textId="77777777" w:rsidR="004774DD" w:rsidRPr="00851D9C" w:rsidRDefault="004774DD" w:rsidP="004774DD">
      <w:pPr>
        <w:pStyle w:val="ListParagraph"/>
        <w:numPr>
          <w:ilvl w:val="0"/>
          <w:numId w:val="17"/>
        </w:numPr>
        <w:spacing w:line="360" w:lineRule="auto"/>
        <w:ind w:left="1701"/>
        <w:jc w:val="both"/>
        <w:rPr>
          <w:rFonts w:cs="Times New Roman"/>
          <w:sz w:val="24"/>
          <w:szCs w:val="24"/>
        </w:rPr>
      </w:pPr>
      <w:r w:rsidRPr="00851D9C">
        <w:rPr>
          <w:rFonts w:cs="Times New Roman"/>
          <w:i/>
          <w:iCs/>
          <w:sz w:val="24"/>
          <w:szCs w:val="24"/>
        </w:rPr>
        <w:t>Sharing of Content</w:t>
      </w:r>
      <w:r w:rsidRPr="00851D9C">
        <w:rPr>
          <w:rFonts w:cs="Times New Roman"/>
          <w:sz w:val="24"/>
          <w:szCs w:val="24"/>
        </w:rPr>
        <w:t xml:space="preserve"> : media sosial digunakan untuk menyebarkan informasi dan mengumpulkan konten dari berbagai sumber.</w:t>
      </w:r>
    </w:p>
    <w:p w14:paraId="2B92CAA9" w14:textId="77777777" w:rsidR="004774DD" w:rsidRPr="00851D9C" w:rsidRDefault="004774DD" w:rsidP="004774DD">
      <w:pPr>
        <w:pStyle w:val="ListParagraph"/>
        <w:numPr>
          <w:ilvl w:val="0"/>
          <w:numId w:val="17"/>
        </w:numPr>
        <w:spacing w:line="360" w:lineRule="auto"/>
        <w:ind w:left="1701"/>
        <w:jc w:val="both"/>
        <w:rPr>
          <w:rFonts w:cs="Times New Roman"/>
          <w:sz w:val="24"/>
          <w:szCs w:val="24"/>
        </w:rPr>
      </w:pPr>
      <w:r w:rsidRPr="00851D9C">
        <w:rPr>
          <w:rFonts w:cs="Times New Roman"/>
          <w:i/>
          <w:iCs/>
          <w:sz w:val="24"/>
          <w:szCs w:val="24"/>
        </w:rPr>
        <w:t>Accesbility</w:t>
      </w:r>
      <w:r w:rsidRPr="00851D9C">
        <w:rPr>
          <w:rFonts w:cs="Times New Roman"/>
          <w:sz w:val="24"/>
          <w:szCs w:val="24"/>
        </w:rPr>
        <w:t xml:space="preserve"> : media sosial dapat diakses dengan mudah,memiliki biaya yang relative terjangkau dan tidak memerlukan keahlian khusus dalam penggunaanya. </w:t>
      </w:r>
    </w:p>
    <w:p w14:paraId="6975B6F9" w14:textId="2B302FCA" w:rsidR="00647A0E" w:rsidRDefault="004774DD" w:rsidP="00647A0E">
      <w:pPr>
        <w:pStyle w:val="ListParagraph"/>
        <w:numPr>
          <w:ilvl w:val="0"/>
          <w:numId w:val="17"/>
        </w:numPr>
        <w:spacing w:line="360" w:lineRule="auto"/>
        <w:ind w:left="1701"/>
        <w:jc w:val="both"/>
        <w:rPr>
          <w:rFonts w:cs="Times New Roman"/>
          <w:sz w:val="24"/>
          <w:szCs w:val="24"/>
        </w:rPr>
      </w:pPr>
      <w:r w:rsidRPr="00851D9C">
        <w:rPr>
          <w:rFonts w:cs="Times New Roman"/>
          <w:i/>
          <w:iCs/>
          <w:sz w:val="24"/>
          <w:szCs w:val="24"/>
        </w:rPr>
        <w:t>Credibility</w:t>
      </w:r>
      <w:r w:rsidRPr="00851D9C">
        <w:rPr>
          <w:rFonts w:cs="Times New Roman"/>
          <w:sz w:val="24"/>
          <w:szCs w:val="24"/>
        </w:rPr>
        <w:t xml:space="preserve"> : Perusahaan mengkomunikasikan infromasi yang transparan kepada konsumen untuk membangun hubungan emosional.</w:t>
      </w:r>
    </w:p>
    <w:p w14:paraId="6CA5AECF" w14:textId="17CA21B8" w:rsidR="004774DD" w:rsidRPr="00647A0E" w:rsidRDefault="00647A0E" w:rsidP="00647A0E">
      <w:pPr>
        <w:spacing w:line="259" w:lineRule="auto"/>
        <w:rPr>
          <w:rFonts w:cs="Times New Roman"/>
          <w:sz w:val="24"/>
          <w:szCs w:val="24"/>
        </w:rPr>
      </w:pPr>
      <w:r>
        <w:rPr>
          <w:rFonts w:cs="Times New Roman"/>
          <w:sz w:val="24"/>
          <w:szCs w:val="24"/>
        </w:rPr>
        <w:br w:type="page"/>
      </w:r>
    </w:p>
    <w:p w14:paraId="63F95F5F" w14:textId="77777777" w:rsidR="004774DD" w:rsidRPr="00237582" w:rsidRDefault="004774DD" w:rsidP="00136765">
      <w:pPr>
        <w:spacing w:line="360" w:lineRule="auto"/>
        <w:ind w:left="1224" w:firstLine="477"/>
        <w:jc w:val="both"/>
        <w:rPr>
          <w:rFonts w:cs="Times New Roman"/>
          <w:sz w:val="24"/>
          <w:szCs w:val="24"/>
        </w:rPr>
      </w:pPr>
      <w:r w:rsidRPr="00AD69D1">
        <w:rPr>
          <w:rFonts w:cs="Times New Roman"/>
          <w:sz w:val="24"/>
          <w:szCs w:val="24"/>
        </w:rPr>
        <w:lastRenderedPageBreak/>
        <w:t>Beberapa platform media sosial yang banyak digunakan oleh masyarakat antara lain Facebook, Instagram, WhatsApp, dan lainnya.</w:t>
      </w:r>
    </w:p>
    <w:p w14:paraId="70CCB572" w14:textId="77777777" w:rsidR="004774DD" w:rsidRPr="00AD69D1" w:rsidRDefault="004774DD" w:rsidP="00136765">
      <w:pPr>
        <w:pStyle w:val="ListParagraph"/>
        <w:numPr>
          <w:ilvl w:val="0"/>
          <w:numId w:val="31"/>
        </w:numPr>
        <w:spacing w:line="360" w:lineRule="auto"/>
        <w:ind w:left="1701"/>
        <w:jc w:val="both"/>
        <w:rPr>
          <w:rFonts w:cs="Times New Roman"/>
          <w:sz w:val="24"/>
          <w:szCs w:val="24"/>
        </w:rPr>
      </w:pPr>
      <w:r w:rsidRPr="00AD69D1">
        <w:rPr>
          <w:rFonts w:cs="Times New Roman"/>
          <w:sz w:val="24"/>
          <w:szCs w:val="24"/>
        </w:rPr>
        <w:t>WhatsApp atau WhatsApp Messenger</w:t>
      </w:r>
    </w:p>
    <w:p w14:paraId="7E2FACF2" w14:textId="60493C1F" w:rsidR="001E1EAB" w:rsidRPr="001E1EAB" w:rsidRDefault="004774DD" w:rsidP="001E1EAB">
      <w:pPr>
        <w:pStyle w:val="ListParagraph"/>
        <w:spacing w:line="360" w:lineRule="auto"/>
        <w:ind w:left="1701" w:firstLine="360"/>
        <w:jc w:val="both"/>
        <w:rPr>
          <w:rFonts w:cs="Times New Roman"/>
          <w:sz w:val="24"/>
          <w:szCs w:val="24"/>
          <w:lang w:val="en-US"/>
        </w:rPr>
      </w:pPr>
      <w:r w:rsidRPr="00AD69D1">
        <w:rPr>
          <w:rFonts w:cs="Times New Roman"/>
          <w:sz w:val="24"/>
          <w:szCs w:val="24"/>
        </w:rPr>
        <w:t>WhatsApp adalah aplikasi pesan yang dirancang untuk pengguna dengan antarmuka yang mirip dengan BlackBerry Messenger (Pustikayasa, 2019; Singh, 2018). Sebagai platform media sosial yang bersifat freeware, WhatsApp dilengkapi dengan teknologi Voice over IP (VoIP). Aplikasi ini dimiliki oleh Facebook, Inc. Dengan teknologi VoIP, pengguna dapat mengirim pesan teks dan suara, melakukan panggilan audio dan video, mengirim berbagai jenis dokumen, gambar, foto, berbagi lokasi, serta berbagai format media lainnya. WhatsApp Messenger memanfaatkan koneksi WiFi, 3G, atau 4G untuk mengirim data.</w:t>
      </w:r>
    </w:p>
    <w:p w14:paraId="28FB839D" w14:textId="77777777" w:rsidR="004774DD" w:rsidRDefault="004774DD" w:rsidP="001E1EAB">
      <w:pPr>
        <w:pStyle w:val="ListParagraph"/>
        <w:numPr>
          <w:ilvl w:val="0"/>
          <w:numId w:val="31"/>
        </w:numPr>
        <w:ind w:left="1701"/>
        <w:jc w:val="both"/>
        <w:rPr>
          <w:rFonts w:cs="Times New Roman"/>
          <w:sz w:val="24"/>
          <w:szCs w:val="24"/>
        </w:rPr>
      </w:pPr>
      <w:r>
        <w:rPr>
          <w:rFonts w:cs="Times New Roman"/>
          <w:sz w:val="24"/>
          <w:szCs w:val="24"/>
        </w:rPr>
        <w:t>Facebook</w:t>
      </w:r>
    </w:p>
    <w:p w14:paraId="53F4E657" w14:textId="77777777" w:rsidR="004774DD" w:rsidRPr="00237582" w:rsidRDefault="004774DD" w:rsidP="004774DD">
      <w:pPr>
        <w:spacing w:line="360" w:lineRule="auto"/>
        <w:ind w:left="1701" w:firstLine="360"/>
        <w:jc w:val="both"/>
        <w:rPr>
          <w:rFonts w:cs="Times New Roman"/>
          <w:sz w:val="24"/>
          <w:szCs w:val="24"/>
        </w:rPr>
      </w:pPr>
      <w:r w:rsidRPr="00237582">
        <w:rPr>
          <w:rFonts w:cs="Times New Roman"/>
          <w:sz w:val="24"/>
          <w:szCs w:val="24"/>
        </w:rPr>
        <w:t>Facebook memiliki sisi positif dan negatif. Menurut Jallei (2009), beberapa dampak positif dari penggunaan Facebook antara lain adalah:</w:t>
      </w:r>
      <w:r>
        <w:rPr>
          <w:rFonts w:cs="Times New Roman"/>
          <w:sz w:val="24"/>
          <w:szCs w:val="24"/>
        </w:rPr>
        <w:t xml:space="preserve"> </w:t>
      </w:r>
      <w:r w:rsidRPr="00237582">
        <w:rPr>
          <w:rFonts w:cs="Times New Roman"/>
          <w:sz w:val="24"/>
          <w:szCs w:val="24"/>
        </w:rPr>
        <w:t>Beberapa di antaranya mencakup peningkatan pengendalian diri, sebagai media promosi, sebagai sarana diskusi, alat pemasaran, kemudahan dalam berinteraksi dengan berbagai pihak, mempererat hubungan persahabatan, serta memperluas jaringan. Facebook memudahkan pengguna untuk berbagi ide dan informasi secara efisien.</w:t>
      </w:r>
    </w:p>
    <w:p w14:paraId="75357C4E" w14:textId="77777777" w:rsidR="004774DD" w:rsidRDefault="004774DD" w:rsidP="001E1EAB">
      <w:pPr>
        <w:pStyle w:val="ListParagraph"/>
        <w:numPr>
          <w:ilvl w:val="0"/>
          <w:numId w:val="31"/>
        </w:numPr>
        <w:ind w:left="1701"/>
        <w:jc w:val="both"/>
        <w:rPr>
          <w:rFonts w:cs="Times New Roman"/>
          <w:sz w:val="24"/>
          <w:szCs w:val="24"/>
        </w:rPr>
      </w:pPr>
      <w:r>
        <w:rPr>
          <w:rFonts w:cs="Times New Roman"/>
          <w:sz w:val="24"/>
          <w:szCs w:val="24"/>
        </w:rPr>
        <w:t xml:space="preserve">Instagram </w:t>
      </w:r>
    </w:p>
    <w:p w14:paraId="1FEEC156" w14:textId="77777777" w:rsidR="004774DD" w:rsidRPr="00AE4DB5" w:rsidRDefault="004774DD" w:rsidP="004774DD">
      <w:pPr>
        <w:spacing w:line="360" w:lineRule="auto"/>
        <w:ind w:left="1701" w:firstLine="360"/>
        <w:jc w:val="both"/>
        <w:rPr>
          <w:rFonts w:cs="Times New Roman"/>
          <w:sz w:val="24"/>
          <w:szCs w:val="24"/>
        </w:rPr>
      </w:pPr>
      <w:r w:rsidRPr="00237582">
        <w:rPr>
          <w:rFonts w:cs="Times New Roman"/>
          <w:sz w:val="24"/>
          <w:szCs w:val="24"/>
        </w:rPr>
        <w:t xml:space="preserve">Nama Instagram berasal dari kata </w:t>
      </w:r>
      <w:r>
        <w:rPr>
          <w:rFonts w:cs="Times New Roman"/>
          <w:sz w:val="24"/>
          <w:szCs w:val="24"/>
        </w:rPr>
        <w:t>“</w:t>
      </w:r>
      <w:r w:rsidRPr="00237582">
        <w:rPr>
          <w:rFonts w:cs="Times New Roman"/>
          <w:sz w:val="24"/>
          <w:szCs w:val="24"/>
        </w:rPr>
        <w:t>insta</w:t>
      </w:r>
      <w:r>
        <w:rPr>
          <w:rFonts w:cs="Times New Roman"/>
          <w:sz w:val="24"/>
          <w:szCs w:val="24"/>
        </w:rPr>
        <w:t>”</w:t>
      </w:r>
      <w:r w:rsidRPr="00237582">
        <w:rPr>
          <w:rFonts w:cs="Times New Roman"/>
          <w:sz w:val="24"/>
          <w:szCs w:val="24"/>
        </w:rPr>
        <w:t xml:space="preserve"> yang berarti </w:t>
      </w:r>
      <w:r>
        <w:rPr>
          <w:rFonts w:cs="Times New Roman"/>
          <w:sz w:val="24"/>
          <w:szCs w:val="24"/>
        </w:rPr>
        <w:t>“</w:t>
      </w:r>
      <w:r w:rsidRPr="00237582">
        <w:rPr>
          <w:rFonts w:cs="Times New Roman"/>
          <w:sz w:val="24"/>
          <w:szCs w:val="24"/>
        </w:rPr>
        <w:t>instan</w:t>
      </w:r>
      <w:r>
        <w:rPr>
          <w:rFonts w:cs="Times New Roman"/>
          <w:sz w:val="24"/>
          <w:szCs w:val="24"/>
        </w:rPr>
        <w:t>”</w:t>
      </w:r>
      <w:r w:rsidRPr="00237582">
        <w:rPr>
          <w:rFonts w:cs="Times New Roman"/>
          <w:sz w:val="24"/>
          <w:szCs w:val="24"/>
        </w:rPr>
        <w:t xml:space="preserve">, yang merujuk pada kemampuan aplikasi untuk berbagi gambar secara langsung. Nama tersebut juga terinspirasi dari kamera Polaroid, yang dapat mengambil foto instan sesaat setelah gambar diambil. Sedangkan kata </w:t>
      </w:r>
      <w:r>
        <w:rPr>
          <w:rFonts w:cs="Times New Roman"/>
          <w:sz w:val="24"/>
          <w:szCs w:val="24"/>
        </w:rPr>
        <w:t>“</w:t>
      </w:r>
      <w:r w:rsidRPr="00237582">
        <w:rPr>
          <w:rFonts w:cs="Times New Roman"/>
          <w:sz w:val="24"/>
          <w:szCs w:val="24"/>
        </w:rPr>
        <w:t>gram</w:t>
      </w:r>
      <w:r>
        <w:rPr>
          <w:rFonts w:cs="Times New Roman"/>
          <w:sz w:val="24"/>
          <w:szCs w:val="24"/>
        </w:rPr>
        <w:t>”</w:t>
      </w:r>
      <w:r w:rsidRPr="00237582">
        <w:rPr>
          <w:rFonts w:cs="Times New Roman"/>
          <w:sz w:val="24"/>
          <w:szCs w:val="24"/>
        </w:rPr>
        <w:t xml:space="preserve"> berasal dari </w:t>
      </w:r>
      <w:r>
        <w:rPr>
          <w:rFonts w:cs="Times New Roman"/>
          <w:sz w:val="24"/>
          <w:szCs w:val="24"/>
        </w:rPr>
        <w:t>“</w:t>
      </w:r>
      <w:r w:rsidRPr="00237582">
        <w:rPr>
          <w:rFonts w:cs="Times New Roman"/>
          <w:sz w:val="24"/>
          <w:szCs w:val="24"/>
        </w:rPr>
        <w:t>Telegram</w:t>
      </w:r>
      <w:r>
        <w:rPr>
          <w:rFonts w:cs="Times New Roman"/>
          <w:sz w:val="24"/>
          <w:szCs w:val="24"/>
        </w:rPr>
        <w:t>”</w:t>
      </w:r>
      <w:r w:rsidRPr="00237582">
        <w:rPr>
          <w:rFonts w:cs="Times New Roman"/>
          <w:sz w:val="24"/>
          <w:szCs w:val="24"/>
        </w:rPr>
        <w:t>, yang dikenal karena kemampuannya mengirimkan informasi dengan cepat. Dengan demikian, Instagram adalah platform yang memungkinkan penggunanya mengunggah foto dan video secara cepat dan langsung melalui internet. Menurut Tamimy (2017), Instagram adalah platform media sosial yang fokus pada konsumsi konten visual, baik itu gambar maupun video.</w:t>
      </w:r>
    </w:p>
    <w:p w14:paraId="257BC39B" w14:textId="77777777" w:rsidR="004774DD" w:rsidRPr="00851D9C" w:rsidRDefault="004774DD" w:rsidP="004774DD">
      <w:pPr>
        <w:pStyle w:val="Heading3"/>
        <w:rPr>
          <w:szCs w:val="24"/>
        </w:rPr>
      </w:pPr>
      <w:bookmarkStart w:id="29" w:name="_Toc185716964"/>
      <w:r w:rsidRPr="00851D9C">
        <w:rPr>
          <w:szCs w:val="24"/>
        </w:rPr>
        <w:lastRenderedPageBreak/>
        <w:t xml:space="preserve">Manfaat </w:t>
      </w:r>
      <w:r w:rsidRPr="00851D9C">
        <w:rPr>
          <w:i/>
          <w:iCs/>
          <w:szCs w:val="24"/>
        </w:rPr>
        <w:t>Social Media Marketing</w:t>
      </w:r>
      <w:bookmarkEnd w:id="29"/>
    </w:p>
    <w:p w14:paraId="180BD01A" w14:textId="77777777" w:rsidR="004774DD" w:rsidRPr="00851D9C" w:rsidRDefault="004774DD" w:rsidP="001E1EAB">
      <w:pPr>
        <w:spacing w:line="360" w:lineRule="auto"/>
        <w:ind w:left="1224" w:firstLine="477"/>
        <w:jc w:val="both"/>
        <w:rPr>
          <w:rFonts w:cs="Times New Roman"/>
          <w:sz w:val="24"/>
          <w:szCs w:val="24"/>
        </w:rPr>
      </w:pPr>
      <w:r w:rsidRPr="00851D9C">
        <w:rPr>
          <w:rFonts w:cs="Times New Roman"/>
          <w:sz w:val="24"/>
          <w:szCs w:val="24"/>
        </w:rPr>
        <w:t>Menurut Gunelieus (2011:15) manfaat dari Media sosial dalam mempromosikan bisnis yaitu sebagai berikut :</w:t>
      </w:r>
      <w:r w:rsidRPr="00851D9C">
        <w:rPr>
          <w:rStyle w:val="FootnoteReference"/>
          <w:rFonts w:cs="Times New Roman"/>
          <w:sz w:val="24"/>
          <w:szCs w:val="24"/>
        </w:rPr>
        <w:footnoteReference w:id="34"/>
      </w:r>
    </w:p>
    <w:p w14:paraId="183B312A" w14:textId="77777777" w:rsidR="004774DD" w:rsidRPr="00851D9C" w:rsidRDefault="004774DD" w:rsidP="004774DD">
      <w:pPr>
        <w:pStyle w:val="ListParagraph"/>
        <w:numPr>
          <w:ilvl w:val="0"/>
          <w:numId w:val="18"/>
        </w:numPr>
        <w:spacing w:line="360" w:lineRule="auto"/>
        <w:ind w:left="1701"/>
        <w:jc w:val="both"/>
        <w:rPr>
          <w:rFonts w:cs="Times New Roman"/>
          <w:sz w:val="24"/>
          <w:szCs w:val="24"/>
        </w:rPr>
      </w:pPr>
      <w:r w:rsidRPr="00851D9C">
        <w:rPr>
          <w:rFonts w:cs="Times New Roman"/>
          <w:sz w:val="24"/>
          <w:szCs w:val="24"/>
        </w:rPr>
        <w:t>Membangun hubungan. Manfaat utama pemasaran media sosial adalah menciptakan hubungan aktif dengan pelanggan.</w:t>
      </w:r>
    </w:p>
    <w:p w14:paraId="31D9E92E" w14:textId="77777777" w:rsidR="004774DD" w:rsidRPr="00851D9C" w:rsidRDefault="004774DD" w:rsidP="004774DD">
      <w:pPr>
        <w:pStyle w:val="ListParagraph"/>
        <w:numPr>
          <w:ilvl w:val="0"/>
          <w:numId w:val="18"/>
        </w:numPr>
        <w:spacing w:line="360" w:lineRule="auto"/>
        <w:ind w:left="1701"/>
        <w:jc w:val="both"/>
        <w:rPr>
          <w:rFonts w:cs="Times New Roman"/>
          <w:sz w:val="24"/>
          <w:szCs w:val="24"/>
        </w:rPr>
      </w:pPr>
      <w:r w:rsidRPr="00851D9C">
        <w:rPr>
          <w:rFonts w:cs="Times New Roman"/>
          <w:sz w:val="24"/>
          <w:szCs w:val="24"/>
        </w:rPr>
        <w:t>Membangun merek. Penggunaan media sosial yang jelas dapat meningkatkan eksposur merek. Meningkatkan komunikasi dan pemahaman akan merek dapat menghasilkan loyalitas yang besar.</w:t>
      </w:r>
    </w:p>
    <w:p w14:paraId="0FD36A26" w14:textId="77777777" w:rsidR="004774DD" w:rsidRPr="00851D9C" w:rsidRDefault="004774DD" w:rsidP="004774DD">
      <w:pPr>
        <w:pStyle w:val="ListParagraph"/>
        <w:numPr>
          <w:ilvl w:val="0"/>
          <w:numId w:val="18"/>
        </w:numPr>
        <w:spacing w:line="360" w:lineRule="auto"/>
        <w:ind w:left="1701"/>
        <w:jc w:val="both"/>
        <w:rPr>
          <w:rFonts w:cs="Times New Roman"/>
          <w:sz w:val="24"/>
          <w:szCs w:val="24"/>
        </w:rPr>
      </w:pPr>
      <w:r w:rsidRPr="00851D9C">
        <w:rPr>
          <w:rFonts w:cs="Times New Roman"/>
          <w:sz w:val="24"/>
          <w:szCs w:val="24"/>
        </w:rPr>
        <w:t>Publisitas. Pemasaran melalui media sosial menyediakan saluran dimana pelaku bisnis dapat bertukar informasi penting dan memperbaiki persepsi negative.</w:t>
      </w:r>
    </w:p>
    <w:p w14:paraId="3C9BDE84" w14:textId="77777777" w:rsidR="004774DD" w:rsidRPr="00851D9C" w:rsidRDefault="004774DD" w:rsidP="004774DD">
      <w:pPr>
        <w:pStyle w:val="ListParagraph"/>
        <w:numPr>
          <w:ilvl w:val="0"/>
          <w:numId w:val="18"/>
        </w:numPr>
        <w:spacing w:line="360" w:lineRule="auto"/>
        <w:ind w:left="1701"/>
        <w:jc w:val="both"/>
        <w:rPr>
          <w:rFonts w:cs="Times New Roman"/>
          <w:sz w:val="24"/>
          <w:szCs w:val="24"/>
        </w:rPr>
      </w:pPr>
      <w:r w:rsidRPr="00851D9C">
        <w:rPr>
          <w:rFonts w:cs="Times New Roman"/>
          <w:sz w:val="24"/>
          <w:szCs w:val="24"/>
        </w:rPr>
        <w:t>Promosi. Melalui media sosial,para pelaku bisnis memberikan diskon ekslusif dan kesempatan bagi audiens untuk merasa dihargai dan Istimewa serta untuk mencapai tujuan jangka pendek.</w:t>
      </w:r>
    </w:p>
    <w:p w14:paraId="42B435F6" w14:textId="77777777" w:rsidR="004774DD" w:rsidRPr="00851D9C" w:rsidRDefault="004774DD" w:rsidP="004774DD">
      <w:pPr>
        <w:pStyle w:val="ListParagraph"/>
        <w:numPr>
          <w:ilvl w:val="0"/>
          <w:numId w:val="18"/>
        </w:numPr>
        <w:spacing w:line="360" w:lineRule="auto"/>
        <w:ind w:left="1701"/>
        <w:jc w:val="both"/>
        <w:rPr>
          <w:rFonts w:cs="Times New Roman"/>
          <w:sz w:val="24"/>
          <w:szCs w:val="24"/>
        </w:rPr>
      </w:pPr>
      <w:r w:rsidRPr="00851D9C">
        <w:rPr>
          <w:rFonts w:cs="Times New Roman"/>
          <w:sz w:val="24"/>
          <w:szCs w:val="24"/>
        </w:rPr>
        <w:t>Mengidentifikasi pasar. Memanfaatkan alat media sosial untuk mempelajari pelanggan,perilaku konsumen,memahami keinginan dan kebutuhan mereka,serta mempelajari pesaing.</w:t>
      </w:r>
    </w:p>
    <w:p w14:paraId="1686E733" w14:textId="77777777" w:rsidR="004774DD" w:rsidRPr="00851D9C" w:rsidRDefault="004774DD" w:rsidP="001E1EAB">
      <w:pPr>
        <w:spacing w:line="360" w:lineRule="auto"/>
        <w:ind w:left="1224" w:firstLine="477"/>
        <w:jc w:val="both"/>
        <w:rPr>
          <w:rFonts w:cs="Times New Roman"/>
          <w:sz w:val="24"/>
          <w:szCs w:val="24"/>
        </w:rPr>
      </w:pPr>
      <w:r w:rsidRPr="00851D9C">
        <w:rPr>
          <w:rFonts w:cs="Times New Roman"/>
          <w:sz w:val="24"/>
          <w:szCs w:val="24"/>
        </w:rPr>
        <w:t>Selain itu, menurut Puntoadi (2016) penggunaan media sosial memiliki fungsi sebagai berikut :</w:t>
      </w:r>
      <w:r w:rsidRPr="00851D9C">
        <w:rPr>
          <w:rStyle w:val="FootnoteReference"/>
          <w:rFonts w:cs="Times New Roman"/>
          <w:sz w:val="24"/>
          <w:szCs w:val="24"/>
        </w:rPr>
        <w:footnoteReference w:id="35"/>
      </w:r>
    </w:p>
    <w:p w14:paraId="50605848" w14:textId="77777777" w:rsidR="004774DD" w:rsidRPr="00851D9C" w:rsidRDefault="004774DD" w:rsidP="004774DD">
      <w:pPr>
        <w:pStyle w:val="ListParagraph"/>
        <w:numPr>
          <w:ilvl w:val="0"/>
          <w:numId w:val="19"/>
        </w:numPr>
        <w:spacing w:line="360" w:lineRule="auto"/>
        <w:ind w:left="1701"/>
        <w:jc w:val="both"/>
        <w:rPr>
          <w:rFonts w:cs="Times New Roman"/>
          <w:sz w:val="24"/>
          <w:szCs w:val="24"/>
        </w:rPr>
      </w:pPr>
      <w:r w:rsidRPr="00851D9C">
        <w:rPr>
          <w:rFonts w:cs="Times New Roman"/>
          <w:sz w:val="24"/>
          <w:szCs w:val="24"/>
        </w:rPr>
        <w:t>Pengembangan personal Branding : tantangan utama dalam mengembangkan personal branding melaluo media sosial adalah tidak hanya focus pada popularitas atau trik,karena akhirnya audiens akan menyadari hal tersebut. Berbagai platform media sosial bisa digunakan sebagai alat komunikasi untuk mendapatkan popularitas dikalangan Masyarakat.</w:t>
      </w:r>
    </w:p>
    <w:p w14:paraId="1B27AA4F" w14:textId="77777777" w:rsidR="004774DD" w:rsidRPr="00851D9C" w:rsidRDefault="004774DD" w:rsidP="004774DD">
      <w:pPr>
        <w:pStyle w:val="ListParagraph"/>
        <w:numPr>
          <w:ilvl w:val="0"/>
          <w:numId w:val="19"/>
        </w:numPr>
        <w:spacing w:line="360" w:lineRule="auto"/>
        <w:ind w:left="1701"/>
        <w:jc w:val="both"/>
        <w:rPr>
          <w:rFonts w:cs="Times New Roman"/>
          <w:sz w:val="24"/>
          <w:szCs w:val="24"/>
        </w:rPr>
      </w:pPr>
      <w:r w:rsidRPr="00851D9C">
        <w:rPr>
          <w:rFonts w:cs="Times New Roman"/>
          <w:sz w:val="24"/>
          <w:szCs w:val="24"/>
        </w:rPr>
        <w:t xml:space="preserve">Interaksi yang lebih dekat dengan pelanggan : media sosial memberikan kesempatan untuk berinteraksi secara lebih dekat dengan pelanggan. Memungkinkan para pelaku usaha untuk memahami preferensi </w:t>
      </w:r>
      <w:r w:rsidRPr="00851D9C">
        <w:rPr>
          <w:rFonts w:cs="Times New Roman"/>
          <w:sz w:val="24"/>
          <w:szCs w:val="24"/>
        </w:rPr>
        <w:lastRenderedPageBreak/>
        <w:t>pelanggan,terlibat dalam interaksi yang personal,dan membangun hubungan yang lebih mendalam.</w:t>
      </w:r>
    </w:p>
    <w:p w14:paraId="5BBD5E9B" w14:textId="77777777" w:rsidR="004774DD" w:rsidRPr="00851D9C" w:rsidRDefault="004774DD" w:rsidP="004774DD">
      <w:pPr>
        <w:pStyle w:val="Heading3"/>
        <w:rPr>
          <w:szCs w:val="24"/>
        </w:rPr>
      </w:pPr>
      <w:bookmarkStart w:id="30" w:name="_Toc185716965"/>
      <w:r w:rsidRPr="00851D9C">
        <w:rPr>
          <w:szCs w:val="24"/>
        </w:rPr>
        <w:t>Bentuk Komunikasi Pemasaran Di Media Sosial</w:t>
      </w:r>
      <w:bookmarkEnd w:id="30"/>
    </w:p>
    <w:p w14:paraId="0AE34C35" w14:textId="77777777" w:rsidR="004774DD" w:rsidRPr="00851D9C" w:rsidRDefault="004774DD" w:rsidP="001E1EAB">
      <w:pPr>
        <w:spacing w:line="360" w:lineRule="auto"/>
        <w:ind w:left="1224" w:firstLine="477"/>
        <w:jc w:val="both"/>
        <w:rPr>
          <w:rFonts w:cs="Times New Roman"/>
          <w:sz w:val="24"/>
          <w:szCs w:val="24"/>
        </w:rPr>
      </w:pPr>
      <w:r w:rsidRPr="00851D9C">
        <w:rPr>
          <w:rFonts w:cs="Times New Roman"/>
          <w:sz w:val="24"/>
          <w:szCs w:val="24"/>
        </w:rPr>
        <w:t>Komunikasi pemasaran di era digital tidak jauh berbeda dengan komunikasi pemasaran secara tradisional. Terdapat dua bentuk komunikasi pemasaran yang umum digunakan di media sosial :</w:t>
      </w:r>
      <w:r w:rsidRPr="00851D9C">
        <w:rPr>
          <w:rStyle w:val="FootnoteReference"/>
          <w:rFonts w:cs="Times New Roman"/>
          <w:sz w:val="24"/>
          <w:szCs w:val="24"/>
        </w:rPr>
        <w:footnoteReference w:id="36"/>
      </w:r>
    </w:p>
    <w:p w14:paraId="4CEF564F" w14:textId="77777777" w:rsidR="004774DD" w:rsidRPr="00851D9C" w:rsidRDefault="004774DD" w:rsidP="001E1EAB">
      <w:pPr>
        <w:pStyle w:val="ListParagraph"/>
        <w:numPr>
          <w:ilvl w:val="0"/>
          <w:numId w:val="20"/>
        </w:numPr>
        <w:spacing w:line="360" w:lineRule="auto"/>
        <w:ind w:left="1701"/>
        <w:jc w:val="both"/>
        <w:rPr>
          <w:rFonts w:cs="Times New Roman"/>
          <w:sz w:val="24"/>
          <w:szCs w:val="24"/>
        </w:rPr>
      </w:pPr>
      <w:r w:rsidRPr="00851D9C">
        <w:rPr>
          <w:rFonts w:cs="Times New Roman"/>
          <w:sz w:val="24"/>
          <w:szCs w:val="24"/>
        </w:rPr>
        <w:t xml:space="preserve">Periklanan melalui media sosial. Menurut Belch (2009), periklanan melalui media sosial mencakup segala bentuk komunikasi non-pribadi mengenai Perusahaan,produk,ide,atau organisasi yang menggunakan media sosial sebagai medianya. Istilah “berbayar” menunjukan bahwa iklan tersebut selalu menggunakan media  resmi,sementara istilah “nonpersonal” mengindikasi bahwa iklan tersebut ditujukan kepada individua tau kelompok secara bersamaan dengan menggunakan media masa.  </w:t>
      </w:r>
    </w:p>
    <w:p w14:paraId="14CEF25D" w14:textId="77777777" w:rsidR="004774DD" w:rsidRPr="00851D9C" w:rsidRDefault="004774DD" w:rsidP="001E1EAB">
      <w:pPr>
        <w:pStyle w:val="ListParagraph"/>
        <w:numPr>
          <w:ilvl w:val="0"/>
          <w:numId w:val="20"/>
        </w:numPr>
        <w:spacing w:line="360" w:lineRule="auto"/>
        <w:ind w:left="1701"/>
        <w:jc w:val="both"/>
        <w:rPr>
          <w:rFonts w:cs="Times New Roman"/>
          <w:sz w:val="24"/>
          <w:szCs w:val="24"/>
        </w:rPr>
      </w:pPr>
      <w:r w:rsidRPr="00851D9C">
        <w:rPr>
          <w:rFonts w:cs="Times New Roman"/>
          <w:sz w:val="24"/>
          <w:szCs w:val="24"/>
        </w:rPr>
        <w:t xml:space="preserve">Pemasaran melalui media sosial. Pemasaran media sosial tidak hanya mencakup iklan online, tetapi juga memanfaatkan kommunitas sosial yang beragam seperti forum ( kaskus atau Fashionesdaily),platform jejaring sosial (seperti Facebook atau Instagram),dunia virtual (seperti second life,there atau Kaneva),game,situs berbagi (seperti Flickr atau Youtube),dan bahkan microblogging (twitter). Menurut Tuten dalam Wenats (2012),pemasaran melalui media sosial merupakan bentuk periklanan dimana pengiklan dapat berinteraksi langsung dan membangun dialog dengan konsumen mereka melalui komunitas sosial. Menurut Taprial dan Kanwar (2012),media sosial memiliki beberapa keunggulan yang membuatnya lebih kuat dibandingkan pemasaran tradisional : </w:t>
      </w:r>
    </w:p>
    <w:p w14:paraId="62348F35" w14:textId="77777777" w:rsidR="004774DD" w:rsidRPr="00851D9C" w:rsidRDefault="004774DD" w:rsidP="001E1EAB">
      <w:pPr>
        <w:pStyle w:val="ListParagraph"/>
        <w:numPr>
          <w:ilvl w:val="0"/>
          <w:numId w:val="21"/>
        </w:numPr>
        <w:spacing w:line="360" w:lineRule="auto"/>
        <w:ind w:left="2268"/>
        <w:jc w:val="both"/>
        <w:rPr>
          <w:rFonts w:cs="Times New Roman"/>
          <w:sz w:val="24"/>
          <w:szCs w:val="24"/>
        </w:rPr>
      </w:pPr>
      <w:r w:rsidRPr="00851D9C">
        <w:rPr>
          <w:rFonts w:cs="Times New Roman"/>
          <w:sz w:val="24"/>
          <w:szCs w:val="24"/>
        </w:rPr>
        <w:t xml:space="preserve">Aksesibilitas,karena sosiial media mudah diakses dan tidak memerlukan biaya yang dikeluarkan tidak banyak. </w:t>
      </w:r>
    </w:p>
    <w:p w14:paraId="1566D1A7" w14:textId="77777777" w:rsidR="004774DD" w:rsidRPr="00851D9C" w:rsidRDefault="004774DD" w:rsidP="001E1EAB">
      <w:pPr>
        <w:pStyle w:val="ListParagraph"/>
        <w:numPr>
          <w:ilvl w:val="0"/>
          <w:numId w:val="21"/>
        </w:numPr>
        <w:spacing w:line="360" w:lineRule="auto"/>
        <w:ind w:left="2268"/>
        <w:jc w:val="both"/>
        <w:rPr>
          <w:rFonts w:cs="Times New Roman"/>
          <w:sz w:val="24"/>
          <w:szCs w:val="24"/>
        </w:rPr>
      </w:pPr>
      <w:r w:rsidRPr="00851D9C">
        <w:rPr>
          <w:rFonts w:cs="Times New Roman"/>
          <w:sz w:val="24"/>
          <w:szCs w:val="24"/>
        </w:rPr>
        <w:t>Kecepatan,konten yang dibuat dalam media sosial dapat diakses oleh semua orang dalam jaringan,forum atau komunitas dengan cepat setelah diterbitkan.</w:t>
      </w:r>
    </w:p>
    <w:p w14:paraId="2485AEA3" w14:textId="77777777" w:rsidR="004774DD" w:rsidRPr="00851D9C" w:rsidRDefault="004774DD" w:rsidP="001E1EAB">
      <w:pPr>
        <w:pStyle w:val="ListParagraph"/>
        <w:numPr>
          <w:ilvl w:val="0"/>
          <w:numId w:val="21"/>
        </w:numPr>
        <w:spacing w:line="360" w:lineRule="auto"/>
        <w:ind w:left="2268"/>
        <w:jc w:val="both"/>
        <w:rPr>
          <w:rFonts w:cs="Times New Roman"/>
          <w:sz w:val="24"/>
          <w:szCs w:val="24"/>
        </w:rPr>
      </w:pPr>
      <w:r w:rsidRPr="00851D9C">
        <w:rPr>
          <w:rFonts w:cs="Times New Roman"/>
          <w:sz w:val="24"/>
          <w:szCs w:val="24"/>
        </w:rPr>
        <w:lastRenderedPageBreak/>
        <w:t xml:space="preserve">Interaktivitas,media sosial memungkinkan adanya dua atau lebih saluran komunikasi. </w:t>
      </w:r>
    </w:p>
    <w:p w14:paraId="37897B2E" w14:textId="77777777" w:rsidR="004774DD" w:rsidRPr="00851D9C" w:rsidRDefault="004774DD" w:rsidP="001E1EAB">
      <w:pPr>
        <w:pStyle w:val="ListParagraph"/>
        <w:numPr>
          <w:ilvl w:val="0"/>
          <w:numId w:val="21"/>
        </w:numPr>
        <w:spacing w:line="360" w:lineRule="auto"/>
        <w:ind w:left="2268"/>
        <w:jc w:val="both"/>
        <w:rPr>
          <w:rFonts w:cs="Times New Roman"/>
          <w:sz w:val="24"/>
          <w:szCs w:val="24"/>
        </w:rPr>
      </w:pPr>
      <w:r w:rsidRPr="00851D9C">
        <w:rPr>
          <w:rFonts w:cs="Times New Roman"/>
          <w:sz w:val="24"/>
          <w:szCs w:val="24"/>
        </w:rPr>
        <w:t xml:space="preserve">Keberlanjutan,konten dimedia sosial dapat tetap diakses dalam jangka waktu yang lama atau bahkan selamanya. </w:t>
      </w:r>
    </w:p>
    <w:p w14:paraId="304776FE" w14:textId="77777777" w:rsidR="004774DD" w:rsidRPr="00851D9C" w:rsidRDefault="004774DD" w:rsidP="001E1EAB">
      <w:pPr>
        <w:pStyle w:val="ListParagraph"/>
        <w:numPr>
          <w:ilvl w:val="0"/>
          <w:numId w:val="21"/>
        </w:numPr>
        <w:spacing w:line="360" w:lineRule="auto"/>
        <w:ind w:left="2268"/>
        <w:jc w:val="both"/>
        <w:rPr>
          <w:rFonts w:cs="Times New Roman"/>
          <w:sz w:val="24"/>
          <w:szCs w:val="24"/>
        </w:rPr>
      </w:pPr>
      <w:r w:rsidRPr="00851D9C">
        <w:rPr>
          <w:rFonts w:cs="Times New Roman"/>
          <w:sz w:val="24"/>
          <w:szCs w:val="24"/>
        </w:rPr>
        <w:t xml:space="preserve">Jangkauan,internet memberikan akses tak terbatas kepada semua konten yang tersedia. </w:t>
      </w:r>
    </w:p>
    <w:p w14:paraId="40ACBB9A" w14:textId="77777777" w:rsidR="004774DD" w:rsidRPr="00851D9C" w:rsidRDefault="004774DD" w:rsidP="004774DD">
      <w:pPr>
        <w:pStyle w:val="Heading3"/>
        <w:rPr>
          <w:szCs w:val="24"/>
        </w:rPr>
      </w:pPr>
      <w:bookmarkStart w:id="31" w:name="_Toc185716966"/>
      <w:r w:rsidRPr="00851D9C">
        <w:rPr>
          <w:szCs w:val="24"/>
        </w:rPr>
        <w:t xml:space="preserve">Jenis-jenis </w:t>
      </w:r>
      <w:r w:rsidRPr="00851D9C">
        <w:rPr>
          <w:i/>
          <w:iCs/>
          <w:szCs w:val="24"/>
        </w:rPr>
        <w:t>Social Media Marketing</w:t>
      </w:r>
      <w:bookmarkEnd w:id="31"/>
    </w:p>
    <w:p w14:paraId="3DA5C7CE" w14:textId="77777777" w:rsidR="004774DD" w:rsidRPr="00851D9C" w:rsidRDefault="004774DD" w:rsidP="001E1EAB">
      <w:pPr>
        <w:spacing w:line="360" w:lineRule="auto"/>
        <w:ind w:left="1224" w:firstLine="477"/>
        <w:jc w:val="both"/>
        <w:rPr>
          <w:rFonts w:cs="Times New Roman"/>
          <w:sz w:val="24"/>
          <w:szCs w:val="24"/>
        </w:rPr>
      </w:pPr>
      <w:r w:rsidRPr="00851D9C">
        <w:rPr>
          <w:rFonts w:cs="Times New Roman"/>
          <w:sz w:val="24"/>
          <w:szCs w:val="24"/>
        </w:rPr>
        <w:t>Media sosial dapat dibagi menjadi beberapa kategori menurut Supradono &amp; Hanum (2011) :</w:t>
      </w:r>
      <w:r w:rsidRPr="00851D9C">
        <w:rPr>
          <w:rStyle w:val="FootnoteReference"/>
          <w:rFonts w:cs="Times New Roman"/>
          <w:sz w:val="24"/>
          <w:szCs w:val="24"/>
        </w:rPr>
        <w:footnoteReference w:id="37"/>
      </w:r>
    </w:p>
    <w:p w14:paraId="1BEF00E8" w14:textId="77777777" w:rsidR="004774DD" w:rsidRPr="00851D9C" w:rsidRDefault="004774DD" w:rsidP="004774DD">
      <w:pPr>
        <w:pStyle w:val="ListParagraph"/>
        <w:numPr>
          <w:ilvl w:val="0"/>
          <w:numId w:val="22"/>
        </w:numPr>
        <w:spacing w:line="360" w:lineRule="auto"/>
        <w:ind w:left="1701"/>
        <w:jc w:val="both"/>
        <w:rPr>
          <w:rFonts w:cs="Times New Roman"/>
          <w:sz w:val="24"/>
          <w:szCs w:val="24"/>
        </w:rPr>
      </w:pPr>
      <w:r w:rsidRPr="00851D9C">
        <w:rPr>
          <w:rFonts w:cs="Times New Roman"/>
          <w:sz w:val="24"/>
          <w:szCs w:val="24"/>
        </w:rPr>
        <w:t>Publikasi Web</w:t>
      </w:r>
    </w:p>
    <w:p w14:paraId="3B027A4E" w14:textId="77777777" w:rsidR="004774DD" w:rsidRPr="00851D9C" w:rsidRDefault="004774DD" w:rsidP="004774DD">
      <w:pPr>
        <w:pStyle w:val="ListParagraph"/>
        <w:spacing w:line="360" w:lineRule="auto"/>
        <w:ind w:left="1701" w:firstLine="459"/>
        <w:jc w:val="both"/>
        <w:rPr>
          <w:rFonts w:cs="Times New Roman"/>
          <w:sz w:val="24"/>
          <w:szCs w:val="24"/>
        </w:rPr>
      </w:pPr>
      <w:r w:rsidRPr="00851D9C">
        <w:rPr>
          <w:rFonts w:cs="Times New Roman"/>
          <w:sz w:val="24"/>
          <w:szCs w:val="24"/>
        </w:rPr>
        <w:t>Publikasi Web merupakan situs web yang memungkinkan pengguna untuk membuat dan mempublikasikan konten yang dapat diakses dan modifikasi dengan izin untuk penggunaan pribadi. Contoh dalam kategori ini yaitu microblog (seperti Twitter,</w:t>
      </w:r>
      <w:r w:rsidRPr="008600BE">
        <w:rPr>
          <w:rFonts w:cs="Times New Roman"/>
          <w:sz w:val="24"/>
          <w:szCs w:val="24"/>
        </w:rPr>
        <w:t xml:space="preserve"> </w:t>
      </w:r>
      <w:r w:rsidRPr="00851D9C">
        <w:rPr>
          <w:rFonts w:cs="Times New Roman"/>
          <w:sz w:val="24"/>
          <w:szCs w:val="24"/>
        </w:rPr>
        <w:t>Plurk),</w:t>
      </w:r>
      <w:r w:rsidRPr="008600BE">
        <w:rPr>
          <w:rFonts w:cs="Times New Roman"/>
          <w:sz w:val="24"/>
          <w:szCs w:val="24"/>
        </w:rPr>
        <w:t xml:space="preserve"> </w:t>
      </w:r>
      <w:r w:rsidRPr="00851D9C">
        <w:rPr>
          <w:rFonts w:cs="Times New Roman"/>
          <w:sz w:val="24"/>
          <w:szCs w:val="24"/>
        </w:rPr>
        <w:t>Blogs (Wordpress,</w:t>
      </w:r>
      <w:r w:rsidRPr="008600BE">
        <w:rPr>
          <w:rFonts w:cs="Times New Roman"/>
          <w:sz w:val="24"/>
          <w:szCs w:val="24"/>
        </w:rPr>
        <w:t xml:space="preserve"> </w:t>
      </w:r>
      <w:r w:rsidRPr="00851D9C">
        <w:rPr>
          <w:rFonts w:cs="Times New Roman"/>
          <w:sz w:val="24"/>
          <w:szCs w:val="24"/>
        </w:rPr>
        <w:t>Blogger),</w:t>
      </w:r>
      <w:r w:rsidRPr="008600BE">
        <w:rPr>
          <w:rFonts w:cs="Times New Roman"/>
          <w:sz w:val="24"/>
          <w:szCs w:val="24"/>
        </w:rPr>
        <w:t xml:space="preserve"> </w:t>
      </w:r>
      <w:r w:rsidRPr="00851D9C">
        <w:rPr>
          <w:rFonts w:cs="Times New Roman"/>
          <w:sz w:val="24"/>
          <w:szCs w:val="24"/>
        </w:rPr>
        <w:t>Wiki (Wikispaces,</w:t>
      </w:r>
      <w:r w:rsidRPr="008600BE">
        <w:rPr>
          <w:rFonts w:cs="Times New Roman"/>
          <w:sz w:val="24"/>
          <w:szCs w:val="24"/>
        </w:rPr>
        <w:t xml:space="preserve"> </w:t>
      </w:r>
      <w:r w:rsidRPr="00851D9C">
        <w:rPr>
          <w:rFonts w:cs="Times New Roman"/>
          <w:sz w:val="24"/>
          <w:szCs w:val="24"/>
        </w:rPr>
        <w:t>PBWiki),</w:t>
      </w:r>
      <w:r w:rsidRPr="008600BE">
        <w:rPr>
          <w:rFonts w:cs="Times New Roman"/>
          <w:sz w:val="24"/>
          <w:szCs w:val="24"/>
        </w:rPr>
        <w:t xml:space="preserve"> </w:t>
      </w:r>
      <w:r w:rsidRPr="00851D9C">
        <w:rPr>
          <w:rFonts w:cs="Times New Roman"/>
          <w:sz w:val="24"/>
          <w:szCs w:val="24"/>
        </w:rPr>
        <w:t>Mashup (Google maps,</w:t>
      </w:r>
      <w:r w:rsidRPr="008600BE">
        <w:rPr>
          <w:rFonts w:cs="Times New Roman"/>
          <w:sz w:val="24"/>
          <w:szCs w:val="24"/>
        </w:rPr>
        <w:t xml:space="preserve"> </w:t>
      </w:r>
      <w:r w:rsidRPr="00851D9C">
        <w:rPr>
          <w:rFonts w:cs="Times New Roman"/>
          <w:sz w:val="24"/>
          <w:szCs w:val="24"/>
        </w:rPr>
        <w:t>Popurls).</w:t>
      </w:r>
    </w:p>
    <w:p w14:paraId="691ADAC0" w14:textId="77777777" w:rsidR="004774DD" w:rsidRPr="00851D9C" w:rsidRDefault="004774DD" w:rsidP="004774DD">
      <w:pPr>
        <w:pStyle w:val="ListParagraph"/>
        <w:numPr>
          <w:ilvl w:val="0"/>
          <w:numId w:val="22"/>
        </w:numPr>
        <w:spacing w:line="360" w:lineRule="auto"/>
        <w:ind w:left="1701"/>
        <w:jc w:val="both"/>
        <w:rPr>
          <w:rFonts w:cs="Times New Roman"/>
          <w:sz w:val="24"/>
          <w:szCs w:val="24"/>
        </w:rPr>
      </w:pPr>
      <w:r w:rsidRPr="00851D9C">
        <w:rPr>
          <w:rFonts w:cs="Times New Roman"/>
          <w:sz w:val="24"/>
          <w:szCs w:val="24"/>
        </w:rPr>
        <w:t>Jejaring Sosial</w:t>
      </w:r>
    </w:p>
    <w:p w14:paraId="4646DE7A" w14:textId="77777777" w:rsidR="004774DD" w:rsidRPr="00851D9C" w:rsidRDefault="004774DD" w:rsidP="004774DD">
      <w:pPr>
        <w:pStyle w:val="ListParagraph"/>
        <w:spacing w:line="360" w:lineRule="auto"/>
        <w:ind w:left="1701" w:firstLine="459"/>
        <w:jc w:val="both"/>
        <w:rPr>
          <w:rFonts w:cs="Times New Roman"/>
          <w:sz w:val="24"/>
          <w:szCs w:val="24"/>
        </w:rPr>
      </w:pPr>
      <w:r w:rsidRPr="00851D9C">
        <w:rPr>
          <w:rFonts w:cs="Times New Roman"/>
          <w:sz w:val="24"/>
          <w:szCs w:val="24"/>
        </w:rPr>
        <w:t>Aplikasi ini memfasilitasi pengguna untuk terhubung dan berbagi informasi dengan pengguna lainnya. Layanan jejaring sosial ini umumnya mencakup informasi pribadi dari pengguna,hubungan sosial antar pengguna,dan berbagai layanan tambahan. Contoh dari kategori ini seperti LinkedIn,</w:t>
      </w:r>
      <w:r>
        <w:rPr>
          <w:rFonts w:cs="Times New Roman"/>
          <w:sz w:val="24"/>
          <w:szCs w:val="24"/>
          <w:lang w:val="en-US"/>
        </w:rPr>
        <w:t xml:space="preserve"> </w:t>
      </w:r>
      <w:r w:rsidRPr="00851D9C">
        <w:rPr>
          <w:rFonts w:cs="Times New Roman"/>
          <w:sz w:val="24"/>
          <w:szCs w:val="24"/>
        </w:rPr>
        <w:t>Google dan Facebook serta layanan bookmark sosial.</w:t>
      </w:r>
    </w:p>
    <w:p w14:paraId="27D1C949" w14:textId="77777777" w:rsidR="004774DD" w:rsidRPr="00851D9C" w:rsidRDefault="004774DD" w:rsidP="004774DD">
      <w:pPr>
        <w:pStyle w:val="ListParagraph"/>
        <w:numPr>
          <w:ilvl w:val="0"/>
          <w:numId w:val="22"/>
        </w:numPr>
        <w:spacing w:line="360" w:lineRule="auto"/>
        <w:ind w:left="1701"/>
        <w:jc w:val="both"/>
        <w:rPr>
          <w:rFonts w:cs="Times New Roman"/>
          <w:sz w:val="24"/>
          <w:szCs w:val="24"/>
        </w:rPr>
      </w:pPr>
      <w:r w:rsidRPr="00851D9C">
        <w:rPr>
          <w:rFonts w:cs="Times New Roman"/>
          <w:sz w:val="24"/>
          <w:szCs w:val="24"/>
        </w:rPr>
        <w:t>File sharing dan penyimpanan</w:t>
      </w:r>
    </w:p>
    <w:p w14:paraId="3623BCA1" w14:textId="77777777" w:rsidR="004774DD" w:rsidRDefault="004774DD" w:rsidP="004774DD">
      <w:pPr>
        <w:pStyle w:val="ListParagraph"/>
        <w:spacing w:line="360" w:lineRule="auto"/>
        <w:ind w:left="1701" w:firstLine="459"/>
        <w:jc w:val="both"/>
        <w:rPr>
          <w:rFonts w:cs="Times New Roman"/>
          <w:sz w:val="24"/>
          <w:szCs w:val="24"/>
        </w:rPr>
      </w:pPr>
      <w:r w:rsidRPr="00851D9C">
        <w:rPr>
          <w:rFonts w:cs="Times New Roman"/>
          <w:sz w:val="24"/>
          <w:szCs w:val="24"/>
        </w:rPr>
        <w:t>File sharing dan penyimpanan merujuk pada layanan hosting atau alat pengunggah file online yang dibuat khusus untuk menyimpan dan membagikan konten digital. Contoh nya yaitu berbagi gambar (seperti Flickr,</w:t>
      </w:r>
      <w:r w:rsidRPr="008600BE">
        <w:rPr>
          <w:rFonts w:cs="Times New Roman"/>
          <w:sz w:val="24"/>
          <w:szCs w:val="24"/>
        </w:rPr>
        <w:t xml:space="preserve"> </w:t>
      </w:r>
      <w:r w:rsidRPr="00851D9C">
        <w:rPr>
          <w:rFonts w:cs="Times New Roman"/>
          <w:sz w:val="24"/>
          <w:szCs w:val="24"/>
        </w:rPr>
        <w:t>Picasa),</w:t>
      </w:r>
      <w:r w:rsidRPr="008600BE">
        <w:rPr>
          <w:rFonts w:cs="Times New Roman"/>
          <w:sz w:val="24"/>
          <w:szCs w:val="24"/>
        </w:rPr>
        <w:t xml:space="preserve"> </w:t>
      </w:r>
      <w:r w:rsidRPr="00851D9C">
        <w:rPr>
          <w:rFonts w:cs="Times New Roman"/>
          <w:sz w:val="24"/>
          <w:szCs w:val="24"/>
        </w:rPr>
        <w:t>berbagi video (seperti YouTube,</w:t>
      </w:r>
      <w:r w:rsidRPr="008600BE">
        <w:rPr>
          <w:rFonts w:cs="Times New Roman"/>
          <w:sz w:val="24"/>
          <w:szCs w:val="24"/>
        </w:rPr>
        <w:t xml:space="preserve"> </w:t>
      </w:r>
      <w:r w:rsidRPr="00851D9C">
        <w:rPr>
          <w:rFonts w:cs="Times New Roman"/>
          <w:sz w:val="24"/>
          <w:szCs w:val="24"/>
        </w:rPr>
        <w:t>Vimeo),</w:t>
      </w:r>
      <w:r w:rsidRPr="008600BE">
        <w:rPr>
          <w:rFonts w:cs="Times New Roman"/>
          <w:sz w:val="24"/>
          <w:szCs w:val="24"/>
        </w:rPr>
        <w:t xml:space="preserve"> </w:t>
      </w:r>
      <w:r w:rsidRPr="00851D9C">
        <w:rPr>
          <w:rFonts w:cs="Times New Roman"/>
          <w:sz w:val="24"/>
          <w:szCs w:val="24"/>
        </w:rPr>
        <w:t>berbagi audio (seperti podcast.iTunes),</w:t>
      </w:r>
      <w:r w:rsidRPr="008600BE">
        <w:rPr>
          <w:rFonts w:cs="Times New Roman"/>
          <w:sz w:val="24"/>
          <w:szCs w:val="24"/>
        </w:rPr>
        <w:t xml:space="preserve"> </w:t>
      </w:r>
      <w:r w:rsidRPr="00851D9C">
        <w:rPr>
          <w:rFonts w:cs="Times New Roman"/>
          <w:sz w:val="24"/>
          <w:szCs w:val="24"/>
        </w:rPr>
        <w:t>berbagi</w:t>
      </w:r>
      <w:r>
        <w:rPr>
          <w:rFonts w:cs="Times New Roman"/>
          <w:sz w:val="24"/>
          <w:szCs w:val="24"/>
        </w:rPr>
        <w:t xml:space="preserve"> </w:t>
      </w:r>
      <w:r w:rsidRPr="00851D9C">
        <w:rPr>
          <w:rFonts w:cs="Times New Roman"/>
          <w:sz w:val="24"/>
          <w:szCs w:val="24"/>
        </w:rPr>
        <w:t>dokumen (seperti Google,</w:t>
      </w:r>
      <w:r w:rsidRPr="008600BE">
        <w:rPr>
          <w:rFonts w:cs="Times New Roman"/>
          <w:sz w:val="24"/>
          <w:szCs w:val="24"/>
        </w:rPr>
        <w:t xml:space="preserve"> </w:t>
      </w:r>
      <w:r w:rsidRPr="00851D9C">
        <w:rPr>
          <w:rFonts w:cs="Times New Roman"/>
          <w:sz w:val="24"/>
          <w:szCs w:val="24"/>
        </w:rPr>
        <w:t>documents,</w:t>
      </w:r>
      <w:r w:rsidRPr="008600BE">
        <w:rPr>
          <w:rFonts w:cs="Times New Roman"/>
          <w:sz w:val="24"/>
          <w:szCs w:val="24"/>
        </w:rPr>
        <w:t xml:space="preserve"> </w:t>
      </w:r>
      <w:r w:rsidRPr="00851D9C">
        <w:rPr>
          <w:rFonts w:cs="Times New Roman"/>
          <w:sz w:val="24"/>
          <w:szCs w:val="24"/>
        </w:rPr>
        <w:t>Drop.io,</w:t>
      </w:r>
      <w:r w:rsidRPr="008600BE">
        <w:rPr>
          <w:rFonts w:cs="Times New Roman"/>
          <w:sz w:val="24"/>
          <w:szCs w:val="24"/>
        </w:rPr>
        <w:t xml:space="preserve"> </w:t>
      </w:r>
      <w:r w:rsidRPr="00851D9C">
        <w:rPr>
          <w:rFonts w:cs="Times New Roman"/>
          <w:sz w:val="24"/>
          <w:szCs w:val="24"/>
        </w:rPr>
        <w:t>MySpacse) dan manajemen konten (seperti Sharepoint,</w:t>
      </w:r>
      <w:r w:rsidRPr="008600BE">
        <w:rPr>
          <w:rFonts w:cs="Times New Roman"/>
          <w:sz w:val="24"/>
          <w:szCs w:val="24"/>
        </w:rPr>
        <w:t xml:space="preserve"> </w:t>
      </w:r>
      <w:r w:rsidRPr="00851D9C">
        <w:rPr>
          <w:rFonts w:cs="Times New Roman"/>
          <w:sz w:val="24"/>
          <w:szCs w:val="24"/>
        </w:rPr>
        <w:t>Drupal).</w:t>
      </w:r>
    </w:p>
    <w:p w14:paraId="14082E6E" w14:textId="77777777" w:rsidR="004774DD" w:rsidRDefault="004774DD" w:rsidP="004774DD">
      <w:pPr>
        <w:spacing w:line="259" w:lineRule="auto"/>
        <w:rPr>
          <w:rFonts w:cs="Times New Roman"/>
          <w:sz w:val="24"/>
          <w:szCs w:val="24"/>
        </w:rPr>
      </w:pPr>
      <w:r>
        <w:rPr>
          <w:rFonts w:cs="Times New Roman"/>
          <w:sz w:val="24"/>
          <w:szCs w:val="24"/>
        </w:rPr>
        <w:br w:type="page"/>
      </w:r>
    </w:p>
    <w:p w14:paraId="18E9DF72" w14:textId="77777777" w:rsidR="004774DD" w:rsidRPr="009D6F0B" w:rsidRDefault="004774DD" w:rsidP="001E1EAB">
      <w:pPr>
        <w:spacing w:line="360" w:lineRule="auto"/>
        <w:ind w:left="1200" w:firstLine="501"/>
        <w:jc w:val="both"/>
        <w:rPr>
          <w:rFonts w:cs="Times New Roman"/>
          <w:sz w:val="24"/>
          <w:szCs w:val="24"/>
        </w:rPr>
      </w:pPr>
      <w:r w:rsidRPr="009D6F0B">
        <w:rPr>
          <w:rFonts w:cs="Times New Roman"/>
          <w:sz w:val="24"/>
          <w:szCs w:val="24"/>
        </w:rPr>
        <w:lastRenderedPageBreak/>
        <w:t xml:space="preserve">Menurut Gunelius, ada empat elemen yang dianggap sebagai faktor kunci keberhasilan dalam </w:t>
      </w:r>
      <w:r w:rsidRPr="009D6F0B">
        <w:rPr>
          <w:rFonts w:cs="Times New Roman"/>
          <w:i/>
          <w:iCs/>
          <w:sz w:val="24"/>
          <w:szCs w:val="24"/>
        </w:rPr>
        <w:t>social media marketing</w:t>
      </w:r>
      <w:r w:rsidRPr="009D6F0B">
        <w:rPr>
          <w:rFonts w:cs="Times New Roman"/>
          <w:sz w:val="24"/>
          <w:szCs w:val="24"/>
        </w:rPr>
        <w:t xml:space="preserve">, yaitu:  </w:t>
      </w:r>
    </w:p>
    <w:p w14:paraId="5F2DD5B4" w14:textId="77777777" w:rsidR="004774DD" w:rsidRPr="009D6F0B" w:rsidRDefault="004774DD" w:rsidP="001E1EAB">
      <w:pPr>
        <w:pStyle w:val="ListParagraph"/>
        <w:numPr>
          <w:ilvl w:val="3"/>
          <w:numId w:val="38"/>
        </w:numPr>
        <w:spacing w:line="360" w:lineRule="auto"/>
        <w:ind w:left="1701"/>
        <w:jc w:val="both"/>
        <w:rPr>
          <w:rFonts w:cs="Times New Roman"/>
          <w:sz w:val="24"/>
          <w:szCs w:val="24"/>
        </w:rPr>
      </w:pPr>
      <w:r w:rsidRPr="009D6F0B">
        <w:rPr>
          <w:rFonts w:cs="Times New Roman"/>
          <w:sz w:val="24"/>
          <w:szCs w:val="24"/>
        </w:rPr>
        <w:t>Pembuatan Konten (</w:t>
      </w:r>
      <w:r w:rsidRPr="00A13E47">
        <w:rPr>
          <w:rFonts w:cs="Times New Roman"/>
          <w:i/>
          <w:iCs/>
          <w:sz w:val="24"/>
          <w:szCs w:val="24"/>
        </w:rPr>
        <w:t>Content Creation</w:t>
      </w:r>
      <w:r w:rsidRPr="009D6F0B">
        <w:rPr>
          <w:rFonts w:cs="Times New Roman"/>
          <w:sz w:val="24"/>
          <w:szCs w:val="24"/>
        </w:rPr>
        <w:t xml:space="preserve">) </w:t>
      </w:r>
    </w:p>
    <w:p w14:paraId="7C6C4A8E" w14:textId="77777777" w:rsidR="004774DD" w:rsidRDefault="004774DD" w:rsidP="001E1EAB">
      <w:pPr>
        <w:pStyle w:val="ListParagraph"/>
        <w:spacing w:line="360" w:lineRule="auto"/>
        <w:ind w:left="1701" w:firstLine="459"/>
        <w:jc w:val="both"/>
        <w:rPr>
          <w:rFonts w:cs="Times New Roman"/>
          <w:sz w:val="24"/>
          <w:szCs w:val="24"/>
        </w:rPr>
      </w:pPr>
      <w:r w:rsidRPr="009D6F0B">
        <w:rPr>
          <w:rFonts w:cs="Times New Roman"/>
          <w:sz w:val="24"/>
          <w:szCs w:val="24"/>
        </w:rPr>
        <w:t>Konten yang menarik merupakan dasar dari strategi pemasaran media sosial. Konten yang dibuat harus mampu menarik perhatian dan mencerminkan kepribadian bisnis, sehingga dapat membangun kepercayaan di kalangan target konsumen. Pembuatan konten yang relevan akan membantu membentuk kredibilitas, hubungan, serta loyalitas pelanggan terhadap bisnis.</w:t>
      </w:r>
    </w:p>
    <w:p w14:paraId="61752691" w14:textId="77777777" w:rsidR="004774DD" w:rsidRPr="009D6F0B" w:rsidRDefault="004774DD" w:rsidP="001E1EAB">
      <w:pPr>
        <w:pStyle w:val="ListParagraph"/>
        <w:numPr>
          <w:ilvl w:val="3"/>
          <w:numId w:val="38"/>
        </w:numPr>
        <w:spacing w:line="360" w:lineRule="auto"/>
        <w:ind w:left="1701"/>
        <w:jc w:val="both"/>
        <w:rPr>
          <w:rFonts w:cs="Times New Roman"/>
          <w:sz w:val="24"/>
          <w:szCs w:val="24"/>
        </w:rPr>
      </w:pPr>
      <w:r w:rsidRPr="009D6F0B">
        <w:rPr>
          <w:rFonts w:cs="Times New Roman"/>
          <w:sz w:val="24"/>
          <w:szCs w:val="24"/>
        </w:rPr>
        <w:t>Berbagi Konten (</w:t>
      </w:r>
      <w:r w:rsidRPr="00A13E47">
        <w:rPr>
          <w:rFonts w:cs="Times New Roman"/>
          <w:i/>
          <w:iCs/>
          <w:sz w:val="24"/>
          <w:szCs w:val="24"/>
        </w:rPr>
        <w:t>Content Sharing</w:t>
      </w:r>
      <w:r w:rsidRPr="009D6F0B">
        <w:rPr>
          <w:rFonts w:cs="Times New Roman"/>
          <w:sz w:val="24"/>
          <w:szCs w:val="24"/>
        </w:rPr>
        <w:t xml:space="preserve">) </w:t>
      </w:r>
    </w:p>
    <w:p w14:paraId="6655619D" w14:textId="77777777" w:rsidR="004774DD" w:rsidRPr="009D6F0B" w:rsidRDefault="004774DD" w:rsidP="001E1EAB">
      <w:pPr>
        <w:pStyle w:val="ListParagraph"/>
        <w:spacing w:line="360" w:lineRule="auto"/>
        <w:ind w:left="1701" w:firstLine="459"/>
        <w:jc w:val="both"/>
        <w:rPr>
          <w:rFonts w:cs="Times New Roman"/>
          <w:sz w:val="24"/>
          <w:szCs w:val="24"/>
        </w:rPr>
      </w:pPr>
      <w:r w:rsidRPr="009D6F0B">
        <w:rPr>
          <w:rFonts w:cs="Times New Roman"/>
          <w:sz w:val="24"/>
          <w:szCs w:val="24"/>
        </w:rPr>
        <w:t>Menyebarkan konten kepada komunitas sosial dapat memperluas jangkauan bisnis dan menarik audiens online yang lebih besar. Berbagi konten dapat menghasilkan penjualan, baik secara langsung maupun tidak langsung, tergantung pada jenis konten yang dibagikan.</w:t>
      </w:r>
    </w:p>
    <w:p w14:paraId="748EB52D" w14:textId="77777777" w:rsidR="004774DD" w:rsidRPr="009D6F0B" w:rsidRDefault="004774DD" w:rsidP="001E1EAB">
      <w:pPr>
        <w:pStyle w:val="ListParagraph"/>
        <w:numPr>
          <w:ilvl w:val="3"/>
          <w:numId w:val="38"/>
        </w:numPr>
        <w:spacing w:line="360" w:lineRule="auto"/>
        <w:ind w:left="1701"/>
        <w:jc w:val="both"/>
        <w:rPr>
          <w:rFonts w:cs="Times New Roman"/>
          <w:sz w:val="24"/>
          <w:szCs w:val="24"/>
        </w:rPr>
      </w:pPr>
      <w:r w:rsidRPr="009D6F0B">
        <w:rPr>
          <w:rFonts w:cs="Times New Roman"/>
          <w:sz w:val="24"/>
          <w:szCs w:val="24"/>
        </w:rPr>
        <w:t>Membangun Koneksi (</w:t>
      </w:r>
      <w:r w:rsidRPr="00A13E47">
        <w:rPr>
          <w:rFonts w:cs="Times New Roman"/>
          <w:i/>
          <w:iCs/>
          <w:sz w:val="24"/>
          <w:szCs w:val="24"/>
        </w:rPr>
        <w:t>Connecting</w:t>
      </w:r>
      <w:r w:rsidRPr="009D6F0B">
        <w:rPr>
          <w:rFonts w:cs="Times New Roman"/>
          <w:sz w:val="24"/>
          <w:szCs w:val="24"/>
        </w:rPr>
        <w:t xml:space="preserve">) </w:t>
      </w:r>
    </w:p>
    <w:p w14:paraId="21C963D4" w14:textId="77777777" w:rsidR="004774DD" w:rsidRDefault="004774DD" w:rsidP="001E1EAB">
      <w:pPr>
        <w:pStyle w:val="ListParagraph"/>
        <w:spacing w:line="360" w:lineRule="auto"/>
        <w:ind w:left="1701" w:firstLine="459"/>
        <w:jc w:val="both"/>
        <w:rPr>
          <w:rFonts w:cs="Times New Roman"/>
          <w:sz w:val="24"/>
          <w:szCs w:val="24"/>
        </w:rPr>
      </w:pPr>
      <w:r w:rsidRPr="009D6F0B">
        <w:rPr>
          <w:rFonts w:cs="Times New Roman"/>
          <w:sz w:val="24"/>
          <w:szCs w:val="24"/>
        </w:rPr>
        <w:t>Jejaring sosial memungkinkan individu untuk terhubung dengan lebih banyak orang yang memiliki minat serupa. Jaringan yang luas dapat membantu membangun hubungan yang lebih kuat dan saling menguntungkan.</w:t>
      </w:r>
    </w:p>
    <w:p w14:paraId="460785D2" w14:textId="77777777" w:rsidR="004774DD" w:rsidRPr="00A13E47" w:rsidRDefault="004774DD" w:rsidP="001E1EAB">
      <w:pPr>
        <w:pStyle w:val="ListParagraph"/>
        <w:numPr>
          <w:ilvl w:val="3"/>
          <w:numId w:val="38"/>
        </w:numPr>
        <w:spacing w:line="360" w:lineRule="auto"/>
        <w:ind w:left="1701"/>
        <w:jc w:val="both"/>
        <w:rPr>
          <w:rFonts w:cs="Times New Roman"/>
          <w:sz w:val="24"/>
          <w:szCs w:val="24"/>
        </w:rPr>
      </w:pPr>
      <w:r w:rsidRPr="00A13E47">
        <w:rPr>
          <w:rFonts w:cs="Times New Roman"/>
          <w:sz w:val="24"/>
          <w:szCs w:val="24"/>
        </w:rPr>
        <w:t>Pembangunan Komunitas (</w:t>
      </w:r>
      <w:r w:rsidRPr="00A13E47">
        <w:rPr>
          <w:rFonts w:cs="Times New Roman"/>
          <w:i/>
          <w:iCs/>
          <w:sz w:val="24"/>
          <w:szCs w:val="24"/>
        </w:rPr>
        <w:t>Community Building</w:t>
      </w:r>
      <w:r w:rsidRPr="00A13E47">
        <w:rPr>
          <w:rFonts w:cs="Times New Roman"/>
          <w:sz w:val="24"/>
          <w:szCs w:val="24"/>
        </w:rPr>
        <w:t>)</w:t>
      </w:r>
    </w:p>
    <w:p w14:paraId="1DD82B0B" w14:textId="029A7A5B" w:rsidR="001E1EAB" w:rsidRDefault="004774DD" w:rsidP="00F72D96">
      <w:pPr>
        <w:spacing w:line="360" w:lineRule="auto"/>
        <w:ind w:left="1701" w:firstLine="360"/>
        <w:jc w:val="both"/>
        <w:rPr>
          <w:rFonts w:cs="Times New Roman"/>
          <w:sz w:val="24"/>
          <w:szCs w:val="24"/>
        </w:rPr>
      </w:pPr>
      <w:r w:rsidRPr="00A13E47">
        <w:rPr>
          <w:rFonts w:cs="Times New Roman"/>
          <w:sz w:val="24"/>
          <w:szCs w:val="24"/>
        </w:rPr>
        <w:t xml:space="preserve">Media sosial adalah platform online yang menghubungkan individu-individu dari seluruh dunia, memungkinkan interaksi antar mereka melalui teknologi. Membangun komunitas di internet dengan minat yang serupa dapat dilakukan melalui jaringan sosial. Tujuan dari </w:t>
      </w:r>
      <w:r w:rsidRPr="004774DD">
        <w:rPr>
          <w:rFonts w:cs="Times New Roman"/>
          <w:i/>
          <w:iCs/>
          <w:sz w:val="24"/>
          <w:szCs w:val="24"/>
        </w:rPr>
        <w:t>community building</w:t>
      </w:r>
      <w:r w:rsidRPr="00A13E47">
        <w:rPr>
          <w:rFonts w:cs="Times New Roman"/>
          <w:sz w:val="24"/>
          <w:szCs w:val="24"/>
        </w:rPr>
        <w:t xml:space="preserve"> adalah untuk menjangkau konsumen yang tertarik pada produk atau layanan yang ditawarkan, dengan menciptakan interaksi dan menjalin hubungan yang erat dengan mereka.</w:t>
      </w:r>
    </w:p>
    <w:p w14:paraId="7B54A024" w14:textId="77777777" w:rsidR="00F72D96" w:rsidRPr="00F72D96" w:rsidRDefault="00F72D96" w:rsidP="00F72D96">
      <w:pPr>
        <w:spacing w:line="360" w:lineRule="auto"/>
        <w:jc w:val="both"/>
        <w:rPr>
          <w:rFonts w:cs="Times New Roman"/>
          <w:sz w:val="24"/>
          <w:szCs w:val="24"/>
        </w:rPr>
      </w:pPr>
    </w:p>
    <w:p w14:paraId="3052D2D0" w14:textId="77777777" w:rsidR="00090418" w:rsidRPr="00851D9C" w:rsidRDefault="00090418" w:rsidP="004950C9">
      <w:pPr>
        <w:pStyle w:val="Heading2"/>
        <w:spacing w:line="480" w:lineRule="auto"/>
        <w:rPr>
          <w:szCs w:val="24"/>
        </w:rPr>
      </w:pPr>
      <w:bookmarkStart w:id="32" w:name="_Toc185716967"/>
      <w:r w:rsidRPr="00851D9C">
        <w:rPr>
          <w:szCs w:val="24"/>
        </w:rPr>
        <w:lastRenderedPageBreak/>
        <w:t>Usaha Mikro Kecil dan Menengah</w:t>
      </w:r>
      <w:bookmarkEnd w:id="32"/>
    </w:p>
    <w:p w14:paraId="746E3087" w14:textId="77777777" w:rsidR="00090418" w:rsidRPr="00851D9C" w:rsidRDefault="00090418" w:rsidP="002149DF">
      <w:pPr>
        <w:pStyle w:val="Heading3"/>
        <w:rPr>
          <w:szCs w:val="24"/>
        </w:rPr>
      </w:pPr>
      <w:bookmarkStart w:id="33" w:name="_Toc185716968"/>
      <w:r w:rsidRPr="00851D9C">
        <w:rPr>
          <w:szCs w:val="24"/>
        </w:rPr>
        <w:t>Pengertian UMKM menurut Undang-Undang</w:t>
      </w:r>
      <w:bookmarkEnd w:id="33"/>
      <w:r w:rsidRPr="00851D9C">
        <w:rPr>
          <w:szCs w:val="24"/>
        </w:rPr>
        <w:t xml:space="preserve"> </w:t>
      </w:r>
    </w:p>
    <w:p w14:paraId="4248A95F" w14:textId="77777777" w:rsidR="00090418" w:rsidRPr="00851D9C" w:rsidRDefault="00090418" w:rsidP="00F72D96">
      <w:pPr>
        <w:spacing w:line="360" w:lineRule="auto"/>
        <w:ind w:left="1224" w:firstLine="477"/>
        <w:jc w:val="both"/>
        <w:rPr>
          <w:rFonts w:cs="Times New Roman"/>
          <w:sz w:val="24"/>
          <w:szCs w:val="24"/>
        </w:rPr>
      </w:pPr>
      <w:r w:rsidRPr="00851D9C">
        <w:rPr>
          <w:rFonts w:cs="Times New Roman"/>
          <w:sz w:val="24"/>
          <w:szCs w:val="24"/>
        </w:rPr>
        <w:t xml:space="preserve">UMKM merupakan usaha yang dijalankan secara mandiri dan dikelola oleh perorangan atau kelompok pemilik usaha. Perbandingan antara UMI, UKA, UB, dan UMKM biasanya bergantung pada faktor-faktor seperti aset awal, aset tahunan rata-rata, atau jumlah karyawan. Namun, definisi UMKM bervariasi di setiap negara berdasarkan pada kriteria-kriteria tersebut. Ini mengakibatkan perbedaan kekuatan UMKM antar negara. </w:t>
      </w:r>
      <w:r w:rsidRPr="00851D9C">
        <w:rPr>
          <w:rStyle w:val="FootnoteReference"/>
          <w:rFonts w:cs="Times New Roman"/>
          <w:sz w:val="24"/>
          <w:szCs w:val="24"/>
        </w:rPr>
        <w:footnoteReference w:id="38"/>
      </w:r>
    </w:p>
    <w:p w14:paraId="789684F0" w14:textId="77777777" w:rsidR="00090418" w:rsidRPr="00851D9C" w:rsidRDefault="00090418" w:rsidP="00F72D96">
      <w:pPr>
        <w:spacing w:line="360" w:lineRule="auto"/>
        <w:ind w:left="1224" w:firstLine="477"/>
        <w:jc w:val="both"/>
        <w:rPr>
          <w:rFonts w:cs="Times New Roman"/>
          <w:sz w:val="24"/>
          <w:szCs w:val="24"/>
        </w:rPr>
      </w:pPr>
      <w:r w:rsidRPr="00851D9C">
        <w:rPr>
          <w:rFonts w:cs="Times New Roman"/>
          <w:sz w:val="24"/>
          <w:szCs w:val="24"/>
        </w:rPr>
        <w:t>Di Indonesia, pengertian UMKM sesuai dengan Pasal 1 Undang-undang Republik Indonesia Nomor 20 Tahun 2008 adalah usaha produktif yang dimiliki oleh warga negara Indonesia dan/atau badan usaha Indonesia yang memenuhi kriteria UMKM sebagaimana diatur dalam undang-undang tersebut. Definisi ini menunjukkan bahwa UMKM di Indonesia harus dimiliki oleh orang atau badan hukum yang terdaftar di Indonesia dan memenuhi kriteria yang telah ditetapkan. Menurut Undang-Undang tersebut, kriteria yang digunakan untuk menentukan UMKM meliputi nilai aset yang tidak termasuk tanah dan bangunan, pendapatan tahunan, atau hasil penjualan. Menurut ketentuan yang tercantum dalam undang-undang tersebut, UMKM didefinisikan sebagai usaha dengan pendapatan tahunan antara Rp 50 juta hingga Rp 500 miliar, atau dengan hasil penjualan maksimal Rp 300 juta hingga Rp 2,5 miliar.</w:t>
      </w:r>
      <w:r w:rsidRPr="00851D9C">
        <w:rPr>
          <w:rStyle w:val="FootnoteReference"/>
          <w:rFonts w:cs="Times New Roman"/>
          <w:sz w:val="24"/>
          <w:szCs w:val="24"/>
        </w:rPr>
        <w:footnoteReference w:id="39"/>
      </w:r>
    </w:p>
    <w:p w14:paraId="4176ECD0" w14:textId="77777777" w:rsidR="00090418" w:rsidRPr="00851D9C" w:rsidRDefault="00090418" w:rsidP="003630FA">
      <w:pPr>
        <w:pStyle w:val="ListParagraph"/>
        <w:numPr>
          <w:ilvl w:val="0"/>
          <w:numId w:val="11"/>
        </w:numPr>
        <w:spacing w:line="360" w:lineRule="auto"/>
        <w:ind w:left="1701"/>
        <w:jc w:val="both"/>
        <w:rPr>
          <w:rFonts w:cs="Times New Roman"/>
          <w:sz w:val="24"/>
          <w:szCs w:val="24"/>
        </w:rPr>
      </w:pPr>
      <w:r w:rsidRPr="00851D9C">
        <w:rPr>
          <w:rFonts w:cs="Times New Roman"/>
          <w:sz w:val="24"/>
          <w:szCs w:val="24"/>
        </w:rPr>
        <w:t xml:space="preserve">Usaha Mikro adalah usaha produktif yang dimiliki oleh perorangan atau badan usaha perorangan yang memenuhi kriteria Usaha Mikro sebagaimana diatur dalam Undang-Undang ini. </w:t>
      </w:r>
    </w:p>
    <w:p w14:paraId="0A67CAB2" w14:textId="77777777" w:rsidR="00090418" w:rsidRPr="00851D9C" w:rsidRDefault="00090418" w:rsidP="003630FA">
      <w:pPr>
        <w:pStyle w:val="ListParagraph"/>
        <w:numPr>
          <w:ilvl w:val="0"/>
          <w:numId w:val="11"/>
        </w:numPr>
        <w:spacing w:line="360" w:lineRule="auto"/>
        <w:ind w:left="1701"/>
        <w:jc w:val="both"/>
        <w:rPr>
          <w:rFonts w:cs="Times New Roman"/>
          <w:sz w:val="24"/>
          <w:szCs w:val="24"/>
        </w:rPr>
      </w:pPr>
      <w:r w:rsidRPr="00851D9C">
        <w:rPr>
          <w:rFonts w:cs="Times New Roman"/>
          <w:sz w:val="24"/>
          <w:szCs w:val="24"/>
        </w:rPr>
        <w:t xml:space="preserve">Usaha Kecil adalah usaha ekonomi produktif yang berdiri sendiri, yang dilakukan oleh perorangan atau badan usaha yang bukan merupakan anak perusahaan atau cabang dari Usaha Menengah atau Usaha Besar, dan memenuhi kriteria Usaha Kecil sebagaimana dijelaskan dalam Undang-Undang ini. </w:t>
      </w:r>
    </w:p>
    <w:p w14:paraId="4AD7CE0E" w14:textId="77777777" w:rsidR="00090418" w:rsidRPr="00851D9C" w:rsidRDefault="00090418" w:rsidP="003630FA">
      <w:pPr>
        <w:pStyle w:val="ListParagraph"/>
        <w:numPr>
          <w:ilvl w:val="0"/>
          <w:numId w:val="11"/>
        </w:numPr>
        <w:spacing w:line="360" w:lineRule="auto"/>
        <w:ind w:left="1701"/>
        <w:jc w:val="both"/>
        <w:rPr>
          <w:rFonts w:cs="Times New Roman"/>
          <w:sz w:val="24"/>
          <w:szCs w:val="24"/>
        </w:rPr>
      </w:pPr>
      <w:r w:rsidRPr="00851D9C">
        <w:rPr>
          <w:rFonts w:cs="Times New Roman"/>
          <w:sz w:val="24"/>
          <w:szCs w:val="24"/>
        </w:rPr>
        <w:lastRenderedPageBreak/>
        <w:t xml:space="preserve">Usaha Menengah adalah usaha ekonomi produktif yang berdiri sendiri, dilakukan oleh perorangan atau badan usaha yang bukan merupakan anak perusahaan atau cabang dari Usaha Kecil atau Usaha Besar, dengan jumlah kekayaan bersih atau hasil penjualan tahunan seperti yang diatur dalam Undang-Undang ini. </w:t>
      </w:r>
    </w:p>
    <w:p w14:paraId="5408BC30" w14:textId="77777777" w:rsidR="00090418" w:rsidRPr="00851D9C" w:rsidRDefault="00090418" w:rsidP="003630FA">
      <w:pPr>
        <w:pStyle w:val="ListParagraph"/>
        <w:numPr>
          <w:ilvl w:val="0"/>
          <w:numId w:val="11"/>
        </w:numPr>
        <w:spacing w:line="360" w:lineRule="auto"/>
        <w:ind w:left="1701"/>
        <w:jc w:val="both"/>
        <w:rPr>
          <w:rFonts w:cs="Times New Roman"/>
          <w:sz w:val="24"/>
          <w:szCs w:val="24"/>
        </w:rPr>
      </w:pPr>
      <w:r w:rsidRPr="00851D9C">
        <w:rPr>
          <w:rFonts w:cs="Times New Roman"/>
          <w:sz w:val="24"/>
          <w:szCs w:val="24"/>
        </w:rPr>
        <w:t xml:space="preserve">Usaha Besar adalah usaha ekonomi produktif yang dilakukan oleh badan usaha dengan jumlah kekayaan bersih atau hasil penjualan tahunan yang lebih besar daripada Usaha Menengah, termasuk usaha nasional milik negara atau swasta, usaha patungan, dan usaha asing yang menjalankan kegiatan ekonomi di Indonesia. </w:t>
      </w:r>
    </w:p>
    <w:p w14:paraId="6E2853C1" w14:textId="77777777" w:rsidR="00090418" w:rsidRPr="00851D9C" w:rsidRDefault="00090418" w:rsidP="003630FA">
      <w:pPr>
        <w:pStyle w:val="ListParagraph"/>
        <w:numPr>
          <w:ilvl w:val="0"/>
          <w:numId w:val="11"/>
        </w:numPr>
        <w:spacing w:line="360" w:lineRule="auto"/>
        <w:ind w:left="1701"/>
        <w:jc w:val="both"/>
        <w:rPr>
          <w:rFonts w:cs="Times New Roman"/>
          <w:sz w:val="24"/>
          <w:szCs w:val="24"/>
        </w:rPr>
      </w:pPr>
      <w:r w:rsidRPr="00851D9C">
        <w:rPr>
          <w:rFonts w:cs="Times New Roman"/>
          <w:sz w:val="24"/>
          <w:szCs w:val="24"/>
        </w:rPr>
        <w:t>Dunia Usaha merujuk kepada Usaha Mikro, Usaha Kecil, Usaha Menengah, dan Usaha Besar yang menjalankan kegiatan ekonomi di Indonesia dan memiliki kedudukan di Indonesia.</w:t>
      </w:r>
    </w:p>
    <w:p w14:paraId="1C21F68C" w14:textId="77777777" w:rsidR="00090418" w:rsidRPr="00851D9C" w:rsidRDefault="00090418" w:rsidP="00F72D96">
      <w:pPr>
        <w:spacing w:line="360" w:lineRule="auto"/>
        <w:ind w:left="1224" w:firstLine="477"/>
        <w:jc w:val="both"/>
        <w:rPr>
          <w:rFonts w:cs="Times New Roman"/>
          <w:sz w:val="24"/>
          <w:szCs w:val="24"/>
        </w:rPr>
      </w:pPr>
      <w:r w:rsidRPr="00851D9C">
        <w:rPr>
          <w:rFonts w:cs="Times New Roman"/>
          <w:sz w:val="24"/>
          <w:szCs w:val="24"/>
        </w:rPr>
        <w:t>Sedangkan kriteria Usaha Mikro Kecil dan Menengah berdasarkan perkembangan dikelompokka dalam beberapa kriteria sebagai berikut :</w:t>
      </w:r>
    </w:p>
    <w:p w14:paraId="5DFC0DD5" w14:textId="77777777" w:rsidR="00090418" w:rsidRPr="00851D9C" w:rsidRDefault="00090418" w:rsidP="00F72D96">
      <w:pPr>
        <w:pStyle w:val="ListParagraph"/>
        <w:numPr>
          <w:ilvl w:val="0"/>
          <w:numId w:val="24"/>
        </w:numPr>
        <w:spacing w:line="360" w:lineRule="auto"/>
        <w:ind w:left="1843"/>
        <w:jc w:val="both"/>
        <w:rPr>
          <w:rFonts w:cs="Times New Roman"/>
          <w:sz w:val="24"/>
          <w:szCs w:val="24"/>
        </w:rPr>
      </w:pPr>
      <w:r w:rsidRPr="00851D9C">
        <w:rPr>
          <w:rFonts w:cs="Times New Roman"/>
          <w:i/>
          <w:iCs/>
          <w:sz w:val="24"/>
          <w:szCs w:val="24"/>
        </w:rPr>
        <w:t>Livelhood Activities</w:t>
      </w:r>
    </w:p>
    <w:p w14:paraId="29AB8E54" w14:textId="77777777" w:rsidR="00090418" w:rsidRPr="00851D9C" w:rsidRDefault="00090418" w:rsidP="00CC7B07">
      <w:pPr>
        <w:pStyle w:val="ListParagraph"/>
        <w:spacing w:line="360" w:lineRule="auto"/>
        <w:ind w:left="1843" w:firstLine="317"/>
        <w:jc w:val="both"/>
        <w:rPr>
          <w:rFonts w:cs="Times New Roman"/>
          <w:sz w:val="24"/>
          <w:szCs w:val="24"/>
        </w:rPr>
      </w:pPr>
      <w:r w:rsidRPr="00851D9C">
        <w:rPr>
          <w:rFonts w:cs="Times New Roman"/>
          <w:i/>
          <w:iCs/>
          <w:sz w:val="24"/>
          <w:szCs w:val="24"/>
        </w:rPr>
        <w:t xml:space="preserve">Livelhood Activities </w:t>
      </w:r>
      <w:r w:rsidRPr="00851D9C">
        <w:rPr>
          <w:rFonts w:cs="Times New Roman"/>
          <w:sz w:val="24"/>
          <w:szCs w:val="24"/>
        </w:rPr>
        <w:t>merupakan Usaha Mikro kecil dan Menengah yang memanfaatkan kesempatan kerja sebagai sumber penghasilan,sering dikenal sebagai sektor informal. Contoh dari kriteria ini yaitu pedagang kaki lima.</w:t>
      </w:r>
    </w:p>
    <w:p w14:paraId="35800036" w14:textId="77777777" w:rsidR="00090418" w:rsidRPr="00851D9C" w:rsidRDefault="00090418" w:rsidP="00F72D96">
      <w:pPr>
        <w:pStyle w:val="ListParagraph"/>
        <w:numPr>
          <w:ilvl w:val="0"/>
          <w:numId w:val="24"/>
        </w:numPr>
        <w:spacing w:line="360" w:lineRule="auto"/>
        <w:ind w:left="1843"/>
        <w:jc w:val="both"/>
        <w:rPr>
          <w:rFonts w:cs="Times New Roman"/>
          <w:sz w:val="24"/>
          <w:szCs w:val="24"/>
        </w:rPr>
      </w:pPr>
      <w:r w:rsidRPr="00851D9C">
        <w:rPr>
          <w:rFonts w:cs="Times New Roman"/>
          <w:i/>
          <w:iCs/>
          <w:sz w:val="24"/>
          <w:szCs w:val="24"/>
        </w:rPr>
        <w:t>Micro Enterprise</w:t>
      </w:r>
    </w:p>
    <w:p w14:paraId="0A94ED57" w14:textId="77777777" w:rsidR="00090418" w:rsidRPr="00851D9C" w:rsidRDefault="00090418" w:rsidP="00CC7B07">
      <w:pPr>
        <w:pStyle w:val="ListParagraph"/>
        <w:spacing w:line="360" w:lineRule="auto"/>
        <w:ind w:left="1843" w:firstLine="317"/>
        <w:jc w:val="both"/>
        <w:rPr>
          <w:rFonts w:cs="Times New Roman"/>
          <w:sz w:val="24"/>
          <w:szCs w:val="24"/>
        </w:rPr>
      </w:pPr>
      <w:r w:rsidRPr="00851D9C">
        <w:rPr>
          <w:rFonts w:cs="Times New Roman"/>
          <w:i/>
          <w:iCs/>
          <w:sz w:val="24"/>
          <w:szCs w:val="24"/>
        </w:rPr>
        <w:t>Micro Enterprise</w:t>
      </w:r>
      <w:r w:rsidRPr="00851D9C">
        <w:rPr>
          <w:rFonts w:cs="Times New Roman"/>
          <w:sz w:val="24"/>
          <w:szCs w:val="24"/>
        </w:rPr>
        <w:t xml:space="preserve"> adalah usaha mikro kecil dan menengah yang memiliki keterampilan tertentu namun belum memiliki keahlian berwirausaha.</w:t>
      </w:r>
    </w:p>
    <w:p w14:paraId="0E61CE4B" w14:textId="77777777" w:rsidR="00090418" w:rsidRPr="00851D9C" w:rsidRDefault="00090418" w:rsidP="00F72D96">
      <w:pPr>
        <w:pStyle w:val="ListParagraph"/>
        <w:numPr>
          <w:ilvl w:val="0"/>
          <w:numId w:val="24"/>
        </w:numPr>
        <w:spacing w:line="360" w:lineRule="auto"/>
        <w:ind w:left="1843"/>
        <w:jc w:val="both"/>
        <w:rPr>
          <w:rFonts w:cs="Times New Roman"/>
          <w:sz w:val="24"/>
          <w:szCs w:val="24"/>
        </w:rPr>
      </w:pPr>
      <w:r w:rsidRPr="00851D9C">
        <w:rPr>
          <w:rFonts w:cs="Times New Roman"/>
          <w:i/>
          <w:iCs/>
          <w:sz w:val="24"/>
          <w:szCs w:val="24"/>
        </w:rPr>
        <w:t>Small Dynamic Enterprise</w:t>
      </w:r>
    </w:p>
    <w:p w14:paraId="6CCCC347" w14:textId="33209748" w:rsidR="00297779" w:rsidRDefault="00090418" w:rsidP="00C41A3D">
      <w:pPr>
        <w:pStyle w:val="ListParagraph"/>
        <w:spacing w:line="360" w:lineRule="auto"/>
        <w:ind w:left="1843" w:firstLine="317"/>
        <w:jc w:val="both"/>
        <w:rPr>
          <w:rFonts w:cs="Times New Roman"/>
          <w:sz w:val="24"/>
          <w:szCs w:val="24"/>
        </w:rPr>
      </w:pPr>
      <w:r w:rsidRPr="00851D9C">
        <w:rPr>
          <w:rFonts w:cs="Times New Roman"/>
          <w:i/>
          <w:iCs/>
          <w:sz w:val="24"/>
          <w:szCs w:val="24"/>
        </w:rPr>
        <w:t xml:space="preserve">Small Dynamic Enterprise </w:t>
      </w:r>
      <w:r w:rsidRPr="00851D9C">
        <w:rPr>
          <w:rFonts w:cs="Times New Roman"/>
          <w:sz w:val="24"/>
          <w:szCs w:val="24"/>
        </w:rPr>
        <w:t>merupakan usaha mikro kecil dan menengah yang menunjukan semangat kewirausahaan dan mampu menjalankan pekerjaan subkontrak serta melakukan ekspor.</w:t>
      </w:r>
    </w:p>
    <w:p w14:paraId="0458672C" w14:textId="4E7AB76F" w:rsidR="00C41A3D" w:rsidRDefault="00C41A3D" w:rsidP="00C41A3D">
      <w:pPr>
        <w:pStyle w:val="ListParagraph"/>
        <w:spacing w:line="360" w:lineRule="auto"/>
        <w:ind w:left="1843" w:firstLine="317"/>
        <w:jc w:val="both"/>
        <w:rPr>
          <w:rFonts w:cs="Times New Roman"/>
          <w:sz w:val="24"/>
          <w:szCs w:val="24"/>
        </w:rPr>
      </w:pPr>
    </w:p>
    <w:p w14:paraId="54DBFCDB" w14:textId="16804E1B" w:rsidR="00C41A3D" w:rsidRDefault="00C41A3D" w:rsidP="00C41A3D">
      <w:pPr>
        <w:pStyle w:val="ListParagraph"/>
        <w:spacing w:line="360" w:lineRule="auto"/>
        <w:ind w:left="1843" w:firstLine="317"/>
        <w:jc w:val="both"/>
        <w:rPr>
          <w:rFonts w:cs="Times New Roman"/>
          <w:sz w:val="24"/>
          <w:szCs w:val="24"/>
        </w:rPr>
      </w:pPr>
    </w:p>
    <w:p w14:paraId="53410E8A" w14:textId="01D7AED6" w:rsidR="00C41A3D" w:rsidRDefault="00C41A3D" w:rsidP="00C41A3D">
      <w:pPr>
        <w:pStyle w:val="ListParagraph"/>
        <w:spacing w:line="360" w:lineRule="auto"/>
        <w:ind w:left="1843" w:firstLine="317"/>
        <w:jc w:val="both"/>
        <w:rPr>
          <w:rFonts w:cs="Times New Roman"/>
          <w:sz w:val="24"/>
          <w:szCs w:val="24"/>
        </w:rPr>
      </w:pPr>
    </w:p>
    <w:p w14:paraId="4A5AEE08" w14:textId="77777777" w:rsidR="00C41A3D" w:rsidRPr="00BF1CEE" w:rsidRDefault="00C41A3D" w:rsidP="00C41A3D">
      <w:pPr>
        <w:pStyle w:val="ListParagraph"/>
        <w:spacing w:line="360" w:lineRule="auto"/>
        <w:ind w:left="1843" w:firstLine="317"/>
        <w:jc w:val="both"/>
        <w:rPr>
          <w:rFonts w:cs="Times New Roman"/>
          <w:sz w:val="24"/>
          <w:szCs w:val="24"/>
        </w:rPr>
      </w:pPr>
    </w:p>
    <w:p w14:paraId="31C31FBC" w14:textId="77777777" w:rsidR="00090418" w:rsidRPr="00851D9C" w:rsidRDefault="00090418" w:rsidP="00C41A3D">
      <w:pPr>
        <w:pStyle w:val="ListParagraph"/>
        <w:numPr>
          <w:ilvl w:val="0"/>
          <w:numId w:val="24"/>
        </w:numPr>
        <w:spacing w:line="360" w:lineRule="auto"/>
        <w:ind w:left="1843"/>
        <w:jc w:val="both"/>
        <w:rPr>
          <w:rFonts w:cs="Times New Roman"/>
          <w:sz w:val="24"/>
          <w:szCs w:val="24"/>
        </w:rPr>
      </w:pPr>
      <w:r w:rsidRPr="00851D9C">
        <w:rPr>
          <w:rFonts w:cs="Times New Roman"/>
          <w:i/>
          <w:iCs/>
          <w:sz w:val="24"/>
          <w:szCs w:val="24"/>
        </w:rPr>
        <w:lastRenderedPageBreak/>
        <w:t>Fast Moving Enterprise</w:t>
      </w:r>
    </w:p>
    <w:p w14:paraId="4F1F0A77" w14:textId="39694167" w:rsidR="00090418" w:rsidRPr="00851D9C" w:rsidRDefault="00090418" w:rsidP="00CC7B07">
      <w:pPr>
        <w:pStyle w:val="ListParagraph"/>
        <w:spacing w:line="360" w:lineRule="auto"/>
        <w:ind w:left="1843" w:firstLine="317"/>
        <w:jc w:val="both"/>
        <w:rPr>
          <w:rFonts w:cs="Times New Roman"/>
          <w:sz w:val="24"/>
          <w:szCs w:val="24"/>
        </w:rPr>
      </w:pPr>
      <w:r w:rsidRPr="00851D9C">
        <w:rPr>
          <w:rFonts w:cs="Times New Roman"/>
          <w:i/>
          <w:iCs/>
          <w:sz w:val="24"/>
          <w:szCs w:val="24"/>
        </w:rPr>
        <w:t xml:space="preserve">Fast Moving Enterprise </w:t>
      </w:r>
      <w:r w:rsidRPr="00851D9C">
        <w:rPr>
          <w:rFonts w:cs="Times New Roman"/>
          <w:sz w:val="24"/>
          <w:szCs w:val="24"/>
        </w:rPr>
        <w:t>adalah usaha kecil dan menengah yang memiliki jiwa kewirausahaan dan berpotensi untuk berkembang menjadi usaha besar.</w:t>
      </w:r>
      <w:r w:rsidRPr="00851D9C">
        <w:rPr>
          <w:rStyle w:val="FootnoteReference"/>
          <w:rFonts w:cs="Times New Roman"/>
          <w:sz w:val="24"/>
          <w:szCs w:val="24"/>
        </w:rPr>
        <w:footnoteReference w:id="40"/>
      </w:r>
    </w:p>
    <w:p w14:paraId="74E1642C" w14:textId="77777777" w:rsidR="00090418" w:rsidRPr="00851D9C" w:rsidRDefault="00090418" w:rsidP="002149DF">
      <w:pPr>
        <w:pStyle w:val="Heading3"/>
        <w:rPr>
          <w:szCs w:val="24"/>
        </w:rPr>
      </w:pPr>
      <w:bookmarkStart w:id="34" w:name="_Toc185716969"/>
      <w:r w:rsidRPr="00851D9C">
        <w:rPr>
          <w:szCs w:val="24"/>
        </w:rPr>
        <w:t>Jenis-jenis Usaha Mikro Kecil dan Menengah</w:t>
      </w:r>
      <w:bookmarkEnd w:id="34"/>
    </w:p>
    <w:p w14:paraId="05CCF03D" w14:textId="77777777" w:rsidR="00090418" w:rsidRPr="00851D9C" w:rsidRDefault="00090418" w:rsidP="00CC7B07">
      <w:pPr>
        <w:spacing w:line="360" w:lineRule="auto"/>
        <w:ind w:left="1224" w:firstLine="477"/>
        <w:jc w:val="both"/>
        <w:rPr>
          <w:rFonts w:cs="Times New Roman"/>
          <w:sz w:val="24"/>
          <w:szCs w:val="24"/>
        </w:rPr>
      </w:pPr>
      <w:r w:rsidRPr="00851D9C">
        <w:rPr>
          <w:rFonts w:cs="Times New Roman"/>
          <w:sz w:val="24"/>
          <w:szCs w:val="24"/>
        </w:rPr>
        <w:t>Jika ditinjau dari jenis usahanya, UMKM di Indonesia dibagi menjadi berbagai bidang usaha. Namun,saat ini terdapat beberapa jenis usaha UMKM yang sedang diminati di Indonesia yaitu sebagai berikut :</w:t>
      </w:r>
      <w:r w:rsidRPr="00851D9C">
        <w:rPr>
          <w:rStyle w:val="FootnoteReference"/>
          <w:rFonts w:cs="Times New Roman"/>
          <w:sz w:val="24"/>
          <w:szCs w:val="24"/>
        </w:rPr>
        <w:footnoteReference w:id="41"/>
      </w:r>
    </w:p>
    <w:p w14:paraId="2228F834" w14:textId="6F9BF34E" w:rsidR="00090418" w:rsidRPr="00851D9C" w:rsidRDefault="00090418" w:rsidP="003630FA">
      <w:pPr>
        <w:pStyle w:val="ListParagraph"/>
        <w:numPr>
          <w:ilvl w:val="0"/>
          <w:numId w:val="13"/>
        </w:numPr>
        <w:spacing w:line="360" w:lineRule="auto"/>
        <w:ind w:left="1701"/>
        <w:rPr>
          <w:rFonts w:cs="Times New Roman"/>
          <w:sz w:val="24"/>
          <w:szCs w:val="24"/>
        </w:rPr>
      </w:pPr>
      <w:r w:rsidRPr="00851D9C">
        <w:rPr>
          <w:rFonts w:cs="Times New Roman"/>
          <w:sz w:val="24"/>
          <w:szCs w:val="24"/>
        </w:rPr>
        <w:t xml:space="preserve">Usaha </w:t>
      </w:r>
      <w:r w:rsidR="00E151E4">
        <w:rPr>
          <w:rFonts w:cs="Times New Roman"/>
          <w:sz w:val="24"/>
          <w:szCs w:val="24"/>
          <w:lang w:val="en-US"/>
        </w:rPr>
        <w:t>k</w:t>
      </w:r>
      <w:r w:rsidRPr="00851D9C">
        <w:rPr>
          <w:rFonts w:cs="Times New Roman"/>
          <w:sz w:val="24"/>
          <w:szCs w:val="24"/>
        </w:rPr>
        <w:t>uliner</w:t>
      </w:r>
    </w:p>
    <w:p w14:paraId="18C6A488" w14:textId="77777777" w:rsidR="00090418" w:rsidRPr="00851D9C" w:rsidRDefault="00090418" w:rsidP="00CC7B07">
      <w:pPr>
        <w:pStyle w:val="ListParagraph"/>
        <w:spacing w:line="360" w:lineRule="auto"/>
        <w:ind w:left="1701" w:firstLine="459"/>
        <w:jc w:val="both"/>
        <w:rPr>
          <w:rFonts w:cs="Times New Roman"/>
          <w:sz w:val="24"/>
          <w:szCs w:val="24"/>
        </w:rPr>
      </w:pPr>
      <w:r w:rsidRPr="00851D9C">
        <w:rPr>
          <w:rFonts w:cs="Times New Roman"/>
          <w:sz w:val="24"/>
          <w:szCs w:val="24"/>
        </w:rPr>
        <w:t>UMKM pada bidang kuliner adalah salah satu jenis bisnis UMKM yang diminati,bahkan oleh kalangan muda. Berbagai inovasi yang dimiliki,bisnis ini berhasil karena biaya yang diperlukan terjangkau,mengingat Masyarakat memiliki kebutuhan akan makanan adalah hal yang penting setiap hari. Bisnis kuliner memiliki potensi besar untuk berinovasi dengan ie-ide baru guna mengembangkan bisnis mereka. Contoh UMKM yang bergerak pada bidang kuliner yaitu warung makan,toko kue,kedai kopi dan lain sebagainya.</w:t>
      </w:r>
    </w:p>
    <w:p w14:paraId="17A2AD61" w14:textId="2E687700" w:rsidR="00090418" w:rsidRPr="00851D9C" w:rsidRDefault="00090418" w:rsidP="003630FA">
      <w:pPr>
        <w:pStyle w:val="ListParagraph"/>
        <w:numPr>
          <w:ilvl w:val="0"/>
          <w:numId w:val="13"/>
        </w:numPr>
        <w:spacing w:line="360" w:lineRule="auto"/>
        <w:ind w:left="1701"/>
        <w:rPr>
          <w:rFonts w:cs="Times New Roman"/>
          <w:sz w:val="24"/>
          <w:szCs w:val="24"/>
        </w:rPr>
      </w:pPr>
      <w:r w:rsidRPr="00851D9C">
        <w:rPr>
          <w:rFonts w:cs="Times New Roman"/>
          <w:sz w:val="24"/>
          <w:szCs w:val="24"/>
        </w:rPr>
        <w:t xml:space="preserve">Usaha </w:t>
      </w:r>
      <w:r w:rsidR="00E151E4">
        <w:rPr>
          <w:rFonts w:cs="Times New Roman"/>
          <w:sz w:val="24"/>
          <w:szCs w:val="24"/>
          <w:lang w:val="en-US"/>
        </w:rPr>
        <w:t>f</w:t>
      </w:r>
      <w:r w:rsidRPr="00851D9C">
        <w:rPr>
          <w:rFonts w:cs="Times New Roman"/>
          <w:sz w:val="24"/>
          <w:szCs w:val="24"/>
        </w:rPr>
        <w:t>ashion</w:t>
      </w:r>
    </w:p>
    <w:p w14:paraId="56E23003" w14:textId="77777777" w:rsidR="00090418" w:rsidRPr="00851D9C" w:rsidRDefault="00090418" w:rsidP="00CC7B07">
      <w:pPr>
        <w:pStyle w:val="ListParagraph"/>
        <w:spacing w:line="360" w:lineRule="auto"/>
        <w:ind w:left="1701" w:firstLine="459"/>
        <w:jc w:val="both"/>
        <w:rPr>
          <w:rFonts w:cs="Times New Roman"/>
          <w:sz w:val="24"/>
          <w:szCs w:val="24"/>
        </w:rPr>
      </w:pPr>
      <w:r w:rsidRPr="00851D9C">
        <w:rPr>
          <w:rFonts w:cs="Times New Roman"/>
          <w:sz w:val="24"/>
          <w:szCs w:val="24"/>
        </w:rPr>
        <w:t>Selain makanan, UMKM di bidang fashion juga menunjukan perkembangan yang meningkat. Setiap tahun,tren fashion baru selalu muncul yang secara signifikan meningkatkan pendapatan para pengusaha. Industry fashion terus mengikuti perkembangan tren dan zaman. Pakaian merupakan kebutuhan penting Masyarakat,sehingga bisnis penjualan pakaian selalu aktif. Sebagai hasilnya,banyak UMKM yang membuka usaha dibidang fashion rumahan dengan berbagai jenis produk seperti pakaian,tas,jilbab,Sepatu dan lain-lain.</w:t>
      </w:r>
    </w:p>
    <w:p w14:paraId="3E58D1C2" w14:textId="79F30631" w:rsidR="00090418" w:rsidRPr="00851D9C" w:rsidRDefault="00090418" w:rsidP="003630FA">
      <w:pPr>
        <w:pStyle w:val="ListParagraph"/>
        <w:numPr>
          <w:ilvl w:val="0"/>
          <w:numId w:val="13"/>
        </w:numPr>
        <w:spacing w:line="360" w:lineRule="auto"/>
        <w:ind w:left="1701"/>
        <w:rPr>
          <w:rFonts w:cs="Times New Roman"/>
          <w:sz w:val="24"/>
          <w:szCs w:val="24"/>
        </w:rPr>
      </w:pPr>
      <w:r w:rsidRPr="00851D9C">
        <w:rPr>
          <w:rFonts w:cs="Times New Roman"/>
          <w:sz w:val="24"/>
          <w:szCs w:val="24"/>
        </w:rPr>
        <w:t xml:space="preserve">Usaha </w:t>
      </w:r>
      <w:r w:rsidR="00E151E4">
        <w:rPr>
          <w:rFonts w:cs="Times New Roman"/>
          <w:sz w:val="24"/>
          <w:szCs w:val="24"/>
          <w:lang w:val="en-US"/>
        </w:rPr>
        <w:t>a</w:t>
      </w:r>
      <w:r w:rsidRPr="00851D9C">
        <w:rPr>
          <w:rFonts w:cs="Times New Roman"/>
          <w:sz w:val="24"/>
          <w:szCs w:val="24"/>
        </w:rPr>
        <w:t>gribisnis</w:t>
      </w:r>
    </w:p>
    <w:p w14:paraId="7073E42D" w14:textId="77777777" w:rsidR="00090418" w:rsidRPr="00851D9C" w:rsidRDefault="00090418" w:rsidP="00CC7B07">
      <w:pPr>
        <w:pStyle w:val="ListParagraph"/>
        <w:spacing w:line="360" w:lineRule="auto"/>
        <w:ind w:left="1701" w:firstLine="459"/>
        <w:jc w:val="both"/>
        <w:rPr>
          <w:rFonts w:cs="Times New Roman"/>
          <w:sz w:val="24"/>
          <w:szCs w:val="24"/>
        </w:rPr>
      </w:pPr>
      <w:r w:rsidRPr="00851D9C">
        <w:rPr>
          <w:rFonts w:cs="Times New Roman"/>
          <w:sz w:val="24"/>
          <w:szCs w:val="24"/>
        </w:rPr>
        <w:t xml:space="preserve">Belakangan ini,minat terhadap sektor agribisnis semakin meningkat. Contohnya,popularitas tanaman hias tellah menarik banyak orang untuk memulai koleksi tanaman hias. Slah satu tanaman yang sangat dicari adalah </w:t>
      </w:r>
      <w:r w:rsidRPr="00851D9C">
        <w:rPr>
          <w:rFonts w:cs="Times New Roman"/>
          <w:sz w:val="24"/>
          <w:szCs w:val="24"/>
        </w:rPr>
        <w:lastRenderedPageBreak/>
        <w:t>“janda bolong” yang harganya bisa mencapai jutaan. Dampaknya, banyak UMKM di sektor agribisnis mulai bermunculan. Selain menjual tanaman,UMKM di bidang agribisnis juga menawarkan berbagai jenis barang seperti peralatan berkebun,pupuk,bibit tanaman,bahan tanam dan lain-lain.</w:t>
      </w:r>
    </w:p>
    <w:p w14:paraId="29059759" w14:textId="1BC465DB" w:rsidR="00090418" w:rsidRPr="00851D9C" w:rsidRDefault="00090418" w:rsidP="003630FA">
      <w:pPr>
        <w:pStyle w:val="ListParagraph"/>
        <w:numPr>
          <w:ilvl w:val="0"/>
          <w:numId w:val="13"/>
        </w:numPr>
        <w:spacing w:line="360" w:lineRule="auto"/>
        <w:ind w:left="1701"/>
        <w:rPr>
          <w:rFonts w:cs="Times New Roman"/>
          <w:sz w:val="24"/>
          <w:szCs w:val="24"/>
        </w:rPr>
      </w:pPr>
      <w:r w:rsidRPr="00851D9C">
        <w:rPr>
          <w:rFonts w:cs="Times New Roman"/>
          <w:sz w:val="24"/>
          <w:szCs w:val="24"/>
        </w:rPr>
        <w:t xml:space="preserve">Usaha </w:t>
      </w:r>
      <w:r w:rsidR="00E151E4">
        <w:rPr>
          <w:rFonts w:cs="Times New Roman"/>
          <w:sz w:val="24"/>
          <w:szCs w:val="24"/>
          <w:lang w:val="en-US"/>
        </w:rPr>
        <w:t>k</w:t>
      </w:r>
      <w:r w:rsidRPr="00851D9C">
        <w:rPr>
          <w:rFonts w:cs="Times New Roman"/>
          <w:sz w:val="24"/>
          <w:szCs w:val="24"/>
        </w:rPr>
        <w:t>ecantikan</w:t>
      </w:r>
    </w:p>
    <w:p w14:paraId="568BF4B1" w14:textId="77777777" w:rsidR="00090418" w:rsidRPr="00851D9C" w:rsidRDefault="00090418" w:rsidP="00CC7B07">
      <w:pPr>
        <w:pStyle w:val="ListParagraph"/>
        <w:spacing w:line="360" w:lineRule="auto"/>
        <w:ind w:left="1701" w:firstLine="459"/>
        <w:jc w:val="both"/>
        <w:rPr>
          <w:rFonts w:cs="Times New Roman"/>
          <w:sz w:val="24"/>
          <w:szCs w:val="24"/>
        </w:rPr>
      </w:pPr>
      <w:r w:rsidRPr="00851D9C">
        <w:rPr>
          <w:rFonts w:cs="Times New Roman"/>
          <w:sz w:val="24"/>
          <w:szCs w:val="24"/>
        </w:rPr>
        <w:t xml:space="preserve">Kosmetik merupakan kebutuhan yang sangat penting,tidak hanya terkait dengan makeup tetapi juga perawatan kulit yang sangat diinginkan oleh Masyarakat. Saat ini,ada banyak UMKM yang menawarkan berbagai jenis kosmetik seperti sabun,lotion,minyak wangi dan makeup. </w:t>
      </w:r>
    </w:p>
    <w:p w14:paraId="52370F74" w14:textId="62DA8BC9" w:rsidR="00090418" w:rsidRPr="00851D9C" w:rsidRDefault="00090418" w:rsidP="003630FA">
      <w:pPr>
        <w:pStyle w:val="ListParagraph"/>
        <w:numPr>
          <w:ilvl w:val="0"/>
          <w:numId w:val="13"/>
        </w:numPr>
        <w:spacing w:line="360" w:lineRule="auto"/>
        <w:ind w:left="1701"/>
        <w:rPr>
          <w:rFonts w:cs="Times New Roman"/>
          <w:sz w:val="24"/>
          <w:szCs w:val="24"/>
        </w:rPr>
      </w:pPr>
      <w:r w:rsidRPr="00851D9C">
        <w:rPr>
          <w:rFonts w:cs="Times New Roman"/>
          <w:sz w:val="24"/>
          <w:szCs w:val="24"/>
        </w:rPr>
        <w:t xml:space="preserve">Usaha </w:t>
      </w:r>
      <w:r w:rsidR="00E151E4">
        <w:rPr>
          <w:rFonts w:cs="Times New Roman"/>
          <w:sz w:val="24"/>
          <w:szCs w:val="24"/>
          <w:lang w:val="en-US"/>
        </w:rPr>
        <w:t>o</w:t>
      </w:r>
      <w:r w:rsidRPr="00851D9C">
        <w:rPr>
          <w:rFonts w:cs="Times New Roman"/>
          <w:sz w:val="24"/>
          <w:szCs w:val="24"/>
        </w:rPr>
        <w:t>tomotif</w:t>
      </w:r>
    </w:p>
    <w:p w14:paraId="2558B739" w14:textId="77777777" w:rsidR="00090418" w:rsidRPr="00851D9C" w:rsidRDefault="00090418" w:rsidP="00CC7B07">
      <w:pPr>
        <w:pStyle w:val="ListParagraph"/>
        <w:spacing w:line="360" w:lineRule="auto"/>
        <w:ind w:left="1701" w:firstLine="459"/>
        <w:jc w:val="both"/>
        <w:rPr>
          <w:rFonts w:cs="Times New Roman"/>
          <w:sz w:val="24"/>
          <w:szCs w:val="24"/>
        </w:rPr>
      </w:pPr>
      <w:r w:rsidRPr="00851D9C">
        <w:rPr>
          <w:rFonts w:cs="Times New Roman"/>
          <w:sz w:val="24"/>
          <w:szCs w:val="24"/>
        </w:rPr>
        <w:t xml:space="preserve">Meskipun terlihat menantang,saat ini banyak UMKM yang mulai menggeluti industry otomotif. Industry ini tidak hanya berkaitan dengan mesin kendaraan,banyak UMKM yang terlibat dalam berbagai bidang seperti bengkel,layanan cuci motor atau mobil,persewaan mobil atau sepeda motor,serta perdagangan barang-barang yang diperlukan untuk kendaraan. </w:t>
      </w:r>
    </w:p>
    <w:p w14:paraId="5779D6A1" w14:textId="77777777" w:rsidR="00090418" w:rsidRPr="00851D9C" w:rsidRDefault="00090418" w:rsidP="002149DF">
      <w:pPr>
        <w:pStyle w:val="Heading3"/>
        <w:rPr>
          <w:szCs w:val="24"/>
        </w:rPr>
      </w:pPr>
      <w:bookmarkStart w:id="35" w:name="_Toc185716970"/>
      <w:r w:rsidRPr="00851D9C">
        <w:rPr>
          <w:szCs w:val="24"/>
        </w:rPr>
        <w:t>Kelebihan Usaha Mikro Kecil dan Menengah</w:t>
      </w:r>
      <w:bookmarkEnd w:id="35"/>
    </w:p>
    <w:p w14:paraId="782BBEEB" w14:textId="77777777" w:rsidR="00090418" w:rsidRPr="00851D9C" w:rsidRDefault="00090418" w:rsidP="003630FA">
      <w:pPr>
        <w:pStyle w:val="ListParagraph"/>
        <w:numPr>
          <w:ilvl w:val="0"/>
          <w:numId w:val="23"/>
        </w:numPr>
        <w:spacing w:line="360" w:lineRule="auto"/>
        <w:ind w:left="1701"/>
        <w:jc w:val="both"/>
        <w:rPr>
          <w:rFonts w:cs="Times New Roman"/>
          <w:sz w:val="24"/>
          <w:szCs w:val="24"/>
        </w:rPr>
      </w:pPr>
      <w:r w:rsidRPr="00851D9C">
        <w:rPr>
          <w:rFonts w:cs="Times New Roman"/>
          <w:sz w:val="24"/>
          <w:szCs w:val="24"/>
        </w:rPr>
        <w:t xml:space="preserve">Kebutuhan akan modal yang diperlukan tidak besar. Modal yang diperlukan untuk memulai atau mengoperasikan usaha berada dalam kisaran yang terjangkau dan tidak memerlukan pengeluaran besar. Sehingga memudahkan akses bagi pengusaha kecil atau individu yang baru memulai. </w:t>
      </w:r>
    </w:p>
    <w:p w14:paraId="414834CF" w14:textId="77777777" w:rsidR="00090418" w:rsidRPr="00851D9C" w:rsidRDefault="00090418" w:rsidP="003630FA">
      <w:pPr>
        <w:pStyle w:val="ListParagraph"/>
        <w:numPr>
          <w:ilvl w:val="0"/>
          <w:numId w:val="23"/>
        </w:numPr>
        <w:spacing w:line="360" w:lineRule="auto"/>
        <w:ind w:left="1701"/>
        <w:jc w:val="both"/>
        <w:rPr>
          <w:rFonts w:cs="Times New Roman"/>
          <w:sz w:val="24"/>
          <w:szCs w:val="24"/>
        </w:rPr>
      </w:pPr>
      <w:r w:rsidRPr="00851D9C">
        <w:rPr>
          <w:rFonts w:cs="Times New Roman"/>
          <w:sz w:val="24"/>
          <w:szCs w:val="24"/>
        </w:rPr>
        <w:t>Lebih cepat melakukan inovasi pada system yang digunakan oleh usaha kecil dan menengah terutama dalam hal operasional,membuat para pelaku usaha tersebut cenderung menghasilkan ide dan konsep baru dengan lebih cepat.</w:t>
      </w:r>
    </w:p>
    <w:p w14:paraId="0A1EB15C" w14:textId="77777777" w:rsidR="00090418" w:rsidRPr="00851D9C" w:rsidRDefault="00090418" w:rsidP="003630FA">
      <w:pPr>
        <w:pStyle w:val="ListParagraph"/>
        <w:numPr>
          <w:ilvl w:val="0"/>
          <w:numId w:val="23"/>
        </w:numPr>
        <w:spacing w:line="360" w:lineRule="auto"/>
        <w:ind w:left="1701"/>
        <w:jc w:val="both"/>
        <w:rPr>
          <w:rFonts w:cs="Times New Roman"/>
          <w:sz w:val="24"/>
          <w:szCs w:val="24"/>
        </w:rPr>
      </w:pPr>
      <w:r w:rsidRPr="00851D9C">
        <w:rPr>
          <w:rFonts w:cs="Times New Roman"/>
          <w:sz w:val="24"/>
          <w:szCs w:val="24"/>
        </w:rPr>
        <w:t>Usaha kecil dan menengah memiliki kebebasan yang lebih besar untuk berkreasi dan memproduksi sesuai dengan keinginan pemiliknya. Di sisi lain,Perusahaan besar cenderung lebih bergantung pada permintaan pasar terhadap produk yang mereka hasilkan.</w:t>
      </w:r>
    </w:p>
    <w:p w14:paraId="5686C6D3" w14:textId="12752A7F" w:rsidR="00090418" w:rsidRPr="00851D9C" w:rsidRDefault="00090418" w:rsidP="003630FA">
      <w:pPr>
        <w:pStyle w:val="ListParagraph"/>
        <w:numPr>
          <w:ilvl w:val="0"/>
          <w:numId w:val="23"/>
        </w:numPr>
        <w:spacing w:line="360" w:lineRule="auto"/>
        <w:ind w:left="1701"/>
        <w:jc w:val="both"/>
        <w:rPr>
          <w:rFonts w:cs="Times New Roman"/>
          <w:sz w:val="24"/>
          <w:szCs w:val="24"/>
        </w:rPr>
      </w:pPr>
      <w:r w:rsidRPr="00851D9C">
        <w:rPr>
          <w:rFonts w:cs="Times New Roman"/>
          <w:sz w:val="24"/>
          <w:szCs w:val="24"/>
        </w:rPr>
        <w:t xml:space="preserve">Usaha kecil dan menengah sering kali lebih fleksibel dalam hal operasional karena dikelol oleh sedikit orang, hal ini memungkinkan pengambilan </w:t>
      </w:r>
      <w:r w:rsidR="00686F08">
        <w:rPr>
          <w:rFonts w:cs="Times New Roman"/>
          <w:sz w:val="24"/>
          <w:szCs w:val="24"/>
        </w:rPr>
        <w:t>k</w:t>
      </w:r>
      <w:r w:rsidRPr="00851D9C">
        <w:rPr>
          <w:rFonts w:cs="Times New Roman"/>
          <w:sz w:val="24"/>
          <w:szCs w:val="24"/>
        </w:rPr>
        <w:t>eputusan terkait operasional usaha dapat dilakukan dengn cepat.</w:t>
      </w:r>
    </w:p>
    <w:p w14:paraId="400AEAF1" w14:textId="06BA86FC" w:rsidR="00090418" w:rsidRPr="00851D9C" w:rsidRDefault="00090418" w:rsidP="003630FA">
      <w:pPr>
        <w:pStyle w:val="ListParagraph"/>
        <w:numPr>
          <w:ilvl w:val="0"/>
          <w:numId w:val="23"/>
        </w:numPr>
        <w:spacing w:line="360" w:lineRule="auto"/>
        <w:ind w:left="1701"/>
        <w:jc w:val="both"/>
        <w:rPr>
          <w:rFonts w:cs="Times New Roman"/>
          <w:sz w:val="24"/>
          <w:szCs w:val="24"/>
        </w:rPr>
      </w:pPr>
      <w:r w:rsidRPr="00851D9C">
        <w:rPr>
          <w:rFonts w:cs="Times New Roman"/>
          <w:sz w:val="24"/>
          <w:szCs w:val="24"/>
        </w:rPr>
        <w:t xml:space="preserve">UMKM juga cenderung menciptakan lapangan kerja lebih banyak karena system operasional yang lebih mudah di Implementasikan yang dapat </w:t>
      </w:r>
      <w:r w:rsidRPr="00851D9C">
        <w:rPr>
          <w:rFonts w:cs="Times New Roman"/>
          <w:sz w:val="24"/>
          <w:szCs w:val="24"/>
        </w:rPr>
        <w:lastRenderedPageBreak/>
        <w:t>mempercepat perkembangan usaha kecil dan menengah dibandingkan dengan jenis usaha lainnya.</w:t>
      </w:r>
      <w:r w:rsidR="00373AD4">
        <w:rPr>
          <w:rStyle w:val="FootnoteReference"/>
          <w:rFonts w:cs="Times New Roman"/>
          <w:sz w:val="24"/>
          <w:szCs w:val="24"/>
        </w:rPr>
        <w:footnoteReference w:id="42"/>
      </w:r>
    </w:p>
    <w:p w14:paraId="7DE404C7" w14:textId="77777777" w:rsidR="00090418" w:rsidRPr="00851D9C" w:rsidRDefault="00090418" w:rsidP="002149DF">
      <w:pPr>
        <w:pStyle w:val="Heading3"/>
        <w:rPr>
          <w:szCs w:val="24"/>
        </w:rPr>
      </w:pPr>
      <w:bookmarkStart w:id="36" w:name="_Toc185716971"/>
      <w:r w:rsidRPr="00851D9C">
        <w:rPr>
          <w:szCs w:val="24"/>
        </w:rPr>
        <w:t>Kelemahan Usaha Mikro Kecil dan Menengah</w:t>
      </w:r>
      <w:bookmarkEnd w:id="36"/>
    </w:p>
    <w:p w14:paraId="2F982F58" w14:textId="77777777" w:rsidR="00090418" w:rsidRPr="00851D9C" w:rsidRDefault="00090418" w:rsidP="003630FA">
      <w:pPr>
        <w:pStyle w:val="ListParagraph"/>
        <w:numPr>
          <w:ilvl w:val="0"/>
          <w:numId w:val="12"/>
        </w:numPr>
        <w:spacing w:line="360" w:lineRule="auto"/>
        <w:ind w:left="1701"/>
        <w:jc w:val="both"/>
        <w:rPr>
          <w:rFonts w:cs="Times New Roman"/>
          <w:sz w:val="24"/>
          <w:szCs w:val="24"/>
        </w:rPr>
      </w:pPr>
      <w:r w:rsidRPr="00851D9C">
        <w:rPr>
          <w:rFonts w:cs="Times New Roman"/>
          <w:sz w:val="24"/>
          <w:szCs w:val="24"/>
        </w:rPr>
        <w:t xml:space="preserve">Kelemahan Usaha Kecil Menengah terutama terletak pada keterbatasan dana dan pembiayaan. </w:t>
      </w:r>
    </w:p>
    <w:p w14:paraId="7C5D0FEB" w14:textId="77777777" w:rsidR="00090418" w:rsidRPr="00851D9C" w:rsidRDefault="00090418" w:rsidP="007E3C7A">
      <w:pPr>
        <w:pStyle w:val="ListParagraph"/>
        <w:spacing w:line="360" w:lineRule="auto"/>
        <w:ind w:left="1701" w:firstLine="459"/>
        <w:jc w:val="both"/>
        <w:rPr>
          <w:rFonts w:cs="Times New Roman"/>
          <w:sz w:val="24"/>
          <w:szCs w:val="24"/>
        </w:rPr>
      </w:pPr>
      <w:r w:rsidRPr="00851D9C">
        <w:rPr>
          <w:rFonts w:cs="Times New Roman"/>
          <w:sz w:val="24"/>
          <w:szCs w:val="24"/>
        </w:rPr>
        <w:t>Modal merupakan elemen yang krusial bagi setiap organisasi karena mendukung fungsi dan pertumbuhan organisasai. Umkm sangat mengandalkan uang karena mereka beroperasi secara mandiri dengan akses terbatas terhadap sumber daya keuangan lainnya. Selain itu,pemilik usaha seringkali menghindari berurusan dengan bank karena kesulitan dalam menangani masalah teknis dan administrative.</w:t>
      </w:r>
    </w:p>
    <w:p w14:paraId="1938991E" w14:textId="77777777" w:rsidR="00090418" w:rsidRPr="00851D9C" w:rsidRDefault="00090418" w:rsidP="003630FA">
      <w:pPr>
        <w:pStyle w:val="ListParagraph"/>
        <w:numPr>
          <w:ilvl w:val="0"/>
          <w:numId w:val="12"/>
        </w:numPr>
        <w:spacing w:line="360" w:lineRule="auto"/>
        <w:ind w:left="1701"/>
        <w:jc w:val="both"/>
        <w:rPr>
          <w:rFonts w:cs="Times New Roman"/>
          <w:sz w:val="24"/>
          <w:szCs w:val="24"/>
        </w:rPr>
      </w:pPr>
      <w:r w:rsidRPr="00851D9C">
        <w:rPr>
          <w:rFonts w:cs="Times New Roman"/>
          <w:sz w:val="24"/>
          <w:szCs w:val="24"/>
        </w:rPr>
        <w:t xml:space="preserve">Sumber daya Manusia yang tidak memadai </w:t>
      </w:r>
    </w:p>
    <w:p w14:paraId="2B56D95C" w14:textId="77777777" w:rsidR="00090418" w:rsidRPr="00851D9C" w:rsidRDefault="00090418" w:rsidP="007E3C7A">
      <w:pPr>
        <w:pStyle w:val="ListParagraph"/>
        <w:spacing w:line="360" w:lineRule="auto"/>
        <w:ind w:left="1701" w:firstLine="459"/>
        <w:jc w:val="both"/>
        <w:rPr>
          <w:rFonts w:cs="Times New Roman"/>
          <w:sz w:val="24"/>
          <w:szCs w:val="24"/>
        </w:rPr>
      </w:pPr>
      <w:r w:rsidRPr="00851D9C">
        <w:rPr>
          <w:rFonts w:cs="Times New Roman"/>
          <w:sz w:val="24"/>
          <w:szCs w:val="24"/>
        </w:rPr>
        <w:t xml:space="preserve">Selain itu, pemilik usaha ini sering kali merasakan tekanan dari luar yang dapat menghambat kemampuan mereka untuk berkembang secara maksimal. Masalah lainnya adalah kurangnya tenaga ahli di usaha kecil dan menengah, yang sering kali dikelola oleh sedikit orang dengan tingkat keahlian yang terbatas. </w:t>
      </w:r>
    </w:p>
    <w:p w14:paraId="3DDD6082" w14:textId="77777777" w:rsidR="00090418" w:rsidRPr="00851D9C" w:rsidRDefault="00090418" w:rsidP="003630FA">
      <w:pPr>
        <w:pStyle w:val="ListParagraph"/>
        <w:numPr>
          <w:ilvl w:val="0"/>
          <w:numId w:val="12"/>
        </w:numPr>
        <w:spacing w:line="360" w:lineRule="auto"/>
        <w:ind w:left="1701"/>
        <w:jc w:val="both"/>
        <w:rPr>
          <w:rFonts w:cs="Times New Roman"/>
          <w:sz w:val="24"/>
          <w:szCs w:val="24"/>
        </w:rPr>
      </w:pPr>
      <w:r w:rsidRPr="00851D9C">
        <w:rPr>
          <w:rFonts w:cs="Times New Roman"/>
          <w:sz w:val="24"/>
          <w:szCs w:val="24"/>
        </w:rPr>
        <w:t>Jaringan untuk bisnis</w:t>
      </w:r>
    </w:p>
    <w:p w14:paraId="70CC3D01" w14:textId="77777777" w:rsidR="00090418" w:rsidRPr="00851D9C" w:rsidRDefault="00090418" w:rsidP="007E3C7A">
      <w:pPr>
        <w:pStyle w:val="ListParagraph"/>
        <w:spacing w:line="360" w:lineRule="auto"/>
        <w:ind w:left="1701" w:firstLine="459"/>
        <w:jc w:val="both"/>
        <w:rPr>
          <w:rFonts w:cs="Times New Roman"/>
          <w:sz w:val="24"/>
          <w:szCs w:val="24"/>
        </w:rPr>
      </w:pPr>
      <w:r w:rsidRPr="00851D9C">
        <w:rPr>
          <w:rFonts w:cs="Times New Roman"/>
          <w:sz w:val="24"/>
          <w:szCs w:val="24"/>
        </w:rPr>
        <w:t>Jaringan untuk bisnis keluarga umumnya mengelola Sebagian besar dari perusahan kecil,seringkali dengan keterbatasan pengalaman,industri dan koneksi professional. Kualitas produk yang dihasilkan akan memengaruhi kemampuan jaringan bisnis untuk memasarkan barang ke pasar internasional.</w:t>
      </w:r>
    </w:p>
    <w:p w14:paraId="664D5123" w14:textId="77777777" w:rsidR="00090418" w:rsidRPr="00851D9C" w:rsidRDefault="00090418" w:rsidP="003630FA">
      <w:pPr>
        <w:pStyle w:val="ListParagraph"/>
        <w:numPr>
          <w:ilvl w:val="0"/>
          <w:numId w:val="12"/>
        </w:numPr>
        <w:spacing w:line="360" w:lineRule="auto"/>
        <w:ind w:left="1701"/>
        <w:jc w:val="both"/>
        <w:rPr>
          <w:rFonts w:cs="Times New Roman"/>
          <w:sz w:val="24"/>
          <w:szCs w:val="24"/>
        </w:rPr>
      </w:pPr>
      <w:r w:rsidRPr="00851D9C">
        <w:rPr>
          <w:rFonts w:cs="Times New Roman"/>
          <w:sz w:val="24"/>
          <w:szCs w:val="24"/>
        </w:rPr>
        <w:t>Batasan infrastruktur</w:t>
      </w:r>
    </w:p>
    <w:p w14:paraId="3AA39C7A" w14:textId="76CF93A6" w:rsidR="00597236" w:rsidRPr="00597236" w:rsidRDefault="00090418" w:rsidP="00597236">
      <w:pPr>
        <w:pStyle w:val="ListParagraph"/>
        <w:spacing w:line="360" w:lineRule="auto"/>
        <w:ind w:left="1701" w:firstLine="459"/>
        <w:jc w:val="both"/>
        <w:rPr>
          <w:rFonts w:cs="Times New Roman"/>
          <w:sz w:val="24"/>
          <w:szCs w:val="24"/>
        </w:rPr>
      </w:pPr>
      <w:r w:rsidRPr="00851D9C">
        <w:rPr>
          <w:rFonts w:cs="Times New Roman"/>
          <w:sz w:val="24"/>
          <w:szCs w:val="24"/>
        </w:rPr>
        <w:t xml:space="preserve">Batasan infrastruktur dan sumber daya menjadi kendala bagi pertumbuhan dan ekspansi bisnis, terutama terkait dengan kapasitas teknologi dan intelektual yang tidak memadai. Situasi ini berpotensi mempenaruhi semua aspek operasional bisnis,termasuk manajemen serta kualitas dan kuantitas produk yang dihasilkan. </w:t>
      </w:r>
    </w:p>
    <w:p w14:paraId="7A3BC26C" w14:textId="77777777" w:rsidR="00090418" w:rsidRPr="00851D9C" w:rsidRDefault="00090418" w:rsidP="003630FA">
      <w:pPr>
        <w:pStyle w:val="ListParagraph"/>
        <w:numPr>
          <w:ilvl w:val="0"/>
          <w:numId w:val="12"/>
        </w:numPr>
        <w:spacing w:line="360" w:lineRule="auto"/>
        <w:ind w:left="1701"/>
        <w:jc w:val="both"/>
        <w:rPr>
          <w:rFonts w:cs="Times New Roman"/>
          <w:sz w:val="24"/>
          <w:szCs w:val="24"/>
        </w:rPr>
      </w:pPr>
      <w:r w:rsidRPr="00851D9C">
        <w:rPr>
          <w:rFonts w:cs="Times New Roman"/>
          <w:sz w:val="24"/>
          <w:szCs w:val="24"/>
        </w:rPr>
        <w:t>Kemunculan perdagangan bebas.</w:t>
      </w:r>
    </w:p>
    <w:p w14:paraId="44B88F96" w14:textId="7A28FE6E" w:rsidR="009D6F0B" w:rsidRPr="00C41A3D" w:rsidRDefault="00090418" w:rsidP="00C41A3D">
      <w:pPr>
        <w:pStyle w:val="ListParagraph"/>
        <w:spacing w:line="360" w:lineRule="auto"/>
        <w:ind w:left="1701" w:firstLine="459"/>
        <w:jc w:val="both"/>
        <w:rPr>
          <w:rFonts w:cs="Times New Roman"/>
          <w:sz w:val="24"/>
          <w:szCs w:val="24"/>
        </w:rPr>
      </w:pPr>
      <w:r w:rsidRPr="00851D9C">
        <w:rPr>
          <w:rFonts w:cs="Times New Roman"/>
          <w:sz w:val="24"/>
          <w:szCs w:val="24"/>
        </w:rPr>
        <w:t xml:space="preserve">Kemunculan perdagangan bebas,terutama dalam konteks globalisasi,memberikan kesempatan bagi UMKM untuk meningkatkan </w:t>
      </w:r>
      <w:r w:rsidRPr="00851D9C">
        <w:rPr>
          <w:rFonts w:cs="Times New Roman"/>
          <w:sz w:val="24"/>
          <w:szCs w:val="24"/>
        </w:rPr>
        <w:lastRenderedPageBreak/>
        <w:t>produktivitas dan efisiensi dalam memproduksi barang dan jasa sesuai standar kualitas untuk mencapai pangsa internasional.</w:t>
      </w:r>
      <w:r w:rsidRPr="00851D9C">
        <w:rPr>
          <w:rStyle w:val="FootnoteReference"/>
          <w:rFonts w:cs="Times New Roman"/>
          <w:sz w:val="24"/>
          <w:szCs w:val="24"/>
        </w:rPr>
        <w:footnoteReference w:id="43"/>
      </w:r>
    </w:p>
    <w:p w14:paraId="052E021E" w14:textId="77777777" w:rsidR="00090418" w:rsidRPr="00851D9C" w:rsidRDefault="00090418" w:rsidP="002149DF">
      <w:pPr>
        <w:pStyle w:val="Heading2"/>
        <w:rPr>
          <w:szCs w:val="24"/>
        </w:rPr>
      </w:pPr>
      <w:bookmarkStart w:id="37" w:name="_Toc185716972"/>
      <w:r w:rsidRPr="00851D9C">
        <w:rPr>
          <w:szCs w:val="24"/>
        </w:rPr>
        <w:t>Strategi Pemasaran</w:t>
      </w:r>
      <w:bookmarkEnd w:id="37"/>
      <w:r w:rsidRPr="00851D9C">
        <w:rPr>
          <w:szCs w:val="24"/>
        </w:rPr>
        <w:t xml:space="preserve"> </w:t>
      </w:r>
    </w:p>
    <w:p w14:paraId="5113D931" w14:textId="77777777" w:rsidR="00090418" w:rsidRPr="00851D9C" w:rsidRDefault="00090418" w:rsidP="002149DF">
      <w:pPr>
        <w:pStyle w:val="Heading3"/>
        <w:rPr>
          <w:szCs w:val="24"/>
        </w:rPr>
      </w:pPr>
      <w:bookmarkStart w:id="38" w:name="_Toc185716973"/>
      <w:r w:rsidRPr="00851D9C">
        <w:rPr>
          <w:szCs w:val="24"/>
        </w:rPr>
        <w:t>Pengertian Strategi Pemasaran</w:t>
      </w:r>
      <w:bookmarkEnd w:id="38"/>
    </w:p>
    <w:p w14:paraId="018011A9" w14:textId="77777777" w:rsidR="00090418" w:rsidRPr="00851D9C" w:rsidRDefault="00090418" w:rsidP="005A628B">
      <w:pPr>
        <w:spacing w:line="360" w:lineRule="auto"/>
        <w:ind w:left="1224" w:firstLine="477"/>
        <w:jc w:val="both"/>
        <w:rPr>
          <w:rFonts w:cs="Times New Roman"/>
          <w:sz w:val="24"/>
          <w:szCs w:val="24"/>
        </w:rPr>
      </w:pPr>
      <w:r w:rsidRPr="00851D9C">
        <w:rPr>
          <w:rFonts w:cs="Times New Roman"/>
          <w:sz w:val="24"/>
          <w:szCs w:val="24"/>
        </w:rPr>
        <w:t>Menurut Marrus dalam Umar strategi adalah proses perencanaan yang dilakukan oleh para pemimpin organisasi untuk mencapai tujuan jangka Panjang,dengan menetapkan Langkah-langkah yang diperlukan untuk mencapai tujuan tersebut.</w:t>
      </w:r>
      <w:r w:rsidRPr="00851D9C">
        <w:rPr>
          <w:rStyle w:val="FootnoteReference"/>
          <w:rFonts w:cs="Times New Roman"/>
          <w:sz w:val="24"/>
          <w:szCs w:val="24"/>
        </w:rPr>
        <w:footnoteReference w:id="44"/>
      </w:r>
      <w:r w:rsidRPr="00851D9C">
        <w:rPr>
          <w:rFonts w:cs="Times New Roman"/>
          <w:sz w:val="24"/>
          <w:szCs w:val="24"/>
        </w:rPr>
        <w:t xml:space="preserve"> Menurut Kotler dan Armstrong (2012), strategi pemasaran dapat diartikan sebagai proses sosial dan manajerial di mana individu dan kelompok memenuhi kebutuhan dan keinginan mereka dengan menciptakan, menawarkan, dan melakukan pertukaran produk dengan pihak lain. Definisi ini mencakup konsep-konsep inti seperti kebutuhan, keinginan, permintaan, produk (barang, layanan, dan ide), nilai, biaya, kepuasan, pertukaran dan transaksi, serta hubungan dan jaringan pasar dan pemasar.</w:t>
      </w:r>
    </w:p>
    <w:p w14:paraId="2932203E" w14:textId="77777777" w:rsidR="00090418" w:rsidRPr="00851D9C" w:rsidRDefault="00090418" w:rsidP="005A628B">
      <w:pPr>
        <w:spacing w:line="360" w:lineRule="auto"/>
        <w:ind w:left="1224" w:firstLine="477"/>
        <w:jc w:val="both"/>
        <w:rPr>
          <w:rFonts w:cs="Times New Roman"/>
          <w:sz w:val="24"/>
          <w:szCs w:val="24"/>
        </w:rPr>
      </w:pPr>
      <w:r w:rsidRPr="00851D9C">
        <w:rPr>
          <w:rFonts w:cs="Times New Roman"/>
          <w:sz w:val="24"/>
          <w:szCs w:val="24"/>
        </w:rPr>
        <w:t>Tingkatan yang menggambarkan elemen penting dari pemasaran barang atau jasa, seperti keunggulan produk, penetapan harga, pengemasan produk, periklanan, dan distribusi, dalam upaya memasarkan sebuah produk atau jasa, dikenal sebagai bauran pemasaran. Pada tingkat ini, terdapat penjelasan yang mendetail mengenai product, price, place, dan promotion, yang lebih dikenal sebagai the 4P dalam bauran pemasaran atau marketing mix. Menurut Philip Kotler, seorang guru besar pemasaran dari Universitas Northwestern Amerika, manajemen pemasaran yang terkait dengan konsep marketing mix atau bauran pemasaran melibatkan perencanaan, pelaksanaan, dan pengawasan atas program-program yang dirancang untuk menciptakan transaksi di pasar target. Tujuannya adalah memenuhi kebutuhan individu atau kelompok berdasarkan prinsip saling menguntungkan, dengan memanfaatkan produk, harga, promosi, dan distribusi (4P dalam konsep marketing mix).</w:t>
      </w:r>
      <w:r w:rsidRPr="00851D9C">
        <w:rPr>
          <w:rStyle w:val="FootnoteReference"/>
          <w:rFonts w:cs="Times New Roman"/>
          <w:sz w:val="24"/>
          <w:szCs w:val="24"/>
        </w:rPr>
        <w:footnoteReference w:id="45"/>
      </w:r>
    </w:p>
    <w:p w14:paraId="030BA592" w14:textId="77777777" w:rsidR="00090418" w:rsidRPr="00851D9C" w:rsidRDefault="00090418" w:rsidP="003630FA">
      <w:pPr>
        <w:pStyle w:val="ListParagraph"/>
        <w:numPr>
          <w:ilvl w:val="0"/>
          <w:numId w:val="14"/>
        </w:numPr>
        <w:spacing w:line="360" w:lineRule="auto"/>
        <w:ind w:left="1701"/>
        <w:jc w:val="both"/>
        <w:rPr>
          <w:rFonts w:cs="Times New Roman"/>
          <w:sz w:val="24"/>
          <w:szCs w:val="24"/>
        </w:rPr>
      </w:pPr>
      <w:r w:rsidRPr="00851D9C">
        <w:rPr>
          <w:rFonts w:cs="Times New Roman"/>
          <w:i/>
          <w:iCs/>
          <w:sz w:val="24"/>
          <w:szCs w:val="24"/>
        </w:rPr>
        <w:lastRenderedPageBreak/>
        <w:t xml:space="preserve">Product </w:t>
      </w:r>
      <w:r w:rsidRPr="00851D9C">
        <w:rPr>
          <w:rFonts w:cs="Times New Roman"/>
          <w:sz w:val="24"/>
          <w:szCs w:val="24"/>
        </w:rPr>
        <w:t xml:space="preserve">(Produk) </w:t>
      </w:r>
    </w:p>
    <w:p w14:paraId="70DB961C"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t>Menurut Philip Kotler, adalah segala sesuatu yang ditawarkan ke pasar untuk menarik perhatian, pembelian, atau pemakaian. Produk ini dapat memuaskan keinginan atau kebutuhan konsumen dan meliputi objek fisik, layanan, orang, tempat, organisasi, dan gagasan. Dalam strategi marketing mix, strategi produk menjadi unsur yang sangat vital karena berpengaruh pada strategi pemasaran lainnya. Strategi produk meliputi keputusan mengenai bauran produk (produk mix), merek dagang (brand), kemasan produk, kualitas produk, dan layanan.</w:t>
      </w:r>
    </w:p>
    <w:p w14:paraId="331A9DFC" w14:textId="77777777" w:rsidR="00090418" w:rsidRPr="00851D9C" w:rsidRDefault="00090418" w:rsidP="003630FA">
      <w:pPr>
        <w:pStyle w:val="ListParagraph"/>
        <w:numPr>
          <w:ilvl w:val="0"/>
          <w:numId w:val="14"/>
        </w:numPr>
        <w:spacing w:line="360" w:lineRule="auto"/>
        <w:ind w:left="1701"/>
        <w:jc w:val="both"/>
        <w:rPr>
          <w:rFonts w:cs="Times New Roman"/>
          <w:sz w:val="24"/>
          <w:szCs w:val="24"/>
        </w:rPr>
      </w:pPr>
      <w:r w:rsidRPr="00851D9C">
        <w:rPr>
          <w:rFonts w:cs="Times New Roman"/>
          <w:i/>
          <w:iCs/>
          <w:sz w:val="24"/>
          <w:szCs w:val="24"/>
        </w:rPr>
        <w:t xml:space="preserve">Price </w:t>
      </w:r>
      <w:r w:rsidRPr="00851D9C">
        <w:rPr>
          <w:rFonts w:cs="Times New Roman"/>
          <w:sz w:val="24"/>
          <w:szCs w:val="24"/>
        </w:rPr>
        <w:t>(Harga)</w:t>
      </w:r>
    </w:p>
    <w:p w14:paraId="1F2B8B6A"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t>Menurut Philip Kotler, harga adalah jumlah uang atau nilai yang dibebankan kepada konsumen untuk memperoleh manfaat dari memiliki atau menggunakan sebuah produk atau jasa. Harga merupakan satu-satunya elemen dalam bauran pemasaran yang langsung mempengaruhi penerimaan penjualan, sementara unsur lainnya cenderung tidak langsung berpengaruh. Karena pengaruhnya terhadap penerimaan penjualan, harga juga memengaruhi tingkat penjualan, keuntungan, dan pangsa pasar yang dapat dicapai oleh perusahaan.</w:t>
      </w:r>
    </w:p>
    <w:p w14:paraId="64902431"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t>Ada beberapa tujuan dalam penetapan harga, termasuk memperoleh laba maksimum, mencapai pangsa pasar tertentu, menerapkan strategi memerah pasar (market skimming), mencapai penerimaan penjualan maksimum pada periode tertentu, mencapai target keuntungan, serta mempromosikan produk.</w:t>
      </w:r>
    </w:p>
    <w:p w14:paraId="08C95EF8"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t>Atribut produk merupakan aspek yang penting dalam sebuah Perusahaan karena mencakup pengembangan produk atau jasa suatu Perusahaan untuk memberikan manfaat yang dapat ditawarkan. Atribut ini bisa mencakup kinerja perusahan,keandalan layanan,fitur produk,reputasi atau aspek estetika Perusahaan. Unsur-unsur atribut produk meliputi harga,merek,kemasan,pelabelan,garansi dan layanan tambahan.</w:t>
      </w:r>
      <w:r w:rsidRPr="00851D9C">
        <w:rPr>
          <w:rStyle w:val="FootnoteReference"/>
          <w:rFonts w:cs="Times New Roman"/>
          <w:sz w:val="24"/>
          <w:szCs w:val="24"/>
        </w:rPr>
        <w:footnoteReference w:id="46"/>
      </w:r>
    </w:p>
    <w:p w14:paraId="304D0A8A"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lastRenderedPageBreak/>
        <w:t>Penetapan harga dapat juga dilakukan berdasarkan strategi harga yang seragam untuk seluruh daerah atau segmen pasar yang dilayani (single pricing), atau strategi harga yang berbeda-beda untuk beberapa daerah (multi pricing). Syarat-syarat pembayaran merupakan salah satu elemen strategi harga karena mempengaruhi tingkat pengorbanan yang harus dipertimbangkan oleh pembeli atau pelanggan.</w:t>
      </w:r>
    </w:p>
    <w:p w14:paraId="169A1DB0" w14:textId="77777777" w:rsidR="00090418" w:rsidRPr="00851D9C" w:rsidRDefault="00090418" w:rsidP="003630FA">
      <w:pPr>
        <w:pStyle w:val="ListParagraph"/>
        <w:numPr>
          <w:ilvl w:val="0"/>
          <w:numId w:val="14"/>
        </w:numPr>
        <w:spacing w:line="360" w:lineRule="auto"/>
        <w:ind w:left="1701"/>
        <w:jc w:val="both"/>
        <w:rPr>
          <w:rFonts w:cs="Times New Roman"/>
          <w:sz w:val="24"/>
          <w:szCs w:val="24"/>
        </w:rPr>
      </w:pPr>
      <w:r w:rsidRPr="00851D9C">
        <w:rPr>
          <w:rFonts w:cs="Times New Roman"/>
          <w:i/>
          <w:iCs/>
          <w:sz w:val="24"/>
          <w:szCs w:val="24"/>
        </w:rPr>
        <w:t>Promotion</w:t>
      </w:r>
      <w:r w:rsidRPr="00851D9C">
        <w:rPr>
          <w:rFonts w:cs="Times New Roman"/>
          <w:sz w:val="24"/>
          <w:szCs w:val="24"/>
        </w:rPr>
        <w:t xml:space="preserve"> (Promosi) </w:t>
      </w:r>
    </w:p>
    <w:p w14:paraId="31719C57" w14:textId="77777777" w:rsidR="00090418" w:rsidRPr="00851D9C" w:rsidRDefault="00090418" w:rsidP="006779E8">
      <w:pPr>
        <w:spacing w:line="360" w:lineRule="auto"/>
        <w:ind w:left="1701" w:firstLine="600"/>
        <w:jc w:val="both"/>
        <w:rPr>
          <w:rFonts w:cs="Times New Roman"/>
          <w:sz w:val="24"/>
          <w:szCs w:val="24"/>
        </w:rPr>
      </w:pPr>
      <w:r w:rsidRPr="00851D9C">
        <w:rPr>
          <w:rFonts w:cs="Times New Roman"/>
          <w:sz w:val="24"/>
          <w:szCs w:val="24"/>
        </w:rPr>
        <w:t>Promosi merupakan upaya perusahaan untuk memengaruhi calon pembeli melalui komunikasi persuasif, menggunakan berbagai elemen pemasaran. Kombinasi dari elemen-elemen atau alat promosi dikenal sebagai bauran promosi, yang mencakup advertensi (melalui media massa seperti TV, radio, dan surat kabar), personal selling (presentasi secara lisan), sales promotion (kegiatan seperti pameran dan pertunjukan), serta publisitas (berupa berita atau liputan wawancara). Promosi melibatkan upaya dari pemasar untuk menginformasikan dan mempengaruhi orang lain agar tertarik untuk melakukan transaksi atau pertukaran produk atau jasa yang ditawarkan. Saluran komunikasi dalam promosi dapat dibagi menjadi saluran personal (perorangan/pribadi) dan saluran nonpersonal (bukan perorangan/pribadi), yang merupakan dasar dari pengaruh dalam komunikasi promosi.</w:t>
      </w:r>
    </w:p>
    <w:p w14:paraId="6E87804E" w14:textId="77777777" w:rsidR="00090418" w:rsidRPr="00851D9C" w:rsidRDefault="00090418" w:rsidP="003630FA">
      <w:pPr>
        <w:pStyle w:val="ListParagraph"/>
        <w:numPr>
          <w:ilvl w:val="0"/>
          <w:numId w:val="14"/>
        </w:numPr>
        <w:spacing w:line="360" w:lineRule="auto"/>
        <w:ind w:left="1701"/>
        <w:jc w:val="both"/>
        <w:rPr>
          <w:rFonts w:cs="Times New Roman"/>
          <w:sz w:val="24"/>
          <w:szCs w:val="24"/>
        </w:rPr>
      </w:pPr>
      <w:r w:rsidRPr="00851D9C">
        <w:rPr>
          <w:rFonts w:cs="Times New Roman"/>
          <w:i/>
          <w:iCs/>
          <w:sz w:val="24"/>
          <w:szCs w:val="24"/>
        </w:rPr>
        <w:t xml:space="preserve">Place </w:t>
      </w:r>
      <w:r w:rsidRPr="00851D9C">
        <w:rPr>
          <w:rFonts w:cs="Times New Roman"/>
          <w:sz w:val="24"/>
          <w:szCs w:val="24"/>
        </w:rPr>
        <w:t>(Tempat)</w:t>
      </w:r>
    </w:p>
    <w:p w14:paraId="5F523435" w14:textId="1EC3558D" w:rsidR="00597236" w:rsidRDefault="00090418" w:rsidP="00DF046A">
      <w:pPr>
        <w:spacing w:line="360" w:lineRule="auto"/>
        <w:ind w:left="1701" w:firstLine="600"/>
        <w:jc w:val="both"/>
        <w:rPr>
          <w:rFonts w:cs="Times New Roman"/>
          <w:sz w:val="24"/>
          <w:szCs w:val="24"/>
        </w:rPr>
      </w:pPr>
      <w:r w:rsidRPr="00851D9C">
        <w:rPr>
          <w:rFonts w:cs="Times New Roman"/>
          <w:sz w:val="24"/>
          <w:szCs w:val="24"/>
        </w:rPr>
        <w:t>Tempat dapat dianggap sebagai pemilihan tempat atau lokasi untuk usaha. Perencanaan pemilihan lokasi yang efektif tidak hanya didasarkan pada pertimbangan strategis, yang berarti memperhatikan kedekatannya dengan pusat atau ketersediaan aksesibilitas ke tempat tersebut. Memanfaatkan keunggulan perusahaan adalah inti dari distribusi.</w:t>
      </w:r>
    </w:p>
    <w:p w14:paraId="4DE329B1" w14:textId="474A0032" w:rsidR="00090418" w:rsidRPr="00851D9C" w:rsidRDefault="00597236" w:rsidP="00597236">
      <w:pPr>
        <w:spacing w:line="259" w:lineRule="auto"/>
        <w:rPr>
          <w:rFonts w:cs="Times New Roman"/>
          <w:sz w:val="24"/>
          <w:szCs w:val="24"/>
        </w:rPr>
      </w:pPr>
      <w:r>
        <w:rPr>
          <w:rFonts w:cs="Times New Roman"/>
          <w:sz w:val="24"/>
          <w:szCs w:val="24"/>
        </w:rPr>
        <w:br w:type="page"/>
      </w:r>
    </w:p>
    <w:p w14:paraId="6FA9C977" w14:textId="77777777" w:rsidR="00090418" w:rsidRPr="00851D9C" w:rsidRDefault="00090418" w:rsidP="002149DF">
      <w:pPr>
        <w:pStyle w:val="Heading3"/>
        <w:rPr>
          <w:szCs w:val="24"/>
        </w:rPr>
      </w:pPr>
      <w:bookmarkStart w:id="39" w:name="_Toc185716974"/>
      <w:r w:rsidRPr="00851D9C">
        <w:rPr>
          <w:szCs w:val="24"/>
        </w:rPr>
        <w:lastRenderedPageBreak/>
        <w:t>Komponen Strategi Pemasaran</w:t>
      </w:r>
      <w:bookmarkEnd w:id="39"/>
    </w:p>
    <w:p w14:paraId="5FA2CFDE" w14:textId="77777777" w:rsidR="00090418" w:rsidRPr="00851D9C" w:rsidRDefault="00090418" w:rsidP="005A628B">
      <w:pPr>
        <w:spacing w:line="360" w:lineRule="auto"/>
        <w:ind w:left="1224" w:firstLine="477"/>
        <w:jc w:val="both"/>
        <w:rPr>
          <w:rFonts w:cs="Times New Roman"/>
          <w:sz w:val="24"/>
          <w:szCs w:val="24"/>
        </w:rPr>
      </w:pPr>
      <w:r w:rsidRPr="00851D9C">
        <w:rPr>
          <w:rFonts w:cs="Times New Roman"/>
          <w:sz w:val="24"/>
          <w:szCs w:val="24"/>
        </w:rPr>
        <w:t>Menurut Kotler (2008),segmentasi,targeting,dan positioning adalah tiga elemen kunci dalam strategi pemasaran. Segmentasi pasara adalah strategi untuk memahami kebutuhan dan keinginan konsumen secara leb9h terperinci. Penargetan melibatkan evaluasi,pemilihan dan peningkatan basis konsumen yang menjadi target untuk menciptakan loyalitas. Langkah terakhir adalah positioning,yang merupakan strategi untuk menarik perhatian konsumen dan membentuk persepsi positif terhadap produk.</w:t>
      </w:r>
      <w:r w:rsidRPr="00851D9C">
        <w:rPr>
          <w:rStyle w:val="FootnoteReference"/>
          <w:rFonts w:cs="Times New Roman"/>
          <w:sz w:val="24"/>
          <w:szCs w:val="24"/>
        </w:rPr>
        <w:footnoteReference w:id="47"/>
      </w:r>
      <w:r w:rsidRPr="00851D9C">
        <w:rPr>
          <w:rFonts w:cs="Times New Roman"/>
          <w:sz w:val="24"/>
          <w:szCs w:val="24"/>
        </w:rPr>
        <w:t xml:space="preserve">  </w:t>
      </w:r>
    </w:p>
    <w:p w14:paraId="1084BB60" w14:textId="77777777" w:rsidR="001D5D79" w:rsidRPr="00851D9C" w:rsidRDefault="00090418" w:rsidP="003630FA">
      <w:pPr>
        <w:pStyle w:val="ListParagraph"/>
        <w:numPr>
          <w:ilvl w:val="0"/>
          <w:numId w:val="15"/>
        </w:numPr>
        <w:spacing w:line="360" w:lineRule="auto"/>
        <w:ind w:left="1701"/>
        <w:jc w:val="both"/>
        <w:rPr>
          <w:rFonts w:cs="Times New Roman"/>
          <w:sz w:val="24"/>
          <w:szCs w:val="24"/>
        </w:rPr>
      </w:pPr>
      <w:r w:rsidRPr="00851D9C">
        <w:rPr>
          <w:rFonts w:cs="Times New Roman"/>
          <w:sz w:val="24"/>
          <w:szCs w:val="24"/>
        </w:rPr>
        <w:t xml:space="preserve">Segmentasi pasar </w:t>
      </w:r>
    </w:p>
    <w:p w14:paraId="040D5863" w14:textId="68483DDD" w:rsidR="00090418" w:rsidRPr="00851D9C" w:rsidRDefault="001D5D79" w:rsidP="00DF046A">
      <w:pPr>
        <w:spacing w:line="360" w:lineRule="auto"/>
        <w:ind w:left="1701" w:firstLine="600"/>
        <w:jc w:val="both"/>
        <w:rPr>
          <w:rFonts w:cs="Times New Roman"/>
          <w:sz w:val="24"/>
          <w:szCs w:val="24"/>
        </w:rPr>
      </w:pPr>
      <w:r w:rsidRPr="00851D9C">
        <w:rPr>
          <w:rFonts w:cs="Times New Roman"/>
          <w:sz w:val="24"/>
          <w:szCs w:val="24"/>
        </w:rPr>
        <w:t xml:space="preserve">Segmentasi pasar </w:t>
      </w:r>
      <w:r w:rsidR="00090418" w:rsidRPr="00851D9C">
        <w:rPr>
          <w:rFonts w:cs="Times New Roman"/>
          <w:sz w:val="24"/>
          <w:szCs w:val="24"/>
        </w:rPr>
        <w:t>adalah langkah untuk mengenali dan mengelompokkan berbagai jenis konsumen yang mungkin memiliki kebutuhan atau preferensi yang berbeda terhadap produk. Pasar ini mencakup berbagai macam pelanggan, barang, dan kebutuhan. Pemasar perlu menentukan segmen mana yang menawarkan peluang terbaik. Konsumen dapat dikelompokkan dan dipelayani berdasarkan berbagai faktor seperti demografi, psikografi, geografi, dan perilaku. Proses ini disebut segmentasi pasar, yang membagi pasar menjadi kelompok pembeli berdasarkan kebutuhan, karakteristik, atau tingkat keahlian mereka, dan mungkin memerlukan produk atau kampanye pemasaran yang berbeda.</w:t>
      </w:r>
    </w:p>
    <w:p w14:paraId="0F046E30" w14:textId="77777777" w:rsidR="00090418" w:rsidRPr="00851D9C" w:rsidRDefault="00090418" w:rsidP="003630FA">
      <w:pPr>
        <w:pStyle w:val="ListParagraph"/>
        <w:numPr>
          <w:ilvl w:val="0"/>
          <w:numId w:val="16"/>
        </w:numPr>
        <w:spacing w:line="360" w:lineRule="auto"/>
        <w:ind w:left="2268"/>
        <w:jc w:val="both"/>
        <w:rPr>
          <w:rFonts w:cs="Times New Roman"/>
          <w:sz w:val="24"/>
          <w:szCs w:val="24"/>
        </w:rPr>
      </w:pPr>
      <w:r w:rsidRPr="00851D9C">
        <w:rPr>
          <w:rFonts w:cs="Times New Roman"/>
          <w:sz w:val="24"/>
          <w:szCs w:val="24"/>
        </w:rPr>
        <w:t>Pembagian Berdasarkan Geografi</w:t>
      </w:r>
    </w:p>
    <w:p w14:paraId="3803DEF6" w14:textId="77777777" w:rsidR="00090418" w:rsidRPr="00851D9C" w:rsidRDefault="00090418" w:rsidP="005A628B">
      <w:pPr>
        <w:pStyle w:val="ListParagraph"/>
        <w:spacing w:line="360" w:lineRule="auto"/>
        <w:ind w:left="2268" w:firstLine="284"/>
        <w:jc w:val="both"/>
        <w:rPr>
          <w:rFonts w:cs="Times New Roman"/>
          <w:sz w:val="24"/>
          <w:szCs w:val="24"/>
        </w:rPr>
      </w:pPr>
      <w:r w:rsidRPr="00851D9C">
        <w:rPr>
          <w:rFonts w:cs="Times New Roman"/>
          <w:sz w:val="24"/>
          <w:szCs w:val="24"/>
        </w:rPr>
        <w:t>Segmentasi ini membagi pasar menjadi beberapa kelompok berdasarkan kondisi geografis (daerah), seperti di mendapatkan momentum untuk pemeriksaan bertahap atas tanah yang akan menjadi tujuan kami untuk penjualan produk.</w:t>
      </w:r>
    </w:p>
    <w:p w14:paraId="078D4DB3" w14:textId="77777777" w:rsidR="00090418" w:rsidRPr="00851D9C" w:rsidRDefault="00090418" w:rsidP="003630FA">
      <w:pPr>
        <w:pStyle w:val="ListParagraph"/>
        <w:numPr>
          <w:ilvl w:val="0"/>
          <w:numId w:val="16"/>
        </w:numPr>
        <w:spacing w:line="360" w:lineRule="auto"/>
        <w:ind w:left="2268"/>
        <w:jc w:val="both"/>
        <w:rPr>
          <w:rFonts w:cs="Times New Roman"/>
          <w:sz w:val="24"/>
          <w:szCs w:val="24"/>
        </w:rPr>
      </w:pPr>
      <w:r w:rsidRPr="00851D9C">
        <w:rPr>
          <w:rFonts w:cs="Times New Roman"/>
          <w:sz w:val="24"/>
          <w:szCs w:val="24"/>
        </w:rPr>
        <w:t>Bagian berdasarkan demografi</w:t>
      </w:r>
    </w:p>
    <w:p w14:paraId="52EA86B2" w14:textId="39DB6363" w:rsidR="00090418" w:rsidRDefault="00090418" w:rsidP="005A628B">
      <w:pPr>
        <w:pStyle w:val="ListParagraph"/>
        <w:spacing w:line="360" w:lineRule="auto"/>
        <w:ind w:left="2268" w:firstLine="284"/>
        <w:jc w:val="both"/>
        <w:rPr>
          <w:rFonts w:cs="Times New Roman"/>
          <w:sz w:val="24"/>
          <w:szCs w:val="24"/>
        </w:rPr>
      </w:pPr>
      <w:r w:rsidRPr="00851D9C">
        <w:rPr>
          <w:rFonts w:cs="Times New Roman"/>
          <w:sz w:val="24"/>
          <w:szCs w:val="24"/>
        </w:rPr>
        <w:t>Segmen ini membagi pasar menjadi beberapa kelompok berdasarkan wilayah, jenis kelamin, pendapatan, pekerjaan, pendidikan, dan lain sebagainya. Ini adalah metode yang paling banyak digunakan untuk menciptakan segmen pelanggan dalam pembuatan produk tertentu.</w:t>
      </w:r>
    </w:p>
    <w:p w14:paraId="3080A96D" w14:textId="52F099FB" w:rsidR="005A628B" w:rsidRDefault="005A628B" w:rsidP="005A628B">
      <w:pPr>
        <w:pStyle w:val="ListParagraph"/>
        <w:spacing w:line="360" w:lineRule="auto"/>
        <w:ind w:left="2268" w:firstLine="284"/>
        <w:jc w:val="both"/>
        <w:rPr>
          <w:rFonts w:cs="Times New Roman"/>
          <w:sz w:val="24"/>
          <w:szCs w:val="24"/>
        </w:rPr>
      </w:pPr>
    </w:p>
    <w:p w14:paraId="735014C9" w14:textId="623A64B8" w:rsidR="005A628B" w:rsidRDefault="005A628B" w:rsidP="005A628B">
      <w:pPr>
        <w:pStyle w:val="ListParagraph"/>
        <w:spacing w:line="360" w:lineRule="auto"/>
        <w:ind w:left="2268" w:firstLine="284"/>
        <w:jc w:val="both"/>
        <w:rPr>
          <w:rFonts w:cs="Times New Roman"/>
          <w:sz w:val="24"/>
          <w:szCs w:val="24"/>
        </w:rPr>
      </w:pPr>
    </w:p>
    <w:p w14:paraId="7536D0DD" w14:textId="77777777" w:rsidR="005A628B" w:rsidRPr="00851D9C" w:rsidRDefault="005A628B" w:rsidP="005A628B">
      <w:pPr>
        <w:pStyle w:val="ListParagraph"/>
        <w:spacing w:line="360" w:lineRule="auto"/>
        <w:ind w:left="2268" w:firstLine="284"/>
        <w:jc w:val="both"/>
        <w:rPr>
          <w:rFonts w:cs="Times New Roman"/>
          <w:sz w:val="24"/>
          <w:szCs w:val="24"/>
        </w:rPr>
      </w:pPr>
    </w:p>
    <w:p w14:paraId="0A3E3D20" w14:textId="77777777" w:rsidR="00090418" w:rsidRPr="00851D9C" w:rsidRDefault="00090418" w:rsidP="003630FA">
      <w:pPr>
        <w:pStyle w:val="ListParagraph"/>
        <w:numPr>
          <w:ilvl w:val="0"/>
          <w:numId w:val="16"/>
        </w:numPr>
        <w:spacing w:line="360" w:lineRule="auto"/>
        <w:ind w:left="2268"/>
        <w:jc w:val="both"/>
        <w:rPr>
          <w:rFonts w:cs="Times New Roman"/>
          <w:sz w:val="24"/>
          <w:szCs w:val="24"/>
        </w:rPr>
      </w:pPr>
      <w:r w:rsidRPr="00851D9C">
        <w:rPr>
          <w:rFonts w:cs="Times New Roman"/>
          <w:sz w:val="24"/>
          <w:szCs w:val="24"/>
        </w:rPr>
        <w:t>Pembagian berdasarkan psikografis</w:t>
      </w:r>
    </w:p>
    <w:p w14:paraId="10BB9BAA" w14:textId="77777777" w:rsidR="00090418" w:rsidRPr="00851D9C" w:rsidRDefault="00090418" w:rsidP="005A628B">
      <w:pPr>
        <w:pStyle w:val="ListParagraph"/>
        <w:spacing w:line="360" w:lineRule="auto"/>
        <w:ind w:left="2268" w:firstLine="284"/>
        <w:jc w:val="both"/>
        <w:rPr>
          <w:rFonts w:cs="Times New Roman"/>
          <w:sz w:val="24"/>
          <w:szCs w:val="24"/>
        </w:rPr>
      </w:pPr>
      <w:r w:rsidRPr="00851D9C">
        <w:rPr>
          <w:rFonts w:cs="Times New Roman"/>
          <w:sz w:val="24"/>
          <w:szCs w:val="24"/>
        </w:rPr>
        <w:t>Segmentasi ini memberikan karakteristik kelompok pembeli yang berbeda berdasarkan karakteristik sosial, gaya hidup, atau pribadi.</w:t>
      </w:r>
    </w:p>
    <w:p w14:paraId="084F9497" w14:textId="77777777" w:rsidR="00090418" w:rsidRPr="00851D9C" w:rsidRDefault="00090418" w:rsidP="003630FA">
      <w:pPr>
        <w:pStyle w:val="ListParagraph"/>
        <w:numPr>
          <w:ilvl w:val="0"/>
          <w:numId w:val="16"/>
        </w:numPr>
        <w:spacing w:line="360" w:lineRule="auto"/>
        <w:ind w:left="2268"/>
        <w:jc w:val="both"/>
        <w:rPr>
          <w:rFonts w:cs="Times New Roman"/>
          <w:sz w:val="24"/>
          <w:szCs w:val="24"/>
        </w:rPr>
      </w:pPr>
      <w:r w:rsidRPr="00851D9C">
        <w:rPr>
          <w:rFonts w:cs="Times New Roman"/>
          <w:sz w:val="24"/>
          <w:szCs w:val="24"/>
        </w:rPr>
        <w:t>Segmen tingkah laku</w:t>
      </w:r>
    </w:p>
    <w:p w14:paraId="7004116F" w14:textId="77777777" w:rsidR="00090418" w:rsidRPr="00851D9C" w:rsidRDefault="00090418" w:rsidP="005A628B">
      <w:pPr>
        <w:pStyle w:val="ListParagraph"/>
        <w:spacing w:line="360" w:lineRule="auto"/>
        <w:ind w:left="2268" w:firstLine="284"/>
        <w:jc w:val="both"/>
        <w:rPr>
          <w:rFonts w:cs="Times New Roman"/>
          <w:sz w:val="24"/>
          <w:szCs w:val="24"/>
        </w:rPr>
      </w:pPr>
      <w:r w:rsidRPr="00851D9C">
        <w:rPr>
          <w:rFonts w:cs="Times New Roman"/>
          <w:sz w:val="24"/>
          <w:szCs w:val="24"/>
        </w:rPr>
        <w:t>Segmentasi ini didasarkan pada preferensi masyarakat terhadap jenis produk yang ditawarkan. Variabel perilaku ini membandingkan pasar dengan cara konsumen membeli dan mempengaruhi aktivitas perilaku yang terjadi secara konsisten.</w:t>
      </w:r>
    </w:p>
    <w:p w14:paraId="671DD272" w14:textId="77777777" w:rsidR="00090418" w:rsidRPr="00851D9C" w:rsidRDefault="00090418" w:rsidP="003630FA">
      <w:pPr>
        <w:pStyle w:val="ListParagraph"/>
        <w:numPr>
          <w:ilvl w:val="0"/>
          <w:numId w:val="15"/>
        </w:numPr>
        <w:spacing w:line="360" w:lineRule="auto"/>
        <w:ind w:left="1701"/>
        <w:jc w:val="both"/>
        <w:rPr>
          <w:rFonts w:cs="Times New Roman"/>
          <w:sz w:val="24"/>
          <w:szCs w:val="24"/>
        </w:rPr>
      </w:pPr>
      <w:r w:rsidRPr="00851D9C">
        <w:rPr>
          <w:rFonts w:cs="Times New Roman"/>
          <w:sz w:val="24"/>
          <w:szCs w:val="24"/>
        </w:rPr>
        <w:t>Targeting</w:t>
      </w:r>
    </w:p>
    <w:p w14:paraId="7E1F5AD1" w14:textId="77777777" w:rsidR="00090418" w:rsidRPr="00851D9C" w:rsidRDefault="00090418" w:rsidP="00DF046A">
      <w:pPr>
        <w:spacing w:line="360" w:lineRule="auto"/>
        <w:ind w:left="1701" w:firstLine="600"/>
        <w:jc w:val="both"/>
        <w:rPr>
          <w:rFonts w:cs="Times New Roman"/>
          <w:sz w:val="24"/>
          <w:szCs w:val="24"/>
        </w:rPr>
      </w:pPr>
      <w:r w:rsidRPr="00851D9C">
        <w:rPr>
          <w:rFonts w:cs="Times New Roman"/>
          <w:sz w:val="24"/>
          <w:szCs w:val="24"/>
        </w:rPr>
        <w:t>Menurut Philip Kotler, targeting adalah strategi untuk mengalokasikan sumber daya perusahaan secara efisien setelah melakukan segmentasi. Perusahaan memilih segmen atau segmen-segmen pasar yang akan mereka masuki. Proses ini dikenal sebagai targeting, di mana upaya dilakukan untuk mengoptimalkan penggunaan sumber daya perusahaan. Kotler, Kertajaya, Huan, dan Liu menjelaskan bahwa ada tiga kriteria yang harus dipenuhi saat memilih segmen pasar yang akan menjadi target perusahaan. Perusahaan harus memastikan bahwa segmen pasar yang dituju cukup besar dan menguntungkan. Meskipun perusahaan mungkin memilih segmen pasar kecil saat ini, segmen tersebut harus memiliki potensi pertumbuhan yang menguntungkan di masa depan.</w:t>
      </w:r>
    </w:p>
    <w:p w14:paraId="13EC0A5A" w14:textId="77777777" w:rsidR="00090418" w:rsidRPr="00851D9C" w:rsidRDefault="00090418" w:rsidP="003630FA">
      <w:pPr>
        <w:pStyle w:val="ListParagraph"/>
        <w:numPr>
          <w:ilvl w:val="0"/>
          <w:numId w:val="15"/>
        </w:numPr>
        <w:spacing w:line="360" w:lineRule="auto"/>
        <w:ind w:left="1701"/>
        <w:jc w:val="both"/>
        <w:rPr>
          <w:rFonts w:cs="Times New Roman"/>
          <w:sz w:val="24"/>
          <w:szCs w:val="24"/>
        </w:rPr>
      </w:pPr>
      <w:r w:rsidRPr="00851D9C">
        <w:rPr>
          <w:rFonts w:cs="Times New Roman"/>
          <w:sz w:val="24"/>
          <w:szCs w:val="24"/>
        </w:rPr>
        <w:t>Positioning</w:t>
      </w:r>
    </w:p>
    <w:p w14:paraId="6155CD13" w14:textId="77777777" w:rsidR="00090418" w:rsidRPr="00851D9C" w:rsidRDefault="00090418" w:rsidP="00DF046A">
      <w:pPr>
        <w:spacing w:line="360" w:lineRule="auto"/>
        <w:ind w:left="1701" w:firstLine="600"/>
        <w:jc w:val="both"/>
        <w:rPr>
          <w:rFonts w:cs="Times New Roman"/>
          <w:sz w:val="24"/>
          <w:szCs w:val="24"/>
        </w:rPr>
      </w:pPr>
      <w:r w:rsidRPr="00851D9C">
        <w:rPr>
          <w:rFonts w:cs="Times New Roman"/>
          <w:sz w:val="24"/>
          <w:szCs w:val="24"/>
        </w:rPr>
        <w:t xml:space="preserve">Menurut Tjiptono dan Chandra (2012), positioning adalah proses di mana suatu produk, merek, atau bisnis dinilai secara relatif terhadap produk, merek, atau organisasi lain oleh konsumen. Ini merupakan taktik atau serangkaian langkah yang digunakan oleh bisnis untuk mencapai keunggulan kompetitif dengan membuat konsumen sadar dan memahami nilai yang diberikan oleh bisnis dibandingkan dengan pesaingnya. Dengan demikian, positioning bukan hanya tentang menempatkan produk dalam segmen atau kelompok tertentu, tetapi lebih tentang mengidentifikasi kategori produk di </w:t>
      </w:r>
      <w:r w:rsidRPr="00851D9C">
        <w:rPr>
          <w:rFonts w:cs="Times New Roman"/>
          <w:sz w:val="24"/>
          <w:szCs w:val="24"/>
        </w:rPr>
        <w:lastRenderedPageBreak/>
        <w:t>pasar dan menanamkan citra, persepsi, dan imajinasi terhadap produk melalui proses komunikasi kepada pelanggan. Dengan mempertimbangkan kriteria ini, perusahaan dapat merumuskan strategi targeting yang efektif untuk mencapai tujuan pemasaran mereka.</w:t>
      </w:r>
    </w:p>
    <w:p w14:paraId="33A93C74" w14:textId="77777777" w:rsidR="00090418" w:rsidRPr="00851D9C" w:rsidRDefault="00090418" w:rsidP="002149DF">
      <w:pPr>
        <w:pStyle w:val="Heading2"/>
        <w:rPr>
          <w:szCs w:val="24"/>
        </w:rPr>
      </w:pPr>
      <w:bookmarkStart w:id="40" w:name="_Toc185716975"/>
      <w:r w:rsidRPr="00851D9C">
        <w:rPr>
          <w:i/>
          <w:iCs/>
          <w:szCs w:val="24"/>
        </w:rPr>
        <w:t xml:space="preserve">Marketing </w:t>
      </w:r>
      <w:r w:rsidRPr="00851D9C">
        <w:rPr>
          <w:szCs w:val="24"/>
        </w:rPr>
        <w:t>dalam Perspektif Islam</w:t>
      </w:r>
      <w:bookmarkEnd w:id="40"/>
    </w:p>
    <w:p w14:paraId="7E80ECDA" w14:textId="77777777" w:rsidR="00090418" w:rsidRPr="00851D9C" w:rsidRDefault="00090418" w:rsidP="002149DF">
      <w:pPr>
        <w:spacing w:line="360" w:lineRule="auto"/>
        <w:ind w:left="720" w:firstLine="414"/>
        <w:jc w:val="both"/>
        <w:rPr>
          <w:rFonts w:cs="Times New Roman"/>
          <w:sz w:val="24"/>
          <w:szCs w:val="24"/>
        </w:rPr>
      </w:pPr>
      <w:r w:rsidRPr="00851D9C">
        <w:rPr>
          <w:rFonts w:cs="Times New Roman"/>
          <w:i/>
          <w:iCs/>
          <w:sz w:val="24"/>
          <w:szCs w:val="24"/>
        </w:rPr>
        <w:t xml:space="preserve">Marketing </w:t>
      </w:r>
      <w:r w:rsidRPr="00851D9C">
        <w:rPr>
          <w:rFonts w:cs="Times New Roman"/>
          <w:sz w:val="24"/>
          <w:szCs w:val="24"/>
        </w:rPr>
        <w:t>atau pemasaran dalam Islam adalah strategi dalam bisnis yang menyesuaikan diri dengan perubahan pasar serta bidang lain dalam bisnis,dengan mematuhi prinsip-prinsip islam yang terkait dengan muamalah</w:t>
      </w:r>
      <w:r w:rsidRPr="00851D9C">
        <w:rPr>
          <w:rStyle w:val="FootnoteReference"/>
          <w:rFonts w:cs="Times New Roman"/>
          <w:sz w:val="24"/>
          <w:szCs w:val="24"/>
        </w:rPr>
        <w:footnoteReference w:id="48"/>
      </w:r>
      <w:r w:rsidRPr="00851D9C">
        <w:rPr>
          <w:rFonts w:cs="Times New Roman"/>
          <w:sz w:val="24"/>
          <w:szCs w:val="24"/>
        </w:rPr>
        <w:t>,yang artinya proses transaksi harus sesuai dengan prinspi-prinsip Islam.</w:t>
      </w:r>
    </w:p>
    <w:p w14:paraId="330B68AC" w14:textId="77777777" w:rsidR="00090418" w:rsidRPr="00851D9C" w:rsidRDefault="00090418" w:rsidP="002149DF">
      <w:pPr>
        <w:spacing w:line="360" w:lineRule="auto"/>
        <w:ind w:left="720" w:firstLine="414"/>
        <w:jc w:val="both"/>
        <w:rPr>
          <w:rFonts w:cs="Times New Roman"/>
          <w:sz w:val="24"/>
          <w:szCs w:val="24"/>
        </w:rPr>
      </w:pPr>
      <w:r w:rsidRPr="00851D9C">
        <w:rPr>
          <w:rFonts w:cs="Times New Roman"/>
          <w:sz w:val="24"/>
          <w:szCs w:val="24"/>
        </w:rPr>
        <w:t>Dalam Islam,tawar menawar dipandang sebagai proses pertukaran barang yang harus didasrkan pada kesepakatan terhadap pihak lain untuk mendapatkan persetujuan mereka. Marketing secara Islam adalah seluruh proses pemasaran yang berpedoman pada Al-Qur’an dan sifat Nabi Muhammad SAW,yang dianggap sebagai nabi terakhir dan menjadi teladan bagi umatnya. Sebagai contoh sifat-sifat yang dimiliki oleh Rasulullah seperti (1) Shiddiq yang artinya benar,menunjukan bahwa pemasaran dalam Islam harus jujur dan akurat dalam menyampaikan informasi. (2) Amanah yang artinya dipercaya,menekankan bahwa pemasaran dalam islah harus dapat dipercaya dalam semua hal,dari perjanjian yang sudah disepakati hingga pelaksanaannya. (3) Tabligh yang artinya menyampaikan,menunjukan bahwa pemasaran dalam islam harus mengkomunikasikan apa yang telah ditetapkan. (4) Fathonah yang artinya cerdas,menekankan bahwa pemasaran dalam Islam juga harus dapat menganalisis dan memahami kebutuhan pasar dengan baik agar dapat sesuai dengan target pasar yang dituju.</w:t>
      </w:r>
      <w:r w:rsidRPr="00851D9C">
        <w:rPr>
          <w:rStyle w:val="FootnoteReference"/>
          <w:rFonts w:cs="Times New Roman"/>
          <w:sz w:val="24"/>
          <w:szCs w:val="24"/>
        </w:rPr>
        <w:footnoteReference w:id="49"/>
      </w:r>
    </w:p>
    <w:p w14:paraId="3EAEED54" w14:textId="77777777" w:rsidR="00593875" w:rsidRDefault="00593875">
      <w:pPr>
        <w:spacing w:line="259" w:lineRule="auto"/>
        <w:rPr>
          <w:rFonts w:cs="Times New Roman"/>
          <w:sz w:val="24"/>
          <w:szCs w:val="24"/>
        </w:rPr>
      </w:pPr>
      <w:r>
        <w:rPr>
          <w:rFonts w:cs="Times New Roman"/>
          <w:sz w:val="24"/>
          <w:szCs w:val="24"/>
        </w:rPr>
        <w:br w:type="page"/>
      </w:r>
    </w:p>
    <w:p w14:paraId="57BB6387" w14:textId="4A732713" w:rsidR="00090418" w:rsidRDefault="00090418" w:rsidP="00226E6C">
      <w:pPr>
        <w:ind w:left="720" w:firstLine="414"/>
        <w:jc w:val="both"/>
        <w:rPr>
          <w:rFonts w:cs="Times New Roman"/>
          <w:sz w:val="24"/>
          <w:szCs w:val="24"/>
        </w:rPr>
      </w:pPr>
      <w:r w:rsidRPr="00851D9C">
        <w:rPr>
          <w:rFonts w:cs="Times New Roman"/>
          <w:sz w:val="24"/>
          <w:szCs w:val="24"/>
        </w:rPr>
        <w:lastRenderedPageBreak/>
        <w:t>Seperti hadis tentang berdagang dengan penuh Amanah.Rasulullah bersabda :</w:t>
      </w:r>
    </w:p>
    <w:p w14:paraId="6C064B87" w14:textId="32832BF2" w:rsidR="00297779" w:rsidRDefault="00257801" w:rsidP="00257801">
      <w:pPr>
        <w:spacing w:after="0"/>
        <w:ind w:left="720" w:firstLine="414"/>
        <w:jc w:val="right"/>
        <w:rPr>
          <w:rFonts w:cs="Times New Roman"/>
          <w:color w:val="000000" w:themeColor="text1"/>
          <w:sz w:val="24"/>
          <w:szCs w:val="24"/>
        </w:rPr>
      </w:pPr>
      <w:r w:rsidRPr="00257801">
        <w:rPr>
          <w:rFonts w:cs="Times New Roman"/>
          <w:color w:val="000000" w:themeColor="text1"/>
          <w:spacing w:val="8"/>
          <w:sz w:val="24"/>
          <w:szCs w:val="24"/>
          <w:rtl/>
        </w:rPr>
        <w:t>عن عبد الله ابن عمر رضي الله عنه: قال رسول الله صلى الله عليه وسلّم: التَّا جِرُ اْلاَمِيْنُ الصَّدُوْقُ الْمُسْلِمُ مَعَ الشُّهَدَاءِ- وَفِيْ رِوَايَةٍ: مع النَّبِيِّنَ وَالصِّيْقِيْنَ وَالشُّهَدَاءِ- يَوْمَ اْلقِيَا مَةِ (رواه إبن ماجه و الدارقطني و غير هم</w:t>
      </w:r>
    </w:p>
    <w:p w14:paraId="31783BBA" w14:textId="77777777" w:rsidR="00257801" w:rsidRPr="00257801" w:rsidRDefault="00257801" w:rsidP="00257801">
      <w:pPr>
        <w:spacing w:after="0"/>
        <w:ind w:left="720" w:firstLine="414"/>
        <w:jc w:val="right"/>
        <w:rPr>
          <w:rFonts w:cs="Times New Roman"/>
          <w:color w:val="000000" w:themeColor="text1"/>
          <w:sz w:val="24"/>
          <w:szCs w:val="24"/>
        </w:rPr>
      </w:pPr>
    </w:p>
    <w:p w14:paraId="03AC1040" w14:textId="371225A6" w:rsidR="00090418" w:rsidRPr="00851D9C" w:rsidRDefault="00090418" w:rsidP="00226E6C">
      <w:pPr>
        <w:ind w:left="1134"/>
        <w:jc w:val="both"/>
        <w:rPr>
          <w:rFonts w:cs="Times New Roman"/>
          <w:sz w:val="24"/>
          <w:szCs w:val="24"/>
        </w:rPr>
      </w:pPr>
      <w:r w:rsidRPr="00851D9C">
        <w:rPr>
          <w:rFonts w:cs="Times New Roman"/>
          <w:sz w:val="24"/>
          <w:szCs w:val="24"/>
        </w:rPr>
        <w:t>Artinya : “Dari Abdullah bin Umar Radhiallahu ‘anhu bahwa Rasululillah shallallahu ‘alaihi wa sallam bersabda, “seorang pedagang muslim yang jujur dan Amanah (terpercaya) akan dikumpulkan Bersama para nabi,Orang-orang Shiddiq dan orang-orang yang mati syahid pada hari kiamat (nanti).”</w:t>
      </w:r>
    </w:p>
    <w:p w14:paraId="7AF807D7" w14:textId="77777777" w:rsidR="00090418" w:rsidRPr="00851D9C" w:rsidRDefault="00090418" w:rsidP="002149DF">
      <w:pPr>
        <w:spacing w:line="360" w:lineRule="auto"/>
        <w:ind w:left="720" w:firstLine="414"/>
        <w:jc w:val="both"/>
        <w:rPr>
          <w:rFonts w:cs="Times New Roman"/>
          <w:sz w:val="24"/>
          <w:szCs w:val="24"/>
        </w:rPr>
      </w:pPr>
      <w:r w:rsidRPr="00851D9C">
        <w:rPr>
          <w:rFonts w:cs="Times New Roman"/>
          <w:sz w:val="24"/>
          <w:szCs w:val="24"/>
        </w:rPr>
        <w:t>Salah satu hal yang diajarkan oleh Nabi SAW dalam konteks pemasaran adalah pentingnya memperhatikan penampilan produk agar terlihat jelas,memiliki daya tarik yang berkelanjutan,dan memperkuat keberkahan. Beliau juga menekankan pentingnya memahami pembeli,bersifat jujur untuk membangun kepercayaan,memberikan layanan terbaik,serta komunikasi dengan efektif,membangun hubungan yang kuat dan menawarkan manfaat.</w:t>
      </w:r>
      <w:r w:rsidRPr="00851D9C">
        <w:rPr>
          <w:rStyle w:val="FootnoteReference"/>
          <w:rFonts w:cs="Times New Roman"/>
          <w:sz w:val="24"/>
          <w:szCs w:val="24"/>
        </w:rPr>
        <w:footnoteReference w:id="50"/>
      </w:r>
      <w:r w:rsidRPr="00851D9C">
        <w:rPr>
          <w:rFonts w:cs="Times New Roman"/>
          <w:sz w:val="24"/>
          <w:szCs w:val="24"/>
        </w:rPr>
        <w:t xml:space="preserve"> Sifat jujur adalah bagian dari karakteristik rasul dan sifat nabi yang diberikan oleh Allah SWT. Ulama kontemporer seperti Sheik Al-Qardhawi menyatakan bahwa salah satu transaksi bisnis yang paling penting adalah al-amanah (kejujuran). Akhlak dan iman adalah hal yang paling membedakan orang-orang yang beriman.</w:t>
      </w:r>
      <w:r w:rsidRPr="00851D9C">
        <w:rPr>
          <w:rStyle w:val="FootnoteReference"/>
          <w:rFonts w:cs="Times New Roman"/>
          <w:sz w:val="24"/>
          <w:szCs w:val="24"/>
        </w:rPr>
        <w:footnoteReference w:id="51"/>
      </w:r>
    </w:p>
    <w:p w14:paraId="223CF95B" w14:textId="77777777" w:rsidR="00486652" w:rsidRPr="00851D9C" w:rsidRDefault="00486652" w:rsidP="002149DF">
      <w:pPr>
        <w:spacing w:line="360" w:lineRule="auto"/>
        <w:rPr>
          <w:rFonts w:cs="Times New Roman"/>
          <w:b/>
          <w:sz w:val="24"/>
          <w:szCs w:val="24"/>
        </w:rPr>
      </w:pPr>
      <w:r w:rsidRPr="00851D9C">
        <w:rPr>
          <w:rFonts w:cs="Times New Roman"/>
          <w:b/>
          <w:sz w:val="24"/>
          <w:szCs w:val="24"/>
        </w:rPr>
        <w:br w:type="page"/>
      </w:r>
    </w:p>
    <w:p w14:paraId="5C3965CF" w14:textId="76C98A7F" w:rsidR="00090418" w:rsidRPr="00851D9C" w:rsidRDefault="00CC5765" w:rsidP="004950C9">
      <w:pPr>
        <w:pStyle w:val="Heading1"/>
        <w:ind w:left="0" w:firstLine="0"/>
        <w:rPr>
          <w:szCs w:val="24"/>
        </w:rPr>
      </w:pPr>
      <w:r w:rsidRPr="00851D9C">
        <w:rPr>
          <w:szCs w:val="24"/>
        </w:rPr>
        <w:lastRenderedPageBreak/>
        <w:br/>
      </w:r>
      <w:bookmarkStart w:id="41" w:name="_Toc185716976"/>
      <w:r w:rsidR="00090418" w:rsidRPr="00851D9C">
        <w:rPr>
          <w:szCs w:val="24"/>
        </w:rPr>
        <w:t>GAMBARAN UMUM OBJEK PENELITIAN</w:t>
      </w:r>
      <w:bookmarkEnd w:id="41"/>
    </w:p>
    <w:p w14:paraId="2103A5C5" w14:textId="77777777" w:rsidR="00090418" w:rsidRPr="00851D9C" w:rsidRDefault="00090418" w:rsidP="004950C9">
      <w:pPr>
        <w:pStyle w:val="Heading2"/>
        <w:spacing w:line="480" w:lineRule="auto"/>
        <w:rPr>
          <w:szCs w:val="24"/>
        </w:rPr>
      </w:pPr>
      <w:bookmarkStart w:id="42" w:name="_Toc185716977"/>
      <w:r w:rsidRPr="00851D9C">
        <w:rPr>
          <w:szCs w:val="24"/>
        </w:rPr>
        <w:t>Deskripsi Lokasi Penelitian</w:t>
      </w:r>
      <w:bookmarkEnd w:id="42"/>
    </w:p>
    <w:p w14:paraId="23FB3BCD" w14:textId="17421C99" w:rsidR="00090418" w:rsidRPr="00851D9C" w:rsidRDefault="00090418" w:rsidP="002149DF">
      <w:pPr>
        <w:spacing w:line="360" w:lineRule="auto"/>
        <w:ind w:left="720" w:firstLine="414"/>
        <w:jc w:val="both"/>
        <w:rPr>
          <w:rFonts w:cs="Times New Roman"/>
          <w:bCs/>
          <w:sz w:val="24"/>
          <w:szCs w:val="24"/>
        </w:rPr>
      </w:pPr>
      <w:r w:rsidRPr="00851D9C">
        <w:rPr>
          <w:rFonts w:cs="Times New Roman"/>
          <w:bCs/>
          <w:sz w:val="24"/>
          <w:szCs w:val="24"/>
        </w:rPr>
        <w:t xml:space="preserve">Kabupaten Pemalang adalah salah satu kabupaten di Provinsi Jawa Tengah yang terletak di Pantai utara Pulau Jawa. </w:t>
      </w:r>
      <w:r w:rsidRPr="00851D9C">
        <w:rPr>
          <w:rFonts w:cs="Times New Roman"/>
          <w:sz w:val="24"/>
          <w:szCs w:val="24"/>
        </w:rPr>
        <w:t>Terletak</w:t>
      </w:r>
      <w:r w:rsidRPr="00851D9C">
        <w:rPr>
          <w:rFonts w:cs="Times New Roman"/>
          <w:bCs/>
          <w:sz w:val="24"/>
          <w:szCs w:val="24"/>
        </w:rPr>
        <w:t xml:space="preserve"> sekitar 135 kilometer barat darai Semarang,ibu kota provinsi Jawa Tengah. Kabupaten Pemalang dapat ditempuh dalam waktu 2-3 jam perjalanan darat. Wilayah ini di sebelah utara berbatasan dengan laut jawa,disebelah Selatan berbatasan dengan Kabupaten Purbalingga dan di sebelah Timuur berbatasan dengan Kabupaten Pekalongan dan disebelah barat berbatasan dengan Kabupaten Tegal.</w:t>
      </w:r>
      <w:r w:rsidR="00D16402">
        <w:rPr>
          <w:rStyle w:val="FootnoteReference"/>
          <w:rFonts w:cs="Times New Roman"/>
          <w:bCs/>
          <w:sz w:val="24"/>
          <w:szCs w:val="24"/>
        </w:rPr>
        <w:footnoteReference w:id="52"/>
      </w:r>
      <w:r w:rsidR="002A6ECF">
        <w:rPr>
          <w:rFonts w:cs="Times New Roman"/>
          <w:bCs/>
          <w:sz w:val="24"/>
          <w:szCs w:val="24"/>
        </w:rPr>
        <w:t xml:space="preserve"> </w:t>
      </w:r>
      <w:r w:rsidRPr="00851D9C">
        <w:rPr>
          <w:rFonts w:cs="Times New Roman"/>
          <w:bCs/>
          <w:sz w:val="24"/>
          <w:szCs w:val="24"/>
        </w:rPr>
        <w:t xml:space="preserve">Posisi ini memberikan keunggulan yang strategis dalam bidang perdagangan dan pemerintahan. Topografi Kabupaten Pemalang sangat bervariasi. Bagian utara merupakan daerah pesisir dengan ketinggian antara 1-5 m diatas permukaan laut. Bagian Tengah adalah dataran rendah,sedangkan bagian Selatan terdiri dari dataran tinggi dan pegunungan. Wilayah ini juga dilalui oleh dua Sungai besar,yaitu Sungai Waluh dan Sungai Comal,yang membuat banyak area menjadi daerah aliran Sungai yang subur. </w:t>
      </w:r>
    </w:p>
    <w:p w14:paraId="7831FB04" w14:textId="77777777" w:rsidR="00090418" w:rsidRPr="00851D9C" w:rsidRDefault="00090418" w:rsidP="002149DF">
      <w:pPr>
        <w:spacing w:line="360" w:lineRule="auto"/>
        <w:ind w:left="720" w:firstLine="414"/>
        <w:jc w:val="both"/>
        <w:rPr>
          <w:rFonts w:cs="Times New Roman"/>
          <w:bCs/>
          <w:sz w:val="24"/>
          <w:szCs w:val="24"/>
        </w:rPr>
      </w:pPr>
      <w:r w:rsidRPr="00851D9C">
        <w:rPr>
          <w:rFonts w:cs="Times New Roman"/>
          <w:bCs/>
          <w:sz w:val="24"/>
          <w:szCs w:val="24"/>
        </w:rPr>
        <w:t>Kabupaten ini dikenal memiliki berbagai produk unggulan seperti tenun ATMB,konveksi,kerajinan kulit ular dan sapu glagah,serta berbagai potensi lainnya. Selain itu,Pemalang memiliki keragaman seni budaya yang masih dilestarikan,seperti sintren dan kuntulan,serta kuliner khas seperti grombyang,sate Loso,Lontong Dekem,Apem Comal dan Khamir Arab.</w:t>
      </w:r>
    </w:p>
    <w:p w14:paraId="7BA4E604" w14:textId="499D0E0E" w:rsidR="00090418" w:rsidRPr="00851D9C" w:rsidRDefault="00090418" w:rsidP="00D16402">
      <w:pPr>
        <w:spacing w:line="360" w:lineRule="auto"/>
        <w:ind w:left="720" w:firstLine="414"/>
        <w:jc w:val="both"/>
        <w:rPr>
          <w:rFonts w:cs="Times New Roman"/>
          <w:bCs/>
          <w:sz w:val="24"/>
          <w:szCs w:val="24"/>
        </w:rPr>
      </w:pPr>
      <w:r w:rsidRPr="00851D9C">
        <w:rPr>
          <w:rFonts w:cs="Times New Roman"/>
          <w:bCs/>
          <w:sz w:val="24"/>
          <w:szCs w:val="24"/>
        </w:rPr>
        <w:t>Ekonomi penduduk di Pemalang banyak bergantung pada industry kecil seperti konveksi dan kerajinan,dan adanya investa</w:t>
      </w:r>
      <w:r w:rsidR="002A6ECF">
        <w:rPr>
          <w:rFonts w:cs="Times New Roman"/>
          <w:bCs/>
          <w:sz w:val="24"/>
          <w:szCs w:val="24"/>
        </w:rPr>
        <w:t>s</w:t>
      </w:r>
      <w:r w:rsidRPr="00851D9C">
        <w:rPr>
          <w:rFonts w:cs="Times New Roman"/>
          <w:bCs/>
          <w:sz w:val="24"/>
          <w:szCs w:val="24"/>
        </w:rPr>
        <w:t>i dari Jepang dalam pabrik garment. Selain itu,kerajinan gerabah dan kulit ular juga telah menembus pasar ekspor.</w:t>
      </w:r>
      <w:r w:rsidR="00D16402">
        <w:rPr>
          <w:rStyle w:val="FootnoteReference"/>
          <w:rFonts w:cs="Times New Roman"/>
          <w:bCs/>
          <w:sz w:val="24"/>
          <w:szCs w:val="24"/>
        </w:rPr>
        <w:footnoteReference w:id="53"/>
      </w:r>
      <w:r w:rsidRPr="00851D9C">
        <w:rPr>
          <w:rFonts w:cs="Times New Roman"/>
          <w:bCs/>
          <w:sz w:val="24"/>
          <w:szCs w:val="24"/>
        </w:rPr>
        <w:t xml:space="preserve"> Pemalang memiliki posisi strategis dengan potensi sumber daya alam yang besar dan pemandangan alam yang indah,dengan topografi dang bervariasi dan tanah yang subur,kabupaten ini sangat cocok untuk wisata dan kegiatan alam. Ternak dan budidaya </w:t>
      </w:r>
      <w:r w:rsidRPr="00851D9C">
        <w:rPr>
          <w:rFonts w:cs="Times New Roman"/>
          <w:bCs/>
          <w:sz w:val="24"/>
          <w:szCs w:val="24"/>
        </w:rPr>
        <w:lastRenderedPageBreak/>
        <w:t>ikan serta sektor pertanian,termasuk produksi teh dan komoditas lainnya,juga merupakan bagian penting dari ekonomi daerah ini. Berbagai kategori hutan seperti hutan lindung dan hutan produksi mendukung sektor kehutanan. Kesenian daerah dan kuliner khas Pemalang menambah daya Tarik bagi wisatawan,sementara fasilitas komoditas dan pasar local memberikan banyak pilihan bagi pengunjung.</w:t>
      </w:r>
    </w:p>
    <w:p w14:paraId="001930E0" w14:textId="1F30D1DA" w:rsidR="00090418" w:rsidRDefault="00090418" w:rsidP="00375EFD">
      <w:pPr>
        <w:pStyle w:val="Heading2"/>
      </w:pPr>
      <w:bookmarkStart w:id="43" w:name="_Toc185716978"/>
      <w:r w:rsidRPr="00375EFD">
        <w:t>Deskripsi Objek Penelitian</w:t>
      </w:r>
      <w:bookmarkEnd w:id="43"/>
    </w:p>
    <w:p w14:paraId="132D8559" w14:textId="68055CBC" w:rsidR="004D31D0" w:rsidRPr="0008289D" w:rsidRDefault="00F65ED4" w:rsidP="0004424A">
      <w:pPr>
        <w:pStyle w:val="Heading3"/>
      </w:pPr>
      <w:r w:rsidRPr="0008289D">
        <w:t xml:space="preserve"> </w:t>
      </w:r>
      <w:bookmarkStart w:id="44" w:name="_Toc185716979"/>
      <w:r w:rsidR="0008289D" w:rsidRPr="0008289D">
        <w:t xml:space="preserve">Gambaran Umum </w:t>
      </w:r>
      <w:r w:rsidR="004D31D0" w:rsidRPr="0008289D">
        <w:rPr>
          <w:i/>
          <w:iCs/>
        </w:rPr>
        <w:t xml:space="preserve">CoffeShop </w:t>
      </w:r>
      <w:r w:rsidR="004D31D0" w:rsidRPr="0008289D">
        <w:t>Pikaco</w:t>
      </w:r>
      <w:bookmarkEnd w:id="44"/>
      <w:r w:rsidR="004D31D0" w:rsidRPr="0008289D">
        <w:t xml:space="preserve"> </w:t>
      </w:r>
    </w:p>
    <w:p w14:paraId="4C739373" w14:textId="77777777" w:rsidR="00FC6A35" w:rsidRDefault="004D31D0" w:rsidP="00827092">
      <w:pPr>
        <w:spacing w:line="360" w:lineRule="auto"/>
        <w:ind w:left="1350" w:firstLine="360"/>
        <w:jc w:val="both"/>
        <w:rPr>
          <w:rFonts w:cs="Times New Roman"/>
          <w:bCs/>
          <w:iCs/>
          <w:sz w:val="24"/>
          <w:szCs w:val="24"/>
        </w:rPr>
      </w:pPr>
      <w:r>
        <w:rPr>
          <w:rFonts w:cs="Times New Roman"/>
          <w:bCs/>
          <w:sz w:val="24"/>
          <w:szCs w:val="24"/>
        </w:rPr>
        <w:t xml:space="preserve">Pikaco merupakan sebuah </w:t>
      </w:r>
      <w:r>
        <w:rPr>
          <w:rFonts w:cs="Times New Roman"/>
          <w:bCs/>
          <w:i/>
          <w:iCs/>
          <w:sz w:val="24"/>
          <w:szCs w:val="24"/>
        </w:rPr>
        <w:t>CoffeShop</w:t>
      </w:r>
      <w:r>
        <w:rPr>
          <w:rFonts w:cs="Times New Roman"/>
          <w:bCs/>
          <w:sz w:val="24"/>
          <w:szCs w:val="24"/>
        </w:rPr>
        <w:t xml:space="preserve"> atau kedai kopi yang berlokasi di Pemalang. </w:t>
      </w:r>
      <w:r>
        <w:rPr>
          <w:rFonts w:cs="Times New Roman"/>
          <w:bCs/>
          <w:i/>
          <w:sz w:val="24"/>
          <w:szCs w:val="24"/>
        </w:rPr>
        <w:t xml:space="preserve">Coffeshop </w:t>
      </w:r>
      <w:r>
        <w:rPr>
          <w:rFonts w:cs="Times New Roman"/>
          <w:bCs/>
          <w:iCs/>
          <w:sz w:val="24"/>
          <w:szCs w:val="24"/>
        </w:rPr>
        <w:t xml:space="preserve">ini didirikan pada tahun 2018 di desa Wangkelang yang merupakan salah satu desa yang ada di Kecamatan Moga. </w:t>
      </w:r>
      <w:r w:rsidR="00777EC9">
        <w:rPr>
          <w:rFonts w:cs="Times New Roman"/>
          <w:bCs/>
          <w:iCs/>
          <w:sz w:val="24"/>
          <w:szCs w:val="24"/>
        </w:rPr>
        <w:t xml:space="preserve">Nama Pikaco merupakan singkatan dari “Pinggiran Kali Comal”. Dinamakan seperti itu karena tempat tersebut terletak di pinggir kali Comal. </w:t>
      </w:r>
      <w:r w:rsidR="009768DD" w:rsidRPr="009768DD">
        <w:rPr>
          <w:rFonts w:cs="Times New Roman"/>
          <w:bCs/>
          <w:iCs/>
          <w:sz w:val="24"/>
          <w:szCs w:val="24"/>
        </w:rPr>
        <w:t>Letaknya sekitar 36 km dari pusat kota Pemalang. Jarak tersebut memang lumayan jauh, akan tetapi jauhnya perjalanan tersebut akan terbayarkan dengan pemandangan alam hijaunya sawah yang membentang, pepohonan yang rindang, dan view Gunung Slamet yang tampak dari kejauhan.</w:t>
      </w:r>
      <w:r>
        <w:rPr>
          <w:rFonts w:cs="Times New Roman"/>
          <w:bCs/>
          <w:iCs/>
          <w:sz w:val="24"/>
          <w:szCs w:val="24"/>
        </w:rPr>
        <w:t xml:space="preserve">Kedai kopi ini didirikan oleh seorang yang bernama Basri Mafud yang berasal dari Pemalang. Berasal dari hobi yang kemudian membuka usaha dibidang kuliner dengan konsep </w:t>
      </w:r>
      <w:r>
        <w:rPr>
          <w:rFonts w:cs="Times New Roman"/>
          <w:bCs/>
          <w:i/>
          <w:sz w:val="24"/>
          <w:szCs w:val="24"/>
        </w:rPr>
        <w:t>Coffeshop</w:t>
      </w:r>
      <w:r w:rsidR="00F44931">
        <w:rPr>
          <w:rFonts w:cs="Times New Roman"/>
          <w:bCs/>
          <w:iCs/>
          <w:sz w:val="24"/>
          <w:szCs w:val="24"/>
        </w:rPr>
        <w:t xml:space="preserve">. </w:t>
      </w:r>
    </w:p>
    <w:p w14:paraId="2FB299E3" w14:textId="77777777" w:rsidR="008C546B" w:rsidRDefault="00F44931" w:rsidP="00C2010C">
      <w:pPr>
        <w:spacing w:line="360" w:lineRule="auto"/>
        <w:ind w:left="1350" w:firstLine="360"/>
        <w:jc w:val="both"/>
        <w:rPr>
          <w:rFonts w:cs="Times New Roman"/>
          <w:bCs/>
          <w:iCs/>
          <w:sz w:val="24"/>
          <w:szCs w:val="24"/>
        </w:rPr>
      </w:pPr>
      <w:r>
        <w:rPr>
          <w:rFonts w:cs="Times New Roman"/>
          <w:bCs/>
          <w:iCs/>
          <w:sz w:val="24"/>
          <w:szCs w:val="24"/>
        </w:rPr>
        <w:t xml:space="preserve">Pikaco ini memang usaha yang masih tergolong baru,tetapi pikaco ini merupakan kedai kopi yang memfokuskan produknya dikopi susu sebelum akhirnya banyak kedai kopi yang sejenis bermunculan di Kecamatan Moga. Hal itu yang membuat pikaco selalu berusah untuk mengikuti perkembangan zaman sehingg tidak kalah bersaing dengan kedai kopi lainnya. Promosi yang dilakukan pada awalnya hanya mengandalkan promosi dari mulut ke mulut,namun dengan seiring perkembangan zaman dan ketatnya persaingan bisnis kedai kopi,pikaco mulai melakukan berbagai cara agar tidak kalah dalam persaingan bisnisnya. Pikaco mulai melakukan komunikasii pemasaran melalui medi sosial karena perkambangan media sosial yang semakin pesat dan perkembangan teknologi yang semakin canggih. </w:t>
      </w:r>
    </w:p>
    <w:p w14:paraId="6256EAA1" w14:textId="77777777" w:rsidR="008C546B" w:rsidRDefault="008C546B">
      <w:pPr>
        <w:spacing w:line="259" w:lineRule="auto"/>
        <w:rPr>
          <w:rFonts w:cs="Times New Roman"/>
          <w:bCs/>
          <w:iCs/>
          <w:sz w:val="24"/>
          <w:szCs w:val="24"/>
        </w:rPr>
      </w:pPr>
      <w:r>
        <w:rPr>
          <w:rFonts w:cs="Times New Roman"/>
          <w:bCs/>
          <w:iCs/>
          <w:sz w:val="24"/>
          <w:szCs w:val="24"/>
        </w:rPr>
        <w:br w:type="page"/>
      </w:r>
    </w:p>
    <w:p w14:paraId="66EC707A" w14:textId="71C65FD2" w:rsidR="00AB35DD" w:rsidRDefault="00F44931" w:rsidP="00C2010C">
      <w:pPr>
        <w:spacing w:line="360" w:lineRule="auto"/>
        <w:ind w:left="1350" w:firstLine="360"/>
        <w:jc w:val="both"/>
        <w:rPr>
          <w:rFonts w:cs="Times New Roman"/>
          <w:bCs/>
          <w:iCs/>
          <w:sz w:val="24"/>
          <w:szCs w:val="24"/>
        </w:rPr>
      </w:pPr>
      <w:r>
        <w:rPr>
          <w:rFonts w:cs="Times New Roman"/>
          <w:bCs/>
          <w:iCs/>
          <w:sz w:val="24"/>
          <w:szCs w:val="24"/>
        </w:rPr>
        <w:lastRenderedPageBreak/>
        <w:t>Pikaco menggunakan sosial media Instagram sebagi media promosinya karena diantara sekian banyaknya media sosial yang ada, pengguna Instagram di Indonesia sangat tinggi.</w:t>
      </w:r>
      <w:r w:rsidR="0019052F">
        <w:rPr>
          <w:rFonts w:cs="Times New Roman"/>
          <w:bCs/>
          <w:iCs/>
          <w:sz w:val="24"/>
          <w:szCs w:val="24"/>
        </w:rPr>
        <w:t xml:space="preserve"> Saat ini Pikaco memiliki jumlah pengikut 23.000 dan sudah melakukan postingan 716. </w:t>
      </w:r>
    </w:p>
    <w:p w14:paraId="2035727F" w14:textId="66D053F4" w:rsidR="005118F0" w:rsidRPr="005118F0" w:rsidRDefault="005118F0" w:rsidP="005118F0">
      <w:pPr>
        <w:pStyle w:val="Caption"/>
        <w:keepNext/>
        <w:jc w:val="center"/>
        <w:rPr>
          <w:i w:val="0"/>
          <w:iCs w:val="0"/>
          <w:color w:val="auto"/>
          <w:sz w:val="24"/>
          <w:szCs w:val="24"/>
        </w:rPr>
      </w:pPr>
      <w:bookmarkStart w:id="45" w:name="_Toc185716992"/>
      <w:r w:rsidRPr="005118F0">
        <w:rPr>
          <w:i w:val="0"/>
          <w:iCs w:val="0"/>
          <w:color w:val="auto"/>
          <w:sz w:val="24"/>
          <w:szCs w:val="24"/>
        </w:rPr>
        <w:t xml:space="preserve">Gambar 3. </w:t>
      </w:r>
      <w:r w:rsidRPr="005118F0">
        <w:rPr>
          <w:i w:val="0"/>
          <w:iCs w:val="0"/>
          <w:color w:val="auto"/>
          <w:sz w:val="24"/>
          <w:szCs w:val="24"/>
        </w:rPr>
        <w:fldChar w:fldCharType="begin"/>
      </w:r>
      <w:r w:rsidRPr="005118F0">
        <w:rPr>
          <w:i w:val="0"/>
          <w:iCs w:val="0"/>
          <w:color w:val="auto"/>
          <w:sz w:val="24"/>
          <w:szCs w:val="24"/>
        </w:rPr>
        <w:instrText xml:space="preserve"> SEQ Gambar_3. \* ARABIC </w:instrText>
      </w:r>
      <w:r w:rsidRPr="005118F0">
        <w:rPr>
          <w:i w:val="0"/>
          <w:iCs w:val="0"/>
          <w:color w:val="auto"/>
          <w:sz w:val="24"/>
          <w:szCs w:val="24"/>
        </w:rPr>
        <w:fldChar w:fldCharType="separate"/>
      </w:r>
      <w:r w:rsidR="00193BFD">
        <w:rPr>
          <w:i w:val="0"/>
          <w:iCs w:val="0"/>
          <w:noProof/>
          <w:color w:val="auto"/>
          <w:sz w:val="24"/>
          <w:szCs w:val="24"/>
        </w:rPr>
        <w:t>1</w:t>
      </w:r>
      <w:r w:rsidRPr="005118F0">
        <w:rPr>
          <w:i w:val="0"/>
          <w:iCs w:val="0"/>
          <w:color w:val="auto"/>
          <w:sz w:val="24"/>
          <w:szCs w:val="24"/>
        </w:rPr>
        <w:fldChar w:fldCharType="end"/>
      </w:r>
      <w:r w:rsidR="0048669F">
        <w:rPr>
          <w:i w:val="0"/>
          <w:iCs w:val="0"/>
          <w:color w:val="auto"/>
          <w:sz w:val="24"/>
          <w:szCs w:val="24"/>
          <w:lang w:val="en-US"/>
        </w:rPr>
        <w:t xml:space="preserve"> </w:t>
      </w:r>
      <w:r w:rsidR="0048669F" w:rsidRPr="0048669F">
        <w:rPr>
          <w:rFonts w:cs="Times New Roman"/>
          <w:bCs/>
          <w:i w:val="0"/>
          <w:iCs w:val="0"/>
          <w:color w:val="auto"/>
          <w:sz w:val="24"/>
          <w:szCs w:val="24"/>
        </w:rPr>
        <w:t>Media Sosial</w:t>
      </w:r>
      <w:r w:rsidR="0048669F" w:rsidRPr="0048669F">
        <w:rPr>
          <w:rFonts w:cs="Times New Roman"/>
          <w:bCs/>
          <w:color w:val="auto"/>
          <w:sz w:val="24"/>
          <w:szCs w:val="24"/>
        </w:rPr>
        <w:t xml:space="preserve"> </w:t>
      </w:r>
      <w:r>
        <w:rPr>
          <w:i w:val="0"/>
          <w:iCs w:val="0"/>
          <w:color w:val="auto"/>
          <w:sz w:val="24"/>
          <w:szCs w:val="24"/>
          <w:lang w:val="en-US"/>
        </w:rPr>
        <w:t>I</w:t>
      </w:r>
      <w:r w:rsidRPr="005118F0">
        <w:rPr>
          <w:i w:val="0"/>
          <w:iCs w:val="0"/>
          <w:color w:val="auto"/>
          <w:sz w:val="24"/>
          <w:szCs w:val="24"/>
          <w:lang w:val="en-US"/>
        </w:rPr>
        <w:t xml:space="preserve">nstagram  </w:t>
      </w:r>
      <w:r w:rsidR="00065E2A" w:rsidRPr="00065E2A">
        <w:rPr>
          <w:color w:val="auto"/>
          <w:sz w:val="24"/>
          <w:szCs w:val="24"/>
          <w:lang w:val="en-US"/>
        </w:rPr>
        <w:t>CoffeShop</w:t>
      </w:r>
      <w:r w:rsidR="00065E2A" w:rsidRPr="00065E2A">
        <w:rPr>
          <w:i w:val="0"/>
          <w:iCs w:val="0"/>
          <w:color w:val="auto"/>
          <w:sz w:val="24"/>
          <w:szCs w:val="24"/>
          <w:lang w:val="en-US"/>
        </w:rPr>
        <w:t xml:space="preserve"> Pikaco</w:t>
      </w:r>
      <w:bookmarkEnd w:id="45"/>
    </w:p>
    <w:p w14:paraId="3467E677" w14:textId="3D1B6C14" w:rsidR="007012FA" w:rsidRDefault="007012FA" w:rsidP="00757191">
      <w:pPr>
        <w:spacing w:line="360" w:lineRule="auto"/>
        <w:jc w:val="center"/>
        <w:rPr>
          <w:rFonts w:cs="Times New Roman"/>
          <w:bCs/>
          <w:iCs/>
          <w:sz w:val="24"/>
          <w:szCs w:val="24"/>
        </w:rPr>
      </w:pPr>
      <w:r>
        <w:rPr>
          <w:rFonts w:cs="Times New Roman"/>
          <w:bCs/>
          <w:iCs/>
          <w:noProof/>
          <w:sz w:val="24"/>
          <w:szCs w:val="24"/>
        </w:rPr>
        <w:drawing>
          <wp:inline distT="0" distB="0" distL="0" distR="0" wp14:anchorId="1FEB2BC2" wp14:editId="608DAD24">
            <wp:extent cx="1737043" cy="3568700"/>
            <wp:effectExtent l="0" t="0" r="0" b="0"/>
            <wp:docPr id="13569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164" name="Picture 13569164"/>
                    <pic:cNvPicPr/>
                  </pic:nvPicPr>
                  <pic:blipFill rotWithShape="1">
                    <a:blip r:embed="rId17" cstate="print">
                      <a:extLst>
                        <a:ext uri="{28A0092B-C50C-407E-A947-70E740481C1C}">
                          <a14:useLocalDpi xmlns:a14="http://schemas.microsoft.com/office/drawing/2010/main" val="0"/>
                        </a:ext>
                      </a:extLst>
                    </a:blip>
                    <a:srcRect t="5114"/>
                    <a:stretch/>
                  </pic:blipFill>
                  <pic:spPr bwMode="auto">
                    <a:xfrm>
                      <a:off x="0" y="0"/>
                      <a:ext cx="1750882" cy="3597131"/>
                    </a:xfrm>
                    <a:prstGeom prst="rect">
                      <a:avLst/>
                    </a:prstGeom>
                    <a:ln>
                      <a:noFill/>
                    </a:ln>
                    <a:extLst>
                      <a:ext uri="{53640926-AAD7-44D8-BBD7-CCE9431645EC}">
                        <a14:shadowObscured xmlns:a14="http://schemas.microsoft.com/office/drawing/2010/main"/>
                      </a:ext>
                    </a:extLst>
                  </pic:spPr>
                </pic:pic>
              </a:graphicData>
            </a:graphic>
          </wp:inline>
        </w:drawing>
      </w:r>
    </w:p>
    <w:p w14:paraId="2A828BAE" w14:textId="08164668" w:rsidR="00C2010C" w:rsidRPr="008600BE" w:rsidRDefault="00AD1323" w:rsidP="00AD1323">
      <w:pPr>
        <w:jc w:val="center"/>
        <w:rPr>
          <w:rFonts w:cs="Times New Roman"/>
          <w:bCs/>
          <w:iCs/>
          <w:sz w:val="24"/>
          <w:szCs w:val="24"/>
        </w:rPr>
      </w:pPr>
      <w:r w:rsidRPr="008600BE">
        <w:rPr>
          <w:rFonts w:cs="Times New Roman"/>
          <w:bCs/>
          <w:iCs/>
          <w:sz w:val="24"/>
          <w:szCs w:val="24"/>
        </w:rPr>
        <w:t xml:space="preserve">Sumber: </w:t>
      </w:r>
      <w:r w:rsidRPr="008600BE">
        <w:rPr>
          <w:sz w:val="24"/>
          <w:szCs w:val="24"/>
        </w:rPr>
        <w:t>Instagram</w:t>
      </w:r>
      <w:r w:rsidRPr="008600BE">
        <w:rPr>
          <w:i/>
          <w:iCs/>
          <w:sz w:val="24"/>
          <w:szCs w:val="24"/>
        </w:rPr>
        <w:t xml:space="preserve">  CoffeShop</w:t>
      </w:r>
      <w:r w:rsidRPr="008600BE">
        <w:rPr>
          <w:sz w:val="24"/>
          <w:szCs w:val="24"/>
        </w:rPr>
        <w:t xml:space="preserve"> Pikaco</w:t>
      </w:r>
    </w:p>
    <w:p w14:paraId="34C708AC" w14:textId="77777777" w:rsidR="00C2010C" w:rsidRDefault="00C2010C">
      <w:pPr>
        <w:spacing w:line="259" w:lineRule="auto"/>
        <w:rPr>
          <w:rFonts w:cs="Times New Roman"/>
          <w:bCs/>
          <w:iCs/>
          <w:sz w:val="24"/>
          <w:szCs w:val="24"/>
        </w:rPr>
      </w:pPr>
      <w:r>
        <w:rPr>
          <w:rFonts w:cs="Times New Roman"/>
          <w:bCs/>
          <w:iCs/>
          <w:sz w:val="24"/>
          <w:szCs w:val="24"/>
        </w:rPr>
        <w:br w:type="page"/>
      </w:r>
    </w:p>
    <w:p w14:paraId="18475C16" w14:textId="52A4833A" w:rsidR="00C2010C" w:rsidRDefault="00C2010C" w:rsidP="00C2010C">
      <w:pPr>
        <w:spacing w:line="360" w:lineRule="auto"/>
        <w:ind w:left="1350" w:firstLine="360"/>
        <w:jc w:val="both"/>
        <w:rPr>
          <w:rFonts w:cs="Times New Roman"/>
          <w:bCs/>
          <w:iCs/>
          <w:sz w:val="24"/>
          <w:szCs w:val="24"/>
        </w:rPr>
      </w:pPr>
      <w:r>
        <w:rPr>
          <w:rFonts w:cs="Times New Roman"/>
          <w:bCs/>
          <w:iCs/>
          <w:sz w:val="24"/>
          <w:szCs w:val="24"/>
        </w:rPr>
        <w:lastRenderedPageBreak/>
        <w:t>Selain menggunakan Instagram, Pikaco juga melakukan postingan di media sosial lainnya seperti TikTok tetapi hanya beberapa kali memposting video.</w:t>
      </w:r>
    </w:p>
    <w:p w14:paraId="39BC9BB2" w14:textId="2995861A" w:rsidR="008C546B" w:rsidRPr="00AD1323" w:rsidRDefault="005118F0" w:rsidP="00AD1323">
      <w:pPr>
        <w:pStyle w:val="Caption"/>
        <w:keepNext/>
        <w:jc w:val="center"/>
        <w:rPr>
          <w:i w:val="0"/>
          <w:iCs w:val="0"/>
          <w:color w:val="auto"/>
          <w:sz w:val="24"/>
          <w:szCs w:val="24"/>
        </w:rPr>
      </w:pPr>
      <w:bookmarkStart w:id="46" w:name="_Toc185716993"/>
      <w:r w:rsidRPr="005118F0">
        <w:rPr>
          <w:i w:val="0"/>
          <w:iCs w:val="0"/>
          <w:color w:val="auto"/>
          <w:sz w:val="24"/>
          <w:szCs w:val="24"/>
        </w:rPr>
        <w:t xml:space="preserve">Gambar 3. </w:t>
      </w:r>
      <w:r w:rsidRPr="005118F0">
        <w:rPr>
          <w:i w:val="0"/>
          <w:iCs w:val="0"/>
          <w:color w:val="auto"/>
          <w:sz w:val="24"/>
          <w:szCs w:val="24"/>
        </w:rPr>
        <w:fldChar w:fldCharType="begin"/>
      </w:r>
      <w:r w:rsidRPr="005118F0">
        <w:rPr>
          <w:i w:val="0"/>
          <w:iCs w:val="0"/>
          <w:color w:val="auto"/>
          <w:sz w:val="24"/>
          <w:szCs w:val="24"/>
        </w:rPr>
        <w:instrText xml:space="preserve"> SEQ Gambar_3. \* ARABIC </w:instrText>
      </w:r>
      <w:r w:rsidRPr="005118F0">
        <w:rPr>
          <w:i w:val="0"/>
          <w:iCs w:val="0"/>
          <w:color w:val="auto"/>
          <w:sz w:val="24"/>
          <w:szCs w:val="24"/>
        </w:rPr>
        <w:fldChar w:fldCharType="separate"/>
      </w:r>
      <w:r w:rsidR="00193BFD">
        <w:rPr>
          <w:i w:val="0"/>
          <w:iCs w:val="0"/>
          <w:noProof/>
          <w:color w:val="auto"/>
          <w:sz w:val="24"/>
          <w:szCs w:val="24"/>
        </w:rPr>
        <w:t>2</w:t>
      </w:r>
      <w:r w:rsidRPr="005118F0">
        <w:rPr>
          <w:i w:val="0"/>
          <w:iCs w:val="0"/>
          <w:color w:val="auto"/>
          <w:sz w:val="24"/>
          <w:szCs w:val="24"/>
        </w:rPr>
        <w:fldChar w:fldCharType="end"/>
      </w:r>
      <w:r w:rsidRPr="008600BE">
        <w:rPr>
          <w:i w:val="0"/>
          <w:iCs w:val="0"/>
          <w:color w:val="auto"/>
          <w:sz w:val="24"/>
          <w:szCs w:val="24"/>
          <w:lang w:val="it-IT"/>
        </w:rPr>
        <w:t xml:space="preserve"> </w:t>
      </w:r>
      <w:r w:rsidR="0048669F" w:rsidRPr="0048669F">
        <w:rPr>
          <w:rFonts w:cs="Times New Roman"/>
          <w:bCs/>
          <w:i w:val="0"/>
          <w:iCs w:val="0"/>
          <w:color w:val="auto"/>
          <w:sz w:val="24"/>
          <w:szCs w:val="24"/>
        </w:rPr>
        <w:t>Media Sosial</w:t>
      </w:r>
      <w:r w:rsidR="0048669F" w:rsidRPr="0048669F">
        <w:rPr>
          <w:rFonts w:cs="Times New Roman"/>
          <w:bCs/>
          <w:color w:val="auto"/>
          <w:sz w:val="24"/>
          <w:szCs w:val="24"/>
        </w:rPr>
        <w:t xml:space="preserve"> </w:t>
      </w:r>
      <w:r w:rsidRPr="008600BE">
        <w:rPr>
          <w:i w:val="0"/>
          <w:iCs w:val="0"/>
          <w:color w:val="auto"/>
          <w:sz w:val="24"/>
          <w:szCs w:val="24"/>
          <w:lang w:val="it-IT"/>
        </w:rPr>
        <w:t>TikTok</w:t>
      </w:r>
      <w:r w:rsidR="00065E2A" w:rsidRPr="008600BE">
        <w:rPr>
          <w:i w:val="0"/>
          <w:iCs w:val="0"/>
          <w:color w:val="auto"/>
          <w:sz w:val="24"/>
          <w:szCs w:val="24"/>
          <w:lang w:val="it-IT"/>
        </w:rPr>
        <w:t xml:space="preserve"> </w:t>
      </w:r>
      <w:r w:rsidR="00065E2A" w:rsidRPr="008600BE">
        <w:rPr>
          <w:color w:val="auto"/>
          <w:sz w:val="24"/>
          <w:szCs w:val="24"/>
          <w:lang w:val="it-IT"/>
        </w:rPr>
        <w:t>CoffeShop</w:t>
      </w:r>
      <w:r w:rsidR="00065E2A" w:rsidRPr="008600BE">
        <w:rPr>
          <w:i w:val="0"/>
          <w:iCs w:val="0"/>
          <w:color w:val="auto"/>
          <w:sz w:val="24"/>
          <w:szCs w:val="24"/>
          <w:lang w:val="it-IT"/>
        </w:rPr>
        <w:t xml:space="preserve"> Pikaco</w:t>
      </w:r>
      <w:bookmarkEnd w:id="46"/>
    </w:p>
    <w:p w14:paraId="1850F6BD" w14:textId="77777777" w:rsidR="00CB7560" w:rsidRDefault="00CB7560" w:rsidP="00AD1323">
      <w:pPr>
        <w:spacing w:line="360" w:lineRule="auto"/>
        <w:jc w:val="center"/>
        <w:rPr>
          <w:rFonts w:cs="Times New Roman"/>
          <w:bCs/>
          <w:iCs/>
          <w:noProof/>
          <w:sz w:val="24"/>
          <w:szCs w:val="24"/>
        </w:rPr>
      </w:pPr>
    </w:p>
    <w:p w14:paraId="4679E25C" w14:textId="0F99BF6A" w:rsidR="00CB7560" w:rsidRDefault="00AB35DD" w:rsidP="00AD1323">
      <w:pPr>
        <w:spacing w:line="360" w:lineRule="auto"/>
        <w:jc w:val="center"/>
        <w:rPr>
          <w:rFonts w:cs="Times New Roman"/>
          <w:bCs/>
          <w:iCs/>
          <w:sz w:val="24"/>
          <w:szCs w:val="24"/>
          <w:lang w:val="en-US"/>
        </w:rPr>
      </w:pPr>
      <w:r>
        <w:rPr>
          <w:rFonts w:cs="Times New Roman"/>
          <w:bCs/>
          <w:iCs/>
          <w:noProof/>
          <w:sz w:val="24"/>
          <w:szCs w:val="24"/>
        </w:rPr>
        <w:drawing>
          <wp:inline distT="0" distB="0" distL="0" distR="0" wp14:anchorId="636AEA24" wp14:editId="2E9D3882">
            <wp:extent cx="1530973" cy="3194050"/>
            <wp:effectExtent l="0" t="0" r="0" b="6350"/>
            <wp:docPr id="16535453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545345" name="Picture 1653545345"/>
                    <pic:cNvPicPr/>
                  </pic:nvPicPr>
                  <pic:blipFill rotWithShape="1">
                    <a:blip r:embed="rId18" cstate="print">
                      <a:extLst>
                        <a:ext uri="{28A0092B-C50C-407E-A947-70E740481C1C}">
                          <a14:useLocalDpi xmlns:a14="http://schemas.microsoft.com/office/drawing/2010/main" val="0"/>
                        </a:ext>
                      </a:extLst>
                    </a:blip>
                    <a:srcRect t="4016" b="-370"/>
                    <a:stretch/>
                  </pic:blipFill>
                  <pic:spPr bwMode="auto">
                    <a:xfrm>
                      <a:off x="0" y="0"/>
                      <a:ext cx="1545266" cy="3223869"/>
                    </a:xfrm>
                    <a:prstGeom prst="rect">
                      <a:avLst/>
                    </a:prstGeom>
                    <a:ln>
                      <a:noFill/>
                    </a:ln>
                    <a:extLst>
                      <a:ext uri="{53640926-AAD7-44D8-BBD7-CCE9431645EC}">
                        <a14:shadowObscured xmlns:a14="http://schemas.microsoft.com/office/drawing/2010/main"/>
                      </a:ext>
                    </a:extLst>
                  </pic:spPr>
                </pic:pic>
              </a:graphicData>
            </a:graphic>
          </wp:inline>
        </w:drawing>
      </w:r>
    </w:p>
    <w:p w14:paraId="49E50140" w14:textId="716DE35E" w:rsidR="003973F7" w:rsidRPr="00CB7560" w:rsidRDefault="008C546B" w:rsidP="003973F7">
      <w:pPr>
        <w:spacing w:line="360" w:lineRule="auto"/>
        <w:jc w:val="center"/>
        <w:rPr>
          <w:sz w:val="24"/>
          <w:szCs w:val="24"/>
          <w:lang w:val="en-US"/>
        </w:rPr>
      </w:pPr>
      <w:r>
        <w:rPr>
          <w:rFonts w:cs="Times New Roman"/>
          <w:bCs/>
          <w:iCs/>
          <w:sz w:val="24"/>
          <w:szCs w:val="24"/>
          <w:lang w:val="en-US"/>
        </w:rPr>
        <w:t>Sumber: Tiktok</w:t>
      </w:r>
      <w:r w:rsidR="00AD1323">
        <w:rPr>
          <w:rFonts w:cs="Times New Roman"/>
          <w:bCs/>
          <w:iCs/>
          <w:sz w:val="24"/>
          <w:szCs w:val="24"/>
          <w:lang w:val="en-US"/>
        </w:rPr>
        <w:t xml:space="preserve"> </w:t>
      </w:r>
      <w:r w:rsidR="00AD1323" w:rsidRPr="00065E2A">
        <w:rPr>
          <w:sz w:val="24"/>
          <w:szCs w:val="24"/>
          <w:lang w:val="en-US"/>
        </w:rPr>
        <w:t>CoffeShop Pikaco</w:t>
      </w:r>
    </w:p>
    <w:p w14:paraId="0C8C3DD1" w14:textId="518EE3D5" w:rsidR="0008289D" w:rsidRDefault="0008289D" w:rsidP="0004424A">
      <w:pPr>
        <w:pStyle w:val="Heading3"/>
      </w:pPr>
      <w:bookmarkStart w:id="47" w:name="_Toc185716980"/>
      <w:r>
        <w:t xml:space="preserve">Organisasi dan Manajemen </w:t>
      </w:r>
      <w:r>
        <w:rPr>
          <w:i/>
        </w:rPr>
        <w:t xml:space="preserve">CoffeShop </w:t>
      </w:r>
      <w:r>
        <w:t>Pikaco</w:t>
      </w:r>
      <w:bookmarkEnd w:id="47"/>
    </w:p>
    <w:p w14:paraId="065D7F7D" w14:textId="332BF9D7" w:rsidR="0008289D" w:rsidRDefault="0008289D" w:rsidP="003630FA">
      <w:pPr>
        <w:pStyle w:val="ListParagraph"/>
        <w:numPr>
          <w:ilvl w:val="0"/>
          <w:numId w:val="26"/>
        </w:numPr>
        <w:spacing w:line="360" w:lineRule="auto"/>
        <w:jc w:val="both"/>
        <w:rPr>
          <w:rFonts w:cs="Times New Roman"/>
          <w:bCs/>
          <w:iCs/>
          <w:sz w:val="24"/>
          <w:szCs w:val="24"/>
        </w:rPr>
      </w:pPr>
      <w:r>
        <w:rPr>
          <w:rFonts w:cs="Times New Roman"/>
          <w:bCs/>
          <w:iCs/>
          <w:sz w:val="24"/>
          <w:szCs w:val="24"/>
        </w:rPr>
        <w:t xml:space="preserve">Struktur Organisasi </w:t>
      </w:r>
      <w:r>
        <w:rPr>
          <w:rFonts w:cs="Times New Roman"/>
          <w:bCs/>
          <w:i/>
          <w:sz w:val="24"/>
          <w:szCs w:val="24"/>
        </w:rPr>
        <w:t>CoffeS</w:t>
      </w:r>
      <w:r w:rsidR="002D3772">
        <w:rPr>
          <w:rFonts w:cs="Times New Roman"/>
          <w:bCs/>
          <w:i/>
          <w:sz w:val="24"/>
          <w:szCs w:val="24"/>
          <w:lang w:val="en-US"/>
        </w:rPr>
        <w:t>h</w:t>
      </w:r>
      <w:r>
        <w:rPr>
          <w:rFonts w:cs="Times New Roman"/>
          <w:bCs/>
          <w:i/>
          <w:sz w:val="24"/>
          <w:szCs w:val="24"/>
        </w:rPr>
        <w:t xml:space="preserve">op </w:t>
      </w:r>
      <w:r>
        <w:rPr>
          <w:rFonts w:cs="Times New Roman"/>
          <w:bCs/>
          <w:iCs/>
          <w:sz w:val="24"/>
          <w:szCs w:val="24"/>
        </w:rPr>
        <w:t>Pikaco</w:t>
      </w:r>
    </w:p>
    <w:p w14:paraId="6732E8E5" w14:textId="331D277F" w:rsidR="0008289D" w:rsidRPr="00AB35DD" w:rsidRDefault="0008289D" w:rsidP="00AB35DD">
      <w:pPr>
        <w:pStyle w:val="ListParagraph"/>
        <w:spacing w:line="360" w:lineRule="auto"/>
        <w:ind w:left="1440" w:firstLine="360"/>
        <w:jc w:val="both"/>
        <w:rPr>
          <w:rFonts w:cs="Times New Roman"/>
          <w:bCs/>
          <w:iCs/>
          <w:sz w:val="24"/>
          <w:szCs w:val="24"/>
        </w:rPr>
      </w:pPr>
      <w:r>
        <w:rPr>
          <w:rFonts w:cs="Times New Roman"/>
          <w:bCs/>
          <w:iCs/>
          <w:sz w:val="24"/>
          <w:szCs w:val="24"/>
        </w:rPr>
        <w:t>Adanya penentuan menganai struktur organisasi sangat diperlukan agar tugas dan tan</w:t>
      </w:r>
      <w:r w:rsidRPr="00AB35DD">
        <w:rPr>
          <w:rFonts w:cs="Times New Roman"/>
          <w:bCs/>
          <w:iCs/>
          <w:sz w:val="24"/>
          <w:szCs w:val="24"/>
        </w:rPr>
        <w:t xml:space="preserve">ggung jawab yang dipegang dapat dilaksanakan dengan baik. </w:t>
      </w:r>
    </w:p>
    <w:p w14:paraId="3B0B67BB" w14:textId="7BC8C1E7" w:rsidR="002D3772" w:rsidRPr="002D3772" w:rsidRDefault="002D3772" w:rsidP="00946853">
      <w:pPr>
        <w:pStyle w:val="Caption"/>
        <w:keepNext/>
        <w:spacing w:line="360" w:lineRule="auto"/>
        <w:jc w:val="center"/>
        <w:rPr>
          <w:i w:val="0"/>
          <w:iCs w:val="0"/>
          <w:color w:val="auto"/>
          <w:sz w:val="36"/>
          <w:szCs w:val="36"/>
        </w:rPr>
      </w:pPr>
      <w:bookmarkStart w:id="48" w:name="_Toc183262811"/>
      <w:bookmarkStart w:id="49" w:name="_Toc185716994"/>
      <w:r w:rsidRPr="002D3772">
        <w:rPr>
          <w:i w:val="0"/>
          <w:iCs w:val="0"/>
          <w:color w:val="auto"/>
          <w:sz w:val="24"/>
          <w:szCs w:val="24"/>
        </w:rPr>
        <w:t xml:space="preserve">Gambar 3. </w:t>
      </w:r>
      <w:r w:rsidRPr="002D3772">
        <w:rPr>
          <w:i w:val="0"/>
          <w:iCs w:val="0"/>
          <w:color w:val="auto"/>
          <w:sz w:val="24"/>
          <w:szCs w:val="24"/>
        </w:rPr>
        <w:fldChar w:fldCharType="begin"/>
      </w:r>
      <w:r w:rsidRPr="002D3772">
        <w:rPr>
          <w:i w:val="0"/>
          <w:iCs w:val="0"/>
          <w:color w:val="auto"/>
          <w:sz w:val="24"/>
          <w:szCs w:val="24"/>
        </w:rPr>
        <w:instrText xml:space="preserve"> SEQ Gambar_3. \* ARABIC </w:instrText>
      </w:r>
      <w:r w:rsidRPr="002D3772">
        <w:rPr>
          <w:i w:val="0"/>
          <w:iCs w:val="0"/>
          <w:color w:val="auto"/>
          <w:sz w:val="24"/>
          <w:szCs w:val="24"/>
        </w:rPr>
        <w:fldChar w:fldCharType="separate"/>
      </w:r>
      <w:r w:rsidR="00193BFD">
        <w:rPr>
          <w:i w:val="0"/>
          <w:iCs w:val="0"/>
          <w:noProof/>
          <w:color w:val="auto"/>
          <w:sz w:val="24"/>
          <w:szCs w:val="24"/>
        </w:rPr>
        <w:t>3</w:t>
      </w:r>
      <w:r w:rsidRPr="002D3772">
        <w:rPr>
          <w:i w:val="0"/>
          <w:iCs w:val="0"/>
          <w:color w:val="auto"/>
          <w:sz w:val="24"/>
          <w:szCs w:val="24"/>
        </w:rPr>
        <w:fldChar w:fldCharType="end"/>
      </w:r>
      <w:r w:rsidRPr="002D3772">
        <w:rPr>
          <w:i w:val="0"/>
          <w:iCs w:val="0"/>
          <w:color w:val="auto"/>
          <w:sz w:val="24"/>
          <w:szCs w:val="24"/>
          <w:lang w:val="en-US"/>
        </w:rPr>
        <w:t xml:space="preserve"> Struktur Organisasi CoffeShop Pikaco</w:t>
      </w:r>
      <w:bookmarkEnd w:id="48"/>
      <w:bookmarkEnd w:id="49"/>
    </w:p>
    <w:p w14:paraId="2FD50319" w14:textId="391C7D21" w:rsidR="009C750F" w:rsidRDefault="000B569E" w:rsidP="00946853">
      <w:pPr>
        <w:pStyle w:val="ListParagraph"/>
        <w:keepNext/>
        <w:spacing w:line="360" w:lineRule="auto"/>
        <w:ind w:left="1080"/>
        <w:jc w:val="both"/>
      </w:pPr>
      <w:r>
        <w:rPr>
          <w:rFonts w:cs="Times New Roman"/>
          <w:bCs/>
          <w:iCs/>
          <w:noProof/>
          <w:sz w:val="24"/>
          <w:szCs w:val="24"/>
        </w:rPr>
        <w:drawing>
          <wp:inline distT="0" distB="0" distL="0" distR="0" wp14:anchorId="752E7BA4" wp14:editId="1D7ABC87">
            <wp:extent cx="4819650" cy="838200"/>
            <wp:effectExtent l="0" t="0" r="0" b="57150"/>
            <wp:docPr id="72863639"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4F93488" w14:textId="77EC9813" w:rsidR="002D3772" w:rsidRDefault="007E3C7A" w:rsidP="00946853">
      <w:pPr>
        <w:pStyle w:val="ListParagraph"/>
        <w:keepNext/>
        <w:spacing w:line="360" w:lineRule="auto"/>
        <w:ind w:left="1080"/>
        <w:jc w:val="center"/>
        <w:rPr>
          <w:sz w:val="24"/>
          <w:szCs w:val="24"/>
          <w:lang w:val="en-US"/>
        </w:rPr>
      </w:pPr>
      <w:r>
        <w:rPr>
          <w:sz w:val="24"/>
          <w:szCs w:val="24"/>
          <w:lang w:val="en-US"/>
        </w:rPr>
        <w:t>S</w:t>
      </w:r>
      <w:r w:rsidR="002D3772" w:rsidRPr="008F298D">
        <w:rPr>
          <w:sz w:val="24"/>
          <w:szCs w:val="24"/>
          <w:lang w:val="en-US"/>
        </w:rPr>
        <w:t>umber:</w:t>
      </w:r>
      <w:r w:rsidR="008F298D" w:rsidRPr="008F298D">
        <w:rPr>
          <w:sz w:val="24"/>
          <w:szCs w:val="24"/>
          <w:lang w:val="en-US"/>
        </w:rPr>
        <w:t xml:space="preserve"> </w:t>
      </w:r>
      <w:r>
        <w:rPr>
          <w:sz w:val="24"/>
          <w:szCs w:val="24"/>
          <w:lang w:val="en-US"/>
        </w:rPr>
        <w:t>Wawancara</w:t>
      </w:r>
      <w:r w:rsidR="008F298D" w:rsidRPr="008F298D">
        <w:rPr>
          <w:sz w:val="24"/>
          <w:szCs w:val="24"/>
          <w:lang w:val="en-US"/>
        </w:rPr>
        <w:t xml:space="preserve"> pikaco</w:t>
      </w:r>
      <w:r>
        <w:rPr>
          <w:sz w:val="24"/>
          <w:szCs w:val="24"/>
          <w:lang w:val="en-US"/>
        </w:rPr>
        <w:t xml:space="preserve"> </w:t>
      </w:r>
      <w:r w:rsidR="008F298D" w:rsidRPr="008F298D">
        <w:rPr>
          <w:sz w:val="24"/>
          <w:szCs w:val="24"/>
          <w:lang w:val="en-US"/>
        </w:rPr>
        <w:t>wangkelang</w:t>
      </w:r>
    </w:p>
    <w:p w14:paraId="641E37B4" w14:textId="77777777" w:rsidR="006B7EEA" w:rsidRPr="008F298D" w:rsidRDefault="006B7EEA" w:rsidP="00946853">
      <w:pPr>
        <w:pStyle w:val="ListParagraph"/>
        <w:keepNext/>
        <w:spacing w:line="360" w:lineRule="auto"/>
        <w:ind w:left="1440"/>
        <w:rPr>
          <w:sz w:val="24"/>
          <w:szCs w:val="24"/>
          <w:lang w:val="en-US"/>
        </w:rPr>
      </w:pPr>
    </w:p>
    <w:p w14:paraId="58D11576" w14:textId="77777777" w:rsidR="006B7EEA" w:rsidRDefault="006B7EEA" w:rsidP="006B7EEA">
      <w:pPr>
        <w:pStyle w:val="ListParagraph"/>
        <w:spacing w:line="360" w:lineRule="auto"/>
        <w:ind w:left="1440"/>
        <w:jc w:val="both"/>
        <w:rPr>
          <w:rFonts w:cs="Times New Roman"/>
          <w:bCs/>
          <w:iCs/>
          <w:sz w:val="24"/>
          <w:szCs w:val="24"/>
        </w:rPr>
      </w:pPr>
    </w:p>
    <w:p w14:paraId="43643C0B" w14:textId="77777777" w:rsidR="006B7EEA" w:rsidRDefault="006B7EEA" w:rsidP="006B7EEA">
      <w:pPr>
        <w:pStyle w:val="ListParagraph"/>
        <w:spacing w:line="360" w:lineRule="auto"/>
        <w:ind w:left="1440"/>
        <w:jc w:val="both"/>
        <w:rPr>
          <w:rFonts w:cs="Times New Roman"/>
          <w:bCs/>
          <w:iCs/>
          <w:sz w:val="24"/>
          <w:szCs w:val="24"/>
        </w:rPr>
      </w:pPr>
    </w:p>
    <w:p w14:paraId="57E9E5A2" w14:textId="6D03CE7C" w:rsidR="0008289D" w:rsidRDefault="0008289D" w:rsidP="006B7EEA">
      <w:pPr>
        <w:pStyle w:val="ListParagraph"/>
        <w:numPr>
          <w:ilvl w:val="0"/>
          <w:numId w:val="26"/>
        </w:numPr>
        <w:spacing w:line="360" w:lineRule="auto"/>
        <w:jc w:val="both"/>
        <w:rPr>
          <w:rFonts w:cs="Times New Roman"/>
          <w:bCs/>
          <w:iCs/>
          <w:sz w:val="24"/>
          <w:szCs w:val="24"/>
        </w:rPr>
      </w:pPr>
      <w:r>
        <w:rPr>
          <w:rFonts w:cs="Times New Roman"/>
          <w:bCs/>
          <w:iCs/>
          <w:sz w:val="24"/>
          <w:szCs w:val="24"/>
        </w:rPr>
        <w:lastRenderedPageBreak/>
        <w:t>Uraian tugas dan Tanggung Jawab</w:t>
      </w:r>
    </w:p>
    <w:p w14:paraId="1E913EFF" w14:textId="41182A52" w:rsidR="0008289D" w:rsidRDefault="0008289D" w:rsidP="00E449D8">
      <w:pPr>
        <w:pStyle w:val="ListParagraph"/>
        <w:numPr>
          <w:ilvl w:val="0"/>
          <w:numId w:val="27"/>
        </w:numPr>
        <w:spacing w:line="360" w:lineRule="auto"/>
        <w:ind w:left="1843"/>
        <w:jc w:val="both"/>
        <w:rPr>
          <w:rFonts w:cs="Times New Roman"/>
          <w:bCs/>
          <w:iCs/>
          <w:sz w:val="24"/>
          <w:szCs w:val="24"/>
        </w:rPr>
      </w:pPr>
      <w:r>
        <w:rPr>
          <w:rFonts w:cs="Times New Roman"/>
          <w:bCs/>
          <w:iCs/>
          <w:sz w:val="24"/>
          <w:szCs w:val="24"/>
        </w:rPr>
        <w:t xml:space="preserve">Pemilik/owner </w:t>
      </w:r>
      <w:r>
        <w:rPr>
          <w:rFonts w:cs="Times New Roman"/>
          <w:bCs/>
          <w:i/>
          <w:sz w:val="24"/>
          <w:szCs w:val="24"/>
        </w:rPr>
        <w:t xml:space="preserve">CoffeShop </w:t>
      </w:r>
      <w:r>
        <w:rPr>
          <w:rFonts w:cs="Times New Roman"/>
          <w:bCs/>
          <w:iCs/>
          <w:sz w:val="24"/>
          <w:szCs w:val="24"/>
        </w:rPr>
        <w:t>Pikaco</w:t>
      </w:r>
      <w:r w:rsidR="005510A1">
        <w:rPr>
          <w:rFonts w:cs="Times New Roman"/>
          <w:bCs/>
          <w:iCs/>
          <w:sz w:val="24"/>
          <w:szCs w:val="24"/>
        </w:rPr>
        <w:t xml:space="preserve"> : Basri Muhammad</w:t>
      </w:r>
    </w:p>
    <w:p w14:paraId="2383D87A" w14:textId="1E182236" w:rsidR="005510A1" w:rsidRDefault="005510A1" w:rsidP="00E449D8">
      <w:pPr>
        <w:pStyle w:val="ListParagraph"/>
        <w:numPr>
          <w:ilvl w:val="0"/>
          <w:numId w:val="27"/>
        </w:numPr>
        <w:spacing w:line="360" w:lineRule="auto"/>
        <w:ind w:left="1843"/>
        <w:jc w:val="both"/>
        <w:rPr>
          <w:rFonts w:cs="Times New Roman"/>
          <w:bCs/>
          <w:iCs/>
          <w:sz w:val="24"/>
          <w:szCs w:val="24"/>
        </w:rPr>
      </w:pPr>
      <w:r>
        <w:rPr>
          <w:rFonts w:cs="Times New Roman"/>
          <w:bCs/>
          <w:iCs/>
          <w:sz w:val="24"/>
          <w:szCs w:val="24"/>
        </w:rPr>
        <w:t>Barista :</w:t>
      </w:r>
      <w:r w:rsidR="004C193A">
        <w:rPr>
          <w:rFonts w:cs="Times New Roman"/>
          <w:bCs/>
          <w:iCs/>
          <w:sz w:val="24"/>
          <w:szCs w:val="24"/>
        </w:rPr>
        <w:t xml:space="preserve"> Seften Hari Yoga</w:t>
      </w:r>
    </w:p>
    <w:p w14:paraId="4AD8438E" w14:textId="408A2F74" w:rsidR="005510A1" w:rsidRDefault="005510A1" w:rsidP="00E449D8">
      <w:pPr>
        <w:pStyle w:val="ListParagraph"/>
        <w:numPr>
          <w:ilvl w:val="0"/>
          <w:numId w:val="27"/>
        </w:numPr>
        <w:spacing w:line="360" w:lineRule="auto"/>
        <w:ind w:left="1843"/>
        <w:jc w:val="both"/>
        <w:rPr>
          <w:rFonts w:cs="Times New Roman"/>
          <w:bCs/>
          <w:iCs/>
          <w:sz w:val="24"/>
          <w:szCs w:val="24"/>
        </w:rPr>
      </w:pPr>
      <w:r>
        <w:rPr>
          <w:rFonts w:cs="Times New Roman"/>
          <w:bCs/>
          <w:iCs/>
          <w:sz w:val="24"/>
          <w:szCs w:val="24"/>
        </w:rPr>
        <w:t>Cooking :</w:t>
      </w:r>
      <w:r w:rsidR="004C193A">
        <w:rPr>
          <w:rFonts w:cs="Times New Roman"/>
          <w:bCs/>
          <w:iCs/>
          <w:sz w:val="24"/>
          <w:szCs w:val="24"/>
        </w:rPr>
        <w:t xml:space="preserve"> Arya</w:t>
      </w:r>
    </w:p>
    <w:p w14:paraId="4B5B3D15" w14:textId="33477526" w:rsidR="005510A1" w:rsidRDefault="005510A1" w:rsidP="00E449D8">
      <w:pPr>
        <w:pStyle w:val="ListParagraph"/>
        <w:numPr>
          <w:ilvl w:val="0"/>
          <w:numId w:val="27"/>
        </w:numPr>
        <w:spacing w:line="360" w:lineRule="auto"/>
        <w:ind w:left="1843"/>
        <w:jc w:val="both"/>
        <w:rPr>
          <w:rFonts w:cs="Times New Roman"/>
          <w:bCs/>
          <w:iCs/>
          <w:sz w:val="24"/>
          <w:szCs w:val="24"/>
        </w:rPr>
      </w:pPr>
      <w:r>
        <w:rPr>
          <w:rFonts w:cs="Times New Roman"/>
          <w:bCs/>
          <w:iCs/>
          <w:sz w:val="24"/>
          <w:szCs w:val="24"/>
        </w:rPr>
        <w:t>Waiters :</w:t>
      </w:r>
      <w:r w:rsidR="004C193A">
        <w:rPr>
          <w:rFonts w:cs="Times New Roman"/>
          <w:bCs/>
          <w:iCs/>
          <w:sz w:val="24"/>
          <w:szCs w:val="24"/>
        </w:rPr>
        <w:t xml:space="preserve"> Pama </w:t>
      </w:r>
    </w:p>
    <w:p w14:paraId="325BE1C0" w14:textId="6E6F7319" w:rsidR="005510A1" w:rsidRDefault="005510A1" w:rsidP="00E449D8">
      <w:pPr>
        <w:pStyle w:val="ListParagraph"/>
        <w:numPr>
          <w:ilvl w:val="0"/>
          <w:numId w:val="27"/>
        </w:numPr>
        <w:spacing w:line="360" w:lineRule="auto"/>
        <w:ind w:left="1843"/>
        <w:jc w:val="both"/>
        <w:rPr>
          <w:rFonts w:cs="Times New Roman"/>
          <w:bCs/>
          <w:iCs/>
          <w:sz w:val="24"/>
          <w:szCs w:val="24"/>
        </w:rPr>
      </w:pPr>
      <w:r>
        <w:rPr>
          <w:rFonts w:cs="Times New Roman"/>
          <w:bCs/>
          <w:iCs/>
          <w:sz w:val="24"/>
          <w:szCs w:val="24"/>
        </w:rPr>
        <w:t>Kasir :</w:t>
      </w:r>
      <w:r w:rsidR="004C193A">
        <w:rPr>
          <w:rFonts w:cs="Times New Roman"/>
          <w:bCs/>
          <w:iCs/>
          <w:sz w:val="24"/>
          <w:szCs w:val="24"/>
        </w:rPr>
        <w:t xml:space="preserve"> Akhamd Saikhu</w:t>
      </w:r>
    </w:p>
    <w:p w14:paraId="5F4B5368" w14:textId="77777777" w:rsidR="005510A1" w:rsidRPr="00F16322" w:rsidRDefault="005510A1" w:rsidP="00946853">
      <w:pPr>
        <w:pStyle w:val="ListParagraph"/>
        <w:spacing w:line="360" w:lineRule="auto"/>
        <w:ind w:left="1440" w:firstLine="360"/>
        <w:jc w:val="both"/>
        <w:rPr>
          <w:rFonts w:cs="Times New Roman"/>
          <w:bCs/>
          <w:iCs/>
          <w:sz w:val="24"/>
          <w:szCs w:val="24"/>
        </w:rPr>
      </w:pPr>
      <w:r w:rsidRPr="00F16322">
        <w:rPr>
          <w:rFonts w:cs="Times New Roman"/>
          <w:bCs/>
          <w:iCs/>
          <w:sz w:val="24"/>
          <w:szCs w:val="24"/>
        </w:rPr>
        <w:t xml:space="preserve">Struktur organisasi tersebut menjadi bagian pendukung dalam seluruh sistem kegiatan penjualan </w:t>
      </w:r>
      <w:r w:rsidRPr="00F16322">
        <w:rPr>
          <w:rFonts w:cs="Times New Roman"/>
          <w:bCs/>
          <w:i/>
          <w:sz w:val="24"/>
          <w:szCs w:val="24"/>
        </w:rPr>
        <w:t xml:space="preserve">Coffe Shop </w:t>
      </w:r>
      <w:r w:rsidRPr="00F16322">
        <w:rPr>
          <w:rFonts w:cs="Times New Roman"/>
          <w:bCs/>
          <w:iCs/>
          <w:sz w:val="24"/>
          <w:szCs w:val="24"/>
        </w:rPr>
        <w:t>Pikaco. Adapun tugas dari masing-masing bagian tersebut antara lain:</w:t>
      </w:r>
    </w:p>
    <w:p w14:paraId="4FF9A516" w14:textId="77777777" w:rsidR="008F36B0" w:rsidRPr="00F16322" w:rsidRDefault="005510A1" w:rsidP="00F16322">
      <w:pPr>
        <w:pStyle w:val="ListParagraph"/>
        <w:numPr>
          <w:ilvl w:val="0"/>
          <w:numId w:val="34"/>
        </w:numPr>
        <w:ind w:left="1800"/>
        <w:jc w:val="both"/>
        <w:rPr>
          <w:rFonts w:cs="Times New Roman"/>
          <w:bCs/>
          <w:iCs/>
          <w:sz w:val="24"/>
          <w:szCs w:val="24"/>
        </w:rPr>
      </w:pPr>
      <w:r w:rsidRPr="00F16322">
        <w:rPr>
          <w:rFonts w:cs="Times New Roman"/>
          <w:bCs/>
          <w:iCs/>
          <w:sz w:val="24"/>
          <w:szCs w:val="24"/>
        </w:rPr>
        <w:t xml:space="preserve">Pemilik/Owner </w:t>
      </w:r>
    </w:p>
    <w:p w14:paraId="6677D14E" w14:textId="1FB8754D" w:rsidR="00D12C08" w:rsidRPr="00F16322" w:rsidRDefault="008F36B0" w:rsidP="003973F7">
      <w:pPr>
        <w:spacing w:line="360" w:lineRule="auto"/>
        <w:ind w:left="1800" w:firstLine="360"/>
        <w:jc w:val="both"/>
        <w:rPr>
          <w:sz w:val="24"/>
          <w:szCs w:val="24"/>
        </w:rPr>
      </w:pPr>
      <w:r w:rsidRPr="00F16322">
        <w:rPr>
          <w:sz w:val="24"/>
          <w:szCs w:val="24"/>
        </w:rPr>
        <w:t xml:space="preserve">Pemilik usaha adalah individu yang dengan cepat berperan sebagai pemimpin yang siap untuk mengarahkan perusahaan ke arah yang baru demi menjaga kelangsungan dan pertumbuhannya. </w:t>
      </w:r>
      <w:r w:rsidR="004525EE" w:rsidRPr="00F16322">
        <w:rPr>
          <w:sz w:val="24"/>
          <w:szCs w:val="24"/>
        </w:rPr>
        <w:t xml:space="preserve">Tugas Pemilik </w:t>
      </w:r>
      <w:r w:rsidR="004525EE" w:rsidRPr="00F16322">
        <w:rPr>
          <w:i/>
          <w:iCs/>
          <w:sz w:val="24"/>
          <w:szCs w:val="24"/>
        </w:rPr>
        <w:t xml:space="preserve">Coffeshop </w:t>
      </w:r>
      <w:r w:rsidR="004525EE" w:rsidRPr="00F16322">
        <w:rPr>
          <w:sz w:val="24"/>
          <w:szCs w:val="24"/>
        </w:rPr>
        <w:t>Pikaco yaitu m</w:t>
      </w:r>
      <w:r w:rsidRPr="00F16322">
        <w:rPr>
          <w:sz w:val="24"/>
          <w:szCs w:val="24"/>
        </w:rPr>
        <w:t>emastikan bahwa operasional,produksi,dan kualitas output selalu dalam pengawasan yang baik</w:t>
      </w:r>
      <w:r w:rsidR="004525EE" w:rsidRPr="00F16322">
        <w:rPr>
          <w:sz w:val="24"/>
          <w:szCs w:val="24"/>
        </w:rPr>
        <w:t>,m</w:t>
      </w:r>
      <w:r w:rsidRPr="00F16322">
        <w:rPr>
          <w:sz w:val="24"/>
          <w:szCs w:val="24"/>
        </w:rPr>
        <w:t>engidentifikasi,mengatasi,dan memahami semua kebutuhan serta persyaratan dalam proses produksi</w:t>
      </w:r>
      <w:r w:rsidR="004525EE" w:rsidRPr="00F16322">
        <w:rPr>
          <w:sz w:val="24"/>
          <w:szCs w:val="24"/>
        </w:rPr>
        <w:t>,m</w:t>
      </w:r>
      <w:r w:rsidRPr="00F16322">
        <w:rPr>
          <w:sz w:val="24"/>
          <w:szCs w:val="24"/>
        </w:rPr>
        <w:t>enyusun rencana yang jelas untuk mencapai tujuan perusahaan dan merancang strategi yang tepat untuk mencapinya.</w:t>
      </w:r>
    </w:p>
    <w:p w14:paraId="11A43A97" w14:textId="6256F4E7" w:rsidR="008F36B0" w:rsidRPr="00F16322" w:rsidRDefault="008F36B0" w:rsidP="00F16322">
      <w:pPr>
        <w:pStyle w:val="ListParagraph"/>
        <w:numPr>
          <w:ilvl w:val="0"/>
          <w:numId w:val="34"/>
        </w:numPr>
        <w:ind w:left="1800"/>
        <w:jc w:val="both"/>
        <w:rPr>
          <w:sz w:val="24"/>
          <w:szCs w:val="24"/>
        </w:rPr>
      </w:pPr>
      <w:r w:rsidRPr="00F16322">
        <w:rPr>
          <w:rFonts w:cs="Times New Roman"/>
          <w:bCs/>
          <w:iCs/>
          <w:sz w:val="24"/>
          <w:szCs w:val="24"/>
        </w:rPr>
        <w:t>Barista</w:t>
      </w:r>
      <w:r w:rsidRPr="00F16322">
        <w:rPr>
          <w:sz w:val="24"/>
          <w:szCs w:val="24"/>
        </w:rPr>
        <w:t xml:space="preserve"> </w:t>
      </w:r>
    </w:p>
    <w:p w14:paraId="3CFF8D2E" w14:textId="77777777" w:rsidR="004525EE" w:rsidRPr="00F16322" w:rsidRDefault="008F36B0" w:rsidP="00D12C08">
      <w:pPr>
        <w:spacing w:line="360" w:lineRule="auto"/>
        <w:ind w:left="1800" w:firstLine="360"/>
        <w:jc w:val="both"/>
        <w:rPr>
          <w:sz w:val="24"/>
          <w:szCs w:val="24"/>
        </w:rPr>
      </w:pPr>
      <w:r w:rsidRPr="00F16322">
        <w:rPr>
          <w:sz w:val="24"/>
          <w:szCs w:val="24"/>
        </w:rPr>
        <w:t xml:space="preserve">Barista adalah seorang profesional yang terampil dalam menyajikan kopi dan minuman berbasis kopi, baik di kedai kopi, kafe, maupun restoran. Seorang barista tidak hanya sekadar membuat kopi, tetapi juga bertanggung jawab untuk menciptakan pengalaman yang menyenangkan bagi pelanggan dengan menyajikan minuman kopi yang berkualitas, serta memberikan layanan pelanggan yang ramah dan profesional. </w:t>
      </w:r>
    </w:p>
    <w:p w14:paraId="79F2674E" w14:textId="1BEC07F0" w:rsidR="004525EE" w:rsidRPr="00F16322" w:rsidRDefault="004525EE" w:rsidP="00F16322">
      <w:pPr>
        <w:pStyle w:val="ListParagraph"/>
        <w:numPr>
          <w:ilvl w:val="0"/>
          <w:numId w:val="34"/>
        </w:numPr>
        <w:ind w:left="1800"/>
        <w:jc w:val="both"/>
        <w:rPr>
          <w:rFonts w:cs="Times New Roman"/>
          <w:bCs/>
          <w:i/>
          <w:sz w:val="24"/>
          <w:szCs w:val="24"/>
        </w:rPr>
      </w:pPr>
      <w:r w:rsidRPr="00F16322">
        <w:rPr>
          <w:rFonts w:cs="Times New Roman"/>
          <w:bCs/>
          <w:i/>
          <w:sz w:val="24"/>
          <w:szCs w:val="24"/>
        </w:rPr>
        <w:t>Cooking</w:t>
      </w:r>
    </w:p>
    <w:p w14:paraId="55D89E4C" w14:textId="3C6DC043" w:rsidR="0008289D" w:rsidRPr="00F16322" w:rsidRDefault="004525EE" w:rsidP="00D12C08">
      <w:pPr>
        <w:spacing w:line="360" w:lineRule="auto"/>
        <w:ind w:left="1800" w:firstLine="360"/>
        <w:jc w:val="both"/>
        <w:rPr>
          <w:rFonts w:cs="Times New Roman"/>
          <w:bCs/>
          <w:iCs/>
          <w:sz w:val="24"/>
          <w:szCs w:val="24"/>
        </w:rPr>
      </w:pPr>
      <w:r w:rsidRPr="00F16322">
        <w:rPr>
          <w:rFonts w:cs="Times New Roman"/>
          <w:i/>
          <w:sz w:val="24"/>
          <w:szCs w:val="24"/>
        </w:rPr>
        <w:t xml:space="preserve">Cooking </w:t>
      </w:r>
      <w:r w:rsidRPr="00F16322">
        <w:rPr>
          <w:rFonts w:cs="Times New Roman"/>
          <w:iCs/>
          <w:sz w:val="24"/>
          <w:szCs w:val="24"/>
        </w:rPr>
        <w:t>atau</w:t>
      </w:r>
      <w:r w:rsidRPr="00F16322">
        <w:rPr>
          <w:rFonts w:cs="Times New Roman"/>
          <w:bCs/>
          <w:iCs/>
          <w:sz w:val="24"/>
          <w:szCs w:val="24"/>
        </w:rPr>
        <w:t xml:space="preserve"> koki di sebuah coffee shop, seperti </w:t>
      </w:r>
      <w:r w:rsidRPr="00F16322">
        <w:rPr>
          <w:rFonts w:cs="Times New Roman"/>
          <w:bCs/>
          <w:i/>
          <w:iCs/>
          <w:sz w:val="24"/>
          <w:szCs w:val="24"/>
        </w:rPr>
        <w:t>Pikaco</w:t>
      </w:r>
      <w:r w:rsidRPr="00F16322">
        <w:rPr>
          <w:rFonts w:cs="Times New Roman"/>
          <w:bCs/>
          <w:iCs/>
          <w:sz w:val="24"/>
          <w:szCs w:val="24"/>
        </w:rPr>
        <w:t xml:space="preserve">, berperan penting dalam memastikan kualitas makanan yang disajikan sesuai dengan standar, serta mendukung suasana kafe dengan memberikan layanan makanan yang cepat, lezat, dan konsisten. Meskipun coffee shop lebih dikenal dengan minuman kopi, banyak coffee shop yang juga menawarkan berbagai menu makanan ringan atau makanan berat untuk mendampingi </w:t>
      </w:r>
      <w:r w:rsidRPr="00F16322">
        <w:rPr>
          <w:rFonts w:cs="Times New Roman"/>
          <w:bCs/>
          <w:iCs/>
          <w:sz w:val="24"/>
          <w:szCs w:val="24"/>
        </w:rPr>
        <w:lastRenderedPageBreak/>
        <w:t>kopi yang disajikan. Di Coffee Shop Pikaco, koki bertanggung jawab atas penyajian makanan, pengelolaan dapur, dan menjaga kualitas produk makanan yang sesuai dengan standar kafe.</w:t>
      </w:r>
    </w:p>
    <w:p w14:paraId="0F621ED2" w14:textId="04E23066" w:rsidR="004525EE" w:rsidRPr="00F16322" w:rsidRDefault="004525EE" w:rsidP="00F16322">
      <w:pPr>
        <w:pStyle w:val="ListParagraph"/>
        <w:numPr>
          <w:ilvl w:val="0"/>
          <w:numId w:val="34"/>
        </w:numPr>
        <w:ind w:left="1800"/>
        <w:jc w:val="both"/>
        <w:rPr>
          <w:rFonts w:cs="Times New Roman"/>
          <w:bCs/>
          <w:iCs/>
          <w:sz w:val="24"/>
          <w:szCs w:val="24"/>
        </w:rPr>
      </w:pPr>
      <w:r w:rsidRPr="00F16322">
        <w:rPr>
          <w:rFonts w:cs="Times New Roman"/>
          <w:bCs/>
          <w:i/>
          <w:sz w:val="24"/>
          <w:szCs w:val="24"/>
        </w:rPr>
        <w:t>Waiters</w:t>
      </w:r>
    </w:p>
    <w:p w14:paraId="41844F01" w14:textId="73778BF1" w:rsidR="004525EE" w:rsidRPr="00F16322" w:rsidRDefault="004525EE" w:rsidP="00D12C08">
      <w:pPr>
        <w:spacing w:line="360" w:lineRule="auto"/>
        <w:ind w:left="1800" w:firstLine="360"/>
        <w:jc w:val="both"/>
        <w:rPr>
          <w:rFonts w:cs="Times New Roman"/>
          <w:bCs/>
          <w:iCs/>
          <w:sz w:val="24"/>
          <w:szCs w:val="24"/>
        </w:rPr>
      </w:pPr>
      <w:r w:rsidRPr="00F16322">
        <w:rPr>
          <w:rFonts w:cs="Times New Roman"/>
          <w:i/>
          <w:sz w:val="24"/>
          <w:szCs w:val="24"/>
        </w:rPr>
        <w:t>Waitesr</w:t>
      </w:r>
      <w:r w:rsidRPr="00F16322">
        <w:rPr>
          <w:rFonts w:cs="Times New Roman"/>
          <w:bCs/>
          <w:iCs/>
          <w:sz w:val="24"/>
          <w:szCs w:val="24"/>
        </w:rPr>
        <w:t xml:space="preserve"> atau pelayan di Coffee Shop Pikaco memiliki peran yang sangat penting dalam memberikan pelayanan langsung kepada pelanggan. Sebagai bagian dari lini depan operasional, waiter bertugas untuk memastikan pelanggan merasa nyaman dan puas dengan layanan yang diberikan. Mereka berinteraksi langsung dengan pelanggan, mengantarkan pesanan, dan menjaga kelancaran layanan di area kafe. Selain itu, waiter juga memainkan peran kunci dalam menciptakan suasana yang menyenangkan dan menjaga citra positif coffee shop.</w:t>
      </w:r>
    </w:p>
    <w:p w14:paraId="63C50123" w14:textId="0645CA18" w:rsidR="004525EE" w:rsidRPr="00F16322" w:rsidRDefault="004525EE" w:rsidP="00F16322">
      <w:pPr>
        <w:pStyle w:val="ListParagraph"/>
        <w:numPr>
          <w:ilvl w:val="0"/>
          <w:numId w:val="34"/>
        </w:numPr>
        <w:ind w:left="1800"/>
        <w:jc w:val="both"/>
        <w:rPr>
          <w:rFonts w:cs="Times New Roman"/>
          <w:bCs/>
          <w:iCs/>
          <w:sz w:val="24"/>
          <w:szCs w:val="24"/>
        </w:rPr>
      </w:pPr>
      <w:r w:rsidRPr="00F16322">
        <w:rPr>
          <w:rFonts w:cs="Times New Roman"/>
          <w:bCs/>
          <w:iCs/>
          <w:sz w:val="24"/>
          <w:szCs w:val="24"/>
        </w:rPr>
        <w:t>Kasir</w:t>
      </w:r>
      <w:r w:rsidRPr="00F16322">
        <w:rPr>
          <w:rFonts w:cs="Times New Roman"/>
          <w:iCs/>
          <w:sz w:val="24"/>
          <w:szCs w:val="24"/>
        </w:rPr>
        <w:t xml:space="preserve"> </w:t>
      </w:r>
    </w:p>
    <w:p w14:paraId="0E734EF8" w14:textId="48B533DF" w:rsidR="004525EE" w:rsidRPr="00F16322" w:rsidRDefault="004525EE" w:rsidP="00D12C08">
      <w:pPr>
        <w:spacing w:line="360" w:lineRule="auto"/>
        <w:ind w:left="1800" w:firstLine="360"/>
        <w:jc w:val="both"/>
        <w:rPr>
          <w:rFonts w:cs="Times New Roman"/>
          <w:bCs/>
          <w:iCs/>
          <w:sz w:val="24"/>
          <w:szCs w:val="24"/>
        </w:rPr>
      </w:pPr>
      <w:r w:rsidRPr="00F16322">
        <w:rPr>
          <w:rFonts w:cs="Times New Roman"/>
          <w:bCs/>
          <w:iCs/>
          <w:sz w:val="24"/>
          <w:szCs w:val="24"/>
        </w:rPr>
        <w:t>Kasir di Coffee Shop Pikaco memiliki peran penting dalam proses transaksi keuangan dan menjaga kelancaran operasional dalam aspek administrasi keuangan. Selain berfungsi sebagai pengelola pembayaran, kasir juga berperan sebagai penghubung antara pelanggan dan operasional bisnis, memastikan transaksi berjalan lancar, akurat, dan efisien. Kasir harus bekerja dengan teliti dan profesional untuk menjaga kepuasan pelanggan serta menjaga arus kas yang sehat di coffee shop.</w:t>
      </w:r>
    </w:p>
    <w:p w14:paraId="72A29461" w14:textId="2BA22C72" w:rsidR="002E204A" w:rsidRDefault="002E204A" w:rsidP="003630FA">
      <w:pPr>
        <w:pStyle w:val="ListParagraph"/>
        <w:numPr>
          <w:ilvl w:val="0"/>
          <w:numId w:val="26"/>
        </w:numPr>
        <w:spacing w:line="360" w:lineRule="auto"/>
        <w:jc w:val="both"/>
        <w:rPr>
          <w:rFonts w:cs="Times New Roman"/>
          <w:bCs/>
          <w:iCs/>
          <w:sz w:val="24"/>
          <w:szCs w:val="24"/>
        </w:rPr>
      </w:pPr>
      <w:r>
        <w:rPr>
          <w:rFonts w:cs="Times New Roman"/>
          <w:bCs/>
          <w:iCs/>
          <w:sz w:val="24"/>
          <w:szCs w:val="24"/>
        </w:rPr>
        <w:t xml:space="preserve">Jumlah tenaga kerja </w:t>
      </w:r>
      <w:r>
        <w:rPr>
          <w:rFonts w:cs="Times New Roman"/>
          <w:bCs/>
          <w:i/>
          <w:sz w:val="24"/>
          <w:szCs w:val="24"/>
        </w:rPr>
        <w:t>CoffeShop</w:t>
      </w:r>
      <w:r>
        <w:rPr>
          <w:rFonts w:cs="Times New Roman"/>
          <w:bCs/>
          <w:iCs/>
          <w:sz w:val="24"/>
          <w:szCs w:val="24"/>
        </w:rPr>
        <w:t xml:space="preserve"> Pikaco</w:t>
      </w:r>
    </w:p>
    <w:p w14:paraId="54A2BC8A" w14:textId="0278D109" w:rsidR="00917C35" w:rsidRDefault="002E204A" w:rsidP="00D12C08">
      <w:pPr>
        <w:pStyle w:val="ListParagraph"/>
        <w:spacing w:line="360" w:lineRule="auto"/>
        <w:ind w:left="1440" w:firstLine="360"/>
        <w:jc w:val="both"/>
        <w:rPr>
          <w:rFonts w:cs="Times New Roman"/>
          <w:bCs/>
          <w:iCs/>
          <w:sz w:val="24"/>
          <w:szCs w:val="24"/>
        </w:rPr>
      </w:pPr>
      <w:r>
        <w:rPr>
          <w:rFonts w:cs="Times New Roman"/>
          <w:bCs/>
          <w:iCs/>
          <w:sz w:val="24"/>
          <w:szCs w:val="24"/>
        </w:rPr>
        <w:t xml:space="preserve">Tim atau karyawan yang bekerja sama dengan </w:t>
      </w:r>
      <w:r>
        <w:rPr>
          <w:rFonts w:cs="Times New Roman"/>
          <w:bCs/>
          <w:i/>
          <w:sz w:val="24"/>
          <w:szCs w:val="24"/>
        </w:rPr>
        <w:t xml:space="preserve">CoffeShop </w:t>
      </w:r>
      <w:r>
        <w:rPr>
          <w:rFonts w:cs="Times New Roman"/>
          <w:bCs/>
          <w:iCs/>
          <w:sz w:val="24"/>
          <w:szCs w:val="24"/>
        </w:rPr>
        <w:t>Pikaco berjumlah 8 orang yang terbagi menjadi 2 Shift dengan jumlah per</w:t>
      </w:r>
      <w:r>
        <w:rPr>
          <w:rFonts w:cs="Times New Roman"/>
          <w:bCs/>
          <w:i/>
          <w:sz w:val="24"/>
          <w:szCs w:val="24"/>
        </w:rPr>
        <w:t xml:space="preserve">Shiftnya </w:t>
      </w:r>
      <w:r>
        <w:rPr>
          <w:rFonts w:cs="Times New Roman"/>
          <w:bCs/>
          <w:iCs/>
          <w:sz w:val="24"/>
          <w:szCs w:val="24"/>
        </w:rPr>
        <w:t xml:space="preserve">4 orang dengan tugas 1 sebagi kasir,1 bagian </w:t>
      </w:r>
      <w:r>
        <w:rPr>
          <w:rFonts w:cs="Times New Roman"/>
          <w:bCs/>
          <w:i/>
          <w:sz w:val="24"/>
          <w:szCs w:val="24"/>
        </w:rPr>
        <w:t>cooking</w:t>
      </w:r>
      <w:r>
        <w:rPr>
          <w:rFonts w:cs="Times New Roman"/>
          <w:bCs/>
          <w:iCs/>
          <w:sz w:val="24"/>
          <w:szCs w:val="24"/>
        </w:rPr>
        <w:t xml:space="preserve">,1 bagian </w:t>
      </w:r>
      <w:r>
        <w:rPr>
          <w:rFonts w:cs="Times New Roman"/>
          <w:bCs/>
          <w:i/>
          <w:sz w:val="24"/>
          <w:szCs w:val="24"/>
        </w:rPr>
        <w:t>Barista</w:t>
      </w:r>
      <w:r>
        <w:rPr>
          <w:rFonts w:cs="Times New Roman"/>
          <w:bCs/>
          <w:iCs/>
          <w:sz w:val="24"/>
          <w:szCs w:val="24"/>
        </w:rPr>
        <w:t xml:space="preserve"> dan 1 sebagai</w:t>
      </w:r>
      <w:r>
        <w:rPr>
          <w:rFonts w:cs="Times New Roman"/>
          <w:bCs/>
          <w:i/>
          <w:sz w:val="24"/>
          <w:szCs w:val="24"/>
        </w:rPr>
        <w:t xml:space="preserve"> waiter</w:t>
      </w:r>
      <w:r>
        <w:rPr>
          <w:rFonts w:cs="Times New Roman"/>
          <w:bCs/>
          <w:iCs/>
          <w:sz w:val="24"/>
          <w:szCs w:val="24"/>
        </w:rPr>
        <w:t>.</w:t>
      </w:r>
    </w:p>
    <w:p w14:paraId="6FF7F360" w14:textId="77777777" w:rsidR="003973F7" w:rsidRPr="00D12C08" w:rsidRDefault="003973F7" w:rsidP="00D12C08">
      <w:pPr>
        <w:pStyle w:val="ListParagraph"/>
        <w:spacing w:line="360" w:lineRule="auto"/>
        <w:ind w:left="1440" w:firstLine="360"/>
        <w:jc w:val="both"/>
        <w:rPr>
          <w:rFonts w:cs="Times New Roman"/>
          <w:bCs/>
          <w:iCs/>
          <w:sz w:val="24"/>
          <w:szCs w:val="24"/>
        </w:rPr>
      </w:pPr>
    </w:p>
    <w:p w14:paraId="7DAEFC20" w14:textId="78BB79C1" w:rsidR="002E204A" w:rsidRDefault="002E204A" w:rsidP="003630FA">
      <w:pPr>
        <w:pStyle w:val="ListParagraph"/>
        <w:numPr>
          <w:ilvl w:val="0"/>
          <w:numId w:val="26"/>
        </w:numPr>
        <w:spacing w:line="360" w:lineRule="auto"/>
        <w:jc w:val="both"/>
        <w:rPr>
          <w:rFonts w:cs="Times New Roman"/>
          <w:bCs/>
          <w:iCs/>
          <w:sz w:val="24"/>
          <w:szCs w:val="24"/>
        </w:rPr>
      </w:pPr>
      <w:r>
        <w:rPr>
          <w:rFonts w:cs="Times New Roman"/>
          <w:bCs/>
          <w:iCs/>
          <w:sz w:val="24"/>
          <w:szCs w:val="24"/>
        </w:rPr>
        <w:t xml:space="preserve">Jam kerja </w:t>
      </w:r>
      <w:r>
        <w:rPr>
          <w:rFonts w:cs="Times New Roman"/>
          <w:bCs/>
          <w:i/>
          <w:sz w:val="24"/>
          <w:szCs w:val="24"/>
        </w:rPr>
        <w:t xml:space="preserve">CoffeShop </w:t>
      </w:r>
      <w:r>
        <w:rPr>
          <w:rFonts w:cs="Times New Roman"/>
          <w:bCs/>
          <w:iCs/>
          <w:sz w:val="24"/>
          <w:szCs w:val="24"/>
        </w:rPr>
        <w:t xml:space="preserve">Pikaco </w:t>
      </w:r>
    </w:p>
    <w:p w14:paraId="06647295" w14:textId="2C20F1B8" w:rsidR="00301836" w:rsidRDefault="000B569E" w:rsidP="00946853">
      <w:pPr>
        <w:pStyle w:val="ListParagraph"/>
        <w:spacing w:line="360" w:lineRule="auto"/>
        <w:ind w:left="1440" w:firstLine="360"/>
        <w:jc w:val="both"/>
        <w:rPr>
          <w:rFonts w:cs="Times New Roman"/>
          <w:bCs/>
          <w:iCs/>
          <w:sz w:val="24"/>
          <w:szCs w:val="24"/>
        </w:rPr>
      </w:pPr>
      <w:r>
        <w:rPr>
          <w:rFonts w:cs="Times New Roman"/>
          <w:bCs/>
          <w:iCs/>
          <w:sz w:val="24"/>
          <w:szCs w:val="24"/>
        </w:rPr>
        <w:t xml:space="preserve">Jumlah jam kerja di </w:t>
      </w:r>
      <w:r>
        <w:rPr>
          <w:rFonts w:cs="Times New Roman"/>
          <w:bCs/>
          <w:i/>
          <w:sz w:val="24"/>
          <w:szCs w:val="24"/>
        </w:rPr>
        <w:t>Coffe</w:t>
      </w:r>
      <w:r w:rsidR="007012FA">
        <w:rPr>
          <w:rFonts w:cs="Times New Roman"/>
          <w:bCs/>
          <w:i/>
          <w:sz w:val="24"/>
          <w:szCs w:val="24"/>
        </w:rPr>
        <w:t xml:space="preserve"> </w:t>
      </w:r>
      <w:r>
        <w:rPr>
          <w:rFonts w:cs="Times New Roman"/>
          <w:bCs/>
          <w:i/>
          <w:sz w:val="24"/>
          <w:szCs w:val="24"/>
        </w:rPr>
        <w:t>Shop</w:t>
      </w:r>
      <w:r>
        <w:rPr>
          <w:rFonts w:cs="Times New Roman"/>
          <w:bCs/>
          <w:iCs/>
          <w:sz w:val="24"/>
          <w:szCs w:val="24"/>
        </w:rPr>
        <w:t xml:space="preserve"> Pikaco terbagi menjadi 2 </w:t>
      </w:r>
      <w:r>
        <w:rPr>
          <w:rFonts w:cs="Times New Roman"/>
          <w:bCs/>
          <w:i/>
          <w:sz w:val="24"/>
          <w:szCs w:val="24"/>
        </w:rPr>
        <w:t>Shift</w:t>
      </w:r>
      <w:r>
        <w:rPr>
          <w:rFonts w:cs="Times New Roman"/>
          <w:bCs/>
          <w:iCs/>
          <w:sz w:val="24"/>
          <w:szCs w:val="24"/>
        </w:rPr>
        <w:t xml:space="preserve"> dengan durasi kerja sekitar 8 jam per </w:t>
      </w:r>
      <w:r>
        <w:rPr>
          <w:rFonts w:cs="Times New Roman"/>
          <w:bCs/>
          <w:i/>
          <w:sz w:val="24"/>
          <w:szCs w:val="24"/>
        </w:rPr>
        <w:t>Shift</w:t>
      </w:r>
      <w:r w:rsidR="007012FA">
        <w:rPr>
          <w:rFonts w:cs="Times New Roman"/>
          <w:bCs/>
          <w:i/>
          <w:sz w:val="24"/>
          <w:szCs w:val="24"/>
        </w:rPr>
        <w:t xml:space="preserve"> </w:t>
      </w:r>
      <w:r w:rsidR="007012FA">
        <w:rPr>
          <w:rFonts w:cs="Times New Roman"/>
          <w:bCs/>
          <w:iCs/>
          <w:sz w:val="24"/>
          <w:szCs w:val="24"/>
        </w:rPr>
        <w:t>setiap hari</w:t>
      </w:r>
      <w:r>
        <w:rPr>
          <w:rFonts w:cs="Times New Roman"/>
          <w:bCs/>
          <w:iCs/>
          <w:sz w:val="24"/>
          <w:szCs w:val="24"/>
        </w:rPr>
        <w:t xml:space="preserve">. Untuk jam operasional buka antara jam 09.00 hingga jam 22.00. </w:t>
      </w:r>
    </w:p>
    <w:p w14:paraId="2E2824CF" w14:textId="77777777" w:rsidR="002A7E98" w:rsidRDefault="002A7E98" w:rsidP="002A7E98">
      <w:pPr>
        <w:pStyle w:val="ListParagraph"/>
        <w:numPr>
          <w:ilvl w:val="0"/>
          <w:numId w:val="26"/>
        </w:numPr>
        <w:spacing w:line="360" w:lineRule="auto"/>
        <w:jc w:val="both"/>
        <w:rPr>
          <w:rFonts w:cs="Times New Roman"/>
          <w:bCs/>
          <w:iCs/>
          <w:sz w:val="24"/>
          <w:szCs w:val="24"/>
        </w:rPr>
      </w:pPr>
      <w:r>
        <w:rPr>
          <w:rFonts w:cs="Times New Roman"/>
          <w:bCs/>
          <w:iCs/>
          <w:sz w:val="24"/>
          <w:szCs w:val="24"/>
        </w:rPr>
        <w:t xml:space="preserve">Produk </w:t>
      </w:r>
      <w:r>
        <w:rPr>
          <w:rFonts w:cs="Times New Roman"/>
          <w:bCs/>
          <w:i/>
          <w:sz w:val="24"/>
          <w:szCs w:val="24"/>
        </w:rPr>
        <w:t xml:space="preserve">CoffeShop </w:t>
      </w:r>
      <w:r>
        <w:rPr>
          <w:rFonts w:cs="Times New Roman"/>
          <w:bCs/>
          <w:iCs/>
          <w:sz w:val="24"/>
          <w:szCs w:val="24"/>
        </w:rPr>
        <w:t>Pikaco</w:t>
      </w:r>
    </w:p>
    <w:p w14:paraId="7CCB9D4C" w14:textId="5722D6B2" w:rsidR="00586F6D" w:rsidRDefault="002A7E98" w:rsidP="00586F6D">
      <w:pPr>
        <w:pStyle w:val="ListParagraph"/>
        <w:spacing w:line="360" w:lineRule="auto"/>
        <w:ind w:left="1440" w:firstLine="360"/>
        <w:jc w:val="both"/>
      </w:pPr>
      <w:r w:rsidRPr="00D12C08">
        <w:rPr>
          <w:rFonts w:cs="Times New Roman"/>
          <w:bCs/>
          <w:i/>
          <w:sz w:val="24"/>
          <w:szCs w:val="24"/>
        </w:rPr>
        <w:t>Coffe</w:t>
      </w:r>
      <w:r>
        <w:rPr>
          <w:i/>
          <w:iCs/>
        </w:rPr>
        <w:t xml:space="preserve"> Shop</w:t>
      </w:r>
      <w:r>
        <w:t xml:space="preserve"> Pikaco sebagai UMKM yang bergerak dalam bidang kuliner telah mengalami peningkatakan penjualan. Pikaco menyediakan berbagai minuman dan </w:t>
      </w:r>
      <w:r>
        <w:lastRenderedPageBreak/>
        <w:t>makanan cepat saji berupa kopi, non kopi, dan snack ringan dengan pilihan yang banyak. Produk Pikaco dapat dibeli secara langsung dengan datang ke gerai yang ada di Desa Wangkelang ini. Adapun menu dari Pikaco berdasarkan hasil observasi yang dilakukan yaitu sebagai berikut:</w:t>
      </w:r>
    </w:p>
    <w:p w14:paraId="7A182AEC" w14:textId="1F4D73A9" w:rsidR="00586F6D" w:rsidRPr="003E65B9" w:rsidRDefault="00586F6D" w:rsidP="00586F6D">
      <w:pPr>
        <w:pStyle w:val="Caption"/>
        <w:keepNext/>
        <w:jc w:val="center"/>
        <w:rPr>
          <w:i w:val="0"/>
          <w:iCs w:val="0"/>
          <w:color w:val="auto"/>
          <w:sz w:val="24"/>
          <w:szCs w:val="24"/>
        </w:rPr>
      </w:pPr>
      <w:bookmarkStart w:id="50" w:name="_Toc185716995"/>
      <w:r w:rsidRPr="003E65B9">
        <w:rPr>
          <w:i w:val="0"/>
          <w:iCs w:val="0"/>
          <w:color w:val="auto"/>
          <w:sz w:val="24"/>
          <w:szCs w:val="24"/>
        </w:rPr>
        <w:t xml:space="preserve">Gambar 3. </w:t>
      </w:r>
      <w:r w:rsidRPr="003E65B9">
        <w:rPr>
          <w:i w:val="0"/>
          <w:iCs w:val="0"/>
          <w:color w:val="auto"/>
          <w:sz w:val="24"/>
          <w:szCs w:val="24"/>
        </w:rPr>
        <w:fldChar w:fldCharType="begin"/>
      </w:r>
      <w:r w:rsidRPr="003E65B9">
        <w:rPr>
          <w:i w:val="0"/>
          <w:iCs w:val="0"/>
          <w:color w:val="auto"/>
          <w:sz w:val="24"/>
          <w:szCs w:val="24"/>
        </w:rPr>
        <w:instrText xml:space="preserve"> SEQ Gambar_3. \* ARABIC </w:instrText>
      </w:r>
      <w:r w:rsidRPr="003E65B9">
        <w:rPr>
          <w:i w:val="0"/>
          <w:iCs w:val="0"/>
          <w:color w:val="auto"/>
          <w:sz w:val="24"/>
          <w:szCs w:val="24"/>
        </w:rPr>
        <w:fldChar w:fldCharType="separate"/>
      </w:r>
      <w:r w:rsidR="00193BFD">
        <w:rPr>
          <w:i w:val="0"/>
          <w:iCs w:val="0"/>
          <w:noProof/>
          <w:color w:val="auto"/>
          <w:sz w:val="24"/>
          <w:szCs w:val="24"/>
        </w:rPr>
        <w:t>4</w:t>
      </w:r>
      <w:r w:rsidRPr="003E65B9">
        <w:rPr>
          <w:i w:val="0"/>
          <w:iCs w:val="0"/>
          <w:color w:val="auto"/>
          <w:sz w:val="24"/>
          <w:szCs w:val="24"/>
        </w:rPr>
        <w:fldChar w:fldCharType="end"/>
      </w:r>
      <w:r w:rsidRPr="003E65B9">
        <w:rPr>
          <w:i w:val="0"/>
          <w:iCs w:val="0"/>
          <w:color w:val="auto"/>
          <w:sz w:val="24"/>
          <w:szCs w:val="24"/>
        </w:rPr>
        <w:t xml:space="preserve"> M</w:t>
      </w:r>
      <w:r w:rsidR="003E65B9" w:rsidRPr="003E65B9">
        <w:rPr>
          <w:i w:val="0"/>
          <w:iCs w:val="0"/>
          <w:color w:val="auto"/>
          <w:sz w:val="24"/>
          <w:szCs w:val="24"/>
        </w:rPr>
        <w:t xml:space="preserve">enu </w:t>
      </w:r>
      <w:r w:rsidR="003E65B9" w:rsidRPr="003E65B9">
        <w:rPr>
          <w:color w:val="auto"/>
          <w:sz w:val="24"/>
          <w:szCs w:val="24"/>
        </w:rPr>
        <w:t>CoffeShop</w:t>
      </w:r>
      <w:r w:rsidR="003E65B9" w:rsidRPr="003E65B9">
        <w:rPr>
          <w:i w:val="0"/>
          <w:iCs w:val="0"/>
          <w:color w:val="auto"/>
          <w:sz w:val="24"/>
          <w:szCs w:val="24"/>
          <w:lang w:val="en-US"/>
        </w:rPr>
        <w:t xml:space="preserve"> Pikaco</w:t>
      </w:r>
      <w:bookmarkEnd w:id="50"/>
    </w:p>
    <w:p w14:paraId="069B2B04" w14:textId="15ACFE7D" w:rsidR="008F2E04" w:rsidRDefault="007012FA" w:rsidP="007C13A6">
      <w:pPr>
        <w:spacing w:line="360" w:lineRule="auto"/>
        <w:jc w:val="center"/>
        <w:rPr>
          <w:rFonts w:cs="Times New Roman"/>
          <w:bCs/>
          <w:sz w:val="24"/>
          <w:szCs w:val="24"/>
        </w:rPr>
      </w:pPr>
      <w:r>
        <w:rPr>
          <w:noProof/>
        </w:rPr>
        <w:drawing>
          <wp:inline distT="0" distB="0" distL="0" distR="0" wp14:anchorId="1B0B8917" wp14:editId="48417771">
            <wp:extent cx="2807741" cy="3448050"/>
            <wp:effectExtent l="0" t="0" r="0" b="0"/>
            <wp:docPr id="879136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136827" name="Picture 879136827"/>
                    <pic:cNvPicPr/>
                  </pic:nvPicPr>
                  <pic:blipFill rotWithShape="1">
                    <a:blip r:embed="rId24" cstate="print">
                      <a:extLst>
                        <a:ext uri="{28A0092B-C50C-407E-A947-70E740481C1C}">
                          <a14:useLocalDpi xmlns:a14="http://schemas.microsoft.com/office/drawing/2010/main" val="0"/>
                        </a:ext>
                      </a:extLst>
                    </a:blip>
                    <a:srcRect t="1588" b="2611"/>
                    <a:stretch/>
                  </pic:blipFill>
                  <pic:spPr bwMode="auto">
                    <a:xfrm>
                      <a:off x="0" y="0"/>
                      <a:ext cx="2808385" cy="3448840"/>
                    </a:xfrm>
                    <a:prstGeom prst="rect">
                      <a:avLst/>
                    </a:prstGeom>
                    <a:ln>
                      <a:noFill/>
                    </a:ln>
                    <a:extLst>
                      <a:ext uri="{53640926-AAD7-44D8-BBD7-CCE9431645EC}">
                        <a14:shadowObscured xmlns:a14="http://schemas.microsoft.com/office/drawing/2010/main"/>
                      </a:ext>
                    </a:extLst>
                  </pic:spPr>
                </pic:pic>
              </a:graphicData>
            </a:graphic>
          </wp:inline>
        </w:drawing>
      </w:r>
    </w:p>
    <w:p w14:paraId="28ABBAE2" w14:textId="27D5A458" w:rsidR="007C13A6" w:rsidRDefault="007C13A6" w:rsidP="007C13A6">
      <w:pPr>
        <w:tabs>
          <w:tab w:val="left" w:pos="2370"/>
        </w:tabs>
        <w:jc w:val="center"/>
        <w:rPr>
          <w:sz w:val="24"/>
          <w:szCs w:val="24"/>
          <w:lang w:val="en-US"/>
        </w:rPr>
      </w:pPr>
      <w:r w:rsidRPr="001043BC">
        <w:rPr>
          <w:rFonts w:cs="Times New Roman"/>
          <w:sz w:val="24"/>
          <w:szCs w:val="24"/>
          <w:lang w:val="en-US"/>
        </w:rPr>
        <w:t>Sumber:</w:t>
      </w:r>
      <w:r w:rsidR="00CC17D0" w:rsidRPr="001043BC">
        <w:rPr>
          <w:rFonts w:cs="Times New Roman"/>
          <w:sz w:val="24"/>
          <w:szCs w:val="24"/>
          <w:lang w:val="en-US"/>
        </w:rPr>
        <w:t xml:space="preserve"> </w:t>
      </w:r>
      <w:r w:rsidR="001043BC" w:rsidRPr="001043BC">
        <w:rPr>
          <w:sz w:val="24"/>
          <w:szCs w:val="24"/>
        </w:rPr>
        <w:t>Hasil Observasi</w:t>
      </w:r>
      <w:r w:rsidR="001043BC" w:rsidRPr="001043BC">
        <w:rPr>
          <w:sz w:val="24"/>
          <w:szCs w:val="24"/>
          <w:lang w:val="en-US"/>
        </w:rPr>
        <w:t xml:space="preserve"> </w:t>
      </w:r>
      <w:r w:rsidR="003973F7">
        <w:rPr>
          <w:sz w:val="24"/>
          <w:szCs w:val="24"/>
          <w:lang w:val="en-US"/>
        </w:rPr>
        <w:t>O</w:t>
      </w:r>
      <w:r w:rsidR="001043BC" w:rsidRPr="001043BC">
        <w:rPr>
          <w:sz w:val="24"/>
          <w:szCs w:val="24"/>
          <w:lang w:val="en-US"/>
        </w:rPr>
        <w:t>l</w:t>
      </w:r>
      <w:r w:rsidR="003973F7">
        <w:rPr>
          <w:sz w:val="24"/>
          <w:szCs w:val="24"/>
          <w:lang w:val="en-US"/>
        </w:rPr>
        <w:t>e</w:t>
      </w:r>
      <w:r w:rsidR="001043BC" w:rsidRPr="001043BC">
        <w:rPr>
          <w:sz w:val="24"/>
          <w:szCs w:val="24"/>
          <w:lang w:val="en-US"/>
        </w:rPr>
        <w:t>h Peneliti</w:t>
      </w:r>
    </w:p>
    <w:p w14:paraId="39D540A4" w14:textId="77777777" w:rsidR="006B7EEA" w:rsidRDefault="006B7EEA" w:rsidP="007C13A6">
      <w:pPr>
        <w:tabs>
          <w:tab w:val="left" w:pos="2370"/>
        </w:tabs>
        <w:jc w:val="center"/>
        <w:rPr>
          <w:sz w:val="24"/>
          <w:szCs w:val="24"/>
          <w:lang w:val="en-US"/>
        </w:rPr>
      </w:pPr>
    </w:p>
    <w:p w14:paraId="1FD784EE" w14:textId="77777777" w:rsidR="006B7EEA" w:rsidRDefault="006B7EEA" w:rsidP="007C13A6">
      <w:pPr>
        <w:tabs>
          <w:tab w:val="left" w:pos="2370"/>
        </w:tabs>
        <w:jc w:val="center"/>
        <w:rPr>
          <w:sz w:val="24"/>
          <w:szCs w:val="24"/>
          <w:lang w:val="en-US"/>
        </w:rPr>
      </w:pPr>
    </w:p>
    <w:p w14:paraId="471D9D9A" w14:textId="77777777" w:rsidR="006B7EEA" w:rsidRDefault="006B7EEA" w:rsidP="007C13A6">
      <w:pPr>
        <w:tabs>
          <w:tab w:val="left" w:pos="2370"/>
        </w:tabs>
        <w:jc w:val="center"/>
        <w:rPr>
          <w:sz w:val="24"/>
          <w:szCs w:val="24"/>
          <w:lang w:val="en-US"/>
        </w:rPr>
      </w:pPr>
    </w:p>
    <w:p w14:paraId="240D9D7E" w14:textId="77777777" w:rsidR="006B7EEA" w:rsidRDefault="006B7EEA" w:rsidP="007C13A6">
      <w:pPr>
        <w:tabs>
          <w:tab w:val="left" w:pos="2370"/>
        </w:tabs>
        <w:jc w:val="center"/>
        <w:rPr>
          <w:sz w:val="24"/>
          <w:szCs w:val="24"/>
          <w:lang w:val="en-US"/>
        </w:rPr>
      </w:pPr>
    </w:p>
    <w:p w14:paraId="284EC07F" w14:textId="77777777" w:rsidR="006B7EEA" w:rsidRDefault="006B7EEA" w:rsidP="007C13A6">
      <w:pPr>
        <w:tabs>
          <w:tab w:val="left" w:pos="2370"/>
        </w:tabs>
        <w:jc w:val="center"/>
        <w:rPr>
          <w:sz w:val="24"/>
          <w:szCs w:val="24"/>
          <w:lang w:val="en-US"/>
        </w:rPr>
      </w:pPr>
    </w:p>
    <w:p w14:paraId="3771CBA5" w14:textId="77777777" w:rsidR="006B7EEA" w:rsidRDefault="006B7EEA" w:rsidP="007C13A6">
      <w:pPr>
        <w:tabs>
          <w:tab w:val="left" w:pos="2370"/>
        </w:tabs>
        <w:jc w:val="center"/>
        <w:rPr>
          <w:sz w:val="24"/>
          <w:szCs w:val="24"/>
          <w:lang w:val="en-US"/>
        </w:rPr>
      </w:pPr>
    </w:p>
    <w:p w14:paraId="0A03298B" w14:textId="77777777" w:rsidR="006B7EEA" w:rsidRPr="001043BC" w:rsidRDefault="006B7EEA" w:rsidP="007C13A6">
      <w:pPr>
        <w:tabs>
          <w:tab w:val="left" w:pos="2370"/>
        </w:tabs>
        <w:jc w:val="center"/>
        <w:rPr>
          <w:rFonts w:cs="Times New Roman"/>
          <w:sz w:val="24"/>
          <w:szCs w:val="24"/>
          <w:lang w:val="en-US"/>
        </w:rPr>
      </w:pPr>
    </w:p>
    <w:p w14:paraId="25573C69" w14:textId="1C24458E" w:rsidR="008F2E04" w:rsidRDefault="005D6857" w:rsidP="005D6857">
      <w:pPr>
        <w:pStyle w:val="Heading1"/>
        <w:ind w:left="0" w:firstLine="0"/>
      </w:pPr>
      <w:r>
        <w:lastRenderedPageBreak/>
        <w:br/>
      </w:r>
      <w:bookmarkStart w:id="51" w:name="_Toc185716981"/>
      <w:r w:rsidR="008F2E04">
        <w:t>HASIL PENELITIAN DAN PEMBAHASAN</w:t>
      </w:r>
      <w:bookmarkEnd w:id="51"/>
    </w:p>
    <w:p w14:paraId="5D016AD5" w14:textId="18CFCFE9" w:rsidR="00D263BB" w:rsidRDefault="00D263BB" w:rsidP="005D6857">
      <w:pPr>
        <w:pStyle w:val="Heading2"/>
      </w:pPr>
      <w:bookmarkStart w:id="52" w:name="_Toc185716982"/>
      <w:r>
        <w:t>Hasil Penelitian</w:t>
      </w:r>
      <w:bookmarkEnd w:id="52"/>
    </w:p>
    <w:p w14:paraId="2D573186" w14:textId="36E5B841" w:rsidR="00A65F48" w:rsidRPr="00A65F48" w:rsidRDefault="008A6C87" w:rsidP="009028F8">
      <w:pPr>
        <w:pStyle w:val="Heading3"/>
        <w:jc w:val="both"/>
      </w:pPr>
      <w:bookmarkStart w:id="53" w:name="_Toc185716983"/>
      <w:r>
        <w:t>S</w:t>
      </w:r>
      <w:r w:rsidR="00132FF6">
        <w:t xml:space="preserve">trategi </w:t>
      </w:r>
      <w:r w:rsidR="00132FF6" w:rsidRPr="00851D9C">
        <w:rPr>
          <w:i/>
        </w:rPr>
        <w:t>Social Media Marketing</w:t>
      </w:r>
      <w:r w:rsidR="00132FF6" w:rsidRPr="00851D9C">
        <w:t xml:space="preserve"> dalam </w:t>
      </w:r>
      <w:r w:rsidR="00132FF6">
        <w:t>P</w:t>
      </w:r>
      <w:r w:rsidR="00132FF6" w:rsidRPr="00851D9C">
        <w:t xml:space="preserve">engembangan </w:t>
      </w:r>
      <w:r w:rsidR="00132FF6">
        <w:rPr>
          <w:i/>
          <w:iCs/>
        </w:rPr>
        <w:t>Coffe</w:t>
      </w:r>
      <w:r w:rsidR="006B7EEA">
        <w:rPr>
          <w:i/>
          <w:iCs/>
        </w:rPr>
        <w:t xml:space="preserve">e </w:t>
      </w:r>
      <w:r w:rsidR="00132FF6">
        <w:rPr>
          <w:i/>
          <w:iCs/>
        </w:rPr>
        <w:t xml:space="preserve">Shop </w:t>
      </w:r>
      <w:r w:rsidR="00132FF6">
        <w:t>Pikaco</w:t>
      </w:r>
      <w:bookmarkEnd w:id="53"/>
    </w:p>
    <w:p w14:paraId="0FB0DBC1" w14:textId="776DE86C" w:rsidR="009D255E" w:rsidRDefault="007C614E" w:rsidP="003973F7">
      <w:pPr>
        <w:pStyle w:val="ListParagraph"/>
        <w:spacing w:line="360" w:lineRule="auto"/>
        <w:ind w:left="1225" w:firstLine="284"/>
        <w:jc w:val="both"/>
        <w:rPr>
          <w:sz w:val="24"/>
          <w:szCs w:val="24"/>
        </w:rPr>
      </w:pPr>
      <w:r w:rsidRPr="00CC7FD7">
        <w:rPr>
          <w:sz w:val="24"/>
          <w:szCs w:val="24"/>
        </w:rPr>
        <w:t>Pemahaman yang mendalam tentang SMM antara pelaku usaha dan pelanggan tidak hanya memperkuat loyalitas serta keterlibatan pelanggan,tetapi juga membantu pemilik bisnis untuk tetap kompetitif dan relevan. Dengan menerapkan strategi SMM yang efektif,</w:t>
      </w:r>
      <w:r w:rsidR="00314073">
        <w:rPr>
          <w:sz w:val="24"/>
          <w:szCs w:val="24"/>
        </w:rPr>
        <w:t xml:space="preserve"> </w:t>
      </w:r>
      <w:r w:rsidRPr="00CC7FD7">
        <w:rPr>
          <w:i/>
          <w:iCs/>
          <w:sz w:val="24"/>
          <w:szCs w:val="24"/>
        </w:rPr>
        <w:t>Coffe</w:t>
      </w:r>
      <w:r w:rsidR="006B7EEA">
        <w:rPr>
          <w:i/>
          <w:iCs/>
          <w:sz w:val="24"/>
          <w:szCs w:val="24"/>
        </w:rPr>
        <w:t xml:space="preserve">e </w:t>
      </w:r>
      <w:r w:rsidRPr="00CC7FD7">
        <w:rPr>
          <w:i/>
          <w:iCs/>
          <w:sz w:val="24"/>
          <w:szCs w:val="24"/>
        </w:rPr>
        <w:t>Shop</w:t>
      </w:r>
      <w:r w:rsidRPr="00CC7FD7">
        <w:rPr>
          <w:sz w:val="24"/>
          <w:szCs w:val="24"/>
        </w:rPr>
        <w:t xml:space="preserve"> </w:t>
      </w:r>
      <w:r w:rsidR="00A73C36" w:rsidRPr="00CC7FD7">
        <w:rPr>
          <w:sz w:val="24"/>
          <w:szCs w:val="24"/>
        </w:rPr>
        <w:t>P</w:t>
      </w:r>
      <w:r w:rsidRPr="00CC7FD7">
        <w:rPr>
          <w:sz w:val="24"/>
          <w:szCs w:val="24"/>
        </w:rPr>
        <w:t xml:space="preserve">ikaco dapat lebih berhasil dalam mencapai tujuan bisnisnya. Hasil wawancara yang dilakukan oleh penulis kepada pihak </w:t>
      </w:r>
      <w:r w:rsidRPr="00CC7FD7">
        <w:rPr>
          <w:i/>
          <w:iCs/>
          <w:sz w:val="24"/>
          <w:szCs w:val="24"/>
        </w:rPr>
        <w:t>Coffe</w:t>
      </w:r>
      <w:r w:rsidR="006B7EEA">
        <w:rPr>
          <w:i/>
          <w:iCs/>
          <w:sz w:val="24"/>
          <w:szCs w:val="24"/>
        </w:rPr>
        <w:t xml:space="preserve">e </w:t>
      </w:r>
      <w:r w:rsidRPr="00CC7FD7">
        <w:rPr>
          <w:i/>
          <w:iCs/>
          <w:sz w:val="24"/>
          <w:szCs w:val="24"/>
        </w:rPr>
        <w:t xml:space="preserve">Shop </w:t>
      </w:r>
      <w:r w:rsidRPr="00CC7FD7">
        <w:rPr>
          <w:sz w:val="24"/>
          <w:szCs w:val="24"/>
        </w:rPr>
        <w:t>Pikaco</w:t>
      </w:r>
      <w:r w:rsidR="009D255E">
        <w:rPr>
          <w:sz w:val="24"/>
          <w:szCs w:val="24"/>
        </w:rPr>
        <w:t>.</w:t>
      </w:r>
    </w:p>
    <w:p w14:paraId="22A3E1E6" w14:textId="6A1E0836" w:rsidR="00FC5CEB" w:rsidRPr="000C6630" w:rsidRDefault="007C614E" w:rsidP="00F16322">
      <w:pPr>
        <w:pStyle w:val="ListParagraph"/>
        <w:spacing w:line="360" w:lineRule="auto"/>
        <w:ind w:left="1225" w:firstLine="284"/>
        <w:jc w:val="both"/>
        <w:rPr>
          <w:sz w:val="24"/>
          <w:szCs w:val="24"/>
        </w:rPr>
      </w:pPr>
      <w:r w:rsidRPr="00CC7FD7">
        <w:rPr>
          <w:sz w:val="24"/>
          <w:szCs w:val="24"/>
        </w:rPr>
        <w:t>“Strategi</w:t>
      </w:r>
      <w:r w:rsidRPr="00CC7FD7">
        <w:rPr>
          <w:i/>
          <w:iCs/>
          <w:sz w:val="24"/>
          <w:szCs w:val="24"/>
        </w:rPr>
        <w:t xml:space="preserve"> Social Media Marketing</w:t>
      </w:r>
      <w:r w:rsidRPr="00CC7FD7">
        <w:rPr>
          <w:sz w:val="24"/>
          <w:szCs w:val="24"/>
        </w:rPr>
        <w:t xml:space="preserve"> </w:t>
      </w:r>
      <w:r w:rsidR="00A73C36" w:rsidRPr="00CC7FD7">
        <w:rPr>
          <w:sz w:val="24"/>
          <w:szCs w:val="24"/>
        </w:rPr>
        <w:t>adalah promosi melalui media sosial seperti</w:t>
      </w:r>
      <w:r w:rsidR="00532DDA" w:rsidRPr="00CC7FD7">
        <w:rPr>
          <w:sz w:val="24"/>
          <w:szCs w:val="24"/>
        </w:rPr>
        <w:t xml:space="preserve"> </w:t>
      </w:r>
      <w:r w:rsidR="00A73C36" w:rsidRPr="00CC7FD7">
        <w:rPr>
          <w:sz w:val="24"/>
          <w:szCs w:val="24"/>
        </w:rPr>
        <w:t>Facebook,</w:t>
      </w:r>
      <w:r w:rsidR="00314073">
        <w:rPr>
          <w:sz w:val="24"/>
          <w:szCs w:val="24"/>
        </w:rPr>
        <w:t xml:space="preserve"> </w:t>
      </w:r>
      <w:r w:rsidR="00A73C36" w:rsidRPr="00CC7FD7">
        <w:rPr>
          <w:sz w:val="24"/>
          <w:szCs w:val="24"/>
        </w:rPr>
        <w:t>Instagram,</w:t>
      </w:r>
      <w:r w:rsidR="00314073">
        <w:rPr>
          <w:sz w:val="24"/>
          <w:szCs w:val="24"/>
        </w:rPr>
        <w:t xml:space="preserve"> </w:t>
      </w:r>
      <w:r w:rsidR="00A73C36" w:rsidRPr="00CC7FD7">
        <w:rPr>
          <w:sz w:val="24"/>
          <w:szCs w:val="24"/>
        </w:rPr>
        <w:t>TikTok,</w:t>
      </w:r>
      <w:r w:rsidR="00314073">
        <w:rPr>
          <w:sz w:val="24"/>
          <w:szCs w:val="24"/>
        </w:rPr>
        <w:t xml:space="preserve"> </w:t>
      </w:r>
      <w:r w:rsidR="00A73C36" w:rsidRPr="00CC7FD7">
        <w:rPr>
          <w:sz w:val="24"/>
          <w:szCs w:val="24"/>
        </w:rPr>
        <w:t>Whatsapp</w:t>
      </w:r>
      <w:r w:rsidR="00314073">
        <w:rPr>
          <w:sz w:val="24"/>
          <w:szCs w:val="24"/>
        </w:rPr>
        <w:t xml:space="preserve">, </w:t>
      </w:r>
      <w:r w:rsidR="00A73C36" w:rsidRPr="00CC7FD7">
        <w:rPr>
          <w:sz w:val="24"/>
          <w:szCs w:val="24"/>
        </w:rPr>
        <w:t xml:space="preserve">dll” penjelasan dari Basri selaku pemilik </w:t>
      </w:r>
      <w:r w:rsidR="00A73C36" w:rsidRPr="00CC7FD7">
        <w:rPr>
          <w:i/>
          <w:iCs/>
          <w:sz w:val="24"/>
          <w:szCs w:val="24"/>
        </w:rPr>
        <w:t>CoffeShop</w:t>
      </w:r>
      <w:r w:rsidR="00A73C36" w:rsidRPr="00CC7FD7">
        <w:rPr>
          <w:sz w:val="24"/>
          <w:szCs w:val="24"/>
        </w:rPr>
        <w:t xml:space="preserve"> Pikaco</w:t>
      </w:r>
      <w:r w:rsidR="00E45E32">
        <w:rPr>
          <w:sz w:val="24"/>
          <w:szCs w:val="24"/>
        </w:rPr>
        <w:t xml:space="preserve">. </w:t>
      </w:r>
      <w:r w:rsidR="00A73C36" w:rsidRPr="000C6630">
        <w:rPr>
          <w:sz w:val="24"/>
          <w:szCs w:val="24"/>
        </w:rPr>
        <w:t>Penuturan oleh karyawan Pikaco</w:t>
      </w:r>
      <w:r w:rsidR="00A13E47" w:rsidRPr="000C6630">
        <w:rPr>
          <w:sz w:val="24"/>
          <w:szCs w:val="24"/>
        </w:rPr>
        <w:t xml:space="preserve"> “</w:t>
      </w:r>
      <w:r w:rsidR="00A73C36" w:rsidRPr="000C6630">
        <w:rPr>
          <w:sz w:val="24"/>
          <w:szCs w:val="24"/>
        </w:rPr>
        <w:t>Pemasaran media sosial itu pemasaran atau promosi lewat media sosial bisa melalui instagram,whatsapp dan TikTok” penjelasan dari Yoga.</w:t>
      </w:r>
      <w:r w:rsidR="00493BB9">
        <w:rPr>
          <w:rStyle w:val="FootnoteReference"/>
          <w:sz w:val="24"/>
          <w:szCs w:val="24"/>
        </w:rPr>
        <w:footnoteReference w:id="54"/>
      </w:r>
      <w:r w:rsidR="00493BB9" w:rsidRPr="000C6630">
        <w:rPr>
          <w:sz w:val="24"/>
          <w:szCs w:val="24"/>
        </w:rPr>
        <w:t xml:space="preserve"> </w:t>
      </w:r>
      <w:r w:rsidR="00A73C36" w:rsidRPr="000C6630">
        <w:rPr>
          <w:sz w:val="24"/>
          <w:szCs w:val="24"/>
        </w:rPr>
        <w:t>Penuturan konsumen 1 Joshpira Hani Karyanti “ Social Media Marketing pemasaran melalui Social Media contohnya Instagram.WhatsaApp,</w:t>
      </w:r>
      <w:r w:rsidR="0020143E">
        <w:rPr>
          <w:sz w:val="24"/>
          <w:szCs w:val="24"/>
        </w:rPr>
        <w:t xml:space="preserve"> </w:t>
      </w:r>
      <w:r w:rsidR="00A73C36" w:rsidRPr="000C6630">
        <w:rPr>
          <w:sz w:val="24"/>
          <w:szCs w:val="24"/>
        </w:rPr>
        <w:t>Tiktok,</w:t>
      </w:r>
      <w:r w:rsidR="0020143E">
        <w:rPr>
          <w:sz w:val="24"/>
          <w:szCs w:val="24"/>
        </w:rPr>
        <w:t xml:space="preserve"> </w:t>
      </w:r>
      <w:r w:rsidR="00A73C36" w:rsidRPr="000C6630">
        <w:rPr>
          <w:sz w:val="24"/>
          <w:szCs w:val="24"/>
        </w:rPr>
        <w:t>Twitter. Sedangkan menurut konsumen 2 Fina Mugiarti “</w:t>
      </w:r>
      <w:r w:rsidR="009F4789" w:rsidRPr="000C6630">
        <w:rPr>
          <w:sz w:val="24"/>
          <w:szCs w:val="24"/>
        </w:rPr>
        <w:t>Social Media Marketing adalah promosi yang dilakukan untuk menarik konsumen yang dilakukan lewat Instagram,</w:t>
      </w:r>
      <w:r w:rsidR="0020143E">
        <w:rPr>
          <w:sz w:val="24"/>
          <w:szCs w:val="24"/>
        </w:rPr>
        <w:t xml:space="preserve"> </w:t>
      </w:r>
      <w:r w:rsidR="009F4789" w:rsidRPr="000C6630">
        <w:rPr>
          <w:sz w:val="24"/>
          <w:szCs w:val="24"/>
        </w:rPr>
        <w:t>Tiktok,</w:t>
      </w:r>
      <w:r w:rsidR="0020143E">
        <w:rPr>
          <w:sz w:val="24"/>
          <w:szCs w:val="24"/>
        </w:rPr>
        <w:t xml:space="preserve"> </w:t>
      </w:r>
      <w:r w:rsidR="009F4789" w:rsidRPr="000C6630">
        <w:rPr>
          <w:sz w:val="24"/>
          <w:szCs w:val="24"/>
        </w:rPr>
        <w:t>WhatsApp dan media sosial lain.</w:t>
      </w:r>
      <w:r w:rsidR="00493BB9">
        <w:rPr>
          <w:rStyle w:val="FootnoteReference"/>
          <w:sz w:val="24"/>
          <w:szCs w:val="24"/>
        </w:rPr>
        <w:footnoteReference w:id="55"/>
      </w:r>
    </w:p>
    <w:p w14:paraId="338BA5EB" w14:textId="1D910F80" w:rsidR="00532DDA" w:rsidRPr="00CC7FD7" w:rsidRDefault="009F4789" w:rsidP="00F16322">
      <w:pPr>
        <w:pStyle w:val="ListParagraph"/>
        <w:spacing w:line="360" w:lineRule="auto"/>
        <w:ind w:left="1225" w:firstLine="284"/>
        <w:jc w:val="both"/>
        <w:rPr>
          <w:sz w:val="24"/>
          <w:szCs w:val="24"/>
        </w:rPr>
      </w:pPr>
      <w:r w:rsidRPr="00CC7FD7">
        <w:rPr>
          <w:sz w:val="24"/>
          <w:szCs w:val="24"/>
        </w:rPr>
        <w:t>Social Media Marketing merupakan pendekatan pemasaran yang memanfaatkan platform-platfrom sosial untuk mempromosikan produk atau layanan dengan tujuan untuk kesadaran merk,dan berinteraksi dengan pelanggan. Aktivitas yang dilakukan dalam strategi ini meliputi pembuatan konten,interaksi dengan pengguna untuk membangun hubungan dan meningkatkan loyalitas dengan berkomunikasi melalui komentar,pesan dan bentuk interaksi lainnya</w:t>
      </w:r>
      <w:r w:rsidR="009D255E">
        <w:rPr>
          <w:sz w:val="24"/>
          <w:szCs w:val="24"/>
        </w:rPr>
        <w:t>.</w:t>
      </w:r>
      <w:r w:rsidR="009D255E">
        <w:rPr>
          <w:rStyle w:val="FootnoteReference"/>
          <w:sz w:val="24"/>
          <w:szCs w:val="24"/>
        </w:rPr>
        <w:footnoteReference w:id="56"/>
      </w:r>
      <w:r w:rsidR="009D255E">
        <w:rPr>
          <w:sz w:val="24"/>
          <w:szCs w:val="24"/>
        </w:rPr>
        <w:t xml:space="preserve"> </w:t>
      </w:r>
      <w:r w:rsidRPr="00CC7FD7">
        <w:rPr>
          <w:sz w:val="24"/>
          <w:szCs w:val="24"/>
        </w:rPr>
        <w:t>Bukan menjadi rahasi</w:t>
      </w:r>
      <w:r w:rsidR="008C7C39" w:rsidRPr="00CC7FD7">
        <w:rPr>
          <w:sz w:val="24"/>
          <w:szCs w:val="24"/>
        </w:rPr>
        <w:t>a</w:t>
      </w:r>
      <w:r w:rsidRPr="00CC7FD7">
        <w:rPr>
          <w:sz w:val="24"/>
          <w:szCs w:val="24"/>
        </w:rPr>
        <w:t xml:space="preserve"> umum,jika </w:t>
      </w:r>
      <w:r w:rsidR="008C7C39" w:rsidRPr="00CC7FD7">
        <w:rPr>
          <w:sz w:val="24"/>
          <w:szCs w:val="24"/>
        </w:rPr>
        <w:t xml:space="preserve">dengan menggunakan pemasaran melalui media sosial mudah dan praktis,sehingga menjadi sebuah nilai plus karena dapat memberikan kemudahan bagi pelaku usaha maupun konsumen untuk </w:t>
      </w:r>
      <w:r w:rsidR="008C7C39" w:rsidRPr="00CC7FD7">
        <w:rPr>
          <w:sz w:val="24"/>
          <w:szCs w:val="24"/>
        </w:rPr>
        <w:lastRenderedPageBreak/>
        <w:t>mendapatkan informasi dan mudah untuk berinteraksi. Seperti pada hasil wawancara dari pelaku usaha mengenai pengetahuan yang mereka miliki mengenai tujuan dari di terapkannya pemasaran melalui media sosial.</w:t>
      </w:r>
      <w:r w:rsidR="00AD69D1">
        <w:rPr>
          <w:sz w:val="24"/>
          <w:szCs w:val="24"/>
        </w:rPr>
        <w:t xml:space="preserve"> </w:t>
      </w:r>
      <w:r w:rsidR="00AD69D1" w:rsidRPr="00AD69D1">
        <w:rPr>
          <w:sz w:val="24"/>
          <w:szCs w:val="24"/>
        </w:rPr>
        <w:t>Menurut Drury Veby Zilfania (2014:17), penggunaan media sosial telah ada sejak lama dan sering dimanfaatkan dalam komunikasi publik, periklanan, serta departemen yang memiliki hubungan erat dengan pemangku kepentingan atau konsumen. Integrasi media sosial dalam pemasaran bertujuan untuk meningkatkan efisiensi kerja pemasaran, dengan tetap memperhatikan perkembangan teknologi dan informasi.</w:t>
      </w:r>
      <w:r w:rsidR="009D255E">
        <w:rPr>
          <w:rStyle w:val="FootnoteReference"/>
          <w:sz w:val="24"/>
          <w:szCs w:val="24"/>
        </w:rPr>
        <w:footnoteReference w:id="57"/>
      </w:r>
    </w:p>
    <w:p w14:paraId="6B99F236" w14:textId="63F01B3A" w:rsidR="007012FA" w:rsidRDefault="008C7C39" w:rsidP="00F16322">
      <w:pPr>
        <w:pStyle w:val="ListParagraph"/>
        <w:spacing w:line="360" w:lineRule="auto"/>
        <w:ind w:left="1225" w:firstLine="284"/>
        <w:jc w:val="both"/>
        <w:rPr>
          <w:sz w:val="24"/>
          <w:szCs w:val="24"/>
        </w:rPr>
      </w:pPr>
      <w:r w:rsidRPr="00CC7FD7">
        <w:rPr>
          <w:sz w:val="24"/>
          <w:szCs w:val="24"/>
        </w:rPr>
        <w:t>Hasil penelitian yang diperoleh penulis dalam wawancara dengan pemilik Coffeshop Pikaco Pak Basir menuturkan “ Tujuan dari pemasaran media sosial sendiri yaitu</w:t>
      </w:r>
      <w:r w:rsidR="00B072CA" w:rsidRPr="00CC7FD7">
        <w:rPr>
          <w:sz w:val="24"/>
          <w:szCs w:val="24"/>
        </w:rPr>
        <w:t xml:space="preserve"> membangun pengenalan coffeshop di kalangan pengunjung baru dengan harapan lebih banyak orang mengetahui tentang keberadaan dan berbagai penawaran yang tersedia. Selain itu dengan menggunakan konten menarik,seperti foto produk,video pembuatan kopi mendorong interaksi. Melihat saat ini banyak pesaing yang menggunakan sosial media untuk pemasaran,maka di pikaco ini harus lebih aktif di sosial media</w:t>
      </w:r>
      <w:r w:rsidR="00A65F48" w:rsidRPr="00CC7FD7">
        <w:rPr>
          <w:sz w:val="24"/>
          <w:szCs w:val="24"/>
        </w:rPr>
        <w:t>.”</w:t>
      </w:r>
      <w:r w:rsidR="00493BB9">
        <w:rPr>
          <w:rStyle w:val="FootnoteReference"/>
          <w:sz w:val="24"/>
          <w:szCs w:val="24"/>
        </w:rPr>
        <w:footnoteReference w:id="58"/>
      </w:r>
    </w:p>
    <w:p w14:paraId="4CAA472F" w14:textId="725C1EE7" w:rsidR="00A65F48" w:rsidRDefault="00A65F48" w:rsidP="00F16322">
      <w:pPr>
        <w:pStyle w:val="ListParagraph"/>
        <w:spacing w:line="360" w:lineRule="auto"/>
        <w:ind w:left="1225" w:firstLine="284"/>
        <w:jc w:val="both"/>
        <w:rPr>
          <w:sz w:val="24"/>
          <w:szCs w:val="24"/>
        </w:rPr>
      </w:pPr>
      <w:r w:rsidRPr="00CC7FD7">
        <w:rPr>
          <w:sz w:val="24"/>
          <w:szCs w:val="24"/>
        </w:rPr>
        <w:t>Penuturan oleh Yog</w:t>
      </w:r>
      <w:r w:rsidR="00A13E47">
        <w:rPr>
          <w:sz w:val="24"/>
          <w:szCs w:val="24"/>
        </w:rPr>
        <w:t>a</w:t>
      </w:r>
      <w:r w:rsidRPr="00CC7FD7">
        <w:rPr>
          <w:sz w:val="24"/>
          <w:szCs w:val="24"/>
        </w:rPr>
        <w:t xml:space="preserve"> selaku karyawan Coffeshop Pikaco, “Tujuan dari </w:t>
      </w:r>
      <w:r w:rsidRPr="00CC7FD7">
        <w:rPr>
          <w:i/>
          <w:iCs/>
          <w:sz w:val="24"/>
          <w:szCs w:val="24"/>
        </w:rPr>
        <w:t>Social Media Marketing</w:t>
      </w:r>
      <w:r w:rsidRPr="00CC7FD7">
        <w:rPr>
          <w:sz w:val="24"/>
          <w:szCs w:val="24"/>
        </w:rPr>
        <w:t xml:space="preserve"> disini menurut saya untuk memberikan informasi kepada konsumen tentang produk yang ada di Pikaco sehingga mendorong pelanggan datang ke lokasi, selain itu dengan media sosial yang kami punya dapat memudahkan pelanggan untuk berinteraksi</w:t>
      </w:r>
      <w:r w:rsidR="00FC5CEB" w:rsidRPr="00CC7FD7">
        <w:rPr>
          <w:sz w:val="24"/>
          <w:szCs w:val="24"/>
        </w:rPr>
        <w:t>.”</w:t>
      </w:r>
      <w:r w:rsidR="00493BB9">
        <w:rPr>
          <w:rStyle w:val="FootnoteReference"/>
          <w:sz w:val="24"/>
          <w:szCs w:val="24"/>
        </w:rPr>
        <w:footnoteReference w:id="59"/>
      </w:r>
    </w:p>
    <w:p w14:paraId="4CCD2C4B" w14:textId="77777777" w:rsidR="00493BB9" w:rsidRDefault="00687946" w:rsidP="00F16322">
      <w:pPr>
        <w:pStyle w:val="ListParagraph"/>
        <w:spacing w:line="360" w:lineRule="auto"/>
        <w:ind w:left="1225" w:firstLine="284"/>
        <w:jc w:val="both"/>
        <w:rPr>
          <w:sz w:val="24"/>
          <w:szCs w:val="24"/>
        </w:rPr>
      </w:pPr>
      <w:r w:rsidRPr="00687946">
        <w:rPr>
          <w:sz w:val="24"/>
          <w:szCs w:val="24"/>
        </w:rPr>
        <w:t>Tujuan pemasaran melalui media sosial mencakup berbagai aspek yang penting untuk mendukung pertumbuhan bisnis. Pertama, media sosial membantu meningkatkan brand awareness</w:t>
      </w:r>
      <w:r>
        <w:rPr>
          <w:sz w:val="24"/>
          <w:szCs w:val="24"/>
        </w:rPr>
        <w:t xml:space="preserve"> </w:t>
      </w:r>
      <w:r w:rsidRPr="00687946">
        <w:rPr>
          <w:sz w:val="24"/>
          <w:szCs w:val="24"/>
        </w:rPr>
        <w:t xml:space="preserve">atau kesadaran merek dengan memungkinkan bisnis untuk memperkenalkan dan meningkatkan visibilitas merek kepada audiens yang lebih luas. Selain itu, media sosial memfasilitasi customer engagement atau keterlibatan pelanggan, yang memungkinkan perusahaan untuk berinteraksi langsung dengan audiens mereka, memperkuat hubungan, dan meningkatkan loyalitas pelanggan. Pemasaran melalui media sosial juga berperan dalam </w:t>
      </w:r>
      <w:r w:rsidRPr="00687946">
        <w:rPr>
          <w:sz w:val="24"/>
          <w:szCs w:val="24"/>
        </w:rPr>
        <w:lastRenderedPageBreak/>
        <w:t xml:space="preserve">meningkatkan penjualan dan konversi dengan mengarahkan audiens untuk melakukan tindakan lebih lanjut seperti pembelian atau penggunaan layanan melalui iklan yang ditargetkan dan konten yang menarik. Selain itu, media sosial membantu membangun komunitas yang setia, meningkatkan loyalitas, dan mendorong advokasi merek, yang pada gilirannya dapat meningkatkan retensi pelanggan. </w:t>
      </w:r>
    </w:p>
    <w:p w14:paraId="13C23BD8" w14:textId="7FDFEE7D" w:rsidR="00687946" w:rsidRDefault="00687946" w:rsidP="00F16322">
      <w:pPr>
        <w:pStyle w:val="ListParagraph"/>
        <w:spacing w:line="360" w:lineRule="auto"/>
        <w:ind w:left="1225" w:firstLine="284"/>
        <w:jc w:val="both"/>
        <w:rPr>
          <w:sz w:val="24"/>
          <w:szCs w:val="24"/>
        </w:rPr>
      </w:pPr>
      <w:r w:rsidRPr="00687946">
        <w:rPr>
          <w:sz w:val="24"/>
          <w:szCs w:val="24"/>
        </w:rPr>
        <w:t>Penggunaan media sosial juga dapat meningkatkan lalu lintas ke situs web, yang membuka peluang untuk konversi dan penjualan lebih lanjut. Selain itu, media sosial memberikan kesempatan bagi bisnis untuk mengumpulkan umpan balik langsung dari pelanggan, melakukan riset pasar, dan mengidentifikasi tren dengan cepat. Melalui platform ini, bisnis juga dapat membangun reputasi positif dan citra merek dengan berbagi konten yang relevan, mendidik, atau menginspirasi. Penargetan audiens yang lebih tepat dan personalisasi kampanye pemasaran menjadi salah satu keunggulan media sosial, yang memungkinkan bisnis untuk mencapai audiens yang lebih relevan dengan biaya yang lebih efisien. Media sosial juga menawarkan keuntungan dalam mengurangi biaya pemasaran dibandingkan dengan metode tradisional, seperti iklan televisi atau cetak. Selain itu, bisnis dapat memantau kinerja kampanye secara real-time dengan menggunakan alat analitik yang disediakan oleh platform media sosial, memungkinkan penyesuaian yang lebih cepat dan efektif. Secara keseluruhan, tujuan pemasaran melalui media sosial adalah untuk memperluas jangkauan merek, membangun hubungan yang lebih kuat dengan pelanggan, serta mengoptimalkan hasil bisnis melalui komunikasi yang lebih interaktif, terjangkau, dan efisien.</w:t>
      </w:r>
    </w:p>
    <w:p w14:paraId="4370B174" w14:textId="202D0BE9" w:rsidR="00FC5CEB" w:rsidRPr="00CC7FD7" w:rsidRDefault="00FC5CEB" w:rsidP="00F16322">
      <w:pPr>
        <w:pStyle w:val="ListParagraph"/>
        <w:spacing w:line="360" w:lineRule="auto"/>
        <w:ind w:left="1225" w:firstLine="284"/>
        <w:jc w:val="both"/>
        <w:rPr>
          <w:sz w:val="24"/>
          <w:szCs w:val="24"/>
        </w:rPr>
      </w:pPr>
      <w:r w:rsidRPr="00CC7FD7">
        <w:rPr>
          <w:sz w:val="24"/>
          <w:szCs w:val="24"/>
        </w:rPr>
        <w:t>Strategi awal dari pak Basri dalam membangun usaha tidak membuahkan hasil yang baik,sebelumnya owner dari Pikaco ini melakukan bauran pemasaran hal tersebut berdasarkan hasil wawancara yang dilakukan oleh peneliti. Penuturan pak Basri “ pada tahun 2018 saya membangun Pikaco cuman modal iseng aja, saya memanfaatkan lahan kosong di pinggir kali comal dengan membuat caffeshop terbuat dari kayu yang dibuat minimalis. Ide itu muncul karena melihat aliran sungai comal ini digunakan untuk olahraga rafting yang di awali dari kebanggan sampai titik akhirnya dibawah jembatan wangkelang ini</w:t>
      </w:r>
      <w:r w:rsidR="009529D2" w:rsidRPr="00CC7FD7">
        <w:rPr>
          <w:sz w:val="24"/>
          <w:szCs w:val="24"/>
        </w:rPr>
        <w:t>.”</w:t>
      </w:r>
      <w:r w:rsidR="00493BB9">
        <w:rPr>
          <w:rStyle w:val="FootnoteReference"/>
          <w:sz w:val="24"/>
          <w:szCs w:val="24"/>
        </w:rPr>
        <w:footnoteReference w:id="60"/>
      </w:r>
    </w:p>
    <w:p w14:paraId="6293C9E9" w14:textId="423C3305" w:rsidR="009529D2" w:rsidRPr="006314DB" w:rsidRDefault="009529D2" w:rsidP="00F16322">
      <w:pPr>
        <w:pStyle w:val="ListParagraph"/>
        <w:spacing w:line="360" w:lineRule="auto"/>
        <w:ind w:left="1225" w:firstLine="284"/>
        <w:jc w:val="both"/>
        <w:rPr>
          <w:sz w:val="24"/>
          <w:szCs w:val="24"/>
        </w:rPr>
      </w:pPr>
      <w:r w:rsidRPr="00CC7FD7">
        <w:rPr>
          <w:sz w:val="24"/>
          <w:szCs w:val="24"/>
        </w:rPr>
        <w:lastRenderedPageBreak/>
        <w:t xml:space="preserve">Berdasarkan penuturan dari Bapak Basri,Pikaco sempat mengalami masa-masa sulit dan berhasil bangkit kembali setelah belajar lebih lanjut mengenai bisnis dan secara perlahan pemasarannya meningkat dengan menggunakan sosial media Instagram. </w:t>
      </w:r>
      <w:r w:rsidRPr="006314DB">
        <w:rPr>
          <w:sz w:val="24"/>
          <w:szCs w:val="24"/>
        </w:rPr>
        <w:t xml:space="preserve">Pikaco pun berhasil meningkatkan pemasaran pada tahun 2019 dengan omzet perhari dari Rp. </w:t>
      </w:r>
      <w:r w:rsidR="00A47815" w:rsidRPr="006314DB">
        <w:rPr>
          <w:sz w:val="24"/>
          <w:szCs w:val="24"/>
        </w:rPr>
        <w:t>3</w:t>
      </w:r>
      <w:r w:rsidRPr="006314DB">
        <w:rPr>
          <w:sz w:val="24"/>
          <w:szCs w:val="24"/>
        </w:rPr>
        <w:t>.000.000 meningkat menjadi Rp. 8.000.000</w:t>
      </w:r>
      <w:r w:rsidR="00A47815" w:rsidRPr="006314DB">
        <w:rPr>
          <w:sz w:val="24"/>
          <w:szCs w:val="24"/>
        </w:rPr>
        <w:t xml:space="preserve"> dan terus meningkat sampai se</w:t>
      </w:r>
      <w:r w:rsidR="00A13E47">
        <w:rPr>
          <w:sz w:val="24"/>
          <w:szCs w:val="24"/>
        </w:rPr>
        <w:t>k</w:t>
      </w:r>
      <w:r w:rsidR="00A47815" w:rsidRPr="006314DB">
        <w:rPr>
          <w:sz w:val="24"/>
          <w:szCs w:val="24"/>
        </w:rPr>
        <w:t>arang,hal tersebut berdasarkan hasil wawancara dengan kasir yang ada di Pikaco. Penuturan Yoga “ Ditahun 2019, pikaco mengalami peningkatan dalam penjualan,yang dulu hampir sepi pelanggan tapi sekarang bisa kembali survive karena salah satunya kita berinovasi dalam artian mengubah produk yang dulunya fokus ke kopi manual brewing menjadi kopi susu</w:t>
      </w:r>
      <w:r w:rsidR="00440A3A" w:rsidRPr="006314DB">
        <w:rPr>
          <w:sz w:val="24"/>
          <w:szCs w:val="24"/>
        </w:rPr>
        <w:t xml:space="preserve"> dan minuman lainnya yang bukan kopi</w:t>
      </w:r>
      <w:r w:rsidR="00A47815" w:rsidRPr="006314DB">
        <w:rPr>
          <w:sz w:val="24"/>
          <w:szCs w:val="24"/>
        </w:rPr>
        <w:t>,harga kami sesuaikan dengan UMRnya Pemalang,untuk tempat juga kita renovasi agar pelanggan nyaman dan untuk pemasarannya kami fokus menggunakan Instagram, pada saat kami aktif di Instagram omset kita bisa naik dari yang awalnya hanya Rp. 3.000.000 bisa naik menjadi Rp. 8.000.000 apalagi kalo weekend itu bisa sampai Rp. 19-20 juta.</w:t>
      </w:r>
      <w:r w:rsidR="00440A3A" w:rsidRPr="006314DB">
        <w:rPr>
          <w:sz w:val="24"/>
          <w:szCs w:val="24"/>
        </w:rPr>
        <w:t>”</w:t>
      </w:r>
      <w:r w:rsidR="00493BB9">
        <w:rPr>
          <w:rStyle w:val="FootnoteReference"/>
          <w:sz w:val="24"/>
          <w:szCs w:val="24"/>
        </w:rPr>
        <w:footnoteReference w:id="61"/>
      </w:r>
    </w:p>
    <w:p w14:paraId="32C6A083" w14:textId="77777777" w:rsidR="00687946" w:rsidRDefault="00687946" w:rsidP="00F16322">
      <w:pPr>
        <w:pStyle w:val="ListParagraph"/>
        <w:spacing w:line="360" w:lineRule="auto"/>
        <w:ind w:left="1225" w:firstLine="284"/>
        <w:jc w:val="both"/>
        <w:rPr>
          <w:sz w:val="24"/>
          <w:szCs w:val="24"/>
        </w:rPr>
      </w:pPr>
      <w:r w:rsidRPr="00687946">
        <w:rPr>
          <w:sz w:val="24"/>
          <w:szCs w:val="24"/>
        </w:rPr>
        <w:t>Dari pernyataan tersebut, dapat disimpulkan bahwa terjadi peningkatan yang signifikan setelah perusahaan melakukan pembaruan dalam strategi pemasaran mereka, yang mencakup beberapa aspek penting. Salah satunya adalah perubahan pada produk yang disesuaikan dengan kebutuhan dan preferensi pasar, di mana bisnis beralih dari metode manual brewing yang lebih rumit ke penyajian kopi susu dan minuman non-kopi yang lebih mudah dinikmati oleh berbagai kalangan, dengan harga yang lebih terjangkau. Selain itu, tempat usaha yang direnovasi memberikan suasana yang lebih nyaman dan menyenangkan, sehingga pelanggan dapat menikmati kopi dengan lebih baik. Pembaruan ini juga didukung dengan penerapan promosi melalui Instagram sebagai bagian dari Social Media Marketing, yang memungkinkan bisnis untuk menjangkau audiens yang lebih luas dan lebih terhubung dengan pelanggan. Hasilnya, kombinasi dari pembaruan produk, renovasi tempat, dan strategi pemasaran digital ini telah hampir berhasil meningkatkan penjualan secara signifikan, menunjukkan bahwa perubahan yang dilakukan telah memenuhi ekspektasi pasar dan berkontribusi pada kesuksesan bisnis.</w:t>
      </w:r>
    </w:p>
    <w:p w14:paraId="27208D0A" w14:textId="71A0A9F2" w:rsidR="007876E6" w:rsidRPr="00CC7FD7" w:rsidRDefault="007876E6" w:rsidP="00725B5A">
      <w:pPr>
        <w:pStyle w:val="ListParagraph"/>
        <w:spacing w:line="360" w:lineRule="auto"/>
        <w:ind w:left="1224" w:firstLine="216"/>
        <w:jc w:val="both"/>
        <w:rPr>
          <w:sz w:val="24"/>
          <w:szCs w:val="24"/>
        </w:rPr>
      </w:pPr>
      <w:r w:rsidRPr="00CC7FD7">
        <w:rPr>
          <w:sz w:val="24"/>
          <w:szCs w:val="24"/>
        </w:rPr>
        <w:lastRenderedPageBreak/>
        <w:t>Menanggapi masalah tersebut,peneliti mengajukan pertanyaan mengenai pilihan media sosial sebagai alat promosinya. Penuturan Yoga “ karena dengan di area Pemalang khususnya di Pemalang selatan ini banyak yang  menggunakan Instagram, kemudian mudah digunakan dan biaya yang dikeluarka</w:t>
      </w:r>
      <w:r w:rsidR="00A13E47">
        <w:rPr>
          <w:sz w:val="24"/>
          <w:szCs w:val="24"/>
        </w:rPr>
        <w:t>n</w:t>
      </w:r>
      <w:r w:rsidRPr="00CC7FD7">
        <w:rPr>
          <w:sz w:val="24"/>
          <w:szCs w:val="24"/>
        </w:rPr>
        <w:t xml:space="preserve"> juga murah,sebenarnya kami juga tidak hanya menggunakan Instagram tetapi kami juga menggunakan WhatsApp,Tiktok </w:t>
      </w:r>
      <w:r w:rsidR="004A243A" w:rsidRPr="00CC7FD7">
        <w:rPr>
          <w:sz w:val="24"/>
          <w:szCs w:val="24"/>
        </w:rPr>
        <w:t>tapi lebih aktif di Instagram,karena kan kami memasarkan produk makanan dan minuman yang tipikalnya orang datang ke gerai,sedangkan dengan kita aktif di Instagram bisa komunikasi jadi dua arah, ditambah ada beberapa kendala jadi hanya bisa pakai sosial media sebagai marketingnya.”</w:t>
      </w:r>
      <w:r w:rsidR="00493BB9">
        <w:rPr>
          <w:rStyle w:val="FootnoteReference"/>
          <w:sz w:val="24"/>
          <w:szCs w:val="24"/>
        </w:rPr>
        <w:footnoteReference w:id="62"/>
      </w:r>
    </w:p>
    <w:p w14:paraId="06297C69" w14:textId="44F02BC6" w:rsidR="004A243A" w:rsidRPr="00CC7FD7" w:rsidRDefault="004A243A" w:rsidP="00725B5A">
      <w:pPr>
        <w:pStyle w:val="ListParagraph"/>
        <w:spacing w:line="360" w:lineRule="auto"/>
        <w:ind w:left="1224" w:firstLine="216"/>
        <w:jc w:val="both"/>
        <w:rPr>
          <w:sz w:val="24"/>
          <w:szCs w:val="24"/>
        </w:rPr>
      </w:pPr>
      <w:r w:rsidRPr="00CC7FD7">
        <w:rPr>
          <w:sz w:val="24"/>
          <w:szCs w:val="24"/>
        </w:rPr>
        <w:t xml:space="preserve">Berdasarkan jawaban dari Yoga ini, diketahui bahwa selain tidak menggunakan jenis </w:t>
      </w:r>
      <w:r w:rsidR="00CD3633" w:rsidRPr="00CC7FD7">
        <w:rPr>
          <w:sz w:val="24"/>
          <w:szCs w:val="24"/>
        </w:rPr>
        <w:t xml:space="preserve">Digital Marketing </w:t>
      </w:r>
      <w:r w:rsidRPr="00CC7FD7">
        <w:rPr>
          <w:sz w:val="24"/>
          <w:szCs w:val="24"/>
        </w:rPr>
        <w:t xml:space="preserve">lain karena beberapa kendala </w:t>
      </w:r>
      <w:r w:rsidR="00B12121" w:rsidRPr="00CC7FD7">
        <w:rPr>
          <w:sz w:val="24"/>
          <w:szCs w:val="24"/>
        </w:rPr>
        <w:t>internal,dalam k</w:t>
      </w:r>
      <w:r w:rsidR="00CD3633" w:rsidRPr="00CC7FD7">
        <w:rPr>
          <w:sz w:val="24"/>
          <w:szCs w:val="24"/>
        </w:rPr>
        <w:t xml:space="preserve">ondisi internal jenis Digital Marketing seperti Email Marketing,SEO tidak relevan digunakan pada Pikaco karena pada bidang makanan dan minuman ini membutuhkan komunikasi dua arah antara penjual dan pembeli,tidak relevannya jenis lain selain social media marketing karena calon pelanggan sulit untuk dijangkau dan komunikasi yang dihasilkan bersifat satu arah. Penggunaan Instagram dinilai cukup untuk saat ini untuk menjangkau pelanggan karena media sosial Instagram sangat ramai penggunanya,ditambah tools dari Instagram mendukung untuk menguatkan citra produk sekaligus menjaga komunikasi antar penjual dan pembeli,selain itu di Instagram juga memiliki opsi iklan berbayar sehingga pesan yang ingin di sampaikan oleh Pikaco dapat mudah menjangkau khalayak ramai. </w:t>
      </w:r>
    </w:p>
    <w:p w14:paraId="7534E6FA" w14:textId="0FF8534D" w:rsidR="00520707" w:rsidRPr="00A13E47" w:rsidRDefault="00520707" w:rsidP="00F16322">
      <w:pPr>
        <w:pStyle w:val="ListParagraph"/>
        <w:spacing w:line="360" w:lineRule="auto"/>
        <w:ind w:left="1225" w:firstLine="284"/>
        <w:jc w:val="both"/>
        <w:rPr>
          <w:sz w:val="24"/>
          <w:szCs w:val="24"/>
        </w:rPr>
      </w:pPr>
      <w:r w:rsidRPr="00CB438D">
        <w:rPr>
          <w:color w:val="000000" w:themeColor="text1"/>
          <w:sz w:val="24"/>
          <w:szCs w:val="24"/>
        </w:rPr>
        <w:t>Sedangkan menurut penuturan</w:t>
      </w:r>
      <w:r w:rsidR="00CB438D">
        <w:rPr>
          <w:color w:val="000000" w:themeColor="text1"/>
          <w:sz w:val="24"/>
          <w:szCs w:val="24"/>
        </w:rPr>
        <w:t xml:space="preserve"> Arya</w:t>
      </w:r>
      <w:r w:rsidRPr="00CB438D">
        <w:rPr>
          <w:color w:val="000000" w:themeColor="text1"/>
          <w:sz w:val="24"/>
          <w:szCs w:val="24"/>
        </w:rPr>
        <w:t xml:space="preserve">  </w:t>
      </w:r>
      <w:r w:rsidRPr="00CC7FD7">
        <w:rPr>
          <w:sz w:val="24"/>
          <w:szCs w:val="24"/>
        </w:rPr>
        <w:t>selaku Admin dari Instagram Pikaco</w:t>
      </w:r>
      <w:r w:rsidR="00A13E47">
        <w:rPr>
          <w:sz w:val="24"/>
          <w:szCs w:val="24"/>
        </w:rPr>
        <w:t xml:space="preserve"> “</w:t>
      </w:r>
      <w:r w:rsidRPr="00A13E47">
        <w:rPr>
          <w:sz w:val="24"/>
          <w:szCs w:val="24"/>
        </w:rPr>
        <w:t>Untuk promosi menggunakan Instagram lebih enak,karena penyampain pesan mudah contohnya setelah saya posting konten di Instagram jadi banyak pelanggan yang komentar di postingan tersebut nanya-nanya berdasarkan konten tersebut,</w:t>
      </w:r>
      <w:r w:rsidR="00532DDA" w:rsidRPr="00A13E47">
        <w:rPr>
          <w:sz w:val="24"/>
          <w:szCs w:val="24"/>
        </w:rPr>
        <w:t xml:space="preserve">selain itu di daerah Pemalang khusunya Pemalang selatan ini banyak yang menggunakan Instagram,jadi kita lebih aktif di Instagram seperti membuat instastory agar menjaga komunikasi dengan calon pelanggan dan pelanggan,terus juga dengan membuat instastory lebih gampang menjangkau dengan bertanya </w:t>
      </w:r>
      <w:r w:rsidR="00532DDA" w:rsidRPr="00A13E47">
        <w:rPr>
          <w:sz w:val="24"/>
          <w:szCs w:val="24"/>
        </w:rPr>
        <w:lastRenderedPageBreak/>
        <w:t>langsung lewat dm.</w:t>
      </w:r>
      <w:r w:rsidR="00A13E47">
        <w:rPr>
          <w:sz w:val="24"/>
          <w:szCs w:val="24"/>
        </w:rPr>
        <w:t xml:space="preserve"> Kami juga menggunakan Tiktok tapi jarang mengunggah video di TikTok bisa seminggu sekali saja. </w:t>
      </w:r>
      <w:r w:rsidR="00532DDA" w:rsidRPr="00A13E47">
        <w:rPr>
          <w:sz w:val="24"/>
          <w:szCs w:val="24"/>
        </w:rPr>
        <w:t>”</w:t>
      </w:r>
      <w:r w:rsidR="00493BB9">
        <w:rPr>
          <w:rStyle w:val="FootnoteReference"/>
          <w:sz w:val="24"/>
          <w:szCs w:val="24"/>
        </w:rPr>
        <w:footnoteReference w:id="63"/>
      </w:r>
    </w:p>
    <w:p w14:paraId="61D594FB" w14:textId="6B3812B8" w:rsidR="00532DDA" w:rsidRDefault="00ED1E67" w:rsidP="00725B5A">
      <w:pPr>
        <w:pStyle w:val="ListParagraph"/>
        <w:spacing w:line="360" w:lineRule="auto"/>
        <w:ind w:left="1224" w:firstLine="216"/>
        <w:jc w:val="both"/>
        <w:rPr>
          <w:sz w:val="24"/>
          <w:szCs w:val="24"/>
        </w:rPr>
      </w:pPr>
      <w:r w:rsidRPr="006314DB">
        <w:rPr>
          <w:sz w:val="24"/>
          <w:szCs w:val="24"/>
        </w:rPr>
        <w:t xml:space="preserve">Hasil dari wawancara yang telah dilakukan kepada admin Instagram menjelaskan bahwa pemilihan Instagram sebagi media promosi dinilai tepat karena memudahkan Pikaco dalam menyampaikan pesan kepada calon pelanggan dan pelanggan. Selain itu mudahnya dalam membangun citra terhadap produk,komunikasi yang dilakukan bisa dua arah dan pada saat ini penggunaan Instagram dapat membantu dalam memahami kriteria dari pelanggan seperti umur,jenis kelamin,produk yang disenangi sehingga Pikaco dapat menyesuaikan strategi penjualan sesuai dengan kriteria pelanggan. </w:t>
      </w:r>
      <w:r w:rsidR="00A13E47">
        <w:rPr>
          <w:sz w:val="24"/>
          <w:szCs w:val="24"/>
        </w:rPr>
        <w:t xml:space="preserve">Selain itu, Pikaco juga menggunakan Tiktok dalam pemasarannya tetapi hanya beberapa kali mengunggah videonya. </w:t>
      </w:r>
    </w:p>
    <w:p w14:paraId="54521828" w14:textId="31B5FAE8" w:rsidR="007C2B33" w:rsidRDefault="007C2B33" w:rsidP="00B32C65">
      <w:pPr>
        <w:pStyle w:val="ListParagraph"/>
        <w:spacing w:line="360" w:lineRule="auto"/>
        <w:ind w:left="1224" w:firstLine="216"/>
        <w:jc w:val="both"/>
        <w:rPr>
          <w:sz w:val="24"/>
          <w:szCs w:val="24"/>
        </w:rPr>
      </w:pPr>
      <w:r>
        <w:rPr>
          <w:sz w:val="24"/>
          <w:szCs w:val="24"/>
        </w:rPr>
        <w:t xml:space="preserve">Berikut poin strategi Instagram marketing yang dilakukan Pikaco untuk memaksimalkan </w:t>
      </w:r>
      <w:r>
        <w:rPr>
          <w:i/>
          <w:iCs/>
          <w:sz w:val="24"/>
          <w:szCs w:val="24"/>
        </w:rPr>
        <w:t>Social Media Marketing</w:t>
      </w:r>
      <w:r>
        <w:rPr>
          <w:sz w:val="24"/>
          <w:szCs w:val="24"/>
        </w:rPr>
        <w:t xml:space="preserve"> :</w:t>
      </w:r>
    </w:p>
    <w:p w14:paraId="740E8963" w14:textId="54871996" w:rsidR="007C2B33" w:rsidRDefault="007C2B33" w:rsidP="003630FA">
      <w:pPr>
        <w:pStyle w:val="ListParagraph"/>
        <w:numPr>
          <w:ilvl w:val="0"/>
          <w:numId w:val="28"/>
        </w:numPr>
        <w:spacing w:line="360" w:lineRule="auto"/>
        <w:ind w:left="1530"/>
        <w:jc w:val="both"/>
        <w:rPr>
          <w:sz w:val="24"/>
          <w:szCs w:val="24"/>
        </w:rPr>
      </w:pPr>
      <w:r>
        <w:rPr>
          <w:sz w:val="24"/>
          <w:szCs w:val="24"/>
        </w:rPr>
        <w:t xml:space="preserve">Konten yang di unggah berupa video menarik tentang Pikaco,lebih fokus untuk sharing produk dnegan visual yang menarik. Menurut penuturan dari Yoga selaku Admin Instagram Pikaco “Untuk strateginya sendiri </w:t>
      </w:r>
      <w:r w:rsidR="0092339E">
        <w:rPr>
          <w:sz w:val="24"/>
          <w:szCs w:val="24"/>
        </w:rPr>
        <w:t xml:space="preserve">kita hanya mengunggah foto dan video sharing produk visual yang menarik selain itu membuat konten diluar penawaran produk untuk menarik perhatian calon pelanggan di Instagram Pikaco. </w:t>
      </w:r>
    </w:p>
    <w:p w14:paraId="54F1581E" w14:textId="44483688" w:rsidR="00A97152" w:rsidRDefault="0092339E" w:rsidP="00886690">
      <w:pPr>
        <w:pStyle w:val="ListParagraph"/>
        <w:spacing w:line="360" w:lineRule="auto"/>
        <w:ind w:left="1620" w:firstLine="360"/>
        <w:jc w:val="both"/>
        <w:rPr>
          <w:sz w:val="24"/>
          <w:szCs w:val="24"/>
        </w:rPr>
      </w:pPr>
      <w:r>
        <w:rPr>
          <w:sz w:val="24"/>
          <w:szCs w:val="24"/>
        </w:rPr>
        <w:t xml:space="preserve">Dari penuturan tersebut dipahami bahwa Pikaco hanya mengiklankan produk mereka melalui postingan foto dan video di Instagram. Menurut penuturannya konten yang bagus akan menarik banyak orang,contoh penggunaan konten dengan visual yang menarik dapat </w:t>
      </w:r>
      <w:r w:rsidR="00A97152">
        <w:rPr>
          <w:sz w:val="24"/>
          <w:szCs w:val="24"/>
        </w:rPr>
        <w:t>dilihat pada gambar berikut</w:t>
      </w:r>
      <w:r w:rsidR="00B039B3">
        <w:rPr>
          <w:sz w:val="24"/>
          <w:szCs w:val="24"/>
        </w:rPr>
        <w:t>:</w:t>
      </w:r>
    </w:p>
    <w:p w14:paraId="08D06C71" w14:textId="229C96F4" w:rsidR="000C5A30" w:rsidRPr="009450EF" w:rsidRDefault="000C5A30" w:rsidP="006F0636">
      <w:pPr>
        <w:pStyle w:val="Caption"/>
        <w:keepNext/>
        <w:ind w:left="360" w:firstLine="720"/>
        <w:jc w:val="center"/>
        <w:rPr>
          <w:i w:val="0"/>
          <w:iCs w:val="0"/>
          <w:color w:val="auto"/>
          <w:sz w:val="24"/>
          <w:szCs w:val="24"/>
        </w:rPr>
      </w:pPr>
      <w:bookmarkStart w:id="54" w:name="_Toc183262689"/>
      <w:bookmarkStart w:id="55" w:name="_Toc185717111"/>
      <w:r w:rsidRPr="009450EF">
        <w:rPr>
          <w:i w:val="0"/>
          <w:iCs w:val="0"/>
          <w:color w:val="auto"/>
          <w:sz w:val="24"/>
          <w:szCs w:val="24"/>
        </w:rPr>
        <w:lastRenderedPageBreak/>
        <w:t xml:space="preserve">Gambar 4. </w:t>
      </w:r>
      <w:r w:rsidRPr="009450EF">
        <w:rPr>
          <w:i w:val="0"/>
          <w:iCs w:val="0"/>
          <w:color w:val="auto"/>
          <w:sz w:val="24"/>
          <w:szCs w:val="24"/>
        </w:rPr>
        <w:fldChar w:fldCharType="begin"/>
      </w:r>
      <w:r w:rsidRPr="009450EF">
        <w:rPr>
          <w:i w:val="0"/>
          <w:iCs w:val="0"/>
          <w:color w:val="auto"/>
          <w:sz w:val="24"/>
          <w:szCs w:val="24"/>
        </w:rPr>
        <w:instrText xml:space="preserve"> SEQ Gambar_4. \* ARABIC </w:instrText>
      </w:r>
      <w:r w:rsidRPr="009450EF">
        <w:rPr>
          <w:i w:val="0"/>
          <w:iCs w:val="0"/>
          <w:color w:val="auto"/>
          <w:sz w:val="24"/>
          <w:szCs w:val="24"/>
        </w:rPr>
        <w:fldChar w:fldCharType="separate"/>
      </w:r>
      <w:r w:rsidR="00193BFD">
        <w:rPr>
          <w:i w:val="0"/>
          <w:iCs w:val="0"/>
          <w:noProof/>
          <w:color w:val="auto"/>
          <w:sz w:val="24"/>
          <w:szCs w:val="24"/>
        </w:rPr>
        <w:t>1</w:t>
      </w:r>
      <w:r w:rsidRPr="009450EF">
        <w:rPr>
          <w:i w:val="0"/>
          <w:iCs w:val="0"/>
          <w:color w:val="auto"/>
          <w:sz w:val="24"/>
          <w:szCs w:val="24"/>
        </w:rPr>
        <w:fldChar w:fldCharType="end"/>
      </w:r>
      <w:r w:rsidRPr="009450EF">
        <w:rPr>
          <w:i w:val="0"/>
          <w:iCs w:val="0"/>
          <w:color w:val="auto"/>
          <w:sz w:val="24"/>
          <w:szCs w:val="24"/>
          <w:lang w:val="en-US"/>
        </w:rPr>
        <w:t xml:space="preserve"> Foto Produk</w:t>
      </w:r>
      <w:r w:rsidR="00886E23">
        <w:rPr>
          <w:i w:val="0"/>
          <w:iCs w:val="0"/>
          <w:color w:val="auto"/>
          <w:sz w:val="24"/>
          <w:szCs w:val="24"/>
          <w:lang w:val="en-US"/>
        </w:rPr>
        <w:t xml:space="preserve"> </w:t>
      </w:r>
      <w:r w:rsidR="009450EF" w:rsidRPr="00CB2046">
        <w:rPr>
          <w:color w:val="auto"/>
          <w:sz w:val="24"/>
          <w:szCs w:val="24"/>
        </w:rPr>
        <w:t>CoffeShop</w:t>
      </w:r>
      <w:r w:rsidR="009450EF" w:rsidRPr="009450EF">
        <w:rPr>
          <w:i w:val="0"/>
          <w:iCs w:val="0"/>
          <w:color w:val="auto"/>
          <w:sz w:val="24"/>
          <w:szCs w:val="24"/>
        </w:rPr>
        <w:t xml:space="preserve"> Pikaco</w:t>
      </w:r>
      <w:bookmarkEnd w:id="54"/>
      <w:bookmarkEnd w:id="55"/>
    </w:p>
    <w:p w14:paraId="7795978F" w14:textId="2ADECD73" w:rsidR="0092339E" w:rsidRDefault="00A97152" w:rsidP="00224061">
      <w:pPr>
        <w:pStyle w:val="ListParagraph"/>
        <w:spacing w:line="360" w:lineRule="auto"/>
        <w:ind w:left="1080"/>
        <w:jc w:val="center"/>
        <w:rPr>
          <w:sz w:val="24"/>
          <w:szCs w:val="24"/>
        </w:rPr>
      </w:pPr>
      <w:r>
        <w:rPr>
          <w:noProof/>
          <w:sz w:val="24"/>
          <w:szCs w:val="24"/>
        </w:rPr>
        <w:drawing>
          <wp:inline distT="0" distB="0" distL="0" distR="0" wp14:anchorId="490694FB" wp14:editId="6F23B772">
            <wp:extent cx="3302255" cy="2800350"/>
            <wp:effectExtent l="0" t="0" r="0" b="0"/>
            <wp:docPr id="1165124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24013" name="Picture 11651240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12489" cy="2809028"/>
                    </a:xfrm>
                    <a:prstGeom prst="rect">
                      <a:avLst/>
                    </a:prstGeom>
                  </pic:spPr>
                </pic:pic>
              </a:graphicData>
            </a:graphic>
          </wp:inline>
        </w:drawing>
      </w:r>
    </w:p>
    <w:p w14:paraId="594E05A0" w14:textId="1ED30CBE" w:rsidR="00A97152" w:rsidRPr="008600BE" w:rsidRDefault="005D6857" w:rsidP="002C3256">
      <w:pPr>
        <w:pStyle w:val="ListParagraph"/>
        <w:spacing w:line="360" w:lineRule="auto"/>
        <w:ind w:left="1080"/>
        <w:jc w:val="center"/>
        <w:rPr>
          <w:sz w:val="24"/>
          <w:szCs w:val="24"/>
        </w:rPr>
      </w:pPr>
      <w:r w:rsidRPr="008600BE">
        <w:rPr>
          <w:sz w:val="24"/>
          <w:szCs w:val="24"/>
        </w:rPr>
        <w:t>Sumber:</w:t>
      </w:r>
      <w:r w:rsidR="006A4AD7" w:rsidRPr="008600BE">
        <w:rPr>
          <w:sz w:val="24"/>
          <w:szCs w:val="24"/>
        </w:rPr>
        <w:t xml:space="preserve"> Instagram pikaco_wangkelang</w:t>
      </w:r>
    </w:p>
    <w:p w14:paraId="23D83085" w14:textId="17D8A20A" w:rsidR="00A97152" w:rsidRDefault="00A97152" w:rsidP="00886690">
      <w:pPr>
        <w:pStyle w:val="ListParagraph"/>
        <w:spacing w:line="360" w:lineRule="auto"/>
        <w:ind w:left="1620" w:firstLine="360"/>
        <w:jc w:val="both"/>
        <w:rPr>
          <w:sz w:val="24"/>
          <w:szCs w:val="24"/>
        </w:rPr>
      </w:pPr>
      <w:r>
        <w:rPr>
          <w:sz w:val="24"/>
          <w:szCs w:val="24"/>
        </w:rPr>
        <w:t xml:space="preserve">Selain itu,menurut Yoga menjelaskan bahwa dengan mengunggah foto dan video tersebut cocok untuk semua orang </w:t>
      </w:r>
      <w:r w:rsidR="001037E3">
        <w:rPr>
          <w:sz w:val="24"/>
          <w:szCs w:val="24"/>
        </w:rPr>
        <w:t>dan penyampain pesan tersebut dapat dilakukan dengan melakukan postingan berupa momen pelanggan. Berikut penuturannya “ Kami juga ingin menyampaikan value ke semua orang ini  suasana atau vibes Pikaco relevan untuk semua orang bahkan untuk keluarga enak enak saja,anak muda,siapa saja enjoy menikmati suasana Pikaco.”</w:t>
      </w:r>
      <w:r w:rsidR="00493BB9">
        <w:rPr>
          <w:rStyle w:val="FootnoteReference"/>
          <w:sz w:val="24"/>
          <w:szCs w:val="24"/>
        </w:rPr>
        <w:footnoteReference w:id="64"/>
      </w:r>
    </w:p>
    <w:p w14:paraId="7022BF65" w14:textId="77777777" w:rsidR="00886E23" w:rsidRDefault="001037E3" w:rsidP="00886690">
      <w:pPr>
        <w:pStyle w:val="ListParagraph"/>
        <w:spacing w:line="360" w:lineRule="auto"/>
        <w:ind w:left="1620" w:firstLine="360"/>
        <w:jc w:val="both"/>
        <w:rPr>
          <w:sz w:val="24"/>
          <w:szCs w:val="24"/>
        </w:rPr>
      </w:pPr>
      <w:r>
        <w:rPr>
          <w:sz w:val="24"/>
          <w:szCs w:val="24"/>
        </w:rPr>
        <w:t>Berdasarkan pernyataan Yoga,konten yang menarik selain foto produk yang bagus,bisa juga membagikan moment ketika orang membeli produknya,suasana digerai dan lainnya. Yoga berharap dengan penggunaan media sosialnya dapat melihat bahwa ada yang membeli produknya dan bagaimana suasana digerai saat menikmati produk yang mereka tawarkan agar menarik orang-orang dimedia sosial bahwa Pikaco bisa untuk semua kalangan usia yang dapat dilihat pada gambar</w:t>
      </w:r>
      <w:r w:rsidR="00E45E32">
        <w:rPr>
          <w:sz w:val="24"/>
          <w:szCs w:val="24"/>
        </w:rPr>
        <w:t xml:space="preserve"> berikut</w:t>
      </w:r>
      <w:r>
        <w:rPr>
          <w:sz w:val="24"/>
          <w:szCs w:val="24"/>
        </w:rPr>
        <w:t xml:space="preserve"> </w:t>
      </w:r>
    </w:p>
    <w:p w14:paraId="128119C8" w14:textId="77777777" w:rsidR="00886690" w:rsidRDefault="00886690" w:rsidP="00886E23">
      <w:pPr>
        <w:pStyle w:val="ListParagraph"/>
        <w:spacing w:line="360" w:lineRule="auto"/>
        <w:ind w:left="1080" w:firstLine="360"/>
        <w:jc w:val="center"/>
        <w:rPr>
          <w:sz w:val="24"/>
          <w:szCs w:val="24"/>
        </w:rPr>
      </w:pPr>
      <w:bookmarkStart w:id="56" w:name="_Toc183262690"/>
    </w:p>
    <w:p w14:paraId="4D7320F2" w14:textId="77777777" w:rsidR="00886690" w:rsidRDefault="00886690" w:rsidP="00886E23">
      <w:pPr>
        <w:pStyle w:val="ListParagraph"/>
        <w:spacing w:line="360" w:lineRule="auto"/>
        <w:ind w:left="1080" w:firstLine="360"/>
        <w:jc w:val="center"/>
        <w:rPr>
          <w:sz w:val="24"/>
          <w:szCs w:val="24"/>
        </w:rPr>
      </w:pPr>
    </w:p>
    <w:p w14:paraId="73FD2AA9" w14:textId="77777777" w:rsidR="00886690" w:rsidRDefault="00886690" w:rsidP="00886E23">
      <w:pPr>
        <w:pStyle w:val="ListParagraph"/>
        <w:spacing w:line="360" w:lineRule="auto"/>
        <w:ind w:left="1080" w:firstLine="360"/>
        <w:jc w:val="center"/>
        <w:rPr>
          <w:sz w:val="24"/>
          <w:szCs w:val="24"/>
        </w:rPr>
      </w:pPr>
    </w:p>
    <w:p w14:paraId="7960525C" w14:textId="77777777" w:rsidR="00886690" w:rsidRDefault="00886690" w:rsidP="00886E23">
      <w:pPr>
        <w:pStyle w:val="ListParagraph"/>
        <w:spacing w:line="360" w:lineRule="auto"/>
        <w:ind w:left="1080" w:firstLine="360"/>
        <w:jc w:val="center"/>
        <w:rPr>
          <w:sz w:val="24"/>
          <w:szCs w:val="24"/>
        </w:rPr>
      </w:pPr>
    </w:p>
    <w:p w14:paraId="073AD1E1" w14:textId="2752D826" w:rsidR="00886E23" w:rsidRPr="00886E23" w:rsidRDefault="00886E23" w:rsidP="00886E23">
      <w:pPr>
        <w:pStyle w:val="ListParagraph"/>
        <w:spacing w:line="360" w:lineRule="auto"/>
        <w:ind w:left="1080" w:firstLine="360"/>
        <w:jc w:val="center"/>
        <w:rPr>
          <w:sz w:val="24"/>
          <w:szCs w:val="24"/>
        </w:rPr>
      </w:pPr>
      <w:bookmarkStart w:id="57" w:name="_Toc185717112"/>
      <w:r w:rsidRPr="00886E23">
        <w:rPr>
          <w:sz w:val="24"/>
          <w:szCs w:val="24"/>
        </w:rPr>
        <w:lastRenderedPageBreak/>
        <w:t xml:space="preserve">Gambar 4. </w:t>
      </w:r>
      <w:r w:rsidRPr="00886E23">
        <w:rPr>
          <w:sz w:val="24"/>
          <w:szCs w:val="24"/>
        </w:rPr>
        <w:fldChar w:fldCharType="begin"/>
      </w:r>
      <w:r w:rsidRPr="00886E23">
        <w:rPr>
          <w:sz w:val="24"/>
          <w:szCs w:val="24"/>
        </w:rPr>
        <w:instrText xml:space="preserve"> SEQ Gambar_4. \* ARABIC </w:instrText>
      </w:r>
      <w:r w:rsidRPr="00886E23">
        <w:rPr>
          <w:sz w:val="24"/>
          <w:szCs w:val="24"/>
        </w:rPr>
        <w:fldChar w:fldCharType="separate"/>
      </w:r>
      <w:r w:rsidR="00193BFD">
        <w:rPr>
          <w:noProof/>
          <w:sz w:val="24"/>
          <w:szCs w:val="24"/>
        </w:rPr>
        <w:t>2</w:t>
      </w:r>
      <w:r w:rsidRPr="00886E23">
        <w:rPr>
          <w:sz w:val="24"/>
          <w:szCs w:val="24"/>
        </w:rPr>
        <w:fldChar w:fldCharType="end"/>
      </w:r>
      <w:r w:rsidRPr="00886E23">
        <w:rPr>
          <w:sz w:val="24"/>
          <w:szCs w:val="24"/>
          <w:lang w:val="en-US"/>
        </w:rPr>
        <w:t xml:space="preserve"> Foto </w:t>
      </w:r>
      <w:r w:rsidRPr="00886E23">
        <w:rPr>
          <w:i/>
          <w:iCs/>
          <w:sz w:val="24"/>
          <w:szCs w:val="24"/>
          <w:lang w:val="en-US"/>
        </w:rPr>
        <w:t>Customer CoffeShop</w:t>
      </w:r>
      <w:r w:rsidRPr="00886E23">
        <w:rPr>
          <w:sz w:val="24"/>
          <w:szCs w:val="24"/>
          <w:lang w:val="en-US"/>
        </w:rPr>
        <w:t xml:space="preserve"> Pikaco</w:t>
      </w:r>
      <w:bookmarkEnd w:id="56"/>
      <w:bookmarkEnd w:id="57"/>
    </w:p>
    <w:p w14:paraId="530BD43B" w14:textId="298D6ECD" w:rsidR="001037E3" w:rsidRDefault="001037E3" w:rsidP="00886E23">
      <w:pPr>
        <w:pStyle w:val="ListParagraph"/>
        <w:spacing w:line="360" w:lineRule="auto"/>
        <w:ind w:left="1080"/>
        <w:jc w:val="center"/>
        <w:rPr>
          <w:sz w:val="24"/>
          <w:szCs w:val="24"/>
        </w:rPr>
      </w:pPr>
      <w:r>
        <w:rPr>
          <w:noProof/>
          <w:sz w:val="24"/>
          <w:szCs w:val="24"/>
        </w:rPr>
        <w:drawing>
          <wp:inline distT="0" distB="0" distL="0" distR="0" wp14:anchorId="70E97AFC" wp14:editId="37529F06">
            <wp:extent cx="2465550" cy="3009900"/>
            <wp:effectExtent l="0" t="0" r="0" b="0"/>
            <wp:docPr id="673949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49674" name="Picture 67394967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9841" cy="3027346"/>
                    </a:xfrm>
                    <a:prstGeom prst="rect">
                      <a:avLst/>
                    </a:prstGeom>
                  </pic:spPr>
                </pic:pic>
              </a:graphicData>
            </a:graphic>
          </wp:inline>
        </w:drawing>
      </w:r>
    </w:p>
    <w:p w14:paraId="6C5C43A9" w14:textId="06D2543F" w:rsidR="00AF2A28" w:rsidRPr="00886690" w:rsidRDefault="00613A03" w:rsidP="00886690">
      <w:pPr>
        <w:pStyle w:val="ListParagraph"/>
        <w:spacing w:line="360" w:lineRule="auto"/>
        <w:ind w:left="1080"/>
        <w:jc w:val="center"/>
        <w:rPr>
          <w:noProof/>
          <w:sz w:val="24"/>
          <w:szCs w:val="24"/>
          <w:lang w:val="en-US"/>
        </w:rPr>
      </w:pPr>
      <w:r>
        <w:rPr>
          <w:noProof/>
          <w:sz w:val="24"/>
          <w:szCs w:val="24"/>
          <w:lang w:val="en-US"/>
        </w:rPr>
        <w:t>sumber: Instagram pikaco_wangkelang</w:t>
      </w:r>
    </w:p>
    <w:p w14:paraId="216AC93A" w14:textId="77777777" w:rsidR="00301836" w:rsidRDefault="00301836" w:rsidP="00AF2A28">
      <w:pPr>
        <w:pStyle w:val="ListParagraph"/>
        <w:spacing w:line="360" w:lineRule="auto"/>
        <w:ind w:left="1080" w:firstLine="360"/>
        <w:jc w:val="center"/>
        <w:rPr>
          <w:sz w:val="24"/>
          <w:szCs w:val="24"/>
        </w:rPr>
      </w:pPr>
    </w:p>
    <w:p w14:paraId="38515D15" w14:textId="3E2AE0E5" w:rsidR="00B43E52" w:rsidRPr="00AF2A28" w:rsidRDefault="00B43E52" w:rsidP="00AF2A28">
      <w:pPr>
        <w:pStyle w:val="ListParagraph"/>
        <w:spacing w:line="360" w:lineRule="auto"/>
        <w:ind w:left="1080" w:firstLine="360"/>
        <w:jc w:val="center"/>
        <w:rPr>
          <w:sz w:val="24"/>
          <w:szCs w:val="24"/>
        </w:rPr>
      </w:pPr>
      <w:bookmarkStart w:id="58" w:name="_Toc183262691"/>
      <w:bookmarkStart w:id="59" w:name="_Toc185717113"/>
      <w:r w:rsidRPr="00AF2A28">
        <w:rPr>
          <w:sz w:val="24"/>
          <w:szCs w:val="24"/>
        </w:rPr>
        <w:t xml:space="preserve">Gambar 4. </w:t>
      </w:r>
      <w:r w:rsidRPr="00AF2A28">
        <w:rPr>
          <w:sz w:val="24"/>
          <w:szCs w:val="24"/>
        </w:rPr>
        <w:fldChar w:fldCharType="begin"/>
      </w:r>
      <w:r w:rsidRPr="00AF2A28">
        <w:rPr>
          <w:sz w:val="24"/>
          <w:szCs w:val="24"/>
        </w:rPr>
        <w:instrText xml:space="preserve"> SEQ Gambar_4. \* ARABIC </w:instrText>
      </w:r>
      <w:r w:rsidRPr="00AF2A28">
        <w:rPr>
          <w:sz w:val="24"/>
          <w:szCs w:val="24"/>
        </w:rPr>
        <w:fldChar w:fldCharType="separate"/>
      </w:r>
      <w:r w:rsidR="00193BFD">
        <w:rPr>
          <w:noProof/>
          <w:sz w:val="24"/>
          <w:szCs w:val="24"/>
        </w:rPr>
        <w:t>3</w:t>
      </w:r>
      <w:r w:rsidRPr="00AF2A28">
        <w:rPr>
          <w:sz w:val="24"/>
          <w:szCs w:val="24"/>
        </w:rPr>
        <w:fldChar w:fldCharType="end"/>
      </w:r>
      <w:r w:rsidRPr="00AF2A28">
        <w:rPr>
          <w:sz w:val="24"/>
          <w:szCs w:val="24"/>
          <w:lang w:val="en-US"/>
        </w:rPr>
        <w:t xml:space="preserve"> Foto </w:t>
      </w:r>
      <w:r w:rsidRPr="00AF2A28">
        <w:rPr>
          <w:i/>
          <w:iCs/>
          <w:sz w:val="24"/>
          <w:szCs w:val="24"/>
          <w:lang w:val="en-US"/>
        </w:rPr>
        <w:t>View CoffeShop</w:t>
      </w:r>
      <w:r w:rsidRPr="00AF2A28">
        <w:rPr>
          <w:sz w:val="24"/>
          <w:szCs w:val="24"/>
          <w:lang w:val="en-US"/>
        </w:rPr>
        <w:t xml:space="preserve"> Pikaco</w:t>
      </w:r>
      <w:bookmarkEnd w:id="58"/>
      <w:bookmarkEnd w:id="59"/>
    </w:p>
    <w:p w14:paraId="0B666EE3" w14:textId="75525992" w:rsidR="00FF4C87" w:rsidRDefault="003D3913" w:rsidP="00CC29B7">
      <w:pPr>
        <w:pStyle w:val="ListParagraph"/>
        <w:spacing w:line="360" w:lineRule="auto"/>
        <w:ind w:left="1080"/>
        <w:jc w:val="center"/>
        <w:rPr>
          <w:sz w:val="24"/>
          <w:szCs w:val="24"/>
        </w:rPr>
      </w:pPr>
      <w:r>
        <w:rPr>
          <w:noProof/>
          <w:sz w:val="24"/>
          <w:szCs w:val="24"/>
        </w:rPr>
        <w:drawing>
          <wp:inline distT="0" distB="0" distL="0" distR="0" wp14:anchorId="0C294F97" wp14:editId="631D1E63">
            <wp:extent cx="2409825" cy="2159419"/>
            <wp:effectExtent l="0" t="0" r="0" b="0"/>
            <wp:docPr id="1258820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20753" name="Picture 125882075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13310" cy="2162542"/>
                    </a:xfrm>
                    <a:prstGeom prst="rect">
                      <a:avLst/>
                    </a:prstGeom>
                  </pic:spPr>
                </pic:pic>
              </a:graphicData>
            </a:graphic>
          </wp:inline>
        </w:drawing>
      </w:r>
    </w:p>
    <w:p w14:paraId="6982B2EE" w14:textId="709E771C" w:rsidR="00266B63" w:rsidRPr="00AF2A28" w:rsidRDefault="00613A03" w:rsidP="00AF2A28">
      <w:pPr>
        <w:pStyle w:val="ListParagraph"/>
        <w:spacing w:line="360" w:lineRule="auto"/>
        <w:ind w:left="1080"/>
        <w:jc w:val="center"/>
        <w:rPr>
          <w:noProof/>
          <w:sz w:val="24"/>
          <w:szCs w:val="24"/>
          <w:lang w:val="en-US"/>
        </w:rPr>
      </w:pPr>
      <w:r>
        <w:rPr>
          <w:noProof/>
          <w:sz w:val="24"/>
          <w:szCs w:val="24"/>
          <w:lang w:val="en-US"/>
        </w:rPr>
        <w:t>sumber: Instagram pikaco_wangkelang</w:t>
      </w:r>
    </w:p>
    <w:p w14:paraId="1411A161" w14:textId="7E42F374" w:rsidR="00FF4C87" w:rsidRPr="00FF4C87" w:rsidRDefault="00FF4C87" w:rsidP="003630FA">
      <w:pPr>
        <w:pStyle w:val="ListParagraph"/>
        <w:numPr>
          <w:ilvl w:val="0"/>
          <w:numId w:val="28"/>
        </w:numPr>
        <w:spacing w:line="360" w:lineRule="auto"/>
        <w:ind w:left="1530"/>
        <w:jc w:val="both"/>
        <w:rPr>
          <w:sz w:val="24"/>
          <w:szCs w:val="24"/>
        </w:rPr>
      </w:pPr>
      <w:r w:rsidRPr="00FF4C87">
        <w:rPr>
          <w:sz w:val="24"/>
          <w:szCs w:val="24"/>
        </w:rPr>
        <w:t xml:space="preserve">Menjalin hubungan dengan </w:t>
      </w:r>
      <w:r>
        <w:rPr>
          <w:sz w:val="24"/>
          <w:szCs w:val="24"/>
        </w:rPr>
        <w:t xml:space="preserve">pelanggan secara </w:t>
      </w:r>
      <w:r>
        <w:rPr>
          <w:i/>
          <w:iCs/>
          <w:sz w:val="24"/>
          <w:szCs w:val="24"/>
        </w:rPr>
        <w:t>fast respon</w:t>
      </w:r>
    </w:p>
    <w:p w14:paraId="5C34C0BB" w14:textId="46BB6BBF" w:rsidR="002C3F49" w:rsidRDefault="00FF4C87" w:rsidP="00886690">
      <w:pPr>
        <w:pStyle w:val="ListParagraph"/>
        <w:spacing w:line="360" w:lineRule="auto"/>
        <w:ind w:left="1620" w:firstLine="360"/>
        <w:jc w:val="both"/>
        <w:rPr>
          <w:sz w:val="24"/>
          <w:szCs w:val="24"/>
        </w:rPr>
      </w:pPr>
      <w:r>
        <w:rPr>
          <w:sz w:val="24"/>
          <w:szCs w:val="24"/>
        </w:rPr>
        <w:t>Menurut penuturan dari Yoga selaku admin media sosial Pikaco sanga</w:t>
      </w:r>
      <w:r w:rsidR="005818B3">
        <w:rPr>
          <w:sz w:val="24"/>
          <w:szCs w:val="24"/>
        </w:rPr>
        <w:t>t</w:t>
      </w:r>
      <w:r>
        <w:rPr>
          <w:sz w:val="24"/>
          <w:szCs w:val="24"/>
        </w:rPr>
        <w:t xml:space="preserve"> peduli dengan memberikan feedback kepada pelanggan. Berikut penuturannya “ Di Pikaco sendiri kita juga sering melakukan repost postingan dari pelanggan yang tag Instagramnya Pikaco,kalau pelanggan DM atau </w:t>
      </w:r>
      <w:r w:rsidR="002C3F49">
        <w:rPr>
          <w:sz w:val="24"/>
          <w:szCs w:val="24"/>
        </w:rPr>
        <w:lastRenderedPageBreak/>
        <w:t>komen juga kami balas dengan cepat tujuannya ya supaya pelanggan nyaman kalau merekanya nyaman kan kita jadi enak buat komunikasi.”</w:t>
      </w:r>
      <w:r w:rsidR="00493BB9">
        <w:rPr>
          <w:rStyle w:val="FootnoteReference"/>
          <w:sz w:val="24"/>
          <w:szCs w:val="24"/>
        </w:rPr>
        <w:footnoteReference w:id="65"/>
      </w:r>
    </w:p>
    <w:p w14:paraId="3B08CC51" w14:textId="0C24DB5F" w:rsidR="002C3F49" w:rsidRDefault="002C3F49" w:rsidP="00886690">
      <w:pPr>
        <w:pStyle w:val="ListParagraph"/>
        <w:spacing w:line="360" w:lineRule="auto"/>
        <w:ind w:left="1620" w:firstLine="360"/>
        <w:jc w:val="both"/>
        <w:rPr>
          <w:sz w:val="24"/>
          <w:szCs w:val="24"/>
        </w:rPr>
      </w:pPr>
      <w:r>
        <w:rPr>
          <w:sz w:val="24"/>
          <w:szCs w:val="24"/>
        </w:rPr>
        <w:t xml:space="preserve">Berdasarkan pernyataan dari Yoga,membangun brand awarness dan personal branding kepada pelanggan dan calon pelanggan penting dan harus diperhatikan. Dengan cara menumbuhkan followers pada akun sosial media,harus sering-sering merespon para followers ketika ada yang bertanya. Karena pengikut di media sosial merasa diperhatikan dengan tanggapan sekecil apapun. </w:t>
      </w:r>
    </w:p>
    <w:p w14:paraId="18CF2DAB" w14:textId="2B46BB2F" w:rsidR="002C3F49" w:rsidRDefault="002C3F49" w:rsidP="00886690">
      <w:pPr>
        <w:pStyle w:val="ListParagraph"/>
        <w:spacing w:line="360" w:lineRule="auto"/>
        <w:ind w:left="1620" w:firstLine="360"/>
        <w:jc w:val="both"/>
        <w:rPr>
          <w:sz w:val="24"/>
          <w:szCs w:val="24"/>
        </w:rPr>
      </w:pPr>
      <w:r>
        <w:rPr>
          <w:sz w:val="24"/>
          <w:szCs w:val="24"/>
        </w:rPr>
        <w:t>Joshpira selaku salah satu konsumen Pikaco juga mengatakan bahwa Pikaco sangat aktif di Instagram dan mereka merespon cepat ketika ada yang bertanya. Berikut ungkapannya “ saya sebagai salah satu konsumen merasa nyaman ketika saya bertanya di DM karena admin menjawab dengan cepat,kemudian ketika saya membuat instastory lalu tag Instagram mereka juga langsung direpost. Dari postingan yang diunggah juga cukup menarik dengan cara mereka mengunggah video tentang suasana di Pikaco dan bagaimana pelanggan menikmatinya.”</w:t>
      </w:r>
      <w:r w:rsidR="00493BB9">
        <w:rPr>
          <w:rStyle w:val="FootnoteReference"/>
          <w:sz w:val="24"/>
          <w:szCs w:val="24"/>
        </w:rPr>
        <w:footnoteReference w:id="66"/>
      </w:r>
    </w:p>
    <w:p w14:paraId="0688DACE" w14:textId="76F4C66F" w:rsidR="006472C4" w:rsidRPr="006472C4" w:rsidRDefault="002C3F49" w:rsidP="00886690">
      <w:pPr>
        <w:pStyle w:val="ListParagraph"/>
        <w:spacing w:line="360" w:lineRule="auto"/>
        <w:ind w:left="1620" w:firstLine="360"/>
        <w:jc w:val="both"/>
        <w:rPr>
          <w:sz w:val="24"/>
          <w:szCs w:val="24"/>
        </w:rPr>
      </w:pPr>
      <w:r>
        <w:rPr>
          <w:sz w:val="24"/>
          <w:szCs w:val="24"/>
        </w:rPr>
        <w:t>Dengan demikian dipahami bahwa konsi</w:t>
      </w:r>
      <w:r w:rsidR="006472C4">
        <w:rPr>
          <w:sz w:val="24"/>
          <w:szCs w:val="24"/>
        </w:rPr>
        <w:t>s</w:t>
      </w:r>
      <w:r>
        <w:rPr>
          <w:sz w:val="24"/>
          <w:szCs w:val="24"/>
        </w:rPr>
        <w:t xml:space="preserve">ten dalam memasarkan produk melalui media sosial juga diperlukan dan rajin merespon para follower dalam akun media sosial yang berguna untuk membangun kedekatan dengan konsumen ataupun calon konsumen. </w:t>
      </w:r>
    </w:p>
    <w:p w14:paraId="15039FC0" w14:textId="4867E5C6" w:rsidR="00C0163E" w:rsidRDefault="00C0163E" w:rsidP="003630FA">
      <w:pPr>
        <w:pStyle w:val="ListParagraph"/>
        <w:numPr>
          <w:ilvl w:val="0"/>
          <w:numId w:val="28"/>
        </w:numPr>
        <w:spacing w:line="360" w:lineRule="auto"/>
        <w:ind w:left="1530"/>
        <w:jc w:val="both"/>
        <w:rPr>
          <w:sz w:val="24"/>
          <w:szCs w:val="24"/>
        </w:rPr>
      </w:pPr>
      <w:r>
        <w:rPr>
          <w:sz w:val="24"/>
          <w:szCs w:val="24"/>
        </w:rPr>
        <w:t>Produk yang dipromosikan adalah produk inovasi dan memiliki identitas merk yang kuat.</w:t>
      </w:r>
    </w:p>
    <w:p w14:paraId="30A584C2" w14:textId="2375AF2C" w:rsidR="00C0163E" w:rsidRDefault="00A7041B" w:rsidP="00886690">
      <w:pPr>
        <w:pStyle w:val="ListParagraph"/>
        <w:spacing w:line="360" w:lineRule="auto"/>
        <w:ind w:left="1620" w:firstLine="360"/>
        <w:jc w:val="both"/>
        <w:rPr>
          <w:sz w:val="24"/>
          <w:szCs w:val="24"/>
        </w:rPr>
      </w:pPr>
      <w:r>
        <w:rPr>
          <w:sz w:val="24"/>
          <w:szCs w:val="24"/>
        </w:rPr>
        <w:t>Berdasarkan pernyataan dari Basri selaku owner dari Pikaco mengatakan bahwa untuk menciptakan branding yang efektif,diperlukan penentuan target pasar yang jelas berikut penjelasannya.</w:t>
      </w:r>
    </w:p>
    <w:p w14:paraId="1C545E94" w14:textId="730325BB" w:rsidR="00A7041B" w:rsidRDefault="00A7041B" w:rsidP="00886690">
      <w:pPr>
        <w:pStyle w:val="ListParagraph"/>
        <w:spacing w:line="360" w:lineRule="auto"/>
        <w:ind w:left="1620" w:firstLine="360"/>
        <w:jc w:val="both"/>
        <w:rPr>
          <w:sz w:val="24"/>
          <w:szCs w:val="24"/>
        </w:rPr>
      </w:pPr>
      <w:r>
        <w:rPr>
          <w:sz w:val="24"/>
          <w:szCs w:val="24"/>
        </w:rPr>
        <w:t xml:space="preserve">“Untuk menciptakan branding,kami tidak ingin terlalu fokus pada anak muda. Kami ingin produk kami dapat diterima oleh semua usia,baik dari </w:t>
      </w:r>
      <w:r w:rsidR="00D85D6B">
        <w:rPr>
          <w:sz w:val="24"/>
          <w:szCs w:val="24"/>
        </w:rPr>
        <w:t xml:space="preserve">segi rasa maupun harganya. Kami menyesuaikan dengan gaji UMR Pemalang,konsumen bisa menikmati kopi setiap hari dengan harga sekitar 10-18 ribu dan kami juga menawarkan produk yang bukan kopi. Kami </w:t>
      </w:r>
      <w:r w:rsidR="00D85D6B">
        <w:rPr>
          <w:sz w:val="24"/>
          <w:szCs w:val="24"/>
        </w:rPr>
        <w:lastRenderedPageBreak/>
        <w:t>menyediakan menu non kopi agar semua yang dateng bisa menikmati suasana tanpa bingung harus minum apa.”</w:t>
      </w:r>
    </w:p>
    <w:p w14:paraId="46E076EA" w14:textId="19E275CB" w:rsidR="00D85D6B" w:rsidRDefault="00D85D6B" w:rsidP="00886690">
      <w:pPr>
        <w:pStyle w:val="ListParagraph"/>
        <w:spacing w:line="360" w:lineRule="auto"/>
        <w:ind w:left="1620" w:firstLine="360"/>
        <w:jc w:val="both"/>
        <w:rPr>
          <w:sz w:val="24"/>
          <w:szCs w:val="24"/>
        </w:rPr>
      </w:pPr>
      <w:r>
        <w:rPr>
          <w:sz w:val="24"/>
          <w:szCs w:val="24"/>
        </w:rPr>
        <w:t>Selanjutnya, Yoga juga mengungkapkan bahwa Pikaco mempunyai gambaran siapa aja target marketing mereka yang tertulis dalam hasil wawancara berikut.</w:t>
      </w:r>
    </w:p>
    <w:p w14:paraId="2A5A09B7" w14:textId="1599C24D" w:rsidR="002833E4" w:rsidRDefault="00D85D6B" w:rsidP="00886690">
      <w:pPr>
        <w:pStyle w:val="ListParagraph"/>
        <w:spacing w:line="360" w:lineRule="auto"/>
        <w:ind w:left="1620" w:firstLine="360"/>
        <w:jc w:val="both"/>
        <w:rPr>
          <w:sz w:val="24"/>
          <w:szCs w:val="24"/>
        </w:rPr>
      </w:pPr>
      <w:r>
        <w:rPr>
          <w:sz w:val="24"/>
          <w:szCs w:val="24"/>
        </w:rPr>
        <w:t>“</w:t>
      </w:r>
      <w:r w:rsidR="004D222B">
        <w:rPr>
          <w:sz w:val="24"/>
          <w:szCs w:val="24"/>
        </w:rPr>
        <w:t>Target pasar kita sebenarnya usia 25 ke atas,terutama mereka yang memiliki tingkat konsumsi tinggi,seperti para pekerja dan ibu rumah tangga. Mereka yang sudah bekerja merupakan pasar utama kita. Tapi kita juga nggak bisa mengabaikan remaja sebagai segmen pasar,meskipun mereka lebih susah untuk diajak loyal,karena cenderung menyukai hal-hal baru.”</w:t>
      </w:r>
      <w:r w:rsidR="00EB5EF8">
        <w:rPr>
          <w:rStyle w:val="FootnoteReference"/>
          <w:sz w:val="24"/>
          <w:szCs w:val="24"/>
        </w:rPr>
        <w:footnoteReference w:id="67"/>
      </w:r>
    </w:p>
    <w:p w14:paraId="4671BDFD" w14:textId="414895B7" w:rsidR="00950CFC" w:rsidRPr="00301836" w:rsidRDefault="002833E4" w:rsidP="00886690">
      <w:pPr>
        <w:pStyle w:val="ListParagraph"/>
        <w:spacing w:line="360" w:lineRule="auto"/>
        <w:ind w:left="1620" w:firstLine="360"/>
        <w:jc w:val="both"/>
        <w:rPr>
          <w:sz w:val="24"/>
          <w:szCs w:val="24"/>
        </w:rPr>
      </w:pPr>
      <w:r>
        <w:rPr>
          <w:sz w:val="24"/>
          <w:szCs w:val="24"/>
        </w:rPr>
        <w:t xml:space="preserve">Berdasarkan hasil wawancara,peneliti menganalisis bahwa untuk mendapatkan hasil lebih Pikaco memang menargetkan orang dengan tingkat konsumtif tinggi seperti pekerja sebagai potensial market namun tidak menutup kemungkinan semua kalangan dapat menjangkau. Target bisa dicapai dengan cara berinovasi dan mem branding produk. Bisa berupa inovasi rasa,bahan,bentuk dan sebagainya. </w:t>
      </w:r>
      <w:r w:rsidR="006472C4">
        <w:rPr>
          <w:sz w:val="24"/>
          <w:szCs w:val="24"/>
        </w:rPr>
        <w:t xml:space="preserve">Konsep </w:t>
      </w:r>
      <w:r w:rsidR="00433419">
        <w:rPr>
          <w:sz w:val="24"/>
          <w:szCs w:val="24"/>
        </w:rPr>
        <w:t>strategi pemasaran ini berfokus pafa pengembangan produk baru untuk segmen pasar menengah kebawah dengan harga yang lebih terjangakau seperti minuman non kopi yang menawarkan rasa yang lebih ringan dibandingkan dengan produk lain dan dapat di nikmati oleh seluruh kalangan masyarakat. Produk ini dapat dilihat pada gambar berikut.</w:t>
      </w:r>
    </w:p>
    <w:p w14:paraId="1E8B511F" w14:textId="77777777" w:rsidR="00886690" w:rsidRDefault="00886690">
      <w:pPr>
        <w:spacing w:line="259" w:lineRule="auto"/>
        <w:rPr>
          <w:sz w:val="24"/>
          <w:szCs w:val="24"/>
        </w:rPr>
      </w:pPr>
      <w:bookmarkStart w:id="60" w:name="_Toc183262692"/>
      <w:r>
        <w:rPr>
          <w:sz w:val="24"/>
          <w:szCs w:val="24"/>
        </w:rPr>
        <w:br w:type="page"/>
      </w:r>
    </w:p>
    <w:p w14:paraId="36389034" w14:textId="2F57DFD4" w:rsidR="00CB2046" w:rsidRPr="00950CFC" w:rsidRDefault="00CB2046" w:rsidP="00950CFC">
      <w:pPr>
        <w:pStyle w:val="ListParagraph"/>
        <w:spacing w:line="360" w:lineRule="auto"/>
        <w:ind w:left="1080" w:firstLine="360"/>
        <w:jc w:val="center"/>
        <w:rPr>
          <w:sz w:val="24"/>
          <w:szCs w:val="24"/>
        </w:rPr>
      </w:pPr>
      <w:bookmarkStart w:id="61" w:name="_Toc185717114"/>
      <w:r w:rsidRPr="00950CFC">
        <w:rPr>
          <w:sz w:val="24"/>
          <w:szCs w:val="24"/>
        </w:rPr>
        <w:lastRenderedPageBreak/>
        <w:t xml:space="preserve">Gambar 4. </w:t>
      </w:r>
      <w:r w:rsidRPr="00950CFC">
        <w:rPr>
          <w:sz w:val="24"/>
          <w:szCs w:val="24"/>
        </w:rPr>
        <w:fldChar w:fldCharType="begin"/>
      </w:r>
      <w:r w:rsidRPr="00950CFC">
        <w:rPr>
          <w:sz w:val="24"/>
          <w:szCs w:val="24"/>
        </w:rPr>
        <w:instrText xml:space="preserve"> SEQ Gambar_4. \* ARABIC </w:instrText>
      </w:r>
      <w:r w:rsidRPr="00950CFC">
        <w:rPr>
          <w:sz w:val="24"/>
          <w:szCs w:val="24"/>
        </w:rPr>
        <w:fldChar w:fldCharType="separate"/>
      </w:r>
      <w:r w:rsidR="00193BFD">
        <w:rPr>
          <w:noProof/>
          <w:sz w:val="24"/>
          <w:szCs w:val="24"/>
        </w:rPr>
        <w:t>4</w:t>
      </w:r>
      <w:r w:rsidRPr="00950CFC">
        <w:rPr>
          <w:sz w:val="24"/>
          <w:szCs w:val="24"/>
        </w:rPr>
        <w:fldChar w:fldCharType="end"/>
      </w:r>
      <w:r w:rsidRPr="00950CFC">
        <w:rPr>
          <w:sz w:val="24"/>
          <w:szCs w:val="24"/>
          <w:lang w:val="en-US"/>
        </w:rPr>
        <w:t xml:space="preserve"> Foto Produk</w:t>
      </w:r>
      <w:r w:rsidRPr="00950CFC">
        <w:rPr>
          <w:i/>
          <w:iCs/>
          <w:sz w:val="24"/>
          <w:szCs w:val="24"/>
          <w:lang w:val="en-US"/>
        </w:rPr>
        <w:t xml:space="preserve"> CoffeShop</w:t>
      </w:r>
      <w:r w:rsidRPr="00950CFC">
        <w:rPr>
          <w:sz w:val="24"/>
          <w:szCs w:val="24"/>
          <w:lang w:val="en-US"/>
        </w:rPr>
        <w:t xml:space="preserve"> Pikaco</w:t>
      </w:r>
      <w:bookmarkEnd w:id="60"/>
      <w:bookmarkEnd w:id="61"/>
    </w:p>
    <w:p w14:paraId="58CB5E1B" w14:textId="7773404C" w:rsidR="00433419" w:rsidRDefault="001F2986" w:rsidP="00224061">
      <w:pPr>
        <w:pStyle w:val="ListParagraph"/>
        <w:spacing w:line="360" w:lineRule="auto"/>
        <w:ind w:left="1080"/>
        <w:jc w:val="center"/>
        <w:rPr>
          <w:sz w:val="24"/>
          <w:szCs w:val="24"/>
        </w:rPr>
      </w:pPr>
      <w:r>
        <w:rPr>
          <w:noProof/>
          <w:sz w:val="24"/>
          <w:szCs w:val="24"/>
        </w:rPr>
        <w:drawing>
          <wp:inline distT="0" distB="0" distL="0" distR="0" wp14:anchorId="1D97DFA7" wp14:editId="4B359EE2">
            <wp:extent cx="2167074" cy="3133725"/>
            <wp:effectExtent l="0" t="0" r="5080" b="0"/>
            <wp:docPr id="870218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218031" name="Picture 870218031"/>
                    <pic:cNvPicPr/>
                  </pic:nvPicPr>
                  <pic:blipFill rotWithShape="1">
                    <a:blip r:embed="rId28" cstate="print">
                      <a:extLst>
                        <a:ext uri="{28A0092B-C50C-407E-A947-70E740481C1C}">
                          <a14:useLocalDpi xmlns:a14="http://schemas.microsoft.com/office/drawing/2010/main" val="0"/>
                        </a:ext>
                      </a:extLst>
                    </a:blip>
                    <a:srcRect t="7869" b="5839"/>
                    <a:stretch/>
                  </pic:blipFill>
                  <pic:spPr bwMode="auto">
                    <a:xfrm>
                      <a:off x="0" y="0"/>
                      <a:ext cx="2186379" cy="3161641"/>
                    </a:xfrm>
                    <a:prstGeom prst="rect">
                      <a:avLst/>
                    </a:prstGeom>
                    <a:ln>
                      <a:noFill/>
                    </a:ln>
                    <a:extLst>
                      <a:ext uri="{53640926-AAD7-44D8-BBD7-CCE9431645EC}">
                        <a14:shadowObscured xmlns:a14="http://schemas.microsoft.com/office/drawing/2010/main"/>
                      </a:ext>
                    </a:extLst>
                  </pic:spPr>
                </pic:pic>
              </a:graphicData>
            </a:graphic>
          </wp:inline>
        </w:drawing>
      </w:r>
    </w:p>
    <w:p w14:paraId="10AF0AB6" w14:textId="505A9592" w:rsidR="00266B63" w:rsidRPr="008600BE" w:rsidRDefault="00910BA0" w:rsidP="00910BA0">
      <w:pPr>
        <w:pStyle w:val="ListParagraph"/>
        <w:spacing w:line="360" w:lineRule="auto"/>
        <w:ind w:left="1080"/>
        <w:jc w:val="center"/>
        <w:rPr>
          <w:noProof/>
          <w:sz w:val="24"/>
          <w:szCs w:val="24"/>
        </w:rPr>
      </w:pPr>
      <w:r w:rsidRPr="008600BE">
        <w:rPr>
          <w:noProof/>
          <w:sz w:val="24"/>
          <w:szCs w:val="24"/>
        </w:rPr>
        <w:t>sumber: Instagram pikaco_wangkelang</w:t>
      </w:r>
    </w:p>
    <w:p w14:paraId="77DA535B" w14:textId="6D91E299" w:rsidR="00433419" w:rsidRPr="002833E4" w:rsidRDefault="00433419" w:rsidP="002C7D51">
      <w:pPr>
        <w:pStyle w:val="ListParagraph"/>
        <w:spacing w:line="360" w:lineRule="auto"/>
        <w:ind w:left="1620" w:firstLine="360"/>
        <w:jc w:val="both"/>
        <w:rPr>
          <w:sz w:val="24"/>
          <w:szCs w:val="24"/>
        </w:rPr>
      </w:pPr>
      <w:r>
        <w:rPr>
          <w:sz w:val="24"/>
          <w:szCs w:val="24"/>
        </w:rPr>
        <w:t xml:space="preserve">Dari analisis 3 point diatas,peneliti menumukan bahwa strategi komunikasi pemasaran melalui digital marketing yang diterapkan oleh Pikaco melibatkan penyampaian positioning statement di setiap postingan Instagram,menggunakan konten marketing sebagai bagian dari strategi pemasaran. Selain itu,mereka juga membangun hubungan dengan pelanggan melalui respon yang cepat di media sosial Instagram. Positioning statement berfungsi sebagai ide kunci yang mneyoroti ciri khas merek dan tersimpan di ingatan target pasar,bertujuan untuk menciptakan dan membangun kesadaran merk di kalangan konsumen dan calon konsumen </w:t>
      </w:r>
      <w:r w:rsidR="00360454">
        <w:rPr>
          <w:sz w:val="24"/>
          <w:szCs w:val="24"/>
        </w:rPr>
        <w:t xml:space="preserve">produk Pikaco. Positioning statement yang diungkapkan dalam wawancara yaitu Produk Pikaco untuk semua kalangan tercermin dalam konten Instagram mereka dan didukung oleh produk yang ramah untuk berbagai kalangan usia muda maupun tua. </w:t>
      </w:r>
    </w:p>
    <w:p w14:paraId="0F0DE567" w14:textId="78B68307" w:rsidR="000F0854" w:rsidRPr="00F84CC0" w:rsidRDefault="000F0854" w:rsidP="002C7D51">
      <w:pPr>
        <w:pStyle w:val="ListParagraph"/>
        <w:spacing w:line="360" w:lineRule="auto"/>
        <w:ind w:left="1620" w:firstLine="360"/>
        <w:jc w:val="both"/>
        <w:rPr>
          <w:sz w:val="24"/>
          <w:szCs w:val="24"/>
        </w:rPr>
      </w:pPr>
      <w:r>
        <w:rPr>
          <w:sz w:val="24"/>
          <w:szCs w:val="24"/>
        </w:rPr>
        <w:t xml:space="preserve">Pemahaman konsumen ini memberikan keuntungan bagi perusahaan dalam menentukan target pasar. Strategi Pikaco dalam menyampaikan pernyataan posisi melibatkan penggunaan konten yang disajikan dengan visual yang menarik,seperti foto produk dan pesan yang persuasif. Tujuannya adalah untuk menarik perhatian orang,sehingga mereka tertarik dengan produknya dan lebih sering membagikan moment menikmati kopi melalui akun Instagram. Informasi ini bisa mencakup suasana sehari-hari di Pikaco </w:t>
      </w:r>
      <w:r>
        <w:rPr>
          <w:sz w:val="24"/>
          <w:szCs w:val="24"/>
        </w:rPr>
        <w:lastRenderedPageBreak/>
        <w:t xml:space="preserve">dengan konten yang di unggah oleh Pikaco. Setelah pernyataan posisi diterima dan diingat oleh pelanggan,langkah berikutnya adalah membangun dan memelihara hubungan dengan pelanggan seperti merespon komentar dan pertanyaan pelanggan seperti yang dilakukan Pikaco di media sosial Instagram. </w:t>
      </w:r>
      <w:r w:rsidR="00F84CC0" w:rsidRPr="00F84CC0">
        <w:rPr>
          <w:sz w:val="24"/>
          <w:szCs w:val="24"/>
        </w:rPr>
        <w:t xml:space="preserve">Social media marketing Instagram memainkan peran penting dalam pengembangan usaha CoffeShop Pikaco di Kabupaten Pemalang. Melalui strategi yang efektif,coffeshop ini mampu menarik pelanggan baru,mempertahankan hubungan dengan pelanggan yang ada dan meningkatkan visibilitas merk. </w:t>
      </w:r>
    </w:p>
    <w:p w14:paraId="0D2EC541" w14:textId="475C8271" w:rsidR="00F84CC0" w:rsidRDefault="00A775C2" w:rsidP="00D263BB">
      <w:pPr>
        <w:pStyle w:val="Heading3"/>
      </w:pPr>
      <w:bookmarkStart w:id="62" w:name="_Toc185716984"/>
      <w:r>
        <w:t xml:space="preserve">Kendala </w:t>
      </w:r>
      <w:r w:rsidR="005E76F9">
        <w:t xml:space="preserve">dalam </w:t>
      </w:r>
      <w:r w:rsidR="00517956">
        <w:t xml:space="preserve">Penerapan </w:t>
      </w:r>
      <w:r w:rsidR="00517956" w:rsidRPr="00AD60F0">
        <w:rPr>
          <w:i/>
          <w:iCs/>
        </w:rPr>
        <w:t xml:space="preserve">Social Media </w:t>
      </w:r>
      <w:r w:rsidRPr="00AD60F0">
        <w:rPr>
          <w:i/>
          <w:iCs/>
        </w:rPr>
        <w:t>Marketing</w:t>
      </w:r>
      <w:r>
        <w:t xml:space="preserve"> </w:t>
      </w:r>
      <w:r w:rsidR="00AD60F0">
        <w:rPr>
          <w:i/>
          <w:iCs/>
        </w:rPr>
        <w:t>Coffe</w:t>
      </w:r>
      <w:r w:rsidR="006B7EEA">
        <w:rPr>
          <w:i/>
          <w:iCs/>
        </w:rPr>
        <w:t xml:space="preserve">e </w:t>
      </w:r>
      <w:r w:rsidR="00AD60F0">
        <w:rPr>
          <w:i/>
          <w:iCs/>
        </w:rPr>
        <w:t xml:space="preserve">Shop </w:t>
      </w:r>
      <w:r>
        <w:t>Pikaco</w:t>
      </w:r>
      <w:bookmarkEnd w:id="62"/>
    </w:p>
    <w:p w14:paraId="447D779F" w14:textId="77777777" w:rsidR="00C31300" w:rsidRDefault="00C31300" w:rsidP="003630FA">
      <w:pPr>
        <w:pStyle w:val="ListParagraph"/>
        <w:numPr>
          <w:ilvl w:val="0"/>
          <w:numId w:val="30"/>
        </w:numPr>
        <w:spacing w:line="360" w:lineRule="auto"/>
        <w:ind w:left="1620"/>
        <w:jc w:val="both"/>
        <w:rPr>
          <w:sz w:val="24"/>
          <w:szCs w:val="24"/>
        </w:rPr>
      </w:pPr>
      <w:r>
        <w:rPr>
          <w:sz w:val="24"/>
          <w:szCs w:val="24"/>
        </w:rPr>
        <w:t xml:space="preserve">Kendala dalam penerapan </w:t>
      </w:r>
      <w:r w:rsidRPr="00300A87">
        <w:rPr>
          <w:i/>
          <w:iCs/>
          <w:sz w:val="24"/>
          <w:szCs w:val="24"/>
        </w:rPr>
        <w:t>social media marketing</w:t>
      </w:r>
      <w:r>
        <w:rPr>
          <w:sz w:val="24"/>
          <w:szCs w:val="24"/>
        </w:rPr>
        <w:t xml:space="preserve"> di Pikaco </w:t>
      </w:r>
    </w:p>
    <w:p w14:paraId="39A50FC1" w14:textId="4088444D" w:rsidR="00B0762D" w:rsidRDefault="00B0762D" w:rsidP="002C7D51">
      <w:pPr>
        <w:pStyle w:val="ListParagraph"/>
        <w:spacing w:line="360" w:lineRule="auto"/>
        <w:ind w:left="1620" w:firstLine="360"/>
        <w:jc w:val="both"/>
        <w:rPr>
          <w:sz w:val="24"/>
          <w:szCs w:val="24"/>
        </w:rPr>
      </w:pPr>
      <w:r>
        <w:rPr>
          <w:sz w:val="24"/>
          <w:szCs w:val="24"/>
        </w:rPr>
        <w:t xml:space="preserve">Media sosial dapat memenuhi kebutuhan pengguna untuk berinterkasi secara aktif dan terlibat dalam hal-hal yang menarik minat mereka. Dengan keunggulan dalam cara berkomunikasi yang interaktif serta jangkauannya yang mendunia,banyak perusahan baik skala nasional,multinasional,maupun UMKM memanfaatkan media sosial sebagai alat untuk menjalankan komunikasi pemasaran produk atau jasa yang ditawarkan kepada pelanggan. </w:t>
      </w:r>
      <w:r w:rsidRPr="00B0762D">
        <w:rPr>
          <w:sz w:val="24"/>
          <w:szCs w:val="24"/>
        </w:rPr>
        <w:t>Meskipun pemasaran melalui media sosial menawarkan berbagai manfaat serta dampak positif dan negatif, implementasinya tetap menghadapi banyak tantangan. Faktor internal, seperti keterbatasan kemampuan teknologi, kurangnya tenaga ahli atau karyawan untuk mengelola platform, serta keterbatasan modal untuk investasi teknologi, menjadi alasan utama mengapa banyak UMKM belum menerapkan pemasaran melalui media sosial. Selain itu, pesatnya perkembangan teknologi, meningkatnya persaingan bisnis berbasis online, serta risiko kebocoran privasi atau keamanan akun turut berkontribusi pada rendahnya minat UMKM untuk memanfaatkan media sosial dalam strategi pemasaran mereka.</w:t>
      </w:r>
      <w:r>
        <w:rPr>
          <w:sz w:val="24"/>
          <w:szCs w:val="24"/>
        </w:rPr>
        <w:t xml:space="preserve"> Seperti yang diungkapkan oleh Arya selaku admin media sosial Pikaco</w:t>
      </w:r>
      <w:r w:rsidR="00056C3B">
        <w:rPr>
          <w:sz w:val="24"/>
          <w:szCs w:val="24"/>
        </w:rPr>
        <w:t xml:space="preserve"> dalam wawancara mengenai kendala yang dihadapi dalam penerapan social media marketing di Pikaco.</w:t>
      </w:r>
    </w:p>
    <w:p w14:paraId="205CE6BA" w14:textId="3EFA60C8" w:rsidR="002C3F49" w:rsidRDefault="00F84CC0" w:rsidP="002C7D51">
      <w:pPr>
        <w:pStyle w:val="ListParagraph"/>
        <w:spacing w:line="360" w:lineRule="auto"/>
        <w:ind w:left="1620" w:firstLine="360"/>
        <w:jc w:val="both"/>
        <w:rPr>
          <w:sz w:val="24"/>
          <w:szCs w:val="24"/>
        </w:rPr>
      </w:pPr>
      <w:r>
        <w:rPr>
          <w:sz w:val="24"/>
          <w:szCs w:val="24"/>
        </w:rPr>
        <w:t>“</w:t>
      </w:r>
      <w:r w:rsidR="00056C3B">
        <w:rPr>
          <w:sz w:val="24"/>
          <w:szCs w:val="24"/>
        </w:rPr>
        <w:t>K</w:t>
      </w:r>
      <w:r>
        <w:rPr>
          <w:sz w:val="24"/>
          <w:szCs w:val="24"/>
        </w:rPr>
        <w:t>endala yang biasa terjadi dari segi tools</w:t>
      </w:r>
      <w:r w:rsidR="00D22237">
        <w:rPr>
          <w:sz w:val="24"/>
          <w:szCs w:val="24"/>
        </w:rPr>
        <w:t xml:space="preserve"> tidak mendukung angka konversi kita secara data,kaya misalnya dengan beriklan segini,berapa ya pelanggan yang datang ke toko,karena kita kan toko offline. Kita Cuma bisa melihat call to action,kita bisa lihat history pengguna Instagram yang tertarik </w:t>
      </w:r>
      <w:r w:rsidR="00D22237">
        <w:rPr>
          <w:sz w:val="24"/>
          <w:szCs w:val="24"/>
        </w:rPr>
        <w:lastRenderedPageBreak/>
        <w:t>dengan iklan yang kita buat,jadi hanya itu yang bisa diliat. Kemudian marketing online itu hanya untuk mengukur seberapa banyak orang yang tertarik dengan iklan kita tapi ngga bisa ngukur seberapa banyak konsumen yang datang dari iklan kita di Instagram ke toko untuk membeli produk.”</w:t>
      </w:r>
      <w:r w:rsidR="00EB5EF8">
        <w:rPr>
          <w:rStyle w:val="FootnoteReference"/>
          <w:sz w:val="24"/>
          <w:szCs w:val="24"/>
        </w:rPr>
        <w:footnoteReference w:id="68"/>
      </w:r>
    </w:p>
    <w:p w14:paraId="7681E462" w14:textId="029C54E9" w:rsidR="00912A57" w:rsidRDefault="00D22237" w:rsidP="002C7D51">
      <w:pPr>
        <w:pStyle w:val="ListParagraph"/>
        <w:spacing w:line="360" w:lineRule="auto"/>
        <w:ind w:left="1620" w:firstLine="360"/>
        <w:jc w:val="both"/>
        <w:rPr>
          <w:sz w:val="24"/>
          <w:szCs w:val="24"/>
        </w:rPr>
      </w:pPr>
      <w:r>
        <w:rPr>
          <w:sz w:val="24"/>
          <w:szCs w:val="24"/>
        </w:rPr>
        <w:t xml:space="preserve">Berdasarkan hasil pemaparan yang disampaikan </w:t>
      </w:r>
      <w:r w:rsidR="00056C3B">
        <w:rPr>
          <w:sz w:val="24"/>
          <w:szCs w:val="24"/>
        </w:rPr>
        <w:t>Arya</w:t>
      </w:r>
      <w:r>
        <w:rPr>
          <w:sz w:val="24"/>
          <w:szCs w:val="24"/>
        </w:rPr>
        <w:t xml:space="preserve"> bahwa usaha yang dirintis oleh Bapak Basri merupakan bentuk produk minuman dan makanan,kendala yang sering ditemui tidak jauh dari unsur komponen dalam pemasarannya,yaitu dari sisi promotion,sistem Pikaco yang fokus utamanya pada produk yang pesan</w:t>
      </w:r>
      <w:r w:rsidR="00F57FB6">
        <w:rPr>
          <w:sz w:val="24"/>
          <w:szCs w:val="24"/>
        </w:rPr>
        <w:t xml:space="preserve"> pada produk yang dinikmati langsung oleh pelanggan di gerai,sementara pemasaran digital menjadi tantangan tersendiri dalam mengukur hasilnya,seperti kurangnya mengetahui jumlah pelanggan yang datang digerai sebagai hasil dari pemasaran di Instagram. </w:t>
      </w:r>
    </w:p>
    <w:p w14:paraId="0314DDEF" w14:textId="2E5A3684" w:rsidR="000C46BB" w:rsidRPr="002D043F" w:rsidRDefault="000C46BB" w:rsidP="002C7D51">
      <w:pPr>
        <w:pStyle w:val="ListParagraph"/>
        <w:spacing w:line="360" w:lineRule="auto"/>
        <w:ind w:left="1620" w:firstLine="360"/>
        <w:jc w:val="both"/>
        <w:rPr>
          <w:sz w:val="24"/>
          <w:szCs w:val="24"/>
        </w:rPr>
      </w:pPr>
      <w:r>
        <w:rPr>
          <w:sz w:val="24"/>
          <w:szCs w:val="24"/>
        </w:rPr>
        <w:t>Selain itu,menurut Basri selaku owner dari Pikaco juga mengatakan</w:t>
      </w:r>
      <w:r w:rsidR="002D043F" w:rsidRPr="002D043F">
        <w:rPr>
          <w:sz w:val="24"/>
          <w:szCs w:val="24"/>
        </w:rPr>
        <w:t xml:space="preserve"> </w:t>
      </w:r>
      <w:r w:rsidRPr="002D043F">
        <w:rPr>
          <w:sz w:val="24"/>
          <w:szCs w:val="24"/>
        </w:rPr>
        <w:t>“ Biasanya kita dalam merespon juga kurang cepat karena karyawan disini juga bukan mikir pemasaran melalui media sosial saja tetapi juga bekerja melayani pembeli. Arya juga selaku admin kadang masih bingung hari ini mau buat konten apa dan harus memposting apa supaya intagram tetap aktif”.</w:t>
      </w:r>
      <w:r w:rsidR="00EB5EF8">
        <w:rPr>
          <w:rStyle w:val="FootnoteReference"/>
          <w:sz w:val="24"/>
          <w:szCs w:val="24"/>
        </w:rPr>
        <w:footnoteReference w:id="69"/>
      </w:r>
    </w:p>
    <w:p w14:paraId="146F2EFD" w14:textId="317559F1" w:rsidR="007E4C8A" w:rsidRDefault="007E4C8A" w:rsidP="002C7D51">
      <w:pPr>
        <w:pStyle w:val="ListParagraph"/>
        <w:spacing w:line="360" w:lineRule="auto"/>
        <w:ind w:left="1620" w:firstLine="360"/>
        <w:jc w:val="both"/>
        <w:rPr>
          <w:sz w:val="24"/>
          <w:szCs w:val="24"/>
        </w:rPr>
      </w:pPr>
      <w:r>
        <w:rPr>
          <w:sz w:val="24"/>
          <w:szCs w:val="24"/>
        </w:rPr>
        <w:t>Penggunaan teknologi digital telah membawa dampak signifikan pada berbagai aspek kehidupan,termasuk dalam bidang pemasaran. Pemasaran berbasis digital dimanfaatkan untuk menarik konsumen,</w:t>
      </w:r>
      <w:r w:rsidR="002D043F" w:rsidRPr="008600BE">
        <w:rPr>
          <w:sz w:val="24"/>
          <w:szCs w:val="24"/>
        </w:rPr>
        <w:t xml:space="preserve"> </w:t>
      </w:r>
      <w:r>
        <w:rPr>
          <w:sz w:val="24"/>
          <w:szCs w:val="24"/>
        </w:rPr>
        <w:t xml:space="preserve">membangun preferensi mereka,mempromosikan merek,menjaga loyalitas pelanggan,serta meningkatkan penjualan produk yang pada akhirnya berujung pada peningkatan keuntungan. Digital marketing memberikan kemudahan bagi pembeli untuk mendapatkan informasi lengkap tentang produk dan melakukan transaksi secara onlline.  </w:t>
      </w:r>
      <w:r w:rsidR="00912A57">
        <w:rPr>
          <w:sz w:val="24"/>
          <w:szCs w:val="24"/>
        </w:rPr>
        <w:t>S</w:t>
      </w:r>
      <w:r w:rsidR="00F57FB6">
        <w:rPr>
          <w:sz w:val="24"/>
          <w:szCs w:val="24"/>
        </w:rPr>
        <w:t xml:space="preserve">ecara umum, baik manfaat maupun kendala akan selalu ada dalam pelaksanaan pemasaran konvensional maupun digital. Namun,jika kita melihat dari manfaat digital marketing yang dijelaskan oleh </w:t>
      </w:r>
      <w:r w:rsidR="006C28D4">
        <w:rPr>
          <w:sz w:val="24"/>
          <w:szCs w:val="24"/>
        </w:rPr>
        <w:t xml:space="preserve">Basri </w:t>
      </w:r>
      <w:r w:rsidR="00F57FB6">
        <w:rPr>
          <w:sz w:val="24"/>
          <w:szCs w:val="24"/>
        </w:rPr>
        <w:t xml:space="preserve">,berikut penuturannya </w:t>
      </w:r>
    </w:p>
    <w:p w14:paraId="44987072" w14:textId="46E98928" w:rsidR="00D22237" w:rsidRDefault="00912A57" w:rsidP="002C7D51">
      <w:pPr>
        <w:pStyle w:val="ListParagraph"/>
        <w:spacing w:line="360" w:lineRule="auto"/>
        <w:ind w:left="1620" w:firstLine="360"/>
        <w:jc w:val="both"/>
        <w:rPr>
          <w:sz w:val="24"/>
          <w:szCs w:val="24"/>
        </w:rPr>
      </w:pPr>
      <w:r>
        <w:rPr>
          <w:sz w:val="24"/>
          <w:szCs w:val="24"/>
        </w:rPr>
        <w:t xml:space="preserve">“Berdasarkan analisis saya, produk kita lebih cepat dikenal jika memanfaatkan Instagram,terutama jika memiliki ciri khas tertentu. Dengan banyaknya pengguna Instagram,WOM juga berperan penting, ketika orang </w:t>
      </w:r>
      <w:r>
        <w:rPr>
          <w:sz w:val="24"/>
          <w:szCs w:val="24"/>
        </w:rPr>
        <w:lastRenderedPageBreak/>
        <w:t>datang ke sini dan menyukai produk kita,mereka cenderung kembali dan mengajak teman-temannya. Sebaliknya,pelanggan yang tidak puas akan berbagi pengalaman negatif mereka. Respon di Instagram juga sangat baik ketika kita mengunggah suasana di Pikaco,jika k</w:t>
      </w:r>
      <w:r w:rsidR="006C28D4">
        <w:rPr>
          <w:sz w:val="24"/>
          <w:szCs w:val="24"/>
        </w:rPr>
        <w:t>i</w:t>
      </w:r>
      <w:r>
        <w:rPr>
          <w:sz w:val="24"/>
          <w:szCs w:val="24"/>
        </w:rPr>
        <w:t xml:space="preserve">ta memposting di pagi hari responnya bisa </w:t>
      </w:r>
      <w:r w:rsidR="006C28D4">
        <w:rPr>
          <w:sz w:val="24"/>
          <w:szCs w:val="24"/>
        </w:rPr>
        <w:t>san</w:t>
      </w:r>
      <w:r>
        <w:rPr>
          <w:sz w:val="24"/>
          <w:szCs w:val="24"/>
        </w:rPr>
        <w:t>gat besar di sore harinya. Selain itu,kita bisa memantau tren pasar karena kompetitor juga menggunakan Instagram. Intinya,dengan menggunakan Instagram,kita bisa lebih memahami keinginan pelanggan dan membangun branding yang lebih baik.”</w:t>
      </w:r>
      <w:r w:rsidR="00EB5EF8">
        <w:rPr>
          <w:rStyle w:val="FootnoteReference"/>
          <w:sz w:val="24"/>
          <w:szCs w:val="24"/>
        </w:rPr>
        <w:footnoteReference w:id="70"/>
      </w:r>
    </w:p>
    <w:p w14:paraId="747C4920" w14:textId="3F634240" w:rsidR="00912A57" w:rsidRDefault="00912A57" w:rsidP="002C7D51">
      <w:pPr>
        <w:pStyle w:val="ListParagraph"/>
        <w:spacing w:line="360" w:lineRule="auto"/>
        <w:ind w:left="1620" w:firstLine="360"/>
        <w:jc w:val="both"/>
        <w:rPr>
          <w:sz w:val="24"/>
          <w:szCs w:val="24"/>
        </w:rPr>
      </w:pPr>
      <w:r>
        <w:rPr>
          <w:sz w:val="24"/>
          <w:szCs w:val="24"/>
        </w:rPr>
        <w:t xml:space="preserve">Menurut penjelasan dari </w:t>
      </w:r>
      <w:r w:rsidR="006C28D4">
        <w:rPr>
          <w:sz w:val="24"/>
          <w:szCs w:val="24"/>
        </w:rPr>
        <w:t>Basri</w:t>
      </w:r>
      <w:r>
        <w:rPr>
          <w:sz w:val="24"/>
          <w:szCs w:val="24"/>
        </w:rPr>
        <w:t xml:space="preserve">,penggunaan social media marketing untuk promosi dan penyampaian infromasi produk serta penciptaan citra produk </w:t>
      </w:r>
      <w:r w:rsidR="006C28D4">
        <w:rPr>
          <w:sz w:val="24"/>
          <w:szCs w:val="24"/>
        </w:rPr>
        <w:t>di</w:t>
      </w:r>
      <w:r>
        <w:rPr>
          <w:sz w:val="24"/>
          <w:szCs w:val="24"/>
        </w:rPr>
        <w:t xml:space="preserve"> masyarakat menjadi lebih mudah. Hal ini karena social media marketing efisien dalam hal waktu dan lokasi,mempermudah pengenalan produk baru serta mem</w:t>
      </w:r>
      <w:r w:rsidR="00ED1170">
        <w:rPr>
          <w:sz w:val="24"/>
          <w:szCs w:val="24"/>
        </w:rPr>
        <w:t xml:space="preserve">ungkinkan pemantauan tren pasar. Dengan cara ini,Pikaco dapat melakukan branding yang lebih baik dan lebih memahami keinginan pelanggan. Jika promosi berhasil menarik minat pelanggan untuk membeli produk,maka produktivitas perusahaan juga akan meningkat. </w:t>
      </w:r>
    </w:p>
    <w:p w14:paraId="57CDDEE2" w14:textId="208C0BF5" w:rsidR="006C28D4" w:rsidRPr="00CB438D" w:rsidRDefault="006C28D4" w:rsidP="002C7D51">
      <w:pPr>
        <w:pStyle w:val="ListParagraph"/>
        <w:spacing w:line="360" w:lineRule="auto"/>
        <w:ind w:left="1620" w:firstLine="360"/>
        <w:jc w:val="both"/>
        <w:rPr>
          <w:sz w:val="24"/>
          <w:szCs w:val="24"/>
        </w:rPr>
      </w:pPr>
      <w:r>
        <w:rPr>
          <w:sz w:val="24"/>
          <w:szCs w:val="24"/>
        </w:rPr>
        <w:t>Penuturan dari Yoga selaku admin mengatakan bahwa penggunaan Instagram sangat efektif karena penggun nya yang sangat banyak,berikut penuturannya “ Branding di Instagram sangatlah mudah karena hampir semua orang memiliki akun di platform tersebut. Hal ini membuatn jangkaun Pikaco menjadi luas dan cepat. Ketika ada promo atau penawaran khusus,biasanya banyak orang yang bertanya atau datang ke gerai untuk membeli produk yang di posting di Instagram.”</w:t>
      </w:r>
      <w:r w:rsidR="00FE0568">
        <w:rPr>
          <w:rStyle w:val="FootnoteReference"/>
          <w:sz w:val="24"/>
          <w:szCs w:val="24"/>
        </w:rPr>
        <w:footnoteReference w:id="71"/>
      </w:r>
    </w:p>
    <w:p w14:paraId="13E34991" w14:textId="02A04EB7" w:rsidR="003D3913" w:rsidRDefault="006C28D4" w:rsidP="002C7D51">
      <w:pPr>
        <w:pStyle w:val="ListParagraph"/>
        <w:spacing w:line="360" w:lineRule="auto"/>
        <w:ind w:left="1620" w:firstLine="360"/>
        <w:jc w:val="both"/>
        <w:rPr>
          <w:sz w:val="24"/>
          <w:szCs w:val="24"/>
        </w:rPr>
      </w:pPr>
      <w:r>
        <w:rPr>
          <w:sz w:val="24"/>
          <w:szCs w:val="24"/>
        </w:rPr>
        <w:t>Dengan demikian,dapat disimpulkan bahwa penggunaan media sosial Instagram sebagai alat digital marketing memiliki dampak langsung bagi CoffeShop Pikaco,yaitu mempercepat pengenalan produk Pikaco dikalangan masyarakat,terutama di Pemalang,yang memiliki banyak pengguna Instagram. Berdasarkan hasil wawancara diatas peneliti menemukan berbagai kendala dan manfaat dari social media marketing bagi CoffeShop Pikaco. Salah satu kendala yang dihadapi berkaitan langsung dengan komponen pemasaran,yaitu sis</w:t>
      </w:r>
      <w:r w:rsidR="00E45E32">
        <w:rPr>
          <w:sz w:val="24"/>
          <w:szCs w:val="24"/>
        </w:rPr>
        <w:t>tem</w:t>
      </w:r>
      <w:r>
        <w:rPr>
          <w:sz w:val="24"/>
          <w:szCs w:val="24"/>
        </w:rPr>
        <w:t xml:space="preserve"> yang ada Pikaco yang fokus pada pelanggan yang </w:t>
      </w:r>
      <w:r>
        <w:rPr>
          <w:sz w:val="24"/>
          <w:szCs w:val="24"/>
        </w:rPr>
        <w:lastRenderedPageBreak/>
        <w:t>datang dan menikmati produk digerai. Sementara itu,</w:t>
      </w:r>
      <w:r w:rsidR="00E5533F">
        <w:rPr>
          <w:sz w:val="24"/>
          <w:szCs w:val="24"/>
        </w:rPr>
        <w:t xml:space="preserve">pemasaran berbasis digital menghadapi tantangan dalam mengukur hasilnya,seperti sulitnya mengetahui seberapa banyak pelanggan yang datang ke gerai sebagai hasil dari pemasaran di Instagram. </w:t>
      </w:r>
    </w:p>
    <w:p w14:paraId="534FB8F0" w14:textId="4A25C67C" w:rsidR="00E81620" w:rsidRDefault="00850024" w:rsidP="002D043F">
      <w:pPr>
        <w:pStyle w:val="Heading2"/>
      </w:pPr>
      <w:bookmarkStart w:id="63" w:name="_Toc185716985"/>
      <w:r>
        <w:t>Pembahasan</w:t>
      </w:r>
      <w:bookmarkEnd w:id="63"/>
      <w:r>
        <w:t xml:space="preserve"> </w:t>
      </w:r>
    </w:p>
    <w:p w14:paraId="153A5DFB" w14:textId="6699FECE" w:rsidR="00260B23" w:rsidRPr="00260B23" w:rsidRDefault="00E81620" w:rsidP="003973F7">
      <w:pPr>
        <w:spacing w:line="360" w:lineRule="auto"/>
        <w:ind w:left="720" w:firstLine="720"/>
        <w:jc w:val="both"/>
        <w:rPr>
          <w:sz w:val="24"/>
          <w:szCs w:val="24"/>
        </w:rPr>
      </w:pPr>
      <w:r w:rsidRPr="00E81620">
        <w:rPr>
          <w:sz w:val="24"/>
          <w:szCs w:val="24"/>
        </w:rPr>
        <w:t>Media sosial marketing atau yang biasa kita sebut dengan SMM adalah sebuah</w:t>
      </w:r>
      <w:r>
        <w:rPr>
          <w:sz w:val="24"/>
          <w:szCs w:val="24"/>
        </w:rPr>
        <w:t xml:space="preserve"> </w:t>
      </w:r>
      <w:r w:rsidRPr="00E81620">
        <w:rPr>
          <w:sz w:val="24"/>
          <w:szCs w:val="24"/>
        </w:rPr>
        <w:t>teknik pemasaran yang berfokus pada aktivitas media sosial, baik itu pemasaran</w:t>
      </w:r>
      <w:r>
        <w:rPr>
          <w:sz w:val="24"/>
          <w:szCs w:val="24"/>
        </w:rPr>
        <w:t xml:space="preserve"> </w:t>
      </w:r>
      <w:r w:rsidRPr="00E81620">
        <w:rPr>
          <w:sz w:val="24"/>
          <w:szCs w:val="24"/>
        </w:rPr>
        <w:t xml:space="preserve">maupun </w:t>
      </w:r>
      <w:r w:rsidRPr="003973F7">
        <w:rPr>
          <w:rFonts w:cs="Times New Roman"/>
          <w:sz w:val="24"/>
          <w:szCs w:val="24"/>
        </w:rPr>
        <w:t>pengembangan</w:t>
      </w:r>
      <w:r w:rsidRPr="00E81620">
        <w:rPr>
          <w:sz w:val="24"/>
          <w:szCs w:val="24"/>
        </w:rPr>
        <w:t xml:space="preserve"> merek melalui media sosial. Dalam pemasaran media</w:t>
      </w:r>
      <w:r>
        <w:rPr>
          <w:sz w:val="24"/>
          <w:szCs w:val="24"/>
        </w:rPr>
        <w:t xml:space="preserve"> </w:t>
      </w:r>
      <w:r w:rsidRPr="00E81620">
        <w:rPr>
          <w:sz w:val="24"/>
          <w:szCs w:val="24"/>
        </w:rPr>
        <w:t>sosial, ada beberapa metode pemasaran tergantung pada jenis platform media sosial</w:t>
      </w:r>
      <w:r>
        <w:rPr>
          <w:sz w:val="24"/>
          <w:szCs w:val="24"/>
        </w:rPr>
        <w:t xml:space="preserve"> </w:t>
      </w:r>
      <w:r w:rsidRPr="00E81620">
        <w:rPr>
          <w:sz w:val="24"/>
          <w:szCs w:val="24"/>
        </w:rPr>
        <w:t>yang tersedia. Seperti Instagram, Facebook, Twitter, LinkedI</w:t>
      </w:r>
      <w:r w:rsidR="00843744">
        <w:rPr>
          <w:sz w:val="24"/>
          <w:szCs w:val="24"/>
        </w:rPr>
        <w:t>n</w:t>
      </w:r>
      <w:r w:rsidR="001F2986">
        <w:rPr>
          <w:sz w:val="24"/>
          <w:szCs w:val="24"/>
        </w:rPr>
        <w:t>.</w:t>
      </w:r>
    </w:p>
    <w:p w14:paraId="03BD6EDA" w14:textId="48B9B4C7" w:rsidR="00DD7E3B" w:rsidRDefault="00DC1E7C" w:rsidP="003973F7">
      <w:pPr>
        <w:spacing w:line="360" w:lineRule="auto"/>
        <w:ind w:left="720" w:firstLine="720"/>
        <w:jc w:val="both"/>
        <w:rPr>
          <w:sz w:val="24"/>
          <w:szCs w:val="24"/>
        </w:rPr>
      </w:pPr>
      <w:r w:rsidRPr="001F2986">
        <w:rPr>
          <w:sz w:val="24"/>
          <w:szCs w:val="24"/>
        </w:rPr>
        <w:t>Pikaco memilih menggunakan Instagram sebagai media utama karena cocok dengan kebutuhan bisnis makanan dan minuman yang membutuhkan komunikasi visual dan interaksi langsung.</w:t>
      </w:r>
      <w:r w:rsidR="00260B23">
        <w:rPr>
          <w:sz w:val="24"/>
          <w:szCs w:val="24"/>
        </w:rPr>
        <w:t xml:space="preserve"> </w:t>
      </w:r>
      <w:r w:rsidR="00260B23" w:rsidRPr="00260B23">
        <w:rPr>
          <w:sz w:val="24"/>
          <w:szCs w:val="24"/>
        </w:rPr>
        <w:t>Menurut Bambang, Instagram adalah aplikasi smartphone yang dirancang khusus sebagai platform media sosial dan termasuk salah satu media digital yang fungsinya mirip dengan Twitter, meskipun ada perbedaan dalam cara menampilkan foto atau lokasi serta cara berbagi informasi mengenai penggunanya. Instagram juga dapat menjadi sumber inspirasi bagi penggunanya dan mendorong kreativitas, karena dilengkapi dengan berbagai fitur yang memungkinkan pengguna untuk membuat foto terlihat lebih detail, artistik, dan unik</w:t>
      </w:r>
      <w:r w:rsidR="00EF3C51">
        <w:rPr>
          <w:sz w:val="24"/>
          <w:szCs w:val="24"/>
        </w:rPr>
        <w:t>.</w:t>
      </w:r>
      <w:r w:rsidR="00260B23">
        <w:rPr>
          <w:sz w:val="24"/>
          <w:szCs w:val="24"/>
        </w:rPr>
        <w:t xml:space="preserve"> </w:t>
      </w:r>
    </w:p>
    <w:p w14:paraId="14CB9D85" w14:textId="7274BE82" w:rsidR="005111B9" w:rsidRPr="005111B9" w:rsidRDefault="00260B23" w:rsidP="003973F7">
      <w:pPr>
        <w:spacing w:line="360" w:lineRule="auto"/>
        <w:ind w:left="720" w:firstLine="720"/>
        <w:jc w:val="both"/>
        <w:rPr>
          <w:sz w:val="24"/>
          <w:szCs w:val="24"/>
        </w:rPr>
      </w:pPr>
      <w:r w:rsidRPr="00260B23">
        <w:rPr>
          <w:sz w:val="24"/>
          <w:szCs w:val="24"/>
        </w:rPr>
        <w:t xml:space="preserve">Pemanfaatan </w:t>
      </w:r>
      <w:r>
        <w:rPr>
          <w:sz w:val="24"/>
          <w:szCs w:val="24"/>
        </w:rPr>
        <w:t xml:space="preserve">instagram </w:t>
      </w:r>
      <w:r w:rsidRPr="00260B23">
        <w:rPr>
          <w:sz w:val="24"/>
          <w:szCs w:val="24"/>
        </w:rPr>
        <w:t xml:space="preserve">dalam konteks ini merujuk pada penggunaan sesuatu yang memberikan manfaat, dalam hal ini adalah penggunaan Instagram sebagai platform media sosial untuk menyebarkan informasi kepada masyarakat, yang dalam hal ini merupakan perwakilan eksternal dari publik. Dengan menggunakan Instagram sebagai sarana untuk berbagi informasi, diharapkan dapat menghasilkan pengetahuan yang </w:t>
      </w:r>
      <w:r w:rsidRPr="003973F7">
        <w:rPr>
          <w:rFonts w:cs="Times New Roman"/>
          <w:sz w:val="24"/>
          <w:szCs w:val="24"/>
        </w:rPr>
        <w:t>berguna</w:t>
      </w:r>
      <w:r w:rsidRPr="00260B23">
        <w:rPr>
          <w:sz w:val="24"/>
          <w:szCs w:val="24"/>
        </w:rPr>
        <w:t xml:space="preserve"> bagi masyarakat yang mengakses dan mungkin memperhatikannya, khususnya para pengguna platform tersebut.</w:t>
      </w:r>
      <w:r w:rsidR="00DC1E7C" w:rsidRPr="001F2986">
        <w:rPr>
          <w:sz w:val="24"/>
          <w:szCs w:val="24"/>
        </w:rPr>
        <w:t xml:space="preserve"> Instagram menjadi pilihan karena banyaknya pengguna diwilayah target dan dukungan fitur yang memungkinkan komunikasi dua arah antara pelaku usaha dan pelanggan. Strategi yang berfokus pada visual membantu Pi</w:t>
      </w:r>
      <w:r w:rsidR="009B5EA8" w:rsidRPr="001F2986">
        <w:rPr>
          <w:sz w:val="24"/>
          <w:szCs w:val="24"/>
        </w:rPr>
        <w:t>ka</w:t>
      </w:r>
      <w:r w:rsidR="00DC1E7C" w:rsidRPr="001F2986">
        <w:rPr>
          <w:sz w:val="24"/>
          <w:szCs w:val="24"/>
        </w:rPr>
        <w:t>co menampilkan produk dengan m</w:t>
      </w:r>
      <w:r w:rsidR="00C0676C" w:rsidRPr="001F2986">
        <w:rPr>
          <w:sz w:val="24"/>
          <w:szCs w:val="24"/>
        </w:rPr>
        <w:t>e</w:t>
      </w:r>
      <w:r w:rsidR="00DC1E7C" w:rsidRPr="001F2986">
        <w:rPr>
          <w:sz w:val="24"/>
          <w:szCs w:val="24"/>
        </w:rPr>
        <w:t>n</w:t>
      </w:r>
      <w:r w:rsidR="00C0676C" w:rsidRPr="001F2986">
        <w:rPr>
          <w:sz w:val="24"/>
          <w:szCs w:val="24"/>
        </w:rPr>
        <w:t>a</w:t>
      </w:r>
      <w:r w:rsidR="00DC1E7C" w:rsidRPr="001F2986">
        <w:rPr>
          <w:sz w:val="24"/>
          <w:szCs w:val="24"/>
        </w:rPr>
        <w:t xml:space="preserve">rik,seperti foto dan video suasana gerai,produk kopi dan interkasi pelanggan yang efektif untuk membangun brand awarness dan kedekatan dengan konsumen. </w:t>
      </w:r>
      <w:r w:rsidR="00C0676C" w:rsidRPr="001F2986">
        <w:rPr>
          <w:sz w:val="24"/>
          <w:szCs w:val="24"/>
        </w:rPr>
        <w:t xml:space="preserve">Selain itu, alasan Pikaco menggunakan media social Instagram untuk melakukan sebuah pemasaran yaitu </w:t>
      </w:r>
      <w:r w:rsidR="00C0676C" w:rsidRPr="001F2986">
        <w:rPr>
          <w:sz w:val="24"/>
          <w:szCs w:val="24"/>
        </w:rPr>
        <w:lastRenderedPageBreak/>
        <w:t xml:space="preserve">penggunaannya yang mudah,banyak fitur dan penggunanta juga banyak dari semua kalangan. Hal ini sesuai dengan data yang dilansir oleh (Suara.com,2022) dengan pengguna Instagram di Indonesia mencapai 99,15 juta orang. Tentunya ini menajdi alasan Pikaco untuk memanfaatkan Instagram sebagai media pemasarannya dan hasilnya bisa menaikkan penjualan. </w:t>
      </w:r>
      <w:r w:rsidR="00217B45" w:rsidRPr="001F2986">
        <w:rPr>
          <w:sz w:val="24"/>
          <w:szCs w:val="24"/>
        </w:rPr>
        <w:t>Pikaco mencatat peningkatan omzet yang signifikan sejak aktif di Instagram. Dari Rp 3.000.000 perhari pada awalnya,omzet meningkat menjadi sekitar Rp 8.000.000 perhari,dan bisa mencapai Rp 19-20 Juta saat akhir pekan. Keaktifan Pikaco di Instagram tidak hanya meningkatkan jumlah pelanggan tetapi juga memberikan stabilitas bagi bisnis mereka dalam menghadap</w:t>
      </w:r>
      <w:r w:rsidR="001F2986">
        <w:rPr>
          <w:sz w:val="24"/>
          <w:szCs w:val="24"/>
        </w:rPr>
        <w:t>i</w:t>
      </w:r>
      <w:r w:rsidR="00217B45" w:rsidRPr="001F2986">
        <w:rPr>
          <w:sz w:val="24"/>
          <w:szCs w:val="24"/>
        </w:rPr>
        <w:t xml:space="preserve"> persaingan. </w:t>
      </w:r>
      <w:r w:rsidR="00C0676C" w:rsidRPr="001F2986">
        <w:rPr>
          <w:sz w:val="24"/>
          <w:szCs w:val="24"/>
        </w:rPr>
        <w:t xml:space="preserve">Berdasarkan pernyataan diatas, setelah mengimplementasikan konsep tersebut Pikaco mengalami peningkatan penjualan. </w:t>
      </w:r>
    </w:p>
    <w:p w14:paraId="1755AACC" w14:textId="148EB5AA" w:rsidR="007C3F50" w:rsidRDefault="00703393" w:rsidP="003973F7">
      <w:pPr>
        <w:spacing w:line="360" w:lineRule="auto"/>
        <w:ind w:left="720" w:firstLine="720"/>
        <w:jc w:val="both"/>
        <w:rPr>
          <w:sz w:val="24"/>
          <w:szCs w:val="24"/>
        </w:rPr>
      </w:pPr>
      <w:r>
        <w:rPr>
          <w:sz w:val="24"/>
          <w:szCs w:val="24"/>
        </w:rPr>
        <w:t>Menurut Gunelius,</w:t>
      </w:r>
      <w:r w:rsidR="004B6BF2">
        <w:rPr>
          <w:sz w:val="24"/>
          <w:szCs w:val="24"/>
        </w:rPr>
        <w:t xml:space="preserve"> </w:t>
      </w:r>
      <w:r>
        <w:rPr>
          <w:sz w:val="24"/>
          <w:szCs w:val="24"/>
        </w:rPr>
        <w:t xml:space="preserve">terdapat empat elemen penting yang menentukan kesuksesan dalam social media marketing,yaitu </w:t>
      </w:r>
      <w:r w:rsidR="007C3F50">
        <w:rPr>
          <w:sz w:val="24"/>
          <w:szCs w:val="24"/>
        </w:rPr>
        <w:t>:</w:t>
      </w:r>
    </w:p>
    <w:p w14:paraId="2AFAB707" w14:textId="77777777" w:rsidR="00703393" w:rsidRPr="001F2986" w:rsidRDefault="00703393" w:rsidP="003630FA">
      <w:pPr>
        <w:pStyle w:val="ListParagraph"/>
        <w:numPr>
          <w:ilvl w:val="0"/>
          <w:numId w:val="29"/>
        </w:numPr>
        <w:jc w:val="both"/>
        <w:rPr>
          <w:i/>
          <w:iCs/>
          <w:sz w:val="24"/>
          <w:szCs w:val="24"/>
        </w:rPr>
      </w:pPr>
      <w:r w:rsidRPr="001F2986">
        <w:rPr>
          <w:i/>
          <w:iCs/>
          <w:sz w:val="24"/>
          <w:szCs w:val="24"/>
        </w:rPr>
        <w:t>Content Creation</w:t>
      </w:r>
    </w:p>
    <w:p w14:paraId="62B00EC9" w14:textId="37B8C81C" w:rsidR="007C3F50" w:rsidRPr="00792DBF" w:rsidRDefault="008A7211" w:rsidP="00AE1375">
      <w:pPr>
        <w:spacing w:line="360" w:lineRule="auto"/>
        <w:ind w:left="1440" w:firstLine="414"/>
        <w:jc w:val="both"/>
        <w:rPr>
          <w:sz w:val="24"/>
          <w:szCs w:val="24"/>
        </w:rPr>
      </w:pPr>
      <w:r w:rsidRPr="00792DBF">
        <w:rPr>
          <w:sz w:val="24"/>
          <w:szCs w:val="24"/>
        </w:rPr>
        <w:t xml:space="preserve">Konten yang menarik merupakan dasar dari strategi pemasaran melalui media sosial. Konten yang disajikan harus mampu menarik perhatian dan mencerminkan identitas bisnis agar target konsumen dapat mempercayainya. Content creation melibatkan pembuatan konten yang memikat dan sesuai dengan karakter bisnis sehingga mampu membangun kredibilitas. Dengan demikian, konten yang tepat dapat memperkuat hubungan dan loyalitas antara konsumen dan pelaku usaha. </w:t>
      </w:r>
    </w:p>
    <w:p w14:paraId="6BA0D5CF" w14:textId="09DAF75B" w:rsidR="00FC0F78" w:rsidRDefault="008A7211" w:rsidP="003973F7">
      <w:pPr>
        <w:spacing w:line="360" w:lineRule="auto"/>
        <w:ind w:left="1440" w:firstLine="414"/>
        <w:jc w:val="both"/>
        <w:rPr>
          <w:sz w:val="24"/>
          <w:szCs w:val="24"/>
        </w:rPr>
      </w:pPr>
      <w:r>
        <w:rPr>
          <w:sz w:val="24"/>
          <w:szCs w:val="24"/>
        </w:rPr>
        <w:t>Penerapan content creation di Coffeshop Pikaco yaitu dengan m</w:t>
      </w:r>
      <w:r w:rsidR="007C3F50">
        <w:rPr>
          <w:sz w:val="24"/>
          <w:szCs w:val="24"/>
        </w:rPr>
        <w:t>embuat konten yang diunggah tidak hanya berisi penawaran produk tetapi juga suasana dan momen pelanggan. Hal ini meningktakan daya tarik di Instagram,karena calon konsumen melihat suasana gerai yang nyaman dan visual produk yang menarik. Selain itu, Pikaco berupaya mengunggah momen yang menggambarkan kesan bahwa tempat ini cocok untuk segala kalangan,baik keluarga,anak muda,maupun konsumen dari berbagai usia. Konten yang menarik dan infromatif mendorong orang untuk membagikan pengalam mereka di P</w:t>
      </w:r>
      <w:r>
        <w:rPr>
          <w:sz w:val="24"/>
          <w:szCs w:val="24"/>
        </w:rPr>
        <w:t>i</w:t>
      </w:r>
      <w:r w:rsidR="007C3F50">
        <w:rPr>
          <w:sz w:val="24"/>
          <w:szCs w:val="24"/>
        </w:rPr>
        <w:t>kaco,</w:t>
      </w:r>
      <w:r w:rsidR="00AE1375">
        <w:rPr>
          <w:sz w:val="24"/>
          <w:szCs w:val="24"/>
        </w:rPr>
        <w:t xml:space="preserve"> </w:t>
      </w:r>
      <w:r w:rsidR="007C3F50">
        <w:rPr>
          <w:sz w:val="24"/>
          <w:szCs w:val="24"/>
        </w:rPr>
        <w:t xml:space="preserve">memperluas jangkauan dan membangun citra merek sebagai tempat yang cocok untuk semua orang. </w:t>
      </w:r>
    </w:p>
    <w:p w14:paraId="2A58FD7E" w14:textId="0E5B5D09" w:rsidR="008A7211" w:rsidRPr="001F2986" w:rsidRDefault="008A7211" w:rsidP="003630FA">
      <w:pPr>
        <w:pStyle w:val="ListParagraph"/>
        <w:numPr>
          <w:ilvl w:val="0"/>
          <w:numId w:val="29"/>
        </w:numPr>
        <w:jc w:val="both"/>
        <w:rPr>
          <w:i/>
          <w:iCs/>
          <w:sz w:val="24"/>
          <w:szCs w:val="24"/>
        </w:rPr>
      </w:pPr>
      <w:r w:rsidRPr="001F2986">
        <w:rPr>
          <w:i/>
          <w:iCs/>
          <w:sz w:val="24"/>
          <w:szCs w:val="24"/>
        </w:rPr>
        <w:lastRenderedPageBreak/>
        <w:t xml:space="preserve">Content Sharing </w:t>
      </w:r>
    </w:p>
    <w:p w14:paraId="2009823A" w14:textId="47DBF1C2" w:rsidR="008A7211" w:rsidRDefault="008A7211" w:rsidP="00AE1375">
      <w:pPr>
        <w:spacing w:line="360" w:lineRule="auto"/>
        <w:ind w:left="1440" w:firstLine="414"/>
        <w:jc w:val="both"/>
        <w:rPr>
          <w:sz w:val="24"/>
          <w:szCs w:val="24"/>
        </w:rPr>
      </w:pPr>
      <w:r>
        <w:rPr>
          <w:sz w:val="24"/>
          <w:szCs w:val="24"/>
        </w:rPr>
        <w:t xml:space="preserve">Mendistribusikan konten kepada komunitas sosial dapat membantu memperluas jaringan bisnis dan menjangkau audiens online yang lebih luas. Proses berbagi konten ini dapat mendorong peningkatan penjualan,baik secara langsung maupun tidak langsung,tergantung pada jenis konten yang dibagikan. </w:t>
      </w:r>
    </w:p>
    <w:p w14:paraId="4E88A3A1" w14:textId="53D2DECC" w:rsidR="008A7211" w:rsidRDefault="008A7211" w:rsidP="00AE1375">
      <w:pPr>
        <w:spacing w:line="360" w:lineRule="auto"/>
        <w:ind w:left="1440" w:firstLine="414"/>
        <w:jc w:val="both"/>
        <w:rPr>
          <w:sz w:val="24"/>
          <w:szCs w:val="24"/>
        </w:rPr>
      </w:pPr>
      <w:r w:rsidRPr="008A7211">
        <w:rPr>
          <w:sz w:val="24"/>
          <w:szCs w:val="24"/>
        </w:rPr>
        <w:t>Pada Coffeshop Pikaco, strategi Content Sharing</w:t>
      </w:r>
      <w:r w:rsidR="001F2986">
        <w:rPr>
          <w:sz w:val="24"/>
          <w:szCs w:val="24"/>
        </w:rPr>
        <w:t xml:space="preserve"> </w:t>
      </w:r>
      <w:r w:rsidRPr="008A7211">
        <w:rPr>
          <w:sz w:val="24"/>
          <w:szCs w:val="24"/>
        </w:rPr>
        <w:t>dilakukan dengan membagikan konten menarik melalui media sosial, terutama Instagram. Pikaco menggunakan berbagai jenis konten, seperti foto produk, video proses pembuatan kopi, dan suasana di dalam gerai, untuk menarik perhatian dan membangun keterhubungan dengan audiens mereka. Dengan berbagi konten ini, Pikaco memperluas jangkauan bisnisnya di media sosial dan berpotensi menarik lebih banyak pelanggan. Konten yang diunggah tidak hanya membantu dalam meningkatkan kesadaran merek, tetapi juga bisa memengaruhi penjualan, baik melalui interaksi langsung di gerai atau dengan menarik audiens baru yang tertarik datang ke lokasi.</w:t>
      </w:r>
    </w:p>
    <w:p w14:paraId="2A0BD2D4" w14:textId="20323569" w:rsidR="008A7211" w:rsidRPr="001F2986" w:rsidRDefault="008A7211" w:rsidP="003630FA">
      <w:pPr>
        <w:pStyle w:val="ListParagraph"/>
        <w:numPr>
          <w:ilvl w:val="0"/>
          <w:numId w:val="29"/>
        </w:numPr>
        <w:jc w:val="both"/>
        <w:rPr>
          <w:i/>
          <w:iCs/>
          <w:sz w:val="24"/>
          <w:szCs w:val="24"/>
        </w:rPr>
      </w:pPr>
      <w:r w:rsidRPr="001F2986">
        <w:rPr>
          <w:i/>
          <w:iCs/>
          <w:sz w:val="24"/>
          <w:szCs w:val="24"/>
        </w:rPr>
        <w:t>Connecting</w:t>
      </w:r>
    </w:p>
    <w:p w14:paraId="4EEC006D" w14:textId="109F3404" w:rsidR="007C3F50" w:rsidRDefault="008A7211" w:rsidP="00AE1375">
      <w:pPr>
        <w:spacing w:line="360" w:lineRule="auto"/>
        <w:ind w:left="1440" w:firstLine="414"/>
        <w:jc w:val="both"/>
        <w:rPr>
          <w:sz w:val="24"/>
          <w:szCs w:val="24"/>
        </w:rPr>
      </w:pPr>
      <w:r w:rsidRPr="008A7211">
        <w:rPr>
          <w:sz w:val="24"/>
          <w:szCs w:val="24"/>
        </w:rPr>
        <w:t>Media sosial memungkinkan seseorang untuk terhubung dengan lebih banyak orang yang memiliki minat serupa. Jaringan yang luas ini dapat membantu menciptakan hubungan yang berpotensi mendukung pertumbuhan bisnis. Saat berjejaring sosial, penting untuk menjaga komunikasi yang jujur dan penuh perhatian.</w:t>
      </w:r>
      <w:r>
        <w:rPr>
          <w:sz w:val="24"/>
          <w:szCs w:val="24"/>
        </w:rPr>
        <w:t xml:space="preserve"> </w:t>
      </w:r>
    </w:p>
    <w:p w14:paraId="5480E868" w14:textId="46195E97" w:rsidR="00FC0F78" w:rsidRDefault="007C3F50" w:rsidP="00AE1375">
      <w:pPr>
        <w:spacing w:line="360" w:lineRule="auto"/>
        <w:ind w:left="1440" w:firstLine="414"/>
        <w:jc w:val="both"/>
        <w:rPr>
          <w:sz w:val="24"/>
          <w:szCs w:val="24"/>
        </w:rPr>
      </w:pPr>
      <w:r>
        <w:rPr>
          <w:sz w:val="24"/>
          <w:szCs w:val="24"/>
        </w:rPr>
        <w:t>Pikaco mengutama</w:t>
      </w:r>
      <w:r w:rsidR="008A7211">
        <w:rPr>
          <w:sz w:val="24"/>
          <w:szCs w:val="24"/>
        </w:rPr>
        <w:t>ka</w:t>
      </w:r>
      <w:r>
        <w:rPr>
          <w:sz w:val="24"/>
          <w:szCs w:val="24"/>
        </w:rPr>
        <w:t xml:space="preserve">n respon cepat terhadap komentar dan pesan di Instagram. Hal ini menciptakan kenyamanan bagi pelanggan dan membangun kesan positif,seperti yang dirasakan oleh konsumen. Respoting </w:t>
      </w:r>
      <w:r w:rsidR="00EE1BFF">
        <w:rPr>
          <w:sz w:val="24"/>
          <w:szCs w:val="24"/>
        </w:rPr>
        <w:t xml:space="preserve">konten pelanggan dan memberikan tanggapan cepat mennjukan bahwa pikco peduli terhadap pelanggannya,meningkatkan loyalitas dan memprkuat hubungan. Aktivutas ini tidak hanya meningkatkan interaksi tetapi juga membangun hubungan yang erat,karena pelanggan merasa dihargai. Hal ini adalah aspek penting dalam meningkatkan loyalitas dan menjaga keberlanjutan bisnis. </w:t>
      </w:r>
    </w:p>
    <w:p w14:paraId="6874060F" w14:textId="230FCBF9" w:rsidR="00AE1375" w:rsidRDefault="00FC0F78" w:rsidP="00FC0F78">
      <w:pPr>
        <w:spacing w:line="259" w:lineRule="auto"/>
        <w:rPr>
          <w:sz w:val="24"/>
          <w:szCs w:val="24"/>
        </w:rPr>
      </w:pPr>
      <w:r>
        <w:rPr>
          <w:sz w:val="24"/>
          <w:szCs w:val="24"/>
        </w:rPr>
        <w:br w:type="page"/>
      </w:r>
    </w:p>
    <w:p w14:paraId="35B8750F" w14:textId="6F8EE801" w:rsidR="00B42FBE" w:rsidRPr="00B42FBE" w:rsidRDefault="00B42FBE" w:rsidP="003630FA">
      <w:pPr>
        <w:pStyle w:val="ListParagraph"/>
        <w:numPr>
          <w:ilvl w:val="0"/>
          <w:numId w:val="29"/>
        </w:numPr>
        <w:jc w:val="both"/>
        <w:rPr>
          <w:i/>
          <w:iCs/>
          <w:sz w:val="24"/>
          <w:szCs w:val="24"/>
        </w:rPr>
      </w:pPr>
      <w:r w:rsidRPr="00B42FBE">
        <w:rPr>
          <w:i/>
          <w:iCs/>
          <w:sz w:val="24"/>
          <w:szCs w:val="24"/>
        </w:rPr>
        <w:lastRenderedPageBreak/>
        <w:t>Community Building</w:t>
      </w:r>
    </w:p>
    <w:p w14:paraId="4024D8E1" w14:textId="5867541D" w:rsidR="00EE1BFF" w:rsidRDefault="00B42FBE" w:rsidP="00AE1375">
      <w:pPr>
        <w:spacing w:line="360" w:lineRule="auto"/>
        <w:ind w:left="1440" w:firstLine="414"/>
        <w:jc w:val="both"/>
        <w:rPr>
          <w:sz w:val="24"/>
          <w:szCs w:val="24"/>
        </w:rPr>
      </w:pPr>
      <w:r w:rsidRPr="00B42FBE">
        <w:rPr>
          <w:sz w:val="24"/>
          <w:szCs w:val="24"/>
        </w:rPr>
        <w:t>Media sosial adalah sebuah komunitas online global di mana individu dapat berinteraksi satu sama lain, meskipun berada di berbagai belahan dunia, melalui teknologi digital. Membangun komunitas dengan minat yang sama dimungkinkan melalui jejaring sosial. Community Building bertujuan untuk menemukan calon pelanggan yang tertarik pada produk dan layanan yang ditawarkan, serta untuk membangun hubungan melalui interaksi antara para anggota komunitas tersebut.</w:t>
      </w:r>
    </w:p>
    <w:p w14:paraId="2C8EA83D" w14:textId="1B197F20" w:rsidR="002F265B" w:rsidRDefault="00B42FBE" w:rsidP="00AE1375">
      <w:pPr>
        <w:spacing w:line="360" w:lineRule="auto"/>
        <w:ind w:left="1440" w:firstLine="414"/>
        <w:jc w:val="both"/>
        <w:rPr>
          <w:sz w:val="24"/>
          <w:szCs w:val="24"/>
        </w:rPr>
      </w:pPr>
      <w:r w:rsidRPr="00B42FBE">
        <w:rPr>
          <w:sz w:val="24"/>
          <w:szCs w:val="24"/>
        </w:rPr>
        <w:t xml:space="preserve">Pada </w:t>
      </w:r>
      <w:r w:rsidRPr="000A2870">
        <w:rPr>
          <w:i/>
          <w:iCs/>
          <w:sz w:val="24"/>
          <w:szCs w:val="24"/>
        </w:rPr>
        <w:t>Coffeshop</w:t>
      </w:r>
      <w:r w:rsidRPr="00B42FBE">
        <w:rPr>
          <w:sz w:val="24"/>
          <w:szCs w:val="24"/>
        </w:rPr>
        <w:t xml:space="preserve"> Pikaco, </w:t>
      </w:r>
      <w:r w:rsidRPr="000A2870">
        <w:rPr>
          <w:i/>
          <w:iCs/>
          <w:sz w:val="24"/>
          <w:szCs w:val="24"/>
        </w:rPr>
        <w:t>Community Building</w:t>
      </w:r>
      <w:r w:rsidRPr="00B42FBE">
        <w:rPr>
          <w:sz w:val="24"/>
          <w:szCs w:val="24"/>
        </w:rPr>
        <w:t xml:space="preserve"> diterapkan dengan membangun komunitas pelanggan yang memiliki ketertarikan pada kopi, suasana santai, dan gaya hidup lokal. Pikaco secara aktif mengundang pelanggan untuk berinteraksi melalui komentar, repost story pelanggan, dan konten interaktif seperti polling atau Q&amp;A di Instagram. Melalui interaksi ini, Pikaco tidak hanya menjalin hubungan lebih dekat dengan pelanggan setia tetapi juga menarik minat calon pelanggan yang memiliki minat serupa. Dengan membangun komunitas online yang kuat, Pikaco mampu menciptakan loyalitas, memperluas jaringan, dan meningkatkan visibilitas merek di kalangan komunitas pecinta kopi dan tempat nongkrong di area Pemalang dan sekitarnya.</w:t>
      </w:r>
      <w:r>
        <w:rPr>
          <w:sz w:val="24"/>
          <w:szCs w:val="24"/>
        </w:rPr>
        <w:t xml:space="preserve"> </w:t>
      </w:r>
      <w:r w:rsidR="002F265B">
        <w:rPr>
          <w:sz w:val="24"/>
          <w:szCs w:val="24"/>
        </w:rPr>
        <w:t xml:space="preserve">Pikaco berupaya menciptakan produk yang dapat dinikmati oleh berbagai kalangan. Mereka tidak hanya menyajikan kopi tetapi juga minuman non kopi dengan harga terjangkau sesuai UMR Pemalang. Hal ini memudahkan konsumen dari berbagai usia dan latar belakang untuk menikmati produk mereka dengan mengeluarkan biaya yang terjangkau dan menjadikan Pikaco sebagai tempat yang inklusif. </w:t>
      </w:r>
    </w:p>
    <w:p w14:paraId="3B55D99D" w14:textId="00D880B7" w:rsidR="00FF098C" w:rsidRPr="005111B9" w:rsidRDefault="008D222F" w:rsidP="005111B9">
      <w:pPr>
        <w:spacing w:line="360" w:lineRule="auto"/>
        <w:ind w:left="1440" w:firstLine="414"/>
        <w:jc w:val="both"/>
        <w:rPr>
          <w:rFonts w:cs="Times New Roman"/>
          <w:sz w:val="24"/>
          <w:szCs w:val="24"/>
        </w:rPr>
      </w:pPr>
      <w:r w:rsidRPr="00792DBF">
        <w:rPr>
          <w:sz w:val="24"/>
          <w:szCs w:val="24"/>
        </w:rPr>
        <w:t>Menurut</w:t>
      </w:r>
      <w:r w:rsidRPr="00851D9C">
        <w:rPr>
          <w:rFonts w:cs="Times New Roman"/>
          <w:sz w:val="24"/>
          <w:szCs w:val="24"/>
        </w:rPr>
        <w:t xml:space="preserve"> Philip Kotler, seorang guru besar pemasaran dari Universitas Northwestern Amerika, manajemen pemasaran yang terkait dengan konsep marketing </w:t>
      </w:r>
      <w:r w:rsidRPr="00AE1375">
        <w:rPr>
          <w:sz w:val="24"/>
          <w:szCs w:val="24"/>
        </w:rPr>
        <w:t>mix</w:t>
      </w:r>
      <w:r w:rsidRPr="00851D9C">
        <w:rPr>
          <w:rFonts w:cs="Times New Roman"/>
          <w:sz w:val="24"/>
          <w:szCs w:val="24"/>
        </w:rPr>
        <w:t xml:space="preserve"> atau bauran pemasaran melibatkan perencanaan, pelaksanaan, dan pengawasan atas program-program yang dirancang untuk menciptakan transaksi di pasar target.</w:t>
      </w:r>
      <w:r>
        <w:rPr>
          <w:rFonts w:cs="Times New Roman"/>
          <w:sz w:val="24"/>
          <w:szCs w:val="24"/>
        </w:rPr>
        <w:t xml:space="preserve"> </w:t>
      </w:r>
    </w:p>
    <w:p w14:paraId="124BEBDF" w14:textId="77777777" w:rsidR="00FC0F78" w:rsidRDefault="00FC0F78">
      <w:pPr>
        <w:spacing w:line="259" w:lineRule="auto"/>
        <w:rPr>
          <w:sz w:val="24"/>
          <w:szCs w:val="24"/>
        </w:rPr>
      </w:pPr>
      <w:r>
        <w:rPr>
          <w:sz w:val="24"/>
          <w:szCs w:val="24"/>
        </w:rPr>
        <w:br w:type="page"/>
      </w:r>
    </w:p>
    <w:p w14:paraId="5C1DBA7A" w14:textId="3010DF1B" w:rsidR="00F01612" w:rsidRPr="00F01612" w:rsidRDefault="008D222F" w:rsidP="00FF098C">
      <w:pPr>
        <w:spacing w:line="360" w:lineRule="auto"/>
        <w:ind w:left="1224" w:firstLine="414"/>
        <w:jc w:val="both"/>
        <w:rPr>
          <w:rFonts w:cs="Times New Roman"/>
          <w:sz w:val="24"/>
          <w:szCs w:val="24"/>
        </w:rPr>
      </w:pPr>
      <w:r w:rsidRPr="00792DBF">
        <w:rPr>
          <w:sz w:val="24"/>
          <w:szCs w:val="24"/>
        </w:rPr>
        <w:lastRenderedPageBreak/>
        <w:t>Dalam</w:t>
      </w:r>
      <w:r>
        <w:rPr>
          <w:rFonts w:cs="Times New Roman"/>
          <w:sz w:val="24"/>
          <w:szCs w:val="24"/>
        </w:rPr>
        <w:t xml:space="preserve"> penelitian ini,</w:t>
      </w:r>
      <w:r w:rsidR="004B6BF2">
        <w:rPr>
          <w:rFonts w:cs="Times New Roman"/>
          <w:sz w:val="24"/>
          <w:szCs w:val="24"/>
        </w:rPr>
        <w:t xml:space="preserve"> </w:t>
      </w:r>
      <w:r>
        <w:rPr>
          <w:rFonts w:cs="Times New Roman"/>
          <w:sz w:val="24"/>
          <w:szCs w:val="24"/>
        </w:rPr>
        <w:t xml:space="preserve">penulis mencoba memetakan bauran pemasaran pada strategi </w:t>
      </w:r>
      <w:r w:rsidRPr="00792DBF">
        <w:rPr>
          <w:sz w:val="24"/>
          <w:szCs w:val="24"/>
        </w:rPr>
        <w:t>pemasaran</w:t>
      </w:r>
      <w:r>
        <w:rPr>
          <w:rFonts w:cs="Times New Roman"/>
          <w:sz w:val="24"/>
          <w:szCs w:val="24"/>
        </w:rPr>
        <w:t xml:space="preserve"> Coffeshop Pikaco :</w:t>
      </w:r>
    </w:p>
    <w:p w14:paraId="7B87C0AB" w14:textId="00296D8D" w:rsidR="00F01612" w:rsidRPr="00F01612" w:rsidRDefault="00F01612" w:rsidP="000A2870">
      <w:pPr>
        <w:pStyle w:val="ListParagraph"/>
        <w:ind w:left="1440"/>
        <w:jc w:val="both"/>
        <w:rPr>
          <w:sz w:val="24"/>
          <w:szCs w:val="24"/>
        </w:rPr>
      </w:pPr>
      <w:r w:rsidRPr="00F01612">
        <w:rPr>
          <w:sz w:val="24"/>
          <w:szCs w:val="24"/>
        </w:rPr>
        <w:t xml:space="preserve">1. </w:t>
      </w:r>
      <w:r w:rsidRPr="00F01612">
        <w:rPr>
          <w:i/>
          <w:iCs/>
          <w:sz w:val="24"/>
          <w:szCs w:val="24"/>
        </w:rPr>
        <w:t>Product</w:t>
      </w:r>
      <w:r w:rsidRPr="00F01612">
        <w:rPr>
          <w:sz w:val="24"/>
          <w:szCs w:val="24"/>
        </w:rPr>
        <w:t xml:space="preserve"> (Produk)</w:t>
      </w:r>
    </w:p>
    <w:p w14:paraId="609C1223" w14:textId="3523B504" w:rsidR="00761602" w:rsidRPr="00792DBF" w:rsidRDefault="00761602" w:rsidP="00F436D4">
      <w:pPr>
        <w:spacing w:line="360" w:lineRule="auto"/>
        <w:ind w:left="1701" w:firstLine="459"/>
        <w:jc w:val="both"/>
        <w:rPr>
          <w:sz w:val="24"/>
          <w:szCs w:val="24"/>
        </w:rPr>
      </w:pPr>
      <w:r w:rsidRPr="00792DBF">
        <w:rPr>
          <w:sz w:val="24"/>
          <w:szCs w:val="24"/>
        </w:rPr>
        <w:t>Produk merujuk pada segala hal yang dapat disediakan untuk dibeli dengan tujuan untuk dievaluasi, dimiliki, digunakan, atau dikonsumsi demi memenuhi berbagai kebutuhan dan keinginan. Produk ini mencakup objek, barang fisik, individu, tempat, organisasi, serta ide. Produk juga mencakup jenis aktivitas atau manfaat yang ditawarkan untuk dijual oleh satu atau lebih perusahaan dengan cara yang fundamental dan tanpa menimbulkan dampak negatif.</w:t>
      </w:r>
      <w:r w:rsidR="006726D9">
        <w:rPr>
          <w:rStyle w:val="FootnoteReference"/>
          <w:sz w:val="24"/>
          <w:szCs w:val="24"/>
        </w:rPr>
        <w:footnoteReference w:id="72"/>
      </w:r>
    </w:p>
    <w:p w14:paraId="2AE959E2" w14:textId="78AA7536" w:rsidR="00F01612" w:rsidRPr="00F01612" w:rsidRDefault="00F01612" w:rsidP="00F436D4">
      <w:pPr>
        <w:spacing w:line="360" w:lineRule="auto"/>
        <w:ind w:left="1701" w:firstLine="459"/>
        <w:jc w:val="both"/>
        <w:rPr>
          <w:sz w:val="24"/>
          <w:szCs w:val="24"/>
        </w:rPr>
      </w:pPr>
      <w:r w:rsidRPr="00F01612">
        <w:rPr>
          <w:sz w:val="24"/>
          <w:szCs w:val="24"/>
        </w:rPr>
        <w:t>Coffeshop Pikaco awalnya fokus pada manual brewing, tetapi kemudian berinovasi dengan menawarkan kopi susu yang lebih populer dan memiliki pasar lebih luas. Pikaco juga menyediakan minuman non-kopi seperti teh dan minuman buah, yang menarik bagi konsumen yang tidak mengonsumsi kopi. Selain variasi minuman, Pikaco berusaha memberikan pengalaman yang berbeda dengan menyediakan tempat yang nyaman, suasana estetik, serta penyajian minuman yang menarik, sehingga bisa dinikmati oleh pelanggan dari berbagai kalangan, baik anak muda maupun keluarga.</w:t>
      </w:r>
      <w:r w:rsidR="00652A09">
        <w:rPr>
          <w:sz w:val="24"/>
          <w:szCs w:val="24"/>
        </w:rPr>
        <w:t xml:space="preserve"> </w:t>
      </w:r>
      <w:r w:rsidR="005E76F9">
        <w:rPr>
          <w:sz w:val="24"/>
          <w:szCs w:val="24"/>
        </w:rPr>
        <w:t>Produk yang dibuat oleh Pikaco menggunakan produk yang bebas bahan pengawet ataupun bahan-bahan berbahaya lainnya. Produk disini juga tanpa alkohol dan bisa dipastika semua produk yang diproduksi halal. Pikaco mempunyai cara bersaing dalam menghadapi kompetitor</w:t>
      </w:r>
      <w:r w:rsidR="009B2107">
        <w:rPr>
          <w:sz w:val="24"/>
          <w:szCs w:val="24"/>
        </w:rPr>
        <w:t xml:space="preserve"> </w:t>
      </w:r>
      <w:r w:rsidR="009A4AB6">
        <w:rPr>
          <w:sz w:val="24"/>
          <w:szCs w:val="24"/>
        </w:rPr>
        <w:t>yakni dengan melakukan inovasi dengan mengeluarkan produk unggulan yang ditempat lain tidak dimiliki.</w:t>
      </w:r>
      <w:r w:rsidR="009B2107">
        <w:rPr>
          <w:sz w:val="24"/>
          <w:szCs w:val="24"/>
        </w:rPr>
        <w:t xml:space="preserve"> Salah satu menu yang paling sering di beli oleh konsumen yaitu</w:t>
      </w:r>
      <w:r w:rsidR="00652A09">
        <w:rPr>
          <w:sz w:val="24"/>
          <w:szCs w:val="24"/>
        </w:rPr>
        <w:t xml:space="preserve"> vietnam drip hot di varian kopi sedangkan non kopi ada di menu red velvet dan makanan yaitu dimsum.</w:t>
      </w:r>
    </w:p>
    <w:p w14:paraId="5529FA22" w14:textId="6246F96D" w:rsidR="00F01612" w:rsidRPr="00F01612" w:rsidRDefault="00F01612" w:rsidP="000A2870">
      <w:pPr>
        <w:pStyle w:val="ListParagraph"/>
        <w:ind w:left="1440"/>
        <w:jc w:val="both"/>
        <w:rPr>
          <w:sz w:val="24"/>
          <w:szCs w:val="24"/>
        </w:rPr>
      </w:pPr>
      <w:r w:rsidRPr="00F01612">
        <w:rPr>
          <w:sz w:val="24"/>
          <w:szCs w:val="24"/>
        </w:rPr>
        <w:t xml:space="preserve">2. </w:t>
      </w:r>
      <w:r w:rsidRPr="00F01612">
        <w:rPr>
          <w:i/>
          <w:iCs/>
          <w:sz w:val="24"/>
          <w:szCs w:val="24"/>
        </w:rPr>
        <w:t>Price</w:t>
      </w:r>
      <w:r w:rsidRPr="00F01612">
        <w:rPr>
          <w:sz w:val="24"/>
          <w:szCs w:val="24"/>
        </w:rPr>
        <w:t xml:space="preserve"> (Harga)</w:t>
      </w:r>
    </w:p>
    <w:p w14:paraId="24BD2E86" w14:textId="070E5F41" w:rsidR="00761602" w:rsidRDefault="00761602" w:rsidP="00F436D4">
      <w:pPr>
        <w:spacing w:line="360" w:lineRule="auto"/>
        <w:ind w:left="1701" w:firstLine="459"/>
        <w:jc w:val="both"/>
        <w:rPr>
          <w:sz w:val="24"/>
          <w:szCs w:val="24"/>
        </w:rPr>
      </w:pPr>
      <w:r w:rsidRPr="00761602">
        <w:rPr>
          <w:sz w:val="24"/>
          <w:szCs w:val="24"/>
        </w:rPr>
        <w:t xml:space="preserve">Harga merujuk pada jumlah uang yang harus dibayar konsumen untuk memperoleh suatu produk yang dapat memenuhi kebutuhan dan keinginan </w:t>
      </w:r>
      <w:r w:rsidRPr="00761602">
        <w:rPr>
          <w:sz w:val="24"/>
          <w:szCs w:val="24"/>
        </w:rPr>
        <w:lastRenderedPageBreak/>
        <w:t>mereka yang belum terpenuhi. Menurut Kotler, tidak ada bauran pemasaran yang menghasilkan pendapatan, sementara satu atau lebih elemen bauran pemasaran dapat menimbulkan biaya. Selain itu, harga merupakan salah satu faktor yang paling fleksibel dalam pemasaran, karena dapat ditetapkan dengan cepat dan mudah, berbeda dengan spesifikasi produk dan biaya distribusi.</w:t>
      </w:r>
      <w:r w:rsidR="00DA3679">
        <w:rPr>
          <w:rStyle w:val="FootnoteReference"/>
          <w:sz w:val="24"/>
          <w:szCs w:val="24"/>
        </w:rPr>
        <w:footnoteReference w:id="73"/>
      </w:r>
    </w:p>
    <w:p w14:paraId="03B30022" w14:textId="38F8279E" w:rsidR="009A4AB6" w:rsidRPr="006726D9" w:rsidRDefault="00F01612" w:rsidP="009A4AB6">
      <w:pPr>
        <w:spacing w:line="360" w:lineRule="auto"/>
        <w:ind w:left="1701" w:firstLine="459"/>
        <w:jc w:val="both"/>
        <w:rPr>
          <w:sz w:val="24"/>
          <w:szCs w:val="24"/>
        </w:rPr>
      </w:pPr>
      <w:r w:rsidRPr="00F01612">
        <w:rPr>
          <w:sz w:val="24"/>
          <w:szCs w:val="24"/>
        </w:rPr>
        <w:t xml:space="preserve">Pikaco menyesuaikan harga produknya agar terjangkau oleh masyarakat Pemalang, di mana harga rata-rata berkisar antara Rp10.000 hingga Rp18.000. Harga yang ramah ini disesuaikan dengan upah minimum di wilayah tersebut, sehingga pelanggan dapat menikmati kopi setiap hari tanpa merasa terbebani. Dengan strategi penetapan harga yang kompetitif ini, Pikaco menarik pelanggan dari kalangan menengah ke bawah </w:t>
      </w:r>
      <w:r w:rsidR="009A4AB6">
        <w:rPr>
          <w:sz w:val="24"/>
          <w:szCs w:val="24"/>
        </w:rPr>
        <w:t xml:space="preserve">dengan tetap </w:t>
      </w:r>
      <w:r w:rsidRPr="00F01612">
        <w:rPr>
          <w:sz w:val="24"/>
          <w:szCs w:val="24"/>
        </w:rPr>
        <w:t>mempertahankan kualitas produk.</w:t>
      </w:r>
    </w:p>
    <w:p w14:paraId="14EC216A" w14:textId="3A115EAC" w:rsidR="00F01612" w:rsidRPr="00F01612" w:rsidRDefault="00F01612" w:rsidP="000A2870">
      <w:pPr>
        <w:pStyle w:val="ListParagraph"/>
        <w:ind w:left="1440"/>
        <w:jc w:val="both"/>
        <w:rPr>
          <w:sz w:val="24"/>
          <w:szCs w:val="24"/>
        </w:rPr>
      </w:pPr>
      <w:r w:rsidRPr="00F01612">
        <w:rPr>
          <w:sz w:val="24"/>
          <w:szCs w:val="24"/>
        </w:rPr>
        <w:t xml:space="preserve">3. </w:t>
      </w:r>
      <w:r w:rsidRPr="00F01612">
        <w:rPr>
          <w:i/>
          <w:iCs/>
          <w:sz w:val="24"/>
          <w:szCs w:val="24"/>
        </w:rPr>
        <w:t>Place</w:t>
      </w:r>
      <w:r w:rsidRPr="00F01612">
        <w:rPr>
          <w:sz w:val="24"/>
          <w:szCs w:val="24"/>
        </w:rPr>
        <w:t xml:space="preserve"> (Lokasi)</w:t>
      </w:r>
    </w:p>
    <w:p w14:paraId="512897EB" w14:textId="6D4A273B" w:rsidR="00761602" w:rsidRDefault="00761602" w:rsidP="00F436D4">
      <w:pPr>
        <w:spacing w:line="360" w:lineRule="auto"/>
        <w:ind w:left="1701" w:firstLine="459"/>
        <w:jc w:val="both"/>
        <w:rPr>
          <w:sz w:val="24"/>
          <w:szCs w:val="24"/>
        </w:rPr>
      </w:pPr>
      <w:r w:rsidRPr="00761602">
        <w:rPr>
          <w:sz w:val="24"/>
          <w:szCs w:val="24"/>
        </w:rPr>
        <w:t>Selain berfungsi sebagai tempat pelayanan bagi konsumen, lokasi juga dapat diartikan sebagai tempat yang terkait dengan aktivitas bisnis. Di tempat ini, pelanggan dapat melihat berbagai produk yang diproduksi atau dijual, tanpa memandang jenis, jumlah, atau harganya. Terdapat berbagai kegiatan yang dilakukan oleh pelaku usaha untuk memastikan produk mereka tersedia dan dapat dijangkau oleh konsumen sasaran. Produsen perlu memastikan bahwa seluruh saluran distribusi berjalan dengan baik, dengan memantau ketersediaan produk serta menyesuaikan harga dan distribusi produk sesuai kebutuhan.</w:t>
      </w:r>
      <w:r w:rsidR="006726D9">
        <w:rPr>
          <w:rStyle w:val="FootnoteReference"/>
          <w:sz w:val="24"/>
          <w:szCs w:val="24"/>
        </w:rPr>
        <w:footnoteReference w:id="74"/>
      </w:r>
    </w:p>
    <w:p w14:paraId="1758327A" w14:textId="0A49ED7D" w:rsidR="00F01612" w:rsidRPr="00F01612" w:rsidRDefault="00F01612" w:rsidP="00F436D4">
      <w:pPr>
        <w:spacing w:line="360" w:lineRule="auto"/>
        <w:ind w:left="1701" w:firstLine="459"/>
        <w:jc w:val="both"/>
        <w:rPr>
          <w:sz w:val="24"/>
          <w:szCs w:val="24"/>
        </w:rPr>
      </w:pPr>
      <w:r w:rsidRPr="00F01612">
        <w:rPr>
          <w:sz w:val="24"/>
          <w:szCs w:val="24"/>
        </w:rPr>
        <w:t xml:space="preserve">Lokasi Coffeshop Pikaco strategis, berada di kawasan yang mudah diakses </w:t>
      </w:r>
      <w:r>
        <w:rPr>
          <w:sz w:val="24"/>
          <w:szCs w:val="24"/>
        </w:rPr>
        <w:t>yaitu di Desa Wangkelang Kecamatan Moga Kabupaten Pemalang</w:t>
      </w:r>
      <w:r w:rsidRPr="00F01612">
        <w:rPr>
          <w:sz w:val="24"/>
          <w:szCs w:val="24"/>
        </w:rPr>
        <w:t xml:space="preserve">. Tempatnya dibuat nyaman dengan desain minimalis dan alami, berdekatan dengan aliran sungai yang menciptakan suasana santai dan menarik bagi pelanggan yang ingin menghabiskan waktu di sana. Penempatan ini </w:t>
      </w:r>
      <w:r w:rsidRPr="00F01612">
        <w:rPr>
          <w:sz w:val="24"/>
          <w:szCs w:val="24"/>
        </w:rPr>
        <w:lastRenderedPageBreak/>
        <w:t>memungkinkan Pikaco menarik pelanggan yang mencari suasana unik, berbeda dari kebanyakan coffee shop lainnya.</w:t>
      </w:r>
    </w:p>
    <w:p w14:paraId="2D951EE7" w14:textId="0A3882C6" w:rsidR="00F01612" w:rsidRPr="00F01612" w:rsidRDefault="00F01612" w:rsidP="00301836">
      <w:pPr>
        <w:pStyle w:val="ListParagraph"/>
        <w:ind w:left="1440"/>
        <w:jc w:val="both"/>
        <w:rPr>
          <w:sz w:val="24"/>
          <w:szCs w:val="24"/>
        </w:rPr>
      </w:pPr>
      <w:r w:rsidRPr="00F01612">
        <w:rPr>
          <w:sz w:val="24"/>
          <w:szCs w:val="24"/>
        </w:rPr>
        <w:t xml:space="preserve">4. </w:t>
      </w:r>
      <w:r w:rsidRPr="00F01612">
        <w:rPr>
          <w:i/>
          <w:iCs/>
          <w:sz w:val="24"/>
          <w:szCs w:val="24"/>
        </w:rPr>
        <w:t>Promotion</w:t>
      </w:r>
      <w:r w:rsidRPr="00F01612">
        <w:rPr>
          <w:sz w:val="24"/>
          <w:szCs w:val="24"/>
        </w:rPr>
        <w:t xml:space="preserve"> (Promosi)</w:t>
      </w:r>
    </w:p>
    <w:p w14:paraId="04AED7BE" w14:textId="61132C39" w:rsidR="00761602" w:rsidRDefault="00761602" w:rsidP="00F436D4">
      <w:pPr>
        <w:spacing w:line="360" w:lineRule="auto"/>
        <w:ind w:left="1701" w:firstLine="459"/>
        <w:jc w:val="both"/>
        <w:rPr>
          <w:sz w:val="24"/>
          <w:szCs w:val="24"/>
        </w:rPr>
      </w:pPr>
      <w:r w:rsidRPr="00761602">
        <w:rPr>
          <w:sz w:val="24"/>
          <w:szCs w:val="24"/>
        </w:rPr>
        <w:t>Promosi merupakan serangkaian aktivitas yang dilakukan oleh pelaku usaha dengan tujuan utama untuk menginformasikan, mendidik, mempengaruhi, dan mendorong pelanggan agar membeli produk yang diproduksi. Agar dapat melaksanakan promosi produk secara menyeluruh, terutama dalam kegiatan penjualan, produsen perlu memilih dan konsisten dengan elemen-elemen bauran promosi yang meliputi lima komponen: periklanan, promosi penjualan, hubungan masyarakat, penjualan pribadi, dan pemasaran langsung. Beberapa aspek penting dalam memilih strategi promosi yang tepat meliputi iklan, penjualan pribadi, promosi penjualan, hubungan masyarakat, informasi dari mulut ke mulut, dan surat langsung.</w:t>
      </w:r>
      <w:r w:rsidR="006726D9">
        <w:rPr>
          <w:rStyle w:val="FootnoteReference"/>
          <w:sz w:val="24"/>
          <w:szCs w:val="24"/>
        </w:rPr>
        <w:footnoteReference w:id="75"/>
      </w:r>
    </w:p>
    <w:p w14:paraId="230B9ADE" w14:textId="6DFD1206" w:rsidR="00F01612" w:rsidRDefault="00F01612" w:rsidP="00F436D4">
      <w:pPr>
        <w:spacing w:line="360" w:lineRule="auto"/>
        <w:ind w:left="1701" w:firstLine="459"/>
        <w:jc w:val="both"/>
        <w:rPr>
          <w:sz w:val="24"/>
          <w:szCs w:val="24"/>
        </w:rPr>
      </w:pPr>
      <w:r w:rsidRPr="00F01612">
        <w:rPr>
          <w:sz w:val="24"/>
          <w:szCs w:val="24"/>
        </w:rPr>
        <w:t xml:space="preserve">Promosi Coffeshop Pikaco berfokus pada social media marketing, terutama melalui Instagram, yang banyak digunakan oleh masyarakat setempat. Pikaco secara konsisten membagikan konten visual menarik seperti foto produk, video pembuatan kopi, dan suasana gerai untuk menarik minat pelanggan. Promosi juga diperkuat dengan repost cerita atau unggahan pelanggan, memberikan kesan interaktif dan membangun kedekatan dengan komunitas. Strategi promosi ini membantu meningkatkan kesadaran merek, membangun loyalitas pelanggan, dan mendorong minat orang-orang untuk mengunjungi lokasi mereka. </w:t>
      </w:r>
    </w:p>
    <w:p w14:paraId="6CB31812" w14:textId="77777777" w:rsidR="009A4AB6" w:rsidRDefault="00F01612" w:rsidP="00F436D4">
      <w:pPr>
        <w:spacing w:line="360" w:lineRule="auto"/>
        <w:ind w:left="1701" w:firstLine="459"/>
        <w:jc w:val="both"/>
        <w:rPr>
          <w:sz w:val="24"/>
          <w:szCs w:val="24"/>
        </w:rPr>
      </w:pPr>
      <w:r w:rsidRPr="00F01612">
        <w:rPr>
          <w:sz w:val="24"/>
          <w:szCs w:val="24"/>
        </w:rPr>
        <w:t>Dengan menerapkan elemen-elemen Marketing Mix ini, Coffeshop Pikaco berhasil memperkuat daya saing dan meningkatkan jumlah pelanggan, terutama dengan menonjolkan keunikan produk dan lokasi, harga yang terjangkau, dan promosi digital yang aktif.</w:t>
      </w:r>
      <w:r>
        <w:rPr>
          <w:sz w:val="24"/>
          <w:szCs w:val="24"/>
        </w:rPr>
        <w:t xml:space="preserve"> </w:t>
      </w:r>
      <w:r w:rsidRPr="00DA3679">
        <w:rPr>
          <w:sz w:val="24"/>
          <w:szCs w:val="24"/>
        </w:rPr>
        <w:t xml:space="preserve">Penjualan yang signifikan pada dasarnya bukan hanya peran promosi saja,tetapi termasuk peran </w:t>
      </w:r>
      <w:r w:rsidRPr="00DA3679">
        <w:rPr>
          <w:i/>
          <w:iCs/>
          <w:sz w:val="24"/>
          <w:szCs w:val="24"/>
        </w:rPr>
        <w:t xml:space="preserve">product, price,place </w:t>
      </w:r>
      <w:r w:rsidRPr="00DA3679">
        <w:rPr>
          <w:sz w:val="24"/>
          <w:szCs w:val="24"/>
        </w:rPr>
        <w:t xml:space="preserve">yang berhasil Pikaco terapkan,karena dalam bauran pemasaran </w:t>
      </w:r>
      <w:r w:rsidRPr="00DA3679">
        <w:rPr>
          <w:i/>
          <w:iCs/>
          <w:sz w:val="24"/>
          <w:szCs w:val="24"/>
        </w:rPr>
        <w:t xml:space="preserve">product,price,place </w:t>
      </w:r>
      <w:r w:rsidRPr="00DA3679">
        <w:rPr>
          <w:sz w:val="24"/>
          <w:szCs w:val="24"/>
        </w:rPr>
        <w:t xml:space="preserve">dan </w:t>
      </w:r>
      <w:r w:rsidRPr="00DA3679">
        <w:rPr>
          <w:i/>
          <w:iCs/>
          <w:sz w:val="24"/>
          <w:szCs w:val="24"/>
        </w:rPr>
        <w:t>promotion</w:t>
      </w:r>
      <w:r w:rsidRPr="00DA3679">
        <w:rPr>
          <w:sz w:val="24"/>
          <w:szCs w:val="24"/>
        </w:rPr>
        <w:t xml:space="preserve"> tidak bisa dipisahkan satu sama lain yang kemudian didistribusikan melalui promosi dengan strategi </w:t>
      </w:r>
      <w:r w:rsidRPr="00DA3679">
        <w:rPr>
          <w:sz w:val="24"/>
          <w:szCs w:val="24"/>
        </w:rPr>
        <w:lastRenderedPageBreak/>
        <w:t xml:space="preserve">tertentu sehingga dapat menarik perhatian masyarakat Pemalang akan eksistensi CoffeShop Pikaco. Instagram juga memudahkan Pikaco untuk menyampaikan pesan kepada konsumen secara cepat dan tidak membutuhkan tempat secara fisik untuk menjalin hubungan baik dengan pelanggan,kemudian juga </w:t>
      </w:r>
      <w:r w:rsidR="00822BD6" w:rsidRPr="00DA3679">
        <w:rPr>
          <w:sz w:val="24"/>
          <w:szCs w:val="24"/>
        </w:rPr>
        <w:t>menjadi lebih mudah memperkenalkan produk baru,dan mengetahui tren terbaru sehingga mampu memahami pelanggan dengan baik yang bertujuan untuk menyusun strategi</w:t>
      </w:r>
      <w:r w:rsidR="00E81620" w:rsidRPr="00DA3679">
        <w:rPr>
          <w:sz w:val="24"/>
          <w:szCs w:val="24"/>
        </w:rPr>
        <w:t xml:space="preserve"> marketing dan membangun citra Coffeshop Pikaco. </w:t>
      </w:r>
    </w:p>
    <w:p w14:paraId="1C83E94F" w14:textId="77777777" w:rsidR="009A4AB6" w:rsidRDefault="007037EC" w:rsidP="00F436D4">
      <w:pPr>
        <w:spacing w:line="360" w:lineRule="auto"/>
        <w:ind w:left="1701" w:firstLine="459"/>
        <w:jc w:val="both"/>
        <w:rPr>
          <w:sz w:val="24"/>
          <w:szCs w:val="24"/>
        </w:rPr>
      </w:pPr>
      <w:r w:rsidRPr="00DA3679">
        <w:rPr>
          <w:sz w:val="24"/>
          <w:szCs w:val="24"/>
        </w:rPr>
        <w:t xml:space="preserve">Pemasaran dengan menggunakan media sosial salah satu cara yang cukup efektif dalam meningkatkan penjuelan produk. Pemasaran melalui media sosial akan mempengaruhi faktor eksternal dimana akan berpengaruh terhadap persepsi konsumen pada sebuah produk,yang kemudian akan mempengaruhi minat beli konsumen. </w:t>
      </w:r>
      <w:r w:rsidR="009A4AB6" w:rsidRPr="009A4AB6">
        <w:rPr>
          <w:sz w:val="24"/>
          <w:szCs w:val="24"/>
        </w:rPr>
        <w:t>Namun, di tengah kemudahan dalam mengakses media sosial sebagai media pemasaran, terdapat beberapa hambatan yang dihadapi. Salah satu kendala yang dialami oleh Coffee Shop Pikaco dalam penerapan promosi melalui Instagram adalah keterbatasan alat ukur untuk mengukur konversi pengunjung yang datang secara langsung (offline).</w:t>
      </w:r>
      <w:r w:rsidR="00BC1E2B" w:rsidRPr="00DA3679">
        <w:rPr>
          <w:sz w:val="24"/>
          <w:szCs w:val="24"/>
        </w:rPr>
        <w:t xml:space="preserve">Salah satu kendala utama yang dihadapi adalah sulitnya melacak efektivitas promosi digital dalam menarik pengunjung ke gerai fisik. Meski ada data seperti call-to-action dan history interaksi di Instagram, Pikaco tidak memiliki alat yang memungkinkan untuk mengukur berapa banyak pelanggan yang datang langsung ke gerai setelah melihat iklan. Ini menjadi tantangan besar dalam menentukan seberapa besar dampak Instagram terhadap jumlah pengunjung toko. </w:t>
      </w:r>
    </w:p>
    <w:p w14:paraId="4A6E3045" w14:textId="2EAF7763" w:rsidR="00EE1BFF" w:rsidRPr="00DA3679" w:rsidRDefault="00BC1E2B" w:rsidP="00F436D4">
      <w:pPr>
        <w:spacing w:line="360" w:lineRule="auto"/>
        <w:ind w:left="1701" w:firstLine="459"/>
        <w:jc w:val="both"/>
        <w:rPr>
          <w:sz w:val="24"/>
          <w:szCs w:val="24"/>
        </w:rPr>
      </w:pPr>
      <w:r w:rsidRPr="00DA3679">
        <w:rPr>
          <w:sz w:val="24"/>
          <w:szCs w:val="24"/>
        </w:rPr>
        <w:t xml:space="preserve">Kendala lain adalah ketidakmampuan mengukur berapa banyak orang yang membeli produk di gerai sebagai hasil dari kampanye di media sosial. Meskipun banyak yang menunjukkan minat melalui like dan komentar di Instagram, hal ini tidak selalu berarti konversi ke penjualan langsung di gerai. Sehingga, sulit bagi Pikaco untuk menentukan tingkat keberhasilan promosi Instagram terhadap penjualan offline mereka. Pemanfaatan Instagram membantu mempercepat proses pengenalan produk Pikaco. Dengan konten visual yang menarik, produk Pikaco lebih mudah dikenal oleh masyarakat </w:t>
      </w:r>
      <w:r w:rsidRPr="00DA3679">
        <w:rPr>
          <w:sz w:val="24"/>
          <w:szCs w:val="24"/>
        </w:rPr>
        <w:lastRenderedPageBreak/>
        <w:t xml:space="preserve">luas, terutama di Pemalang yang memiliki banyak pengguna Instagram. Hal ini terbukti membantu Pikaco dalam membangun kesadaran merek dan meningkatkan daya tarik produknya di kalangan audiens lokal. </w:t>
      </w:r>
    </w:p>
    <w:p w14:paraId="35F3B8CE" w14:textId="77777777" w:rsidR="009A4AB6" w:rsidRDefault="00BC1E2B" w:rsidP="00F436D4">
      <w:pPr>
        <w:spacing w:line="360" w:lineRule="auto"/>
        <w:ind w:left="1701" w:firstLine="459"/>
        <w:jc w:val="both"/>
        <w:rPr>
          <w:sz w:val="24"/>
          <w:szCs w:val="24"/>
        </w:rPr>
      </w:pPr>
      <w:r w:rsidRPr="00BC1E2B">
        <w:rPr>
          <w:sz w:val="24"/>
          <w:szCs w:val="24"/>
        </w:rPr>
        <w:t>Social media marketing memungkinkan pelanggan yang puas untuk berbagi pengalaman positif mereka, sehingga mendorong word of mouth secara efektif. Ketika seorang pelanggan puas dengan produk Pikaco, mereka cenderung mengajak teman atau membagikan pengalaman tersebut di media sosial. Sebaliknya, jika pelanggan merasa kurang puas, mereka juga cenderung membagikannya, memberikan umpan balik yang bisa digunakan untuk perbaikan</w:t>
      </w:r>
      <w:r>
        <w:rPr>
          <w:sz w:val="24"/>
          <w:szCs w:val="24"/>
        </w:rPr>
        <w:t xml:space="preserve">. </w:t>
      </w:r>
      <w:r w:rsidRPr="00BC1E2B">
        <w:rPr>
          <w:sz w:val="24"/>
          <w:szCs w:val="24"/>
        </w:rPr>
        <w:t>Instagram memberikan kesempatan bagi Pikaco untuk berinteraksi langsung dengan audiens melalui komentar, pesan, dan story. Admin Pikaco mengungkapkan bahwa respon dari pelanggan bisa sangat besar, terutama ketika mereka mengunggah suasana di gerai atau konten pada waktu yang tepat. Dengan respon yang positif, Pikaco mendapatkan wawasan mengenai tren pasar dan apa yang diinginkan pelanggan.</w:t>
      </w:r>
      <w:r>
        <w:rPr>
          <w:sz w:val="24"/>
          <w:szCs w:val="24"/>
        </w:rPr>
        <w:t xml:space="preserve"> </w:t>
      </w:r>
    </w:p>
    <w:p w14:paraId="07AF0F80" w14:textId="77777777" w:rsidR="009A4AB6" w:rsidRDefault="00BC1E2B" w:rsidP="00F436D4">
      <w:pPr>
        <w:spacing w:line="360" w:lineRule="auto"/>
        <w:ind w:left="1701" w:firstLine="459"/>
        <w:jc w:val="both"/>
        <w:rPr>
          <w:sz w:val="24"/>
          <w:szCs w:val="24"/>
        </w:rPr>
      </w:pPr>
      <w:r w:rsidRPr="00BC1E2B">
        <w:rPr>
          <w:sz w:val="24"/>
          <w:szCs w:val="24"/>
        </w:rPr>
        <w:t>Pemasaran melalui Instagram sangat efisien karena memungkinkan Pikaco menyampaikan promosi atau informasi terbaru dengan cepat, tanpa perlu terbatas oleh waktu dan lokasi. Promosi di Instagram juga membantu dalam memantau tren pasar dan kompetitor, sehingga Pikaco dapat beradaptasi lebih cepat terhadap perubahan minat pelanggan dan menyesuaikan strategi mereka.</w:t>
      </w:r>
      <w:r>
        <w:rPr>
          <w:sz w:val="24"/>
          <w:szCs w:val="24"/>
        </w:rPr>
        <w:t xml:space="preserve"> K</w:t>
      </w:r>
      <w:r w:rsidRPr="00BC1E2B">
        <w:rPr>
          <w:sz w:val="24"/>
          <w:szCs w:val="24"/>
        </w:rPr>
        <w:t>arena hampir semua orang menggunakan Instagram, branding di platform ini memperluas jangkauan Pikaco secara cepat dan efisien. Penggunaan promo atau penawaran khusus di Instagram sering kali memancing minat pelanggan untuk datang ke gerai, sehingga meningkatkan traffic ke toko secara langsung.</w:t>
      </w:r>
      <w:r w:rsidR="002D2C48">
        <w:rPr>
          <w:sz w:val="24"/>
          <w:szCs w:val="24"/>
        </w:rPr>
        <w:t xml:space="preserve"> </w:t>
      </w:r>
    </w:p>
    <w:p w14:paraId="2E7F3CAC" w14:textId="77777777" w:rsidR="009A4AB6" w:rsidRDefault="002D2C48" w:rsidP="00F436D4">
      <w:pPr>
        <w:spacing w:line="360" w:lineRule="auto"/>
        <w:ind w:left="1701" w:firstLine="459"/>
        <w:jc w:val="both"/>
        <w:rPr>
          <w:sz w:val="24"/>
          <w:szCs w:val="24"/>
        </w:rPr>
      </w:pPr>
      <w:r w:rsidRPr="002D2C48">
        <w:rPr>
          <w:sz w:val="24"/>
          <w:szCs w:val="24"/>
        </w:rPr>
        <w:t xml:space="preserve">Perubahan dari pemasaran konvensional ke digital belum sepenuhnya diimbangi oleh penerapan digital marketing di kalangan pelaku UMKM, meskipun UMKM memiliki peran penting dalam mendorong perekonomian Indonesia. Penerapan pemasaran digital diharapkan dapat menjadi peluang bagi UMKM untuk tumbuh sebagai pilar kekuatan ekonomi. Teknologi digital, terutama media sosial, dapat dimanfaatkan oleh UMKM sebagai platform untuk menjalankan pemasaran digital. Selain biayanya yang </w:t>
      </w:r>
      <w:r w:rsidRPr="002D2C48">
        <w:rPr>
          <w:sz w:val="24"/>
          <w:szCs w:val="24"/>
        </w:rPr>
        <w:lastRenderedPageBreak/>
        <w:t>terjangkau dan tidak memerlukan keahlian khusus untuk memulai, media sosial dianggap efektif dalam menjangkau konsumen secara langsung.</w:t>
      </w:r>
    </w:p>
    <w:p w14:paraId="65730798" w14:textId="77777777" w:rsidR="009A4AB6" w:rsidRDefault="002D2C48" w:rsidP="00F436D4">
      <w:pPr>
        <w:spacing w:line="360" w:lineRule="auto"/>
        <w:ind w:left="1701" w:firstLine="459"/>
        <w:jc w:val="both"/>
        <w:rPr>
          <w:sz w:val="24"/>
          <w:szCs w:val="24"/>
        </w:rPr>
      </w:pPr>
      <w:r w:rsidRPr="002D2C48">
        <w:rPr>
          <w:sz w:val="24"/>
          <w:szCs w:val="24"/>
        </w:rPr>
        <w:t>Namun, kurangnya pemahaman pelaku UMKM tentang digital marketing menjadi kendala dalam memasarkan produk mereka di era modern. Jika para pelaku UMKM menyadari pentingnya teknologi digital, khususnya digital marketing, bagi kemajuan usaha mereka, diharapkan mereka terdorong untuk menggunakannya sebagai alat promosi yang efektif.</w:t>
      </w:r>
      <w:r w:rsidR="000C46BB">
        <w:rPr>
          <w:sz w:val="24"/>
          <w:szCs w:val="24"/>
        </w:rPr>
        <w:t xml:space="preserve"> </w:t>
      </w:r>
      <w:r w:rsidR="000C46BB" w:rsidRPr="000C46BB">
        <w:rPr>
          <w:sz w:val="24"/>
          <w:szCs w:val="24"/>
        </w:rPr>
        <w:t xml:space="preserve">Kecepatan dalam merespons klien adalah permasalahan pertama yang sering muncul, yang menyoroti upaya dan antusiasme tenaga penjualan yang tidak hanya terbatas pada layanan pelanggan online. Tenaga penjualan memiliki berbagai tugas dan tanggung jawab, salah satunya adalah membantu pelanggan dengan sabar. Creative block atau hambatan kreativitas sering terjadi ketika seseorang merasa kesulitan untuk mengekspresikan ide-ide kreatifnya seperti biasanya. Hal ini sering muncul ketika bisnis didorong untuk menghasilkan konten yang menarik secara visual dan mengomunikasikan konsep tersebut dengan jelas. </w:t>
      </w:r>
    </w:p>
    <w:p w14:paraId="170EB260" w14:textId="6247541F" w:rsidR="00565988" w:rsidRDefault="000C46BB" w:rsidP="00F436D4">
      <w:pPr>
        <w:spacing w:line="360" w:lineRule="auto"/>
        <w:ind w:left="1701" w:firstLine="459"/>
        <w:jc w:val="both"/>
        <w:rPr>
          <w:sz w:val="24"/>
          <w:szCs w:val="24"/>
        </w:rPr>
      </w:pPr>
      <w:r w:rsidRPr="000C46BB">
        <w:rPr>
          <w:sz w:val="24"/>
          <w:szCs w:val="24"/>
        </w:rPr>
        <w:t>Banyak perusahaan yang mengalami kekurangan inspirasi dalam menciptakan konten, sehingga mereka hanya bisa menghasilkan konten yang kurang menarik. Selain itu, untuk mengoptimalkan konten secara konsisten, hal pertama yang perlu dilakukan ketika memulai bisnis di media sosial adalah memastikan bahwa konten diunggah secara teratur. Bisnis sering kali kehabisan ide konten, yang dapat memengaruhi kualitas postingan mereka dan menurunkan minat audiens terhadap bisnis tersebut.</w:t>
      </w:r>
    </w:p>
    <w:p w14:paraId="5DA04C10" w14:textId="77777777" w:rsidR="00565988" w:rsidRDefault="00565988">
      <w:pPr>
        <w:spacing w:line="259" w:lineRule="auto"/>
        <w:rPr>
          <w:sz w:val="24"/>
          <w:szCs w:val="24"/>
        </w:rPr>
      </w:pPr>
      <w:r>
        <w:rPr>
          <w:sz w:val="24"/>
          <w:szCs w:val="24"/>
        </w:rPr>
        <w:br w:type="page"/>
      </w:r>
    </w:p>
    <w:p w14:paraId="47F86345" w14:textId="58432384" w:rsidR="00E41D3D" w:rsidRDefault="00591D69" w:rsidP="00591D69">
      <w:pPr>
        <w:pStyle w:val="Heading1"/>
        <w:ind w:left="0" w:firstLine="0"/>
        <w:rPr>
          <w:lang w:val="en-US"/>
        </w:rPr>
      </w:pPr>
      <w:r>
        <w:rPr>
          <w:lang w:val="en-US"/>
        </w:rPr>
        <w:lastRenderedPageBreak/>
        <w:br/>
      </w:r>
      <w:bookmarkStart w:id="64" w:name="_Toc185716986"/>
      <w:r w:rsidR="00E41D3D">
        <w:rPr>
          <w:lang w:val="en-US"/>
        </w:rPr>
        <w:t>PENUTUP</w:t>
      </w:r>
      <w:bookmarkEnd w:id="64"/>
    </w:p>
    <w:p w14:paraId="1C4F85AF" w14:textId="4F02AE92" w:rsidR="009A4AB6" w:rsidRPr="006947B9" w:rsidRDefault="00E41D3D" w:rsidP="006947B9">
      <w:pPr>
        <w:pStyle w:val="Heading2"/>
        <w:rPr>
          <w:lang w:val="en-US"/>
        </w:rPr>
      </w:pPr>
      <w:bookmarkStart w:id="65" w:name="_Toc185716987"/>
      <w:r>
        <w:rPr>
          <w:lang w:val="en-US"/>
        </w:rPr>
        <w:t>Kesimpulan</w:t>
      </w:r>
      <w:bookmarkEnd w:id="65"/>
      <w:r>
        <w:rPr>
          <w:lang w:val="en-US"/>
        </w:rPr>
        <w:t xml:space="preserve"> </w:t>
      </w:r>
    </w:p>
    <w:p w14:paraId="214E3A38" w14:textId="77777777" w:rsidR="00655F9A" w:rsidRDefault="009A4AB6" w:rsidP="006947B9">
      <w:pPr>
        <w:spacing w:line="360" w:lineRule="auto"/>
        <w:ind w:left="720" w:firstLine="720"/>
        <w:jc w:val="both"/>
        <w:rPr>
          <w:lang w:val="en-US"/>
        </w:rPr>
      </w:pPr>
      <w:r w:rsidRPr="006947B9">
        <w:rPr>
          <w:rFonts w:cs="Times New Roman"/>
          <w:sz w:val="24"/>
          <w:szCs w:val="24"/>
        </w:rPr>
        <w:t>Berdasarkan</w:t>
      </w:r>
      <w:r>
        <w:rPr>
          <w:lang w:val="en-US"/>
        </w:rPr>
        <w:t xml:space="preserve"> pembahasan yang sudah dilakukan oleh peneliti,dapat ditarik Kesimpulan sebagai berikut:</w:t>
      </w:r>
    </w:p>
    <w:p w14:paraId="2FEFF460" w14:textId="7274AF5F" w:rsidR="00AB48E6" w:rsidRPr="008600BE" w:rsidRDefault="005C58D5" w:rsidP="006947B9">
      <w:pPr>
        <w:pStyle w:val="ListParagraph"/>
        <w:numPr>
          <w:ilvl w:val="6"/>
          <w:numId w:val="38"/>
        </w:numPr>
        <w:spacing w:line="360" w:lineRule="auto"/>
        <w:ind w:left="1418"/>
        <w:jc w:val="both"/>
        <w:rPr>
          <w:sz w:val="24"/>
          <w:szCs w:val="24"/>
        </w:rPr>
      </w:pPr>
      <w:r w:rsidRPr="00300A87">
        <w:rPr>
          <w:i/>
          <w:iCs/>
          <w:sz w:val="24"/>
          <w:szCs w:val="24"/>
        </w:rPr>
        <w:t>Coffee Shop</w:t>
      </w:r>
      <w:r w:rsidRPr="006947B9">
        <w:rPr>
          <w:sz w:val="24"/>
          <w:szCs w:val="24"/>
        </w:rPr>
        <w:t xml:space="preserve"> Pikaco memanfaatkan pemasaran digital sebagai strategi komunikasi utamanya, dengan menekankan pada pernyataan positioning dalam setiap unggahan Instagram melalui konten pemasaran yang menarik serta membangun hubungan erat dengan pelanggan. Tanggapan cepat terhadap interaksi di media sosial menjadi kunci strategi ini, yang bertujuan untuk membantu pelanggan mengembangkan dan memperkuat loyalitas terhadap merek, sehingga lebih menerima dan mendukung Coffee Shop Pikaco. </w:t>
      </w:r>
      <w:r w:rsidR="00655F9A" w:rsidRPr="006947B9">
        <w:rPr>
          <w:sz w:val="24"/>
          <w:szCs w:val="24"/>
        </w:rPr>
        <w:t xml:space="preserve">Selain itu, penerapan marketing mix dalam upaya meningkatkan penjualan pada UMKM memberikan dampak positif. Dimana dalam pelaksanaan marketing mix ini, Pikaco selalu memperhatikan kualitas produk, melakukan penetapan harga sesuai dengan target pasar, melakukan promosi melalui media sosia terlebih di Instagram, memberikan tempat yang nyaman untuk kunjungi. </w:t>
      </w:r>
    </w:p>
    <w:p w14:paraId="4E2C2B3A" w14:textId="77777777" w:rsidR="006947B9" w:rsidRPr="008600BE" w:rsidRDefault="00284D9C" w:rsidP="006947B9">
      <w:pPr>
        <w:pStyle w:val="NormalWeb"/>
        <w:numPr>
          <w:ilvl w:val="6"/>
          <w:numId w:val="38"/>
        </w:numPr>
        <w:spacing w:line="360" w:lineRule="auto"/>
        <w:ind w:left="1418"/>
        <w:jc w:val="both"/>
        <w:rPr>
          <w:lang w:val="id-ID"/>
        </w:rPr>
      </w:pPr>
      <w:r w:rsidRPr="008600BE">
        <w:rPr>
          <w:lang w:val="id-ID"/>
        </w:rPr>
        <w:t xml:space="preserve">Kendala </w:t>
      </w:r>
      <w:r w:rsidR="00655F9A" w:rsidRPr="008600BE">
        <w:rPr>
          <w:lang w:val="id-ID"/>
        </w:rPr>
        <w:t xml:space="preserve">dalam penerapan </w:t>
      </w:r>
      <w:r w:rsidR="00655F9A" w:rsidRPr="008600BE">
        <w:rPr>
          <w:i/>
          <w:iCs/>
          <w:lang w:val="id-ID"/>
        </w:rPr>
        <w:t>Social Media Marketing</w:t>
      </w:r>
      <w:r w:rsidRPr="008600BE">
        <w:rPr>
          <w:lang w:val="id-ID"/>
        </w:rPr>
        <w:t xml:space="preserve"> bagi Coffee Shop Pikaco adalah kesulitan dalam mengevaluasi hasil promosi digital terhadap pelanggan yang melakukan pembelian langsung di gerai (promotion). Platform ini juga memfasilitasi pengenalan produk baru, pemantauan tren pasar terkini, dan pemahaman yang lebih baik terhadap kebutuhan pelanggan. </w:t>
      </w:r>
    </w:p>
    <w:p w14:paraId="44D2DC5C" w14:textId="580EE320" w:rsidR="00E41D3D" w:rsidRPr="006947B9" w:rsidRDefault="00E41D3D" w:rsidP="006947B9">
      <w:pPr>
        <w:pStyle w:val="Heading2"/>
      </w:pPr>
      <w:bookmarkStart w:id="66" w:name="_Toc185716988"/>
      <w:r w:rsidRPr="006947B9">
        <w:t>Saran</w:t>
      </w:r>
      <w:bookmarkEnd w:id="66"/>
      <w:r w:rsidRPr="006947B9">
        <w:t xml:space="preserve"> </w:t>
      </w:r>
    </w:p>
    <w:p w14:paraId="565B210A" w14:textId="5C21583C" w:rsidR="00AB48E6" w:rsidRPr="00AB48E6" w:rsidRDefault="00AB48E6" w:rsidP="006947B9">
      <w:pPr>
        <w:spacing w:line="360" w:lineRule="auto"/>
        <w:ind w:left="720" w:firstLine="720"/>
        <w:jc w:val="both"/>
      </w:pPr>
      <w:r w:rsidRPr="006947B9">
        <w:rPr>
          <w:rFonts w:cs="Times New Roman"/>
          <w:sz w:val="24"/>
          <w:szCs w:val="24"/>
        </w:rPr>
        <w:t>Berdasarkan</w:t>
      </w:r>
      <w:r w:rsidRPr="00AB48E6">
        <w:t xml:space="preserve"> kesimpulan dari penelitian diatas,maka terdapat beberapa saran yang peneliti ajukan sebagai berikut :</w:t>
      </w:r>
    </w:p>
    <w:p w14:paraId="0B2E3FDE" w14:textId="0370D9EB" w:rsidR="00AB48E6" w:rsidRPr="008600BE" w:rsidRDefault="00AB48E6" w:rsidP="003630FA">
      <w:pPr>
        <w:pStyle w:val="ListParagraph"/>
        <w:numPr>
          <w:ilvl w:val="0"/>
          <w:numId w:val="35"/>
        </w:numPr>
        <w:spacing w:line="360" w:lineRule="auto"/>
        <w:ind w:left="1440"/>
        <w:jc w:val="both"/>
        <w:rPr>
          <w:sz w:val="24"/>
          <w:szCs w:val="24"/>
        </w:rPr>
      </w:pPr>
      <w:r w:rsidRPr="008600BE">
        <w:rPr>
          <w:sz w:val="24"/>
          <w:szCs w:val="24"/>
        </w:rPr>
        <w:t xml:space="preserve">Bagi </w:t>
      </w:r>
      <w:r w:rsidRPr="008600BE">
        <w:rPr>
          <w:i/>
          <w:iCs/>
          <w:sz w:val="24"/>
          <w:szCs w:val="24"/>
        </w:rPr>
        <w:t>Coff</w:t>
      </w:r>
      <w:r w:rsidR="00300A87" w:rsidRPr="008600BE">
        <w:rPr>
          <w:i/>
          <w:iCs/>
          <w:sz w:val="24"/>
          <w:szCs w:val="24"/>
        </w:rPr>
        <w:t>e</w:t>
      </w:r>
      <w:r w:rsidRPr="008600BE">
        <w:rPr>
          <w:i/>
          <w:iCs/>
          <w:sz w:val="24"/>
          <w:szCs w:val="24"/>
        </w:rPr>
        <w:t>e Shop</w:t>
      </w:r>
      <w:r w:rsidRPr="008600BE">
        <w:rPr>
          <w:sz w:val="24"/>
          <w:szCs w:val="24"/>
        </w:rPr>
        <w:t xml:space="preserve"> Pikaco terus melanjutkan kegiatan pemasaran,baik secara konvensional maupun digital dengan konsisten. Khususnya dalam hal </w:t>
      </w:r>
      <w:r w:rsidRPr="008600BE">
        <w:rPr>
          <w:i/>
          <w:iCs/>
          <w:sz w:val="24"/>
          <w:szCs w:val="24"/>
        </w:rPr>
        <w:t>Social Media Marketing</w:t>
      </w:r>
      <w:r w:rsidRPr="008600BE">
        <w:rPr>
          <w:sz w:val="24"/>
          <w:szCs w:val="24"/>
        </w:rPr>
        <w:t>,pengelolaannya masih dapat dikembangkan lebih lanjut,mengingat saat ini masih dikelola secara mandiri oleh pemilik dan karyawan lain.</w:t>
      </w:r>
    </w:p>
    <w:p w14:paraId="2DF175DE" w14:textId="160B2F99" w:rsidR="00AB48E6" w:rsidRPr="008600BE" w:rsidRDefault="00AB48E6" w:rsidP="003630FA">
      <w:pPr>
        <w:pStyle w:val="ListParagraph"/>
        <w:numPr>
          <w:ilvl w:val="0"/>
          <w:numId w:val="35"/>
        </w:numPr>
        <w:spacing w:line="360" w:lineRule="auto"/>
        <w:ind w:left="1440"/>
        <w:jc w:val="both"/>
        <w:rPr>
          <w:sz w:val="24"/>
          <w:szCs w:val="24"/>
        </w:rPr>
      </w:pPr>
      <w:r w:rsidRPr="008600BE">
        <w:rPr>
          <w:sz w:val="24"/>
          <w:szCs w:val="24"/>
        </w:rPr>
        <w:lastRenderedPageBreak/>
        <w:t xml:space="preserve">Bagi peneliti selanjutnya diharapkan juga meneliti bagaimana implementasi </w:t>
      </w:r>
      <w:r w:rsidRPr="008600BE">
        <w:rPr>
          <w:i/>
          <w:iCs/>
          <w:sz w:val="24"/>
          <w:szCs w:val="24"/>
        </w:rPr>
        <w:t>Social Media Marketing</w:t>
      </w:r>
      <w:r w:rsidRPr="008600BE">
        <w:rPr>
          <w:sz w:val="24"/>
          <w:szCs w:val="24"/>
        </w:rPr>
        <w:t xml:space="preserve"> yang diterapkan pada media online lainnya sehingga strategi tersebut bisa terus menyesuaikan perkembangan globalisasi. </w:t>
      </w:r>
    </w:p>
    <w:p w14:paraId="0720B475" w14:textId="77777777" w:rsidR="00284D9C" w:rsidRPr="008600BE" w:rsidRDefault="00284D9C" w:rsidP="00AB48E6">
      <w:pPr>
        <w:spacing w:line="360" w:lineRule="auto"/>
        <w:jc w:val="both"/>
        <w:rPr>
          <w:sz w:val="24"/>
          <w:szCs w:val="24"/>
        </w:rPr>
      </w:pPr>
    </w:p>
    <w:p w14:paraId="16033ADC" w14:textId="14F5CFAF" w:rsidR="00E41D3D" w:rsidRPr="00E41D3D" w:rsidRDefault="00E41D3D" w:rsidP="00E41D3D">
      <w:pPr>
        <w:spacing w:line="259" w:lineRule="auto"/>
        <w:rPr>
          <w:szCs w:val="24"/>
        </w:rPr>
      </w:pPr>
      <w:r>
        <w:rPr>
          <w:szCs w:val="24"/>
        </w:rPr>
        <w:br w:type="page"/>
      </w:r>
    </w:p>
    <w:p w14:paraId="3B09C935" w14:textId="31DFE28F" w:rsidR="00090418" w:rsidRPr="00851D9C" w:rsidRDefault="00BF7251" w:rsidP="002149DF">
      <w:pPr>
        <w:pStyle w:val="Heading1"/>
        <w:numPr>
          <w:ilvl w:val="0"/>
          <w:numId w:val="0"/>
        </w:numPr>
        <w:spacing w:line="360" w:lineRule="auto"/>
        <w:rPr>
          <w:szCs w:val="24"/>
        </w:rPr>
      </w:pPr>
      <w:bookmarkStart w:id="67" w:name="_Toc185716989"/>
      <w:r w:rsidRPr="00851D9C">
        <w:rPr>
          <w:szCs w:val="24"/>
        </w:rPr>
        <w:lastRenderedPageBreak/>
        <w:t>DAFTAR PUSTAKA</w:t>
      </w:r>
      <w:bookmarkEnd w:id="67"/>
    </w:p>
    <w:p w14:paraId="2BA8C57A" w14:textId="77777777" w:rsidR="009B2107" w:rsidRPr="008600BE" w:rsidRDefault="00090418" w:rsidP="00300A87">
      <w:pPr>
        <w:pStyle w:val="Bibliography"/>
        <w:spacing w:line="360" w:lineRule="auto"/>
        <w:jc w:val="both"/>
        <w:rPr>
          <w:rFonts w:ascii="Times New Roman" w:hAnsi="Times New Roman" w:cs="Times New Roman"/>
          <w:sz w:val="24"/>
          <w:szCs w:val="24"/>
          <w:lang w:val="id-ID"/>
        </w:rPr>
      </w:pPr>
      <w:r w:rsidRPr="00851D9C">
        <w:rPr>
          <w:bCs/>
        </w:rPr>
        <w:fldChar w:fldCharType="begin"/>
      </w:r>
      <w:r w:rsidR="00EB5EF8" w:rsidRPr="00EB5EF8">
        <w:rPr>
          <w:bCs/>
          <w:lang w:val="id-ID"/>
        </w:rPr>
        <w:instrText xml:space="preserve"> ADDIN ZOTERO_BIBL {"uncited":[],"omitted":[],"custom":[]} CSL_BIBLIOGRAPHY </w:instrText>
      </w:r>
      <w:r w:rsidRPr="00851D9C">
        <w:rPr>
          <w:bCs/>
        </w:rPr>
        <w:fldChar w:fldCharType="separate"/>
      </w:r>
      <w:r w:rsidR="009B2107" w:rsidRPr="008600BE">
        <w:rPr>
          <w:rFonts w:ascii="Times New Roman" w:hAnsi="Times New Roman" w:cs="Times New Roman"/>
          <w:sz w:val="24"/>
          <w:szCs w:val="24"/>
          <w:lang w:val="id-ID"/>
        </w:rPr>
        <w:t xml:space="preserve">Abdul Halim. “Analisis Pengembangan Usaha Mikro, Kecil Dan Menengah (UMKM)  Berbasis Ekonomi Kreatif Di Kabupaten Mamuju.” </w:t>
      </w:r>
      <w:r w:rsidR="009B2107" w:rsidRPr="008600BE">
        <w:rPr>
          <w:rFonts w:ascii="Times New Roman" w:hAnsi="Times New Roman" w:cs="Times New Roman"/>
          <w:i/>
          <w:iCs/>
          <w:sz w:val="24"/>
          <w:szCs w:val="24"/>
          <w:lang w:val="id-ID"/>
        </w:rPr>
        <w:t>jurnal Ilmu manajemen</w:t>
      </w:r>
      <w:r w:rsidR="009B2107" w:rsidRPr="008600BE">
        <w:rPr>
          <w:rFonts w:ascii="Times New Roman" w:hAnsi="Times New Roman" w:cs="Times New Roman"/>
          <w:sz w:val="24"/>
          <w:szCs w:val="24"/>
          <w:lang w:val="id-ID"/>
        </w:rPr>
        <w:t xml:space="preserve"> 1 (2022).</w:t>
      </w:r>
    </w:p>
    <w:p w14:paraId="04AC9425"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d-ID"/>
        </w:rPr>
        <w:t xml:space="preserve">Abidin Achmad, Zainal, Thareq Zendo Azhari, Wildan Naufal Esfandiar, Nafila Nuryaningrum, Anisah Farah Dhilah Syifana, dan Indah Cahyaningrum. </w:t>
      </w:r>
      <w:r w:rsidRPr="008600BE">
        <w:rPr>
          <w:rFonts w:ascii="Times New Roman" w:hAnsi="Times New Roman" w:cs="Times New Roman"/>
          <w:sz w:val="24"/>
          <w:szCs w:val="24"/>
          <w:lang w:val="it-IT"/>
        </w:rPr>
        <w:t xml:space="preserve">“Pemanfaatan Media Sosial dalam Pemasaran Produk UMKM di Kelurahan Sidokumpul, Kabupaten Gresik.” </w:t>
      </w:r>
      <w:r w:rsidRPr="00300A87">
        <w:rPr>
          <w:rFonts w:ascii="Times New Roman" w:hAnsi="Times New Roman" w:cs="Times New Roman"/>
          <w:i/>
          <w:iCs/>
          <w:sz w:val="24"/>
          <w:szCs w:val="24"/>
        </w:rPr>
        <w:t>Jurnal Ilmu Komunikasi</w:t>
      </w:r>
      <w:r w:rsidRPr="00300A87">
        <w:rPr>
          <w:rFonts w:ascii="Times New Roman" w:hAnsi="Times New Roman" w:cs="Times New Roman"/>
          <w:sz w:val="24"/>
          <w:szCs w:val="24"/>
        </w:rPr>
        <w:t xml:space="preserve"> 10, no. 1 (10 April 2020): 17–31.</w:t>
      </w:r>
    </w:p>
    <w:p w14:paraId="6BBBF31B"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Adawiyah, Rabi’atul, dan Fajar Adhitya. “Restructuring MSMEs Businesses Through the Use of Digital Marketing as a Reflection on the Economic Impact of the Covid-19 Pandemic.” </w:t>
      </w:r>
      <w:r w:rsidRPr="00300A87">
        <w:rPr>
          <w:rFonts w:ascii="Times New Roman" w:hAnsi="Times New Roman" w:cs="Times New Roman"/>
          <w:i/>
          <w:iCs/>
          <w:sz w:val="24"/>
          <w:szCs w:val="24"/>
        </w:rPr>
        <w:t>Journal of Digital Marketing and Halal Industry</w:t>
      </w:r>
      <w:r w:rsidRPr="00300A87">
        <w:rPr>
          <w:rFonts w:ascii="Times New Roman" w:hAnsi="Times New Roman" w:cs="Times New Roman"/>
          <w:sz w:val="24"/>
          <w:szCs w:val="24"/>
        </w:rPr>
        <w:t xml:space="preserve"> 3, no. 2 (31 Oktober 2021): 133–48.</w:t>
      </w:r>
    </w:p>
    <w:p w14:paraId="246A3E55"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Adhitya, Fajar. “The Marketing Strategy o the Product with Sensual Marketing,” 2018.</w:t>
      </w:r>
    </w:p>
    <w:p w14:paraId="1AE60F88"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Alharis, Mohammad Basid. “Tinjauan Etika Bisnis Islam pada Strategi Marketing BMH Kediri di tengah Pandemi Covid-19.” </w:t>
      </w:r>
      <w:r w:rsidRPr="00300A87">
        <w:rPr>
          <w:rFonts w:ascii="Times New Roman" w:hAnsi="Times New Roman" w:cs="Times New Roman"/>
          <w:i/>
          <w:iCs/>
          <w:sz w:val="24"/>
          <w:szCs w:val="24"/>
        </w:rPr>
        <w:t>Istithmar : Jurnal Studi Ekonomi Syariah</w:t>
      </w:r>
      <w:r w:rsidRPr="00300A87">
        <w:rPr>
          <w:rFonts w:ascii="Times New Roman" w:hAnsi="Times New Roman" w:cs="Times New Roman"/>
          <w:sz w:val="24"/>
          <w:szCs w:val="24"/>
        </w:rPr>
        <w:t xml:space="preserve"> 4, no. 2 (1 Desember 2020). https://doi.org/10.30762/istithmar.v4i2.10.</w:t>
      </w:r>
    </w:p>
    <w:p w14:paraId="06EEA748"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300A87">
        <w:rPr>
          <w:rFonts w:ascii="Times New Roman" w:hAnsi="Times New Roman" w:cs="Times New Roman"/>
          <w:sz w:val="24"/>
          <w:szCs w:val="24"/>
        </w:rPr>
        <w:t xml:space="preserve">Budi Harto, Panji Pramuditha, Arief Yanto Rukmana, Harnavela Sofyan, Hana Rengganawati, Andina Dwijayanti, dan Teti Sumarni. </w:t>
      </w:r>
      <w:r w:rsidRPr="008600BE">
        <w:rPr>
          <w:rFonts w:ascii="Times New Roman" w:hAnsi="Times New Roman" w:cs="Times New Roman"/>
          <w:sz w:val="24"/>
          <w:szCs w:val="24"/>
          <w:lang w:val="it-IT"/>
        </w:rPr>
        <w:t xml:space="preserve">“Strategi Social Media Marketing Melalui Dukungan Teknologi Informasi dalam Kajian Kualitatif Pada UMKM Kota Bandung.” </w:t>
      </w:r>
      <w:r w:rsidRPr="008600BE">
        <w:rPr>
          <w:rFonts w:ascii="Times New Roman" w:hAnsi="Times New Roman" w:cs="Times New Roman"/>
          <w:i/>
          <w:iCs/>
          <w:sz w:val="24"/>
          <w:szCs w:val="24"/>
          <w:lang w:val="it-IT"/>
        </w:rPr>
        <w:t>KOMVERSAL</w:t>
      </w:r>
      <w:r w:rsidRPr="008600BE">
        <w:rPr>
          <w:rFonts w:ascii="Times New Roman" w:hAnsi="Times New Roman" w:cs="Times New Roman"/>
          <w:sz w:val="24"/>
          <w:szCs w:val="24"/>
          <w:lang w:val="it-IT"/>
        </w:rPr>
        <w:t xml:space="preserve"> 5, no. 2 (1 September 2023): 244–61.</w:t>
      </w:r>
    </w:p>
    <w:p w14:paraId="0C942497" w14:textId="5A1534B3"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Endro Tri Susdarwono. “Interaksi Wisata Syariah dan Pembangunan Ekonomi di Kota Pusarnya Pulau Jawa dalam Bentuk Ekonomi Komersial Ganda.”</w:t>
      </w:r>
      <w:r w:rsidR="00300A87" w:rsidRPr="008600BE">
        <w:rPr>
          <w:rFonts w:ascii="Times New Roman" w:hAnsi="Times New Roman" w:cs="Times New Roman"/>
          <w:sz w:val="24"/>
          <w:szCs w:val="24"/>
          <w:lang w:val="it-IT"/>
        </w:rPr>
        <w:t xml:space="preserve">Edutourism </w:t>
      </w:r>
      <w:r w:rsidRPr="008600BE">
        <w:rPr>
          <w:rFonts w:ascii="Times New Roman" w:hAnsi="Times New Roman" w:cs="Times New Roman"/>
          <w:sz w:val="24"/>
          <w:szCs w:val="24"/>
          <w:lang w:val="it-IT"/>
        </w:rPr>
        <w:t xml:space="preserve"> </w:t>
      </w:r>
      <w:r w:rsidRPr="008600BE">
        <w:rPr>
          <w:rFonts w:ascii="Times New Roman" w:hAnsi="Times New Roman" w:cs="Times New Roman"/>
          <w:i/>
          <w:iCs/>
          <w:sz w:val="24"/>
          <w:szCs w:val="24"/>
          <w:lang w:val="it-IT"/>
        </w:rPr>
        <w:t>Journal Of Tourism Research</w:t>
      </w:r>
      <w:r w:rsidRPr="008600BE">
        <w:rPr>
          <w:rFonts w:ascii="Times New Roman" w:hAnsi="Times New Roman" w:cs="Times New Roman"/>
          <w:sz w:val="24"/>
          <w:szCs w:val="24"/>
          <w:lang w:val="it-IT"/>
        </w:rPr>
        <w:t xml:space="preserve"> 2, no. 02 (1 Januari 1970): 49–60.</w:t>
      </w:r>
    </w:p>
    <w:p w14:paraId="2A4C6782"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 xml:space="preserve">Fadhilah, Salwa. “Implementasi Digital Marketing melalui Social Media sebagai Strategi Pemasaran dalam Meningkatkan Volume Penjualan pada Pelaku Usaha Pemula.” </w:t>
      </w:r>
      <w:r w:rsidRPr="008600BE">
        <w:rPr>
          <w:rFonts w:ascii="Times New Roman" w:hAnsi="Times New Roman" w:cs="Times New Roman"/>
          <w:i/>
          <w:iCs/>
          <w:sz w:val="24"/>
          <w:szCs w:val="24"/>
          <w:lang w:val="it-IT"/>
        </w:rPr>
        <w:t>Jurnal Ilmiah Manajemen, Ekonomi, &amp; Akuntansi (MEA)</w:t>
      </w:r>
      <w:r w:rsidRPr="008600BE">
        <w:rPr>
          <w:rFonts w:ascii="Times New Roman" w:hAnsi="Times New Roman" w:cs="Times New Roman"/>
          <w:sz w:val="24"/>
          <w:szCs w:val="24"/>
          <w:lang w:val="it-IT"/>
        </w:rPr>
        <w:t xml:space="preserve"> 8, no. 1 (9 April 2024): 2105–24.</w:t>
      </w:r>
    </w:p>
    <w:p w14:paraId="502BB7F9"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Fatmawati, Nurul, dan Euis Soliha. “Kualitas Produk, Citra Merek dan Persepsi Harga Terhadap Proses Keputusan Pembelian Konsumen Sepeda Motor Matic ‘Honda.’” </w:t>
      </w:r>
      <w:r w:rsidRPr="00300A87">
        <w:rPr>
          <w:rFonts w:ascii="Times New Roman" w:hAnsi="Times New Roman" w:cs="Times New Roman"/>
          <w:i/>
          <w:iCs/>
          <w:sz w:val="24"/>
          <w:szCs w:val="24"/>
        </w:rPr>
        <w:t>Jurnal Manajemen Teori dan Terapan  | Journal of Theory and Applied Management</w:t>
      </w:r>
      <w:r w:rsidRPr="00300A87">
        <w:rPr>
          <w:rFonts w:ascii="Times New Roman" w:hAnsi="Times New Roman" w:cs="Times New Roman"/>
          <w:sz w:val="24"/>
          <w:szCs w:val="24"/>
        </w:rPr>
        <w:t xml:space="preserve"> 10, no. 1 (21 Juli 2017): 1.</w:t>
      </w:r>
    </w:p>
    <w:p w14:paraId="383DABD1"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Hadiyat, Yayat D. “Digital Divide in Indonesia” 17, no. 2 (t.t.).</w:t>
      </w:r>
    </w:p>
    <w:p w14:paraId="30F53B08"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Halim, Abdul. “Pengaruh Pertumbuhan Usaha Mikro,Kecil dan Menengah terhadap Pertumbuhan Ekonomi Kabupaten Mamuju” 1, no. 2 (2020).</w:t>
      </w:r>
    </w:p>
    <w:p w14:paraId="4AE66E08"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lastRenderedPageBreak/>
        <w:t>“hasil wawancara dengan karyawan Pikaco, 14 Oktober 2024.” t.t.</w:t>
      </w:r>
    </w:p>
    <w:p w14:paraId="051817BB"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hasil wawancara dengan konsumen, 14 Oktober 2024.” t.t.</w:t>
      </w:r>
    </w:p>
    <w:p w14:paraId="085306DA"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hasil wawancara dengan owner Pikaco, 14 Oktober tahun 2024.” 2024.</w:t>
      </w:r>
    </w:p>
    <w:p w14:paraId="743A8939" w14:textId="32CC7EC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Herdiyani, Sankist, Cecep Safa’atul Barkah, Lina Auliana, dan Iwan Sukoco. “</w:t>
      </w:r>
      <w:r w:rsidR="00300A87">
        <w:rPr>
          <w:rFonts w:ascii="Times New Roman" w:hAnsi="Times New Roman" w:cs="Times New Roman"/>
          <w:sz w:val="24"/>
          <w:szCs w:val="24"/>
        </w:rPr>
        <w:t xml:space="preserve">Peranan Media Sosial dalam Mengembangkan suatu bisnis: Literature Review." </w:t>
      </w:r>
      <w:r w:rsidRPr="00300A87">
        <w:rPr>
          <w:rFonts w:ascii="Times New Roman" w:hAnsi="Times New Roman" w:cs="Times New Roman"/>
          <w:i/>
          <w:iCs/>
          <w:sz w:val="24"/>
          <w:szCs w:val="24"/>
        </w:rPr>
        <w:t>Jurnal Administrasi Bisnis</w:t>
      </w:r>
      <w:r w:rsidRPr="00300A87">
        <w:rPr>
          <w:rFonts w:ascii="Times New Roman" w:hAnsi="Times New Roman" w:cs="Times New Roman"/>
          <w:sz w:val="24"/>
          <w:szCs w:val="24"/>
        </w:rPr>
        <w:t>18,no.2(29Desember2022):103–21. https://doi.org/10.26593/jab.v18i2.5878.103-121.</w:t>
      </w:r>
    </w:p>
    <w:p w14:paraId="04AF3A1C" w14:textId="63CDC85B" w:rsidR="009B2107" w:rsidRPr="00300A87" w:rsidRDefault="00300A87" w:rsidP="00300A87">
      <w:pPr>
        <w:pStyle w:val="Bibliograph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fah Rofiqoh, Etty Gurendrawati, UMKM naik Kelas pemberdayaan Ekonomi Skala Mikro </w:t>
      </w:r>
      <w:r w:rsidR="009B2107" w:rsidRPr="00300A87">
        <w:rPr>
          <w:rFonts w:ascii="Times New Roman" w:hAnsi="Times New Roman" w:cs="Times New Roman"/>
          <w:sz w:val="24"/>
          <w:szCs w:val="24"/>
        </w:rPr>
        <w:t>https://eprints.uty.ac.id/13440/1/Buku_UMKM_Final.pdf.</w:t>
      </w:r>
    </w:p>
    <w:p w14:paraId="5154F4F3" w14:textId="7CFE6790"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Joy Happy Jones. “</w:t>
      </w:r>
      <w:r w:rsidR="00300A87">
        <w:rPr>
          <w:rFonts w:ascii="Times New Roman" w:hAnsi="Times New Roman" w:cs="Times New Roman"/>
          <w:sz w:val="24"/>
          <w:szCs w:val="24"/>
        </w:rPr>
        <w:t>Implementasi Strategi pemasaran Melalui Social Media Marketing pada UMKM FF Burger,"</w:t>
      </w:r>
      <w:r w:rsidRPr="00300A87">
        <w:rPr>
          <w:rFonts w:ascii="Times New Roman" w:hAnsi="Times New Roman" w:cs="Times New Roman"/>
          <w:sz w:val="24"/>
          <w:szCs w:val="24"/>
        </w:rPr>
        <w:t>1 Januari 2023.</w:t>
      </w:r>
    </w:p>
    <w:p w14:paraId="4345F1A2"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kadin.id data dan statistik umkm-indonesia.” t.t.</w:t>
      </w:r>
    </w:p>
    <w:p w14:paraId="6D53A825"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Khumaira, Nadya A. “Analisis Efektifitas Digital Marketing dengan Metode MArketing Funnel terhadap Penjualan Graha Office,” t.t.</w:t>
      </w:r>
    </w:p>
    <w:p w14:paraId="3D667A8B"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Larasati, Tas’yana Ayu, Adhi Pradiptya, dan Mita Mawardani. </w:t>
      </w:r>
      <w:r w:rsidRPr="00300A87">
        <w:rPr>
          <w:rFonts w:ascii="Times New Roman" w:hAnsi="Times New Roman" w:cs="Times New Roman"/>
          <w:sz w:val="24"/>
          <w:szCs w:val="24"/>
        </w:rPr>
        <w:t xml:space="preserve">“Penerapan Digital Marketing dalam Meningkatkan Penjualan Produk Ayana Store Pati.” </w:t>
      </w:r>
      <w:r w:rsidRPr="00300A87">
        <w:rPr>
          <w:rFonts w:ascii="Times New Roman" w:hAnsi="Times New Roman" w:cs="Times New Roman"/>
          <w:i/>
          <w:iCs/>
          <w:sz w:val="24"/>
          <w:szCs w:val="24"/>
        </w:rPr>
        <w:t>Solusi</w:t>
      </w:r>
      <w:r w:rsidRPr="00300A87">
        <w:rPr>
          <w:rFonts w:ascii="Times New Roman" w:hAnsi="Times New Roman" w:cs="Times New Roman"/>
          <w:sz w:val="24"/>
          <w:szCs w:val="24"/>
        </w:rPr>
        <w:t xml:space="preserve"> 20, no. 4 (30 Desember 2022): 397. https://doi.org/10.26623/slsi.v20i4.6055.</w:t>
      </w:r>
    </w:p>
    <w:p w14:paraId="1F77FDF1"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Lestari, Warni, Sitti Musyahidah, dan Rabaniah Istiqamah. “Strategi Marketing Mix Dalam Meningkatkan Usaha Percetakan Pada CV. Tinta Kaili dalam Perspektif Ekonomi Islam.” </w:t>
      </w:r>
      <w:r w:rsidRPr="00300A87">
        <w:rPr>
          <w:rFonts w:ascii="Times New Roman" w:hAnsi="Times New Roman" w:cs="Times New Roman"/>
          <w:i/>
          <w:iCs/>
          <w:sz w:val="24"/>
          <w:szCs w:val="24"/>
        </w:rPr>
        <w:t>Jurnal Ilmu Ekonomi dan Bisnis Islam</w:t>
      </w:r>
      <w:r w:rsidRPr="00300A87">
        <w:rPr>
          <w:rFonts w:ascii="Times New Roman" w:hAnsi="Times New Roman" w:cs="Times New Roman"/>
          <w:sz w:val="24"/>
          <w:szCs w:val="24"/>
        </w:rPr>
        <w:t xml:space="preserve"> 1, no. 1 (12 Juli 2019): 63–84.</w:t>
      </w:r>
    </w:p>
    <w:p w14:paraId="5955B90D"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M. Fathrezza Imani, M. Khoirul Fikri, dan Almas Filzah. “Pengaruh Kreatif, Inovasi, dan Strategi Pemasaran Terhadap Peningkatan Daya Beli Konsumen.” </w:t>
      </w:r>
      <w:r w:rsidRPr="00300A87">
        <w:rPr>
          <w:rFonts w:ascii="Times New Roman" w:hAnsi="Times New Roman" w:cs="Times New Roman"/>
          <w:i/>
          <w:iCs/>
          <w:sz w:val="24"/>
          <w:szCs w:val="24"/>
        </w:rPr>
        <w:t>Jurnal Ilmu Manajemen, Ekonomi dan Kewirausahaan</w:t>
      </w:r>
      <w:r w:rsidRPr="00300A87">
        <w:rPr>
          <w:rFonts w:ascii="Times New Roman" w:hAnsi="Times New Roman" w:cs="Times New Roman"/>
          <w:sz w:val="24"/>
          <w:szCs w:val="24"/>
        </w:rPr>
        <w:t xml:space="preserve"> 2, no. 1 (25 Maret 2022): 117–38.</w:t>
      </w:r>
    </w:p>
    <w:p w14:paraId="48A911E5"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Malahati, Fildza, Anelda Ultavia B, Putri Jannati, Qathrunnada Qathrunnada, dan Shaleh Shaleh. “Kualitatif : Memahami Karakteristik penelitian sebagai metodologi.” </w:t>
      </w:r>
      <w:r w:rsidRPr="00300A87">
        <w:rPr>
          <w:rFonts w:ascii="Times New Roman" w:hAnsi="Times New Roman" w:cs="Times New Roman"/>
          <w:i/>
          <w:iCs/>
          <w:sz w:val="24"/>
          <w:szCs w:val="24"/>
        </w:rPr>
        <w:t>JURNAL PENDIDIKAN DASAR</w:t>
      </w:r>
      <w:r w:rsidRPr="00300A87">
        <w:rPr>
          <w:rFonts w:ascii="Times New Roman" w:hAnsi="Times New Roman" w:cs="Times New Roman"/>
          <w:sz w:val="24"/>
          <w:szCs w:val="24"/>
        </w:rPr>
        <w:t xml:space="preserve"> 11, no. 2 (31 Desember 2023): 341–48.</w:t>
      </w:r>
    </w:p>
    <w:p w14:paraId="192066CB" w14:textId="21B2F33E"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Marwan, Jubery. “</w:t>
      </w:r>
      <w:r w:rsidR="00300A87">
        <w:rPr>
          <w:rFonts w:ascii="Times New Roman" w:hAnsi="Times New Roman" w:cs="Times New Roman"/>
          <w:sz w:val="24"/>
          <w:szCs w:val="24"/>
        </w:rPr>
        <w:t xml:space="preserve">Transformasi Peran Strategi Pemasaran dalam Mewujudkan Minat beli," Kelola : </w:t>
      </w:r>
      <w:r w:rsidRPr="00300A87">
        <w:rPr>
          <w:rFonts w:ascii="Times New Roman" w:hAnsi="Times New Roman" w:cs="Times New Roman"/>
          <w:i/>
          <w:iCs/>
          <w:sz w:val="24"/>
          <w:szCs w:val="24"/>
        </w:rPr>
        <w:t>Jurnal Ilmiah Manajemen</w:t>
      </w:r>
      <w:r w:rsidRPr="00300A87">
        <w:rPr>
          <w:rFonts w:ascii="Times New Roman" w:hAnsi="Times New Roman" w:cs="Times New Roman"/>
          <w:sz w:val="24"/>
          <w:szCs w:val="24"/>
        </w:rPr>
        <w:t xml:space="preserve"> 7, no. 2 (30 Desember 2022): 57–72. https://doi.org/10.32509/kelola.v7i2.1933.</w:t>
      </w:r>
    </w:p>
    <w:p w14:paraId="0B14431B" w14:textId="2E637A3C"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Miftah, Ahmad. “</w:t>
      </w:r>
      <w:r w:rsidR="00300A87">
        <w:rPr>
          <w:rFonts w:ascii="Times New Roman" w:hAnsi="Times New Roman" w:cs="Times New Roman"/>
          <w:sz w:val="24"/>
          <w:szCs w:val="24"/>
        </w:rPr>
        <w:t>Mengenal Marketing dan Marketers Syariah." Islamiconomic:</w:t>
      </w:r>
      <w:r w:rsidRPr="00300A87">
        <w:rPr>
          <w:rFonts w:ascii="Times New Roman" w:hAnsi="Times New Roman" w:cs="Times New Roman"/>
          <w:i/>
          <w:iCs/>
          <w:sz w:val="24"/>
          <w:szCs w:val="24"/>
        </w:rPr>
        <w:t xml:space="preserve"> Jurnal Ekonomi Islam</w:t>
      </w:r>
      <w:r w:rsidRPr="00300A87">
        <w:rPr>
          <w:rFonts w:ascii="Times New Roman" w:hAnsi="Times New Roman" w:cs="Times New Roman"/>
          <w:sz w:val="24"/>
          <w:szCs w:val="24"/>
        </w:rPr>
        <w:t xml:space="preserve"> 6, no. 2 (15 Agustus 2015).</w:t>
      </w:r>
    </w:p>
    <w:p w14:paraId="235F0F9E"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Mujahidin, Ali, dan Ifa Khoirianingrum. “Analisis Segmentasi, Targeting, Positioning (STP) pada Zakiyya House Bojonegoro,” t.t.</w:t>
      </w:r>
    </w:p>
    <w:p w14:paraId="10E6EBB4"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lastRenderedPageBreak/>
        <w:t xml:space="preserve">Musran Munizu, Rosaline Tandiono, Endyastuti Pravitasari, M. Afdhal Chatra P, Ni Luh Kardini, Ermanuri, Henky Hendrawan, Triasesiarta Nur, Agus Siswanto, Ida Bagus Kerthyayana Manuaba. </w:t>
      </w:r>
      <w:r w:rsidRPr="00300A87">
        <w:rPr>
          <w:rFonts w:ascii="Times New Roman" w:hAnsi="Times New Roman" w:cs="Times New Roman"/>
          <w:i/>
          <w:iCs/>
          <w:sz w:val="24"/>
          <w:szCs w:val="24"/>
        </w:rPr>
        <w:t>UMKM : Peran Pemerintah Dalam Meningkatkan Daya Saing UMKM di Indonesia</w:t>
      </w:r>
      <w:r w:rsidRPr="00300A87">
        <w:rPr>
          <w:rFonts w:ascii="Times New Roman" w:hAnsi="Times New Roman" w:cs="Times New Roman"/>
          <w:sz w:val="24"/>
          <w:szCs w:val="24"/>
        </w:rPr>
        <w:t>, t.t.</w:t>
      </w:r>
    </w:p>
    <w:p w14:paraId="05ED20ED"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Naili Jazilinni’am: Analisis Strategi Marketing Mix dalam Perspektif Ekonomi Syariah UMKM Hasma Jaya Lestari” 2 (2022).</w:t>
      </w:r>
    </w:p>
    <w:p w14:paraId="7514D0FA"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Narayana, Kompyang Gede Sathya, dan Gede Bayu Rahanatha. “Peran Brand Image Memediasi Social Media Marketing terhadap Keputusan Pembelian.” </w:t>
      </w:r>
      <w:r w:rsidRPr="00300A87">
        <w:rPr>
          <w:rFonts w:ascii="Times New Roman" w:hAnsi="Times New Roman" w:cs="Times New Roman"/>
          <w:i/>
          <w:iCs/>
          <w:sz w:val="24"/>
          <w:szCs w:val="24"/>
        </w:rPr>
        <w:t>E-Jurnal Manajemen Universitas Udayana</w:t>
      </w:r>
      <w:r w:rsidRPr="00300A87">
        <w:rPr>
          <w:rFonts w:ascii="Times New Roman" w:hAnsi="Times New Roman" w:cs="Times New Roman"/>
          <w:sz w:val="24"/>
          <w:szCs w:val="24"/>
        </w:rPr>
        <w:t xml:space="preserve"> 9, no. 5 (3 Mei 2020): 1962.</w:t>
      </w:r>
    </w:p>
    <w:p w14:paraId="3AA1FF75"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Nasution, Asrindah. “Strategi Pemasaran Bisnis Kuliner Menggunakan Influencer Melalui Media Sosial Instagram.” </w:t>
      </w:r>
      <w:r w:rsidRPr="00300A87">
        <w:rPr>
          <w:rFonts w:ascii="Times New Roman" w:hAnsi="Times New Roman" w:cs="Times New Roman"/>
          <w:i/>
          <w:iCs/>
          <w:sz w:val="24"/>
          <w:szCs w:val="24"/>
        </w:rPr>
        <w:t>Jurnal Bisnis Corporate</w:t>
      </w:r>
      <w:r w:rsidRPr="00300A87">
        <w:rPr>
          <w:rFonts w:ascii="Times New Roman" w:hAnsi="Times New Roman" w:cs="Times New Roman"/>
          <w:sz w:val="24"/>
          <w:szCs w:val="24"/>
        </w:rPr>
        <w:t xml:space="preserve"> 6, no. 1 (30 September 2021): 11–18. https://doi.org/10.46576/jbc.v6i1.1484.</w:t>
      </w:r>
    </w:p>
    <w:p w14:paraId="73D1F00F"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 xml:space="preserve">Nurudin, Nurudin, Khoirul Anwar, dan Hidayaturrosyida Hidayaturrosyida. “Analysis Of The Effect Of Islamic Product Attributes, Servicescape, And Interpersonal Communications On Customer Satisfaction Bank BTN Syariah KCPS Ngaliyan.” </w:t>
      </w:r>
      <w:r w:rsidRPr="00300A87">
        <w:rPr>
          <w:rFonts w:ascii="Times New Roman" w:hAnsi="Times New Roman" w:cs="Times New Roman"/>
          <w:i/>
          <w:iCs/>
          <w:sz w:val="24"/>
          <w:szCs w:val="24"/>
        </w:rPr>
        <w:t>AL-ARBAH: Journal of Islamic Finance and Banking</w:t>
      </w:r>
      <w:r w:rsidRPr="00300A87">
        <w:rPr>
          <w:rFonts w:ascii="Times New Roman" w:hAnsi="Times New Roman" w:cs="Times New Roman"/>
          <w:sz w:val="24"/>
          <w:szCs w:val="24"/>
        </w:rPr>
        <w:t xml:space="preserve"> 2, no. 2 (31 Desember 2020): 209–20. https://doi.org/10.21580/al-arbah.2020.2.2.7328.</w:t>
      </w:r>
    </w:p>
    <w:p w14:paraId="57F3775E" w14:textId="0C052CB0"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300A87">
        <w:rPr>
          <w:rFonts w:ascii="Times New Roman" w:hAnsi="Times New Roman" w:cs="Times New Roman"/>
          <w:sz w:val="24"/>
          <w:szCs w:val="24"/>
        </w:rPr>
        <w:t>Pamungkas, Bagas Aji. “</w:t>
      </w:r>
      <w:r w:rsidR="00300A87">
        <w:rPr>
          <w:rFonts w:ascii="Times New Roman" w:hAnsi="Times New Roman" w:cs="Times New Roman"/>
          <w:sz w:val="24"/>
          <w:szCs w:val="24"/>
        </w:rPr>
        <w:t xml:space="preserve">Pengaruh Promosi di Media Sosial dan Word Of Mouth terhadap keputusan Pembelian (Studi Kasus pada Kedai Bontacos,Jombang)." </w:t>
      </w:r>
      <w:r w:rsidRPr="008600BE">
        <w:rPr>
          <w:rFonts w:ascii="Times New Roman" w:hAnsi="Times New Roman" w:cs="Times New Roman"/>
          <w:i/>
          <w:iCs/>
          <w:sz w:val="24"/>
          <w:szCs w:val="24"/>
          <w:lang w:val="it-IT"/>
        </w:rPr>
        <w:t>Jurnal Komunikasi</w:t>
      </w:r>
      <w:r w:rsidRPr="008600BE">
        <w:rPr>
          <w:rFonts w:ascii="Times New Roman" w:hAnsi="Times New Roman" w:cs="Times New Roman"/>
          <w:sz w:val="24"/>
          <w:szCs w:val="24"/>
          <w:lang w:val="it-IT"/>
        </w:rPr>
        <w:t>10,no.2 (17 Januari 2017): 145. https://doi.org/10.21107/ilkom.v10i2.2518.</w:t>
      </w:r>
    </w:p>
    <w:p w14:paraId="32373E2C"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Prihatta, Hajar Swara. “Pemasaran dalam Perspektif Ekonomi Islam.” </w:t>
      </w:r>
      <w:r w:rsidRPr="00300A87">
        <w:rPr>
          <w:rFonts w:ascii="Times New Roman" w:hAnsi="Times New Roman" w:cs="Times New Roman"/>
          <w:i/>
          <w:iCs/>
          <w:sz w:val="24"/>
          <w:szCs w:val="24"/>
        </w:rPr>
        <w:t>Maliyah : Jurnal Hukum Bisnis Islam</w:t>
      </w:r>
      <w:r w:rsidRPr="00300A87">
        <w:rPr>
          <w:rFonts w:ascii="Times New Roman" w:hAnsi="Times New Roman" w:cs="Times New Roman"/>
          <w:sz w:val="24"/>
          <w:szCs w:val="24"/>
        </w:rPr>
        <w:t xml:space="preserve"> 8, no. 1 (20 Juni 2018): 96–124.</w:t>
      </w:r>
    </w:p>
    <w:p w14:paraId="0C58DC7A"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300A87">
        <w:rPr>
          <w:rFonts w:ascii="Times New Roman" w:hAnsi="Times New Roman" w:cs="Times New Roman"/>
          <w:sz w:val="24"/>
          <w:szCs w:val="24"/>
        </w:rPr>
        <w:t xml:space="preserve">Purbohastuti, Arum Wahyuni. </w:t>
      </w:r>
      <w:r w:rsidRPr="008600BE">
        <w:rPr>
          <w:rFonts w:ascii="Times New Roman" w:hAnsi="Times New Roman" w:cs="Times New Roman"/>
          <w:sz w:val="24"/>
          <w:szCs w:val="24"/>
          <w:lang w:val="it-IT"/>
        </w:rPr>
        <w:t xml:space="preserve">“Efektifitas Media Sosial Sebagai Media Promosi.” </w:t>
      </w:r>
      <w:r w:rsidRPr="008600BE">
        <w:rPr>
          <w:rFonts w:ascii="Times New Roman" w:hAnsi="Times New Roman" w:cs="Times New Roman"/>
          <w:i/>
          <w:iCs/>
          <w:sz w:val="24"/>
          <w:szCs w:val="24"/>
          <w:lang w:val="it-IT"/>
        </w:rPr>
        <w:t>Tirtayasa Ekonomika</w:t>
      </w:r>
      <w:r w:rsidRPr="008600BE">
        <w:rPr>
          <w:rFonts w:ascii="Times New Roman" w:hAnsi="Times New Roman" w:cs="Times New Roman"/>
          <w:sz w:val="24"/>
          <w:szCs w:val="24"/>
          <w:lang w:val="it-IT"/>
        </w:rPr>
        <w:t xml:space="preserve"> 12, no. 2 (31 Oktober 2017): 212.</w:t>
      </w:r>
    </w:p>
    <w:p w14:paraId="480EFA87"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 xml:space="preserve">Putri, Dewina, Anisah Salma, Fhadila Ameliana, M. Taufik Hidayah, dan Ramdani Bayu Putra. </w:t>
      </w:r>
      <w:r w:rsidRPr="00300A87">
        <w:rPr>
          <w:rFonts w:ascii="Times New Roman" w:hAnsi="Times New Roman" w:cs="Times New Roman"/>
          <w:sz w:val="24"/>
          <w:szCs w:val="24"/>
        </w:rPr>
        <w:t xml:space="preserve">“Strategi Marketing Mix Dan Analisis SWOT pada UMKM D’besto Pasar Baru Kota Padang.” </w:t>
      </w:r>
      <w:r w:rsidRPr="008600BE">
        <w:rPr>
          <w:rFonts w:ascii="Times New Roman" w:hAnsi="Times New Roman" w:cs="Times New Roman"/>
          <w:i/>
          <w:iCs/>
          <w:sz w:val="24"/>
          <w:szCs w:val="24"/>
          <w:lang w:val="it-IT"/>
        </w:rPr>
        <w:t>Jurnal Pengabdian Masyarakat Bangsa</w:t>
      </w:r>
      <w:r w:rsidRPr="008600BE">
        <w:rPr>
          <w:rFonts w:ascii="Times New Roman" w:hAnsi="Times New Roman" w:cs="Times New Roman"/>
          <w:sz w:val="24"/>
          <w:szCs w:val="24"/>
          <w:lang w:val="it-IT"/>
        </w:rPr>
        <w:t xml:space="preserve"> 2, no. 5 (22 Juli 2024): 1749–56.</w:t>
      </w:r>
    </w:p>
    <w:p w14:paraId="01ADEE74"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Qurniawati, Rina Sari. “Theoritical Review : Pemasaran Media Sosial.” </w:t>
      </w:r>
      <w:r w:rsidRPr="00300A87">
        <w:rPr>
          <w:rFonts w:ascii="Times New Roman" w:hAnsi="Times New Roman" w:cs="Times New Roman"/>
          <w:i/>
          <w:iCs/>
          <w:sz w:val="24"/>
          <w:szCs w:val="24"/>
        </w:rPr>
        <w:t>Among Makarti</w:t>
      </w:r>
      <w:r w:rsidRPr="00300A87">
        <w:rPr>
          <w:rFonts w:ascii="Times New Roman" w:hAnsi="Times New Roman" w:cs="Times New Roman"/>
          <w:sz w:val="24"/>
          <w:szCs w:val="24"/>
        </w:rPr>
        <w:t xml:space="preserve"> 11, no. 1 (16 Agustus 2018). https://doi.org/10.52353/ama.v11i1.159.</w:t>
      </w:r>
    </w:p>
    <w:p w14:paraId="08A190B7" w14:textId="202BE621"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300A87">
        <w:rPr>
          <w:rFonts w:ascii="Times New Roman" w:hAnsi="Times New Roman" w:cs="Times New Roman"/>
          <w:sz w:val="24"/>
          <w:szCs w:val="24"/>
        </w:rPr>
        <w:t xml:space="preserve">Ramadhan, Fadli Harisa. </w:t>
      </w:r>
      <w:r w:rsidRPr="008600BE">
        <w:rPr>
          <w:rFonts w:ascii="Times New Roman" w:hAnsi="Times New Roman" w:cs="Times New Roman"/>
          <w:sz w:val="24"/>
          <w:szCs w:val="24"/>
          <w:lang w:val="it-IT"/>
        </w:rPr>
        <w:t>“</w:t>
      </w:r>
      <w:r w:rsidR="00300A87" w:rsidRPr="008600BE">
        <w:rPr>
          <w:rFonts w:ascii="Times New Roman" w:hAnsi="Times New Roman" w:cs="Times New Roman"/>
          <w:sz w:val="24"/>
          <w:szCs w:val="24"/>
          <w:lang w:val="it-IT"/>
        </w:rPr>
        <w:t xml:space="preserve">Pemanfaatn Media Sosial Instagram akun @MR.CREAMPUFF sebagai promosi dalam meningkatkan penjualan" </w:t>
      </w:r>
      <w:r w:rsidRPr="008600BE">
        <w:rPr>
          <w:rFonts w:ascii="Times New Roman" w:hAnsi="Times New Roman" w:cs="Times New Roman"/>
          <w:sz w:val="24"/>
          <w:szCs w:val="24"/>
          <w:lang w:val="it-IT"/>
        </w:rPr>
        <w:t>4, no. 2 (2017).</w:t>
      </w:r>
    </w:p>
    <w:p w14:paraId="39397547" w14:textId="3A656C6B"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lastRenderedPageBreak/>
        <w:t>Ramadhan, Rizqi Putra, Ovin Liviana Bela, dan Hendra Dwi Prasetyo. “</w:t>
      </w:r>
      <w:r w:rsidR="00300A87" w:rsidRPr="008600BE">
        <w:rPr>
          <w:rFonts w:ascii="Times New Roman" w:hAnsi="Times New Roman" w:cs="Times New Roman"/>
          <w:sz w:val="24"/>
          <w:szCs w:val="24"/>
          <w:lang w:val="it-IT"/>
        </w:rPr>
        <w:t>Analisis Strategi pemasaran dalam Upaya meningkatkan penjualan pada usaha makaroni kriuks</w:t>
      </w:r>
      <w:r w:rsidR="00831B60" w:rsidRPr="008600BE">
        <w:rPr>
          <w:rFonts w:ascii="Times New Roman" w:hAnsi="Times New Roman" w:cs="Times New Roman"/>
          <w:sz w:val="24"/>
          <w:szCs w:val="24"/>
          <w:lang w:val="it-IT"/>
        </w:rPr>
        <w:t xml:space="preserve">." </w:t>
      </w:r>
      <w:r w:rsidRPr="008600BE">
        <w:rPr>
          <w:rFonts w:ascii="Times New Roman" w:hAnsi="Times New Roman" w:cs="Times New Roman"/>
          <w:i/>
          <w:iCs/>
          <w:sz w:val="24"/>
          <w:szCs w:val="24"/>
          <w:lang w:val="it-IT"/>
        </w:rPr>
        <w:t>Jurnal Bina Bangsa Ekonomika</w:t>
      </w:r>
      <w:r w:rsidRPr="008600BE">
        <w:rPr>
          <w:rFonts w:ascii="Times New Roman" w:hAnsi="Times New Roman" w:cs="Times New Roman"/>
          <w:sz w:val="24"/>
          <w:szCs w:val="24"/>
          <w:lang w:val="it-IT"/>
        </w:rPr>
        <w:t xml:space="preserve"> 15, no. 1 (22 Februari 2022): 277–81.</w:t>
      </w:r>
    </w:p>
    <w:p w14:paraId="6C55097C"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Rokhilawati, Yeny. “Analisis Strategi Pemasaran Pada Produk Simpanan Mudharabah di BMT Nusantara Glenmore” 1 (2022).</w:t>
      </w:r>
    </w:p>
    <w:p w14:paraId="1559CFC3" w14:textId="32FF251E"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Srijani, Ninik. “</w:t>
      </w:r>
      <w:r w:rsidR="00831B60" w:rsidRPr="008600BE">
        <w:rPr>
          <w:rFonts w:ascii="Times New Roman" w:hAnsi="Times New Roman" w:cs="Times New Roman"/>
          <w:sz w:val="24"/>
          <w:szCs w:val="24"/>
          <w:lang w:val="it-IT"/>
        </w:rPr>
        <w:t>Perasn UMKM (Usaha Mikro Kecil Menengah) dalam Meningkatkan Kesejahteraan Masyarakat,"</w:t>
      </w:r>
    </w:p>
    <w:p w14:paraId="31842D1B" w14:textId="6C593F90"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Supradono, Bambang, dan Ayu Noviani Hanum. “</w:t>
      </w:r>
      <w:r w:rsidR="00831B60" w:rsidRPr="008600BE">
        <w:rPr>
          <w:rFonts w:ascii="Times New Roman" w:hAnsi="Times New Roman" w:cs="Times New Roman"/>
          <w:sz w:val="24"/>
          <w:szCs w:val="24"/>
          <w:lang w:val="it-IT"/>
        </w:rPr>
        <w:t>Peran Sosial Media Untuk Manajemen Hubungan Dengan pelanggan pada layanan E-Commerce,"</w:t>
      </w:r>
    </w:p>
    <w:p w14:paraId="36C3204D"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 xml:space="preserve">Suryadi, Emi. “Penerapan Metode TOPSIS Pemilihan Sosial Media Marketing Untuk Penjualan Aksesoris Pariwisata Lombok.” </w:t>
      </w:r>
      <w:r w:rsidRPr="008600BE">
        <w:rPr>
          <w:rFonts w:ascii="Times New Roman" w:hAnsi="Times New Roman" w:cs="Times New Roman"/>
          <w:i/>
          <w:iCs/>
          <w:sz w:val="24"/>
          <w:szCs w:val="24"/>
          <w:lang w:val="it-IT"/>
        </w:rPr>
        <w:t>JATISI (Jurnal Teknik Informatika dan Sistem Informasi)</w:t>
      </w:r>
      <w:r w:rsidRPr="008600BE">
        <w:rPr>
          <w:rFonts w:ascii="Times New Roman" w:hAnsi="Times New Roman" w:cs="Times New Roman"/>
          <w:sz w:val="24"/>
          <w:szCs w:val="24"/>
          <w:lang w:val="it-IT"/>
        </w:rPr>
        <w:t xml:space="preserve"> 7, no. 3 (18 Desember 2020): 429–40. https://doi.org/10.35957/jatisi.v7i3.545.</w:t>
      </w:r>
    </w:p>
    <w:p w14:paraId="76BB0C5A"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Suryani, Susie. “Analisis Pengembangan Usaha Mikro Kecil dan Menengah (UMKM) di Kabupaten Bengkalis-Riau” 29, no. 1 (2018).</w:t>
      </w:r>
    </w:p>
    <w:p w14:paraId="00D5C57F"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Trulline, Putri. “Pemasaran produk UMKM melalui media sosial dan e-commerce” 5, no. 2 (2021).</w:t>
      </w:r>
    </w:p>
    <w:p w14:paraId="240642B9"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Universitas Kristen Indonesia Paulus, Natalia Paranoan, Carolus Askikarno Palalangan, Universitas Kristen Indonesia Paulus, Matius Sau, dan Universitas Kristen Indonesia Paulus. </w:t>
      </w:r>
      <w:r w:rsidRPr="00300A87">
        <w:rPr>
          <w:rFonts w:ascii="Times New Roman" w:hAnsi="Times New Roman" w:cs="Times New Roman"/>
          <w:sz w:val="24"/>
          <w:szCs w:val="24"/>
        </w:rPr>
        <w:t xml:space="preserve">“Mengungkap strategi penerapan digital marketing dalam meningkatkan pendapatan UMKM produk kuliner di Makassar.” </w:t>
      </w:r>
      <w:r w:rsidRPr="00300A87">
        <w:rPr>
          <w:rFonts w:ascii="Times New Roman" w:hAnsi="Times New Roman" w:cs="Times New Roman"/>
          <w:i/>
          <w:iCs/>
          <w:sz w:val="24"/>
          <w:szCs w:val="24"/>
        </w:rPr>
        <w:t>Accounting Profession Journal</w:t>
      </w:r>
      <w:r w:rsidRPr="00300A87">
        <w:rPr>
          <w:rFonts w:ascii="Times New Roman" w:hAnsi="Times New Roman" w:cs="Times New Roman"/>
          <w:sz w:val="24"/>
          <w:szCs w:val="24"/>
        </w:rPr>
        <w:t xml:space="preserve"> 4, no. 1 (31 Januari 2022). https://doi.org/10.35593/apaji.v4i1.33.</w:t>
      </w:r>
    </w:p>
    <w:p w14:paraId="1F3A85C8"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Untari, Dewi, dan Dewi Endah Fajariana. “Strategi Pemasaran Melalui Media Sosial Instagram (Studi Deskriptif Pada Akun @Subur_Batik)” 2, no. 2 (2018).</w:t>
      </w:r>
    </w:p>
    <w:p w14:paraId="232B0F14" w14:textId="44B773FF" w:rsidR="009B2107" w:rsidRPr="00300A87" w:rsidRDefault="009B2107" w:rsidP="00300A87">
      <w:pPr>
        <w:pStyle w:val="Bibliography"/>
        <w:spacing w:line="360" w:lineRule="auto"/>
        <w:jc w:val="both"/>
        <w:rPr>
          <w:rFonts w:ascii="Times New Roman" w:hAnsi="Times New Roman" w:cs="Times New Roman"/>
          <w:sz w:val="24"/>
          <w:szCs w:val="24"/>
        </w:rPr>
      </w:pPr>
      <w:r w:rsidRPr="008600BE">
        <w:rPr>
          <w:rFonts w:ascii="Times New Roman" w:hAnsi="Times New Roman" w:cs="Times New Roman"/>
          <w:sz w:val="24"/>
          <w:szCs w:val="24"/>
          <w:lang w:val="it-IT"/>
        </w:rPr>
        <w:t xml:space="preserve">Utami, Giska Rizki, dan Marheni Eka Saputri. </w:t>
      </w:r>
      <w:r w:rsidRPr="00300A87">
        <w:rPr>
          <w:rFonts w:ascii="Times New Roman" w:hAnsi="Times New Roman" w:cs="Times New Roman"/>
          <w:sz w:val="24"/>
          <w:szCs w:val="24"/>
        </w:rPr>
        <w:t>“</w:t>
      </w:r>
      <w:r w:rsidR="00831B60">
        <w:rPr>
          <w:rFonts w:ascii="Times New Roman" w:hAnsi="Times New Roman" w:cs="Times New Roman"/>
          <w:sz w:val="24"/>
          <w:szCs w:val="24"/>
        </w:rPr>
        <w:t xml:space="preserve">Pengaruh Social Media Marketing terhadap customer Engagement dan loyalitas merek pada akun instagram Tokopedia." </w:t>
      </w:r>
      <w:r w:rsidRPr="00300A87">
        <w:rPr>
          <w:rFonts w:ascii="Times New Roman" w:hAnsi="Times New Roman" w:cs="Times New Roman"/>
          <w:i/>
          <w:iCs/>
          <w:sz w:val="24"/>
          <w:szCs w:val="24"/>
        </w:rPr>
        <w:t>social media marketing</w:t>
      </w:r>
      <w:r w:rsidRPr="00300A87">
        <w:rPr>
          <w:rFonts w:ascii="Times New Roman" w:hAnsi="Times New Roman" w:cs="Times New Roman"/>
          <w:sz w:val="24"/>
          <w:szCs w:val="24"/>
        </w:rPr>
        <w:t xml:space="preserve"> 5 (t.t.).</w:t>
      </w:r>
    </w:p>
    <w:p w14:paraId="45EE440D" w14:textId="77777777"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UU Nomor 20 Tahun 2008.pdf,” t.t.</w:t>
      </w:r>
    </w:p>
    <w:p w14:paraId="60B57762"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Waruwu, Marinu. “Pendekatan Penelitian Pendidikan: Metode Penelitian Kualitatif, Metode Penelitian Kuantitatif dan Metode Penelitian Kombinasi” 7 (2023).</w:t>
      </w:r>
    </w:p>
    <w:p w14:paraId="2CB1C5DE" w14:textId="77777777" w:rsidR="009B2107" w:rsidRPr="008600BE" w:rsidRDefault="009B2107" w:rsidP="00300A87">
      <w:pPr>
        <w:pStyle w:val="Bibliography"/>
        <w:spacing w:line="360" w:lineRule="auto"/>
        <w:jc w:val="both"/>
        <w:rPr>
          <w:rFonts w:ascii="Times New Roman" w:hAnsi="Times New Roman" w:cs="Times New Roman"/>
          <w:sz w:val="24"/>
          <w:szCs w:val="24"/>
          <w:lang w:val="it-IT"/>
        </w:rPr>
      </w:pPr>
      <w:r w:rsidRPr="008600BE">
        <w:rPr>
          <w:rFonts w:ascii="Times New Roman" w:hAnsi="Times New Roman" w:cs="Times New Roman"/>
          <w:sz w:val="24"/>
          <w:szCs w:val="24"/>
          <w:lang w:val="it-IT"/>
        </w:rPr>
        <w:t>“Wawancara dengan Diskoperindag 10 Juni 2024,” t.t.</w:t>
      </w:r>
    </w:p>
    <w:p w14:paraId="3B009244" w14:textId="258771A2" w:rsidR="009B2107" w:rsidRPr="00300A87" w:rsidRDefault="009B2107" w:rsidP="00300A87">
      <w:pPr>
        <w:pStyle w:val="Bibliography"/>
        <w:spacing w:line="360" w:lineRule="auto"/>
        <w:jc w:val="both"/>
        <w:rPr>
          <w:rFonts w:ascii="Times New Roman" w:hAnsi="Times New Roman" w:cs="Times New Roman"/>
          <w:sz w:val="24"/>
          <w:szCs w:val="24"/>
        </w:rPr>
      </w:pPr>
      <w:r w:rsidRPr="00300A87">
        <w:rPr>
          <w:rFonts w:ascii="Times New Roman" w:hAnsi="Times New Roman" w:cs="Times New Roman"/>
          <w:sz w:val="24"/>
          <w:szCs w:val="24"/>
        </w:rPr>
        <w:t>Wibowo, Dimas Hendika, dan Zainul Arifin. “</w:t>
      </w:r>
      <w:r w:rsidR="00831B60">
        <w:rPr>
          <w:rFonts w:ascii="Times New Roman" w:hAnsi="Times New Roman" w:cs="Times New Roman"/>
          <w:sz w:val="24"/>
          <w:szCs w:val="24"/>
        </w:rPr>
        <w:t>Analisis Strategi Pemasaran Untuk Meningkatkan daya saing,"</w:t>
      </w:r>
    </w:p>
    <w:p w14:paraId="1FF81285" w14:textId="77777777" w:rsidR="009B2107" w:rsidRPr="008600BE" w:rsidRDefault="009B2107" w:rsidP="00300A87">
      <w:pPr>
        <w:pStyle w:val="Bibliography"/>
        <w:spacing w:line="360" w:lineRule="auto"/>
        <w:jc w:val="both"/>
        <w:rPr>
          <w:lang w:val="it-IT"/>
        </w:rPr>
      </w:pPr>
      <w:r w:rsidRPr="008600BE">
        <w:rPr>
          <w:rFonts w:ascii="Times New Roman" w:hAnsi="Times New Roman" w:cs="Times New Roman"/>
          <w:sz w:val="24"/>
          <w:szCs w:val="24"/>
          <w:lang w:val="it-IT"/>
        </w:rPr>
        <w:lastRenderedPageBreak/>
        <w:t xml:space="preserve">Zidhane, Mauliddyane, Tatty Yuniarti, dan Nayu Nurmalia. “Profil Sumber Daya Perikanan di Kecamatan Pemalang Kabupaten Pemalang Provinsi Jawa Tengah.” </w:t>
      </w:r>
      <w:r w:rsidRPr="008600BE">
        <w:rPr>
          <w:rFonts w:ascii="Times New Roman" w:hAnsi="Times New Roman" w:cs="Times New Roman"/>
          <w:i/>
          <w:iCs/>
          <w:sz w:val="24"/>
          <w:szCs w:val="24"/>
          <w:lang w:val="it-IT"/>
        </w:rPr>
        <w:t>Jurnal Penyuluhan Perikanan dan Kelautan</w:t>
      </w:r>
      <w:r w:rsidRPr="008600BE">
        <w:rPr>
          <w:rFonts w:ascii="Times New Roman" w:hAnsi="Times New Roman" w:cs="Times New Roman"/>
          <w:sz w:val="24"/>
          <w:szCs w:val="24"/>
          <w:lang w:val="it-IT"/>
        </w:rPr>
        <w:t xml:space="preserve"> 14, no. 1 (27 April 2020): 73–92</w:t>
      </w:r>
      <w:r w:rsidRPr="008600BE">
        <w:rPr>
          <w:lang w:val="it-IT"/>
        </w:rPr>
        <w:t>.</w:t>
      </w:r>
    </w:p>
    <w:p w14:paraId="39CAAECB" w14:textId="77777777" w:rsidR="00831B60" w:rsidRPr="008600BE" w:rsidRDefault="00831B60" w:rsidP="00831B60">
      <w:pPr>
        <w:rPr>
          <w:lang w:val="it-IT"/>
        </w:rPr>
      </w:pPr>
    </w:p>
    <w:p w14:paraId="36E0A723" w14:textId="77777777" w:rsidR="00831B60" w:rsidRPr="008600BE" w:rsidRDefault="00831B60" w:rsidP="00831B60">
      <w:pPr>
        <w:rPr>
          <w:lang w:val="it-IT"/>
        </w:rPr>
      </w:pPr>
    </w:p>
    <w:p w14:paraId="28245097" w14:textId="77777777" w:rsidR="00831B60" w:rsidRPr="008600BE" w:rsidRDefault="00831B60" w:rsidP="00831B60">
      <w:pPr>
        <w:rPr>
          <w:lang w:val="it-IT"/>
        </w:rPr>
      </w:pPr>
    </w:p>
    <w:p w14:paraId="3DD3AAAF" w14:textId="77777777" w:rsidR="00831B60" w:rsidRPr="008600BE" w:rsidRDefault="00831B60" w:rsidP="00831B60">
      <w:pPr>
        <w:rPr>
          <w:lang w:val="it-IT"/>
        </w:rPr>
      </w:pPr>
    </w:p>
    <w:p w14:paraId="686BF0DA" w14:textId="77777777" w:rsidR="00831B60" w:rsidRPr="008600BE" w:rsidRDefault="00831B60" w:rsidP="00831B60">
      <w:pPr>
        <w:rPr>
          <w:lang w:val="it-IT"/>
        </w:rPr>
      </w:pPr>
    </w:p>
    <w:p w14:paraId="7EE22B46" w14:textId="77777777" w:rsidR="00831B60" w:rsidRPr="008600BE" w:rsidRDefault="00831B60" w:rsidP="00831B60">
      <w:pPr>
        <w:rPr>
          <w:lang w:val="it-IT"/>
        </w:rPr>
      </w:pPr>
    </w:p>
    <w:p w14:paraId="1F26723D" w14:textId="77777777" w:rsidR="00831B60" w:rsidRPr="008600BE" w:rsidRDefault="00831B60" w:rsidP="00831B60">
      <w:pPr>
        <w:rPr>
          <w:lang w:val="it-IT"/>
        </w:rPr>
      </w:pPr>
    </w:p>
    <w:p w14:paraId="14DC4173" w14:textId="77777777" w:rsidR="00831B60" w:rsidRPr="008600BE" w:rsidRDefault="00831B60" w:rsidP="00831B60">
      <w:pPr>
        <w:rPr>
          <w:lang w:val="it-IT"/>
        </w:rPr>
      </w:pPr>
    </w:p>
    <w:p w14:paraId="65DA6310" w14:textId="77777777" w:rsidR="00831B60" w:rsidRPr="008600BE" w:rsidRDefault="00831B60" w:rsidP="00831B60">
      <w:pPr>
        <w:rPr>
          <w:lang w:val="it-IT"/>
        </w:rPr>
      </w:pPr>
    </w:p>
    <w:p w14:paraId="46EE2FEE" w14:textId="77777777" w:rsidR="00831B60" w:rsidRPr="008600BE" w:rsidRDefault="00831B60" w:rsidP="00831B60">
      <w:pPr>
        <w:rPr>
          <w:lang w:val="it-IT"/>
        </w:rPr>
      </w:pPr>
    </w:p>
    <w:p w14:paraId="4A81D115" w14:textId="77777777" w:rsidR="00831B60" w:rsidRPr="008600BE" w:rsidRDefault="00831B60" w:rsidP="00831B60">
      <w:pPr>
        <w:rPr>
          <w:lang w:val="it-IT"/>
        </w:rPr>
      </w:pPr>
    </w:p>
    <w:p w14:paraId="1821D0D3" w14:textId="77777777" w:rsidR="00831B60" w:rsidRPr="008600BE" w:rsidRDefault="00831B60" w:rsidP="00831B60">
      <w:pPr>
        <w:rPr>
          <w:lang w:val="it-IT"/>
        </w:rPr>
      </w:pPr>
    </w:p>
    <w:p w14:paraId="2B67B024" w14:textId="77777777" w:rsidR="00831B60" w:rsidRPr="008600BE" w:rsidRDefault="00831B60" w:rsidP="00831B60">
      <w:pPr>
        <w:rPr>
          <w:lang w:val="it-IT"/>
        </w:rPr>
      </w:pPr>
    </w:p>
    <w:p w14:paraId="12A0B59F" w14:textId="77777777" w:rsidR="00831B60" w:rsidRPr="008600BE" w:rsidRDefault="00831B60" w:rsidP="00831B60">
      <w:pPr>
        <w:rPr>
          <w:lang w:val="it-IT"/>
        </w:rPr>
      </w:pPr>
    </w:p>
    <w:p w14:paraId="360B88A0" w14:textId="77777777" w:rsidR="00831B60" w:rsidRPr="008600BE" w:rsidRDefault="00831B60" w:rsidP="00831B60">
      <w:pPr>
        <w:rPr>
          <w:lang w:val="it-IT"/>
        </w:rPr>
      </w:pPr>
    </w:p>
    <w:p w14:paraId="55BCAE0B" w14:textId="77777777" w:rsidR="00831B60" w:rsidRPr="008600BE" w:rsidRDefault="00831B60" w:rsidP="00831B60">
      <w:pPr>
        <w:rPr>
          <w:lang w:val="it-IT"/>
        </w:rPr>
      </w:pPr>
    </w:p>
    <w:p w14:paraId="09387E23" w14:textId="77777777" w:rsidR="00831B60" w:rsidRPr="008600BE" w:rsidRDefault="00831B60" w:rsidP="00831B60">
      <w:pPr>
        <w:rPr>
          <w:lang w:val="it-IT"/>
        </w:rPr>
      </w:pPr>
    </w:p>
    <w:p w14:paraId="0FFFB4CD" w14:textId="77777777" w:rsidR="00831B60" w:rsidRPr="008600BE" w:rsidRDefault="00831B60" w:rsidP="00831B60">
      <w:pPr>
        <w:rPr>
          <w:lang w:val="it-IT"/>
        </w:rPr>
      </w:pPr>
    </w:p>
    <w:p w14:paraId="1227D06E" w14:textId="77777777" w:rsidR="00831B60" w:rsidRPr="008600BE" w:rsidRDefault="00831B60" w:rsidP="00831B60">
      <w:pPr>
        <w:rPr>
          <w:lang w:val="it-IT"/>
        </w:rPr>
      </w:pPr>
    </w:p>
    <w:p w14:paraId="232D1334" w14:textId="77777777" w:rsidR="00831B60" w:rsidRPr="008600BE" w:rsidRDefault="00831B60" w:rsidP="00831B60">
      <w:pPr>
        <w:rPr>
          <w:lang w:val="it-IT"/>
        </w:rPr>
      </w:pPr>
    </w:p>
    <w:p w14:paraId="0E7D9AE5" w14:textId="77777777" w:rsidR="00831B60" w:rsidRPr="008600BE" w:rsidRDefault="00831B60" w:rsidP="00831B60">
      <w:pPr>
        <w:rPr>
          <w:lang w:val="it-IT"/>
        </w:rPr>
      </w:pPr>
    </w:p>
    <w:p w14:paraId="7573A330" w14:textId="77777777" w:rsidR="00831B60" w:rsidRPr="008600BE" w:rsidRDefault="00831B60" w:rsidP="00831B60">
      <w:pPr>
        <w:rPr>
          <w:lang w:val="it-IT"/>
        </w:rPr>
      </w:pPr>
    </w:p>
    <w:p w14:paraId="2578A69A" w14:textId="77777777" w:rsidR="00831B60" w:rsidRPr="008600BE" w:rsidRDefault="00831B60" w:rsidP="00831B60">
      <w:pPr>
        <w:rPr>
          <w:lang w:val="it-IT"/>
        </w:rPr>
      </w:pPr>
    </w:p>
    <w:p w14:paraId="224CFB1C" w14:textId="77777777" w:rsidR="00831B60" w:rsidRPr="008600BE" w:rsidRDefault="00831B60" w:rsidP="00831B60">
      <w:pPr>
        <w:rPr>
          <w:lang w:val="it-IT"/>
        </w:rPr>
      </w:pPr>
    </w:p>
    <w:p w14:paraId="7F680389" w14:textId="77777777" w:rsidR="00831B60" w:rsidRPr="008600BE" w:rsidRDefault="00831B60" w:rsidP="00831B60">
      <w:pPr>
        <w:rPr>
          <w:lang w:val="it-IT"/>
        </w:rPr>
      </w:pPr>
    </w:p>
    <w:p w14:paraId="00D58200" w14:textId="77777777" w:rsidR="00831B60" w:rsidRPr="008600BE" w:rsidRDefault="00831B60" w:rsidP="00831B60">
      <w:pPr>
        <w:rPr>
          <w:lang w:val="it-IT"/>
        </w:rPr>
      </w:pPr>
    </w:p>
    <w:p w14:paraId="17FF5217" w14:textId="77777777" w:rsidR="00831B60" w:rsidRPr="008600BE" w:rsidRDefault="00831B60" w:rsidP="00831B60">
      <w:pPr>
        <w:rPr>
          <w:lang w:val="it-IT"/>
        </w:rPr>
      </w:pPr>
    </w:p>
    <w:p w14:paraId="5D9E9C8D" w14:textId="77777777" w:rsidR="00831B60" w:rsidRPr="008600BE" w:rsidRDefault="00831B60" w:rsidP="00831B60">
      <w:pPr>
        <w:rPr>
          <w:lang w:val="it-IT"/>
        </w:rPr>
      </w:pPr>
    </w:p>
    <w:p w14:paraId="0060C25C" w14:textId="77777777" w:rsidR="00831B60" w:rsidRPr="008600BE" w:rsidRDefault="00831B60" w:rsidP="00831B60">
      <w:pPr>
        <w:rPr>
          <w:lang w:val="it-IT"/>
        </w:rPr>
      </w:pPr>
    </w:p>
    <w:p w14:paraId="6C20614B" w14:textId="5F96C4D7" w:rsidR="00CA0F5E" w:rsidRPr="007E49FE" w:rsidRDefault="00090418" w:rsidP="007E49FE">
      <w:pPr>
        <w:pStyle w:val="Heading1"/>
        <w:numPr>
          <w:ilvl w:val="0"/>
          <w:numId w:val="0"/>
        </w:numPr>
        <w:ind w:left="360" w:hanging="360"/>
        <w:rPr>
          <w:rFonts w:cs="Times New Roman"/>
          <w:bCs/>
          <w:szCs w:val="24"/>
        </w:rPr>
      </w:pPr>
      <w:r w:rsidRPr="00851D9C">
        <w:rPr>
          <w:rFonts w:cs="Times New Roman"/>
          <w:bCs/>
          <w:szCs w:val="24"/>
        </w:rPr>
        <w:lastRenderedPageBreak/>
        <w:fldChar w:fldCharType="end"/>
      </w:r>
      <w:bookmarkStart w:id="68" w:name="_Toc185716990"/>
      <w:r w:rsidR="004C6DB1">
        <w:t>LAMPIRAN-LAMPIRAN</w:t>
      </w:r>
      <w:bookmarkEnd w:id="68"/>
    </w:p>
    <w:p w14:paraId="776F680F" w14:textId="4B99A660" w:rsidR="005818B3" w:rsidRPr="001F68A2" w:rsidRDefault="001F68A2" w:rsidP="001F68A2">
      <w:pPr>
        <w:pStyle w:val="Caption"/>
        <w:spacing w:line="360" w:lineRule="auto"/>
        <w:jc w:val="both"/>
        <w:rPr>
          <w:rFonts w:cs="Times New Roman"/>
          <w:b/>
          <w:bCs/>
          <w:i w:val="0"/>
          <w:iCs w:val="0"/>
          <w:color w:val="000000" w:themeColor="text1"/>
          <w:sz w:val="24"/>
          <w:szCs w:val="24"/>
        </w:rPr>
      </w:pPr>
      <w:bookmarkStart w:id="69" w:name="_Toc184544767"/>
      <w:r w:rsidRPr="001F68A2">
        <w:rPr>
          <w:b/>
          <w:bCs/>
          <w:i w:val="0"/>
          <w:iCs w:val="0"/>
          <w:color w:val="000000" w:themeColor="text1"/>
          <w:sz w:val="24"/>
          <w:szCs w:val="24"/>
        </w:rPr>
        <w:t xml:space="preserve">Lampiran </w:t>
      </w:r>
      <w:r w:rsidRPr="001F68A2">
        <w:rPr>
          <w:b/>
          <w:bCs/>
          <w:i w:val="0"/>
          <w:iCs w:val="0"/>
          <w:color w:val="000000" w:themeColor="text1"/>
          <w:sz w:val="24"/>
          <w:szCs w:val="24"/>
        </w:rPr>
        <w:fldChar w:fldCharType="begin"/>
      </w:r>
      <w:r w:rsidRPr="001F68A2">
        <w:rPr>
          <w:b/>
          <w:bCs/>
          <w:i w:val="0"/>
          <w:iCs w:val="0"/>
          <w:color w:val="000000" w:themeColor="text1"/>
          <w:sz w:val="24"/>
          <w:szCs w:val="24"/>
        </w:rPr>
        <w:instrText xml:space="preserve"> SEQ Lampiran \* ARABIC </w:instrText>
      </w:r>
      <w:r w:rsidRPr="001F68A2">
        <w:rPr>
          <w:b/>
          <w:bCs/>
          <w:i w:val="0"/>
          <w:iCs w:val="0"/>
          <w:color w:val="000000" w:themeColor="text1"/>
          <w:sz w:val="24"/>
          <w:szCs w:val="24"/>
        </w:rPr>
        <w:fldChar w:fldCharType="separate"/>
      </w:r>
      <w:r w:rsidR="00193BFD">
        <w:rPr>
          <w:b/>
          <w:bCs/>
          <w:i w:val="0"/>
          <w:iCs w:val="0"/>
          <w:noProof/>
          <w:color w:val="000000" w:themeColor="text1"/>
          <w:sz w:val="24"/>
          <w:szCs w:val="24"/>
        </w:rPr>
        <w:t>1</w:t>
      </w:r>
      <w:r w:rsidRPr="001F68A2">
        <w:rPr>
          <w:b/>
          <w:bCs/>
          <w:i w:val="0"/>
          <w:iCs w:val="0"/>
          <w:color w:val="000000" w:themeColor="text1"/>
          <w:sz w:val="24"/>
          <w:szCs w:val="24"/>
        </w:rPr>
        <w:fldChar w:fldCharType="end"/>
      </w:r>
      <w:r w:rsidRPr="008600BE">
        <w:rPr>
          <w:b/>
          <w:bCs/>
          <w:i w:val="0"/>
          <w:iCs w:val="0"/>
          <w:color w:val="000000" w:themeColor="text1"/>
          <w:sz w:val="24"/>
          <w:szCs w:val="24"/>
          <w:lang w:val="it-IT"/>
        </w:rPr>
        <w:t xml:space="preserve"> Daftar Pertanyaan Wawancara</w:t>
      </w:r>
      <w:bookmarkEnd w:id="69"/>
    </w:p>
    <w:p w14:paraId="01292BF3" w14:textId="1C94BE1D" w:rsidR="004C6DB1" w:rsidRDefault="004C6DB1" w:rsidP="00873851">
      <w:pPr>
        <w:spacing w:line="360" w:lineRule="auto"/>
        <w:jc w:val="both"/>
        <w:rPr>
          <w:rFonts w:cs="Times New Roman"/>
          <w:bCs/>
          <w:sz w:val="24"/>
          <w:szCs w:val="24"/>
        </w:rPr>
      </w:pPr>
      <w:r>
        <w:rPr>
          <w:rFonts w:cs="Times New Roman"/>
          <w:bCs/>
          <w:sz w:val="24"/>
          <w:szCs w:val="24"/>
        </w:rPr>
        <w:t>Pertanyaan :</w:t>
      </w:r>
    </w:p>
    <w:p w14:paraId="7CCD9AF9" w14:textId="7A5CFBF2" w:rsidR="004C6DB1" w:rsidRPr="00255067" w:rsidRDefault="00255067" w:rsidP="003630FA">
      <w:pPr>
        <w:pStyle w:val="ListParagraph"/>
        <w:numPr>
          <w:ilvl w:val="0"/>
          <w:numId w:val="36"/>
        </w:numPr>
        <w:spacing w:line="360" w:lineRule="auto"/>
        <w:jc w:val="both"/>
        <w:rPr>
          <w:rFonts w:cs="Times New Roman"/>
          <w:bCs/>
          <w:sz w:val="24"/>
          <w:szCs w:val="24"/>
        </w:rPr>
      </w:pPr>
      <w:r>
        <w:rPr>
          <w:color w:val="000000"/>
          <w:sz w:val="24"/>
          <w:szCs w:val="24"/>
          <w:lang w:eastAsia="zh-CN"/>
        </w:rPr>
        <w:t>Apa yang anda ketahui tentang</w:t>
      </w:r>
      <w:r>
        <w:rPr>
          <w:i/>
          <w:iCs/>
          <w:color w:val="000000"/>
          <w:sz w:val="24"/>
          <w:szCs w:val="24"/>
          <w:lang w:eastAsia="zh-CN"/>
        </w:rPr>
        <w:t xml:space="preserve"> social media marketing</w:t>
      </w:r>
      <w:r>
        <w:rPr>
          <w:color w:val="000000"/>
          <w:sz w:val="24"/>
          <w:szCs w:val="24"/>
          <w:lang w:eastAsia="zh-CN"/>
        </w:rPr>
        <w:t>?</w:t>
      </w:r>
    </w:p>
    <w:p w14:paraId="47FAA7AE" w14:textId="6407001A" w:rsidR="00255067" w:rsidRDefault="00255067" w:rsidP="003630FA">
      <w:pPr>
        <w:pStyle w:val="ListParagraph"/>
        <w:numPr>
          <w:ilvl w:val="0"/>
          <w:numId w:val="36"/>
        </w:numPr>
        <w:spacing w:line="360" w:lineRule="auto"/>
        <w:jc w:val="both"/>
        <w:rPr>
          <w:rFonts w:cs="Times New Roman"/>
          <w:bCs/>
          <w:sz w:val="24"/>
          <w:szCs w:val="24"/>
        </w:rPr>
      </w:pPr>
      <w:r>
        <w:rPr>
          <w:rFonts w:cs="Times New Roman"/>
          <w:bCs/>
          <w:sz w:val="24"/>
          <w:szCs w:val="24"/>
        </w:rPr>
        <w:t xml:space="preserve">Apa tujuan dari </w:t>
      </w:r>
      <w:r>
        <w:rPr>
          <w:rFonts w:cs="Times New Roman"/>
          <w:bCs/>
          <w:i/>
          <w:iCs/>
          <w:sz w:val="24"/>
          <w:szCs w:val="24"/>
        </w:rPr>
        <w:t>social media marketing</w:t>
      </w:r>
      <w:r>
        <w:rPr>
          <w:rFonts w:cs="Times New Roman"/>
          <w:bCs/>
          <w:sz w:val="24"/>
          <w:szCs w:val="24"/>
        </w:rPr>
        <w:t>?</w:t>
      </w:r>
    </w:p>
    <w:p w14:paraId="26362972" w14:textId="1B0CF254" w:rsidR="00255067" w:rsidRDefault="00255067" w:rsidP="003630FA">
      <w:pPr>
        <w:pStyle w:val="ListParagraph"/>
        <w:numPr>
          <w:ilvl w:val="0"/>
          <w:numId w:val="36"/>
        </w:numPr>
        <w:spacing w:line="360" w:lineRule="auto"/>
        <w:jc w:val="both"/>
        <w:rPr>
          <w:rFonts w:cs="Times New Roman"/>
          <w:bCs/>
          <w:sz w:val="24"/>
          <w:szCs w:val="24"/>
        </w:rPr>
      </w:pPr>
      <w:r>
        <w:rPr>
          <w:rFonts w:cs="Times New Roman"/>
          <w:bCs/>
          <w:sz w:val="24"/>
          <w:szCs w:val="24"/>
        </w:rPr>
        <w:t xml:space="preserve">Bagaimana strategi </w:t>
      </w:r>
      <w:r>
        <w:rPr>
          <w:rFonts w:cs="Times New Roman"/>
          <w:bCs/>
          <w:i/>
          <w:iCs/>
          <w:sz w:val="24"/>
          <w:szCs w:val="24"/>
        </w:rPr>
        <w:t>marketing</w:t>
      </w:r>
      <w:r>
        <w:rPr>
          <w:rFonts w:cs="Times New Roman"/>
          <w:bCs/>
          <w:sz w:val="24"/>
          <w:szCs w:val="24"/>
        </w:rPr>
        <w:t xml:space="preserve"> yang dilakukan </w:t>
      </w:r>
      <w:r>
        <w:rPr>
          <w:rFonts w:cs="Times New Roman"/>
          <w:bCs/>
          <w:i/>
          <w:iCs/>
          <w:sz w:val="24"/>
          <w:szCs w:val="24"/>
        </w:rPr>
        <w:t>Coffe</w:t>
      </w:r>
      <w:r w:rsidR="00831B60">
        <w:rPr>
          <w:rFonts w:cs="Times New Roman"/>
          <w:bCs/>
          <w:i/>
          <w:iCs/>
          <w:sz w:val="24"/>
          <w:szCs w:val="24"/>
        </w:rPr>
        <w:t>e</w:t>
      </w:r>
      <w:r>
        <w:rPr>
          <w:rFonts w:cs="Times New Roman"/>
          <w:bCs/>
          <w:i/>
          <w:iCs/>
          <w:sz w:val="24"/>
          <w:szCs w:val="24"/>
        </w:rPr>
        <w:t xml:space="preserve"> shop</w:t>
      </w:r>
      <w:r>
        <w:rPr>
          <w:rFonts w:cs="Times New Roman"/>
          <w:bCs/>
          <w:sz w:val="24"/>
          <w:szCs w:val="24"/>
        </w:rPr>
        <w:t xml:space="preserve"> Pikaco?</w:t>
      </w:r>
    </w:p>
    <w:p w14:paraId="393B8A1E" w14:textId="3D3CE8F7" w:rsidR="00255067" w:rsidRPr="00255067" w:rsidRDefault="00255067" w:rsidP="003630FA">
      <w:pPr>
        <w:pStyle w:val="ListParagraph"/>
        <w:numPr>
          <w:ilvl w:val="0"/>
          <w:numId w:val="36"/>
        </w:numPr>
        <w:spacing w:line="360" w:lineRule="auto"/>
        <w:jc w:val="both"/>
        <w:rPr>
          <w:rFonts w:cs="Times New Roman"/>
          <w:bCs/>
          <w:sz w:val="24"/>
          <w:szCs w:val="24"/>
        </w:rPr>
      </w:pPr>
      <w:r>
        <w:rPr>
          <w:color w:val="000000"/>
          <w:sz w:val="24"/>
          <w:szCs w:val="24"/>
          <w:lang w:eastAsia="zh-CN"/>
        </w:rPr>
        <w:t xml:space="preserve">Bagaimana perbedaan pendapatan sebelum dan sesudah menggunakan </w:t>
      </w:r>
      <w:r>
        <w:rPr>
          <w:i/>
          <w:iCs/>
          <w:color w:val="000000"/>
          <w:sz w:val="24"/>
          <w:szCs w:val="24"/>
          <w:lang w:eastAsia="zh-CN"/>
        </w:rPr>
        <w:t>social media marketing</w:t>
      </w:r>
      <w:r>
        <w:rPr>
          <w:color w:val="000000"/>
          <w:sz w:val="24"/>
          <w:szCs w:val="24"/>
          <w:lang w:eastAsia="zh-CN"/>
        </w:rPr>
        <w:t>?</w:t>
      </w:r>
    </w:p>
    <w:p w14:paraId="06F1862C" w14:textId="1187087C" w:rsidR="00255067" w:rsidRDefault="00255067" w:rsidP="003630FA">
      <w:pPr>
        <w:pStyle w:val="ListParagraph"/>
        <w:numPr>
          <w:ilvl w:val="0"/>
          <w:numId w:val="36"/>
        </w:numPr>
        <w:spacing w:line="360" w:lineRule="auto"/>
        <w:jc w:val="both"/>
        <w:rPr>
          <w:rFonts w:cs="Times New Roman"/>
          <w:bCs/>
          <w:sz w:val="24"/>
          <w:szCs w:val="24"/>
        </w:rPr>
      </w:pPr>
      <w:r>
        <w:rPr>
          <w:rFonts w:cs="Times New Roman"/>
          <w:bCs/>
          <w:sz w:val="24"/>
          <w:szCs w:val="24"/>
        </w:rPr>
        <w:t>Media sosial apa saja yang digunakan oleh Pikaco untuk memasarkan produknya?</w:t>
      </w:r>
    </w:p>
    <w:p w14:paraId="089F3963" w14:textId="425C5A97" w:rsidR="00255067" w:rsidRDefault="00255067" w:rsidP="003630FA">
      <w:pPr>
        <w:pStyle w:val="ListParagraph"/>
        <w:numPr>
          <w:ilvl w:val="0"/>
          <w:numId w:val="36"/>
        </w:numPr>
        <w:spacing w:line="360" w:lineRule="auto"/>
        <w:jc w:val="both"/>
        <w:rPr>
          <w:rFonts w:cs="Times New Roman"/>
          <w:bCs/>
          <w:sz w:val="24"/>
          <w:szCs w:val="24"/>
        </w:rPr>
      </w:pPr>
      <w:r>
        <w:rPr>
          <w:rFonts w:cs="Times New Roman"/>
          <w:bCs/>
          <w:sz w:val="24"/>
          <w:szCs w:val="24"/>
        </w:rPr>
        <w:t xml:space="preserve">Bagaimana penerapan </w:t>
      </w:r>
      <w:r>
        <w:rPr>
          <w:rFonts w:cs="Times New Roman"/>
          <w:bCs/>
          <w:i/>
          <w:iCs/>
          <w:sz w:val="24"/>
          <w:szCs w:val="24"/>
        </w:rPr>
        <w:t>Social Media Marketing</w:t>
      </w:r>
      <w:r>
        <w:rPr>
          <w:rFonts w:cs="Times New Roman"/>
          <w:bCs/>
          <w:sz w:val="24"/>
          <w:szCs w:val="24"/>
        </w:rPr>
        <w:t xml:space="preserve"> yang dilakukan Pikaco?</w:t>
      </w:r>
    </w:p>
    <w:p w14:paraId="27DC9434" w14:textId="5AB94F1E" w:rsidR="00255067"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 xml:space="preserve">Apa saja yang menjadi kekuatan dari </w:t>
      </w:r>
      <w:r>
        <w:rPr>
          <w:rFonts w:cs="Times New Roman"/>
          <w:bCs/>
          <w:i/>
          <w:iCs/>
          <w:sz w:val="24"/>
          <w:szCs w:val="24"/>
        </w:rPr>
        <w:t>Coffe</w:t>
      </w:r>
      <w:r w:rsidR="00831B60">
        <w:rPr>
          <w:rFonts w:cs="Times New Roman"/>
          <w:bCs/>
          <w:i/>
          <w:iCs/>
          <w:sz w:val="24"/>
          <w:szCs w:val="24"/>
        </w:rPr>
        <w:t>e</w:t>
      </w:r>
      <w:r>
        <w:rPr>
          <w:rFonts w:cs="Times New Roman"/>
          <w:bCs/>
          <w:i/>
          <w:iCs/>
          <w:sz w:val="24"/>
          <w:szCs w:val="24"/>
        </w:rPr>
        <w:t xml:space="preserve"> Shop </w:t>
      </w:r>
      <w:r>
        <w:rPr>
          <w:rFonts w:cs="Times New Roman"/>
          <w:bCs/>
          <w:sz w:val="24"/>
          <w:szCs w:val="24"/>
        </w:rPr>
        <w:t>Pikaco dalam memasarkan produkny?</w:t>
      </w:r>
    </w:p>
    <w:p w14:paraId="41F457E7" w14:textId="7EDC88E4"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 xml:space="preserve">Apa saja tantangan dan kelemahan </w:t>
      </w:r>
      <w:r>
        <w:rPr>
          <w:rFonts w:cs="Times New Roman"/>
          <w:bCs/>
          <w:i/>
          <w:iCs/>
          <w:sz w:val="24"/>
          <w:szCs w:val="24"/>
        </w:rPr>
        <w:t>Coffe</w:t>
      </w:r>
      <w:r w:rsidR="00831B60">
        <w:rPr>
          <w:rFonts w:cs="Times New Roman"/>
          <w:bCs/>
          <w:i/>
          <w:iCs/>
          <w:sz w:val="24"/>
          <w:szCs w:val="24"/>
        </w:rPr>
        <w:t>e</w:t>
      </w:r>
      <w:r>
        <w:rPr>
          <w:rFonts w:cs="Times New Roman"/>
          <w:bCs/>
          <w:i/>
          <w:iCs/>
          <w:sz w:val="24"/>
          <w:szCs w:val="24"/>
        </w:rPr>
        <w:t xml:space="preserve"> Shop </w:t>
      </w:r>
      <w:r>
        <w:rPr>
          <w:rFonts w:cs="Times New Roman"/>
          <w:bCs/>
          <w:sz w:val="24"/>
          <w:szCs w:val="24"/>
        </w:rPr>
        <w:t>Pikaco dalam memasarkan produknya?</w:t>
      </w:r>
    </w:p>
    <w:p w14:paraId="378532AA" w14:textId="14C3A87F"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Siapa saja yang menjadi target sasaran dari Pikaco?</w:t>
      </w:r>
    </w:p>
    <w:p w14:paraId="47FC82B4" w14:textId="765D3D1F"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Bagaimana Pikaco menentukan segmentasi pasar? Misalnya berdasarkan geografis.demografis dan psikologis.</w:t>
      </w:r>
    </w:p>
    <w:p w14:paraId="587CCECE" w14:textId="4B817898"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Mengapa memilih hanya memaksimalkan melalui internet seperti media sosial Instagram sebagai sarana pemasaran Pikaco?</w:t>
      </w:r>
    </w:p>
    <w:p w14:paraId="266AEE87" w14:textId="12A07611"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Strategi apa yang digunakan Pikaco melalui Instagram dalam menarik pelanggan?</w:t>
      </w:r>
    </w:p>
    <w:p w14:paraId="537DA8D7" w14:textId="54FDB979"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Dalam sehari berapa kali Pikaco melakukan posting di Instagram?</w:t>
      </w:r>
    </w:p>
    <w:p w14:paraId="25EC4C15" w14:textId="129BD66E"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Jika dilihat dari perkembangan dunia bisnis sekarang,banyak sekali yang menggunakan brand ambassador dan endorse,apakah Pikaco menggunakannya juga?</w:t>
      </w:r>
    </w:p>
    <w:p w14:paraId="1D7DAE30" w14:textId="33CD3DE1"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Bagaimana cara mengukur hasil pemasaran yang sudah dilakukan melalui Instagram?</w:t>
      </w:r>
    </w:p>
    <w:p w14:paraId="17A529C1" w14:textId="5BD6A74B"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Seberapa efektifkah penggunaan Instagram dalam meningkatkan jumlah konsumen?</w:t>
      </w:r>
    </w:p>
    <w:p w14:paraId="3E788FB7" w14:textId="77A5765B" w:rsidR="00E54EE0" w:rsidRDefault="00E54EE0" w:rsidP="003630FA">
      <w:pPr>
        <w:pStyle w:val="ListParagraph"/>
        <w:numPr>
          <w:ilvl w:val="0"/>
          <w:numId w:val="36"/>
        </w:numPr>
        <w:spacing w:line="360" w:lineRule="auto"/>
        <w:jc w:val="both"/>
        <w:rPr>
          <w:rFonts w:cs="Times New Roman"/>
          <w:bCs/>
          <w:sz w:val="24"/>
          <w:szCs w:val="24"/>
        </w:rPr>
      </w:pPr>
      <w:r>
        <w:rPr>
          <w:rFonts w:cs="Times New Roman"/>
          <w:bCs/>
          <w:sz w:val="24"/>
          <w:szCs w:val="24"/>
        </w:rPr>
        <w:t>Bagaimana cara Pikaco menjaga komunikasi dengan pelanggan di Instagram?</w:t>
      </w:r>
    </w:p>
    <w:p w14:paraId="59394953" w14:textId="77777777" w:rsidR="00873851" w:rsidRDefault="00873851">
      <w:pPr>
        <w:spacing w:line="259" w:lineRule="auto"/>
        <w:rPr>
          <w:rFonts w:cs="Times New Roman"/>
          <w:b/>
          <w:sz w:val="24"/>
          <w:szCs w:val="24"/>
        </w:rPr>
      </w:pPr>
      <w:r>
        <w:rPr>
          <w:rFonts w:cs="Times New Roman"/>
          <w:b/>
          <w:sz w:val="24"/>
          <w:szCs w:val="24"/>
        </w:rPr>
        <w:br w:type="page"/>
      </w:r>
    </w:p>
    <w:p w14:paraId="3F151F69" w14:textId="7B659771" w:rsidR="005818B3" w:rsidRPr="00460C10" w:rsidRDefault="00150632" w:rsidP="00460C10">
      <w:pPr>
        <w:pStyle w:val="Caption"/>
        <w:spacing w:line="360" w:lineRule="auto"/>
        <w:jc w:val="both"/>
        <w:rPr>
          <w:rFonts w:cs="Times New Roman"/>
          <w:b/>
          <w:bCs/>
          <w:i w:val="0"/>
          <w:iCs w:val="0"/>
          <w:color w:val="auto"/>
          <w:sz w:val="24"/>
          <w:szCs w:val="24"/>
        </w:rPr>
      </w:pPr>
      <w:bookmarkStart w:id="70" w:name="_Toc184544768"/>
      <w:r w:rsidRPr="00460C10">
        <w:rPr>
          <w:b/>
          <w:bCs/>
          <w:i w:val="0"/>
          <w:iCs w:val="0"/>
          <w:color w:val="auto"/>
          <w:sz w:val="24"/>
          <w:szCs w:val="24"/>
        </w:rPr>
        <w:lastRenderedPageBreak/>
        <w:t xml:space="preserve">Lampiran </w:t>
      </w:r>
      <w:r w:rsidRPr="00460C10">
        <w:rPr>
          <w:b/>
          <w:bCs/>
          <w:i w:val="0"/>
          <w:iCs w:val="0"/>
          <w:color w:val="auto"/>
          <w:sz w:val="24"/>
          <w:szCs w:val="24"/>
        </w:rPr>
        <w:fldChar w:fldCharType="begin"/>
      </w:r>
      <w:r w:rsidRPr="00460C10">
        <w:rPr>
          <w:b/>
          <w:bCs/>
          <w:i w:val="0"/>
          <w:iCs w:val="0"/>
          <w:color w:val="auto"/>
          <w:sz w:val="24"/>
          <w:szCs w:val="24"/>
        </w:rPr>
        <w:instrText xml:space="preserve"> SEQ Lampiran \* ARABIC </w:instrText>
      </w:r>
      <w:r w:rsidRPr="00460C10">
        <w:rPr>
          <w:b/>
          <w:bCs/>
          <w:i w:val="0"/>
          <w:iCs w:val="0"/>
          <w:color w:val="auto"/>
          <w:sz w:val="24"/>
          <w:szCs w:val="24"/>
        </w:rPr>
        <w:fldChar w:fldCharType="separate"/>
      </w:r>
      <w:r w:rsidR="00193BFD">
        <w:rPr>
          <w:b/>
          <w:bCs/>
          <w:i w:val="0"/>
          <w:iCs w:val="0"/>
          <w:noProof/>
          <w:color w:val="auto"/>
          <w:sz w:val="24"/>
          <w:szCs w:val="24"/>
        </w:rPr>
        <w:t>2</w:t>
      </w:r>
      <w:r w:rsidRPr="00460C10">
        <w:rPr>
          <w:b/>
          <w:bCs/>
          <w:i w:val="0"/>
          <w:iCs w:val="0"/>
          <w:color w:val="auto"/>
          <w:sz w:val="24"/>
          <w:szCs w:val="24"/>
        </w:rPr>
        <w:fldChar w:fldCharType="end"/>
      </w:r>
      <w:r w:rsidRPr="008600BE">
        <w:rPr>
          <w:b/>
          <w:bCs/>
          <w:i w:val="0"/>
          <w:iCs w:val="0"/>
          <w:color w:val="auto"/>
          <w:sz w:val="24"/>
          <w:szCs w:val="24"/>
          <w:lang w:val="it-IT"/>
        </w:rPr>
        <w:t xml:space="preserve"> Transkip wawancara dengan Responden</w:t>
      </w:r>
      <w:bookmarkEnd w:id="70"/>
    </w:p>
    <w:p w14:paraId="5ABFBF58" w14:textId="77777777" w:rsidR="004C193A" w:rsidRPr="004C193A" w:rsidRDefault="004C193A" w:rsidP="003630FA">
      <w:pPr>
        <w:pStyle w:val="ListParagraph"/>
        <w:numPr>
          <w:ilvl w:val="0"/>
          <w:numId w:val="37"/>
        </w:numPr>
        <w:spacing w:line="360" w:lineRule="auto"/>
        <w:jc w:val="both"/>
        <w:rPr>
          <w:rFonts w:cs="Times New Roman"/>
          <w:bCs/>
          <w:sz w:val="24"/>
          <w:szCs w:val="24"/>
        </w:rPr>
      </w:pPr>
      <w:r>
        <w:rPr>
          <w:color w:val="000000"/>
          <w:sz w:val="24"/>
          <w:szCs w:val="24"/>
          <w:lang w:eastAsia="zh-CN"/>
        </w:rPr>
        <w:t>Apa yang anda ketahui tentang</w:t>
      </w:r>
      <w:r>
        <w:rPr>
          <w:i/>
          <w:iCs/>
          <w:color w:val="000000"/>
          <w:sz w:val="24"/>
          <w:szCs w:val="24"/>
          <w:lang w:eastAsia="zh-CN"/>
        </w:rPr>
        <w:t xml:space="preserve"> social media marketing</w:t>
      </w:r>
      <w:r>
        <w:rPr>
          <w:color w:val="000000"/>
          <w:sz w:val="24"/>
          <w:szCs w:val="24"/>
          <w:lang w:eastAsia="zh-CN"/>
        </w:rPr>
        <w:t>?</w:t>
      </w:r>
    </w:p>
    <w:p w14:paraId="7CFB590A" w14:textId="6111B6D5" w:rsidR="004C193A" w:rsidRDefault="004C193A" w:rsidP="00873851">
      <w:pPr>
        <w:pStyle w:val="ListParagraph"/>
        <w:spacing w:line="360" w:lineRule="auto"/>
        <w:jc w:val="both"/>
        <w:rPr>
          <w:sz w:val="24"/>
          <w:szCs w:val="24"/>
        </w:rPr>
      </w:pPr>
      <w:r>
        <w:rPr>
          <w:color w:val="000000"/>
          <w:sz w:val="24"/>
          <w:szCs w:val="24"/>
          <w:lang w:eastAsia="zh-CN"/>
        </w:rPr>
        <w:t xml:space="preserve">Wawancara pertama dengan pertanyaan “Apa yang anda ketahui tentang </w:t>
      </w:r>
      <w:r>
        <w:rPr>
          <w:i/>
          <w:iCs/>
          <w:color w:val="000000"/>
          <w:sz w:val="24"/>
          <w:szCs w:val="24"/>
          <w:lang w:eastAsia="zh-CN"/>
        </w:rPr>
        <w:t>Social Media Marketing</w:t>
      </w:r>
      <w:r>
        <w:rPr>
          <w:color w:val="000000"/>
          <w:sz w:val="24"/>
          <w:szCs w:val="24"/>
          <w:lang w:eastAsia="zh-CN"/>
        </w:rPr>
        <w:t xml:space="preserve">?” yang dijelaskan oleh infroman kunci yiatu Bapak Basri Muhammad selaku pemilik usaha adalah “ </w:t>
      </w:r>
      <w:r w:rsidRPr="00CC7FD7">
        <w:rPr>
          <w:sz w:val="24"/>
          <w:szCs w:val="24"/>
        </w:rPr>
        <w:t>Strategi</w:t>
      </w:r>
      <w:r w:rsidRPr="00CC7FD7">
        <w:rPr>
          <w:i/>
          <w:iCs/>
          <w:sz w:val="24"/>
          <w:szCs w:val="24"/>
        </w:rPr>
        <w:t xml:space="preserve"> Social Media Marketing</w:t>
      </w:r>
      <w:r w:rsidRPr="00CC7FD7">
        <w:rPr>
          <w:sz w:val="24"/>
          <w:szCs w:val="24"/>
        </w:rPr>
        <w:t xml:space="preserve"> adalah promosi melalui media sosial seperti Facebook,Instagram,TikTok,Whatsapp dll” penjelasan dari Basri selaku pemilik </w:t>
      </w:r>
      <w:r w:rsidRPr="00CC7FD7">
        <w:rPr>
          <w:i/>
          <w:iCs/>
          <w:sz w:val="24"/>
          <w:szCs w:val="24"/>
        </w:rPr>
        <w:t>CoffeShop</w:t>
      </w:r>
      <w:r w:rsidRPr="00CC7FD7">
        <w:rPr>
          <w:sz w:val="24"/>
          <w:szCs w:val="24"/>
        </w:rPr>
        <w:t xml:space="preserve"> Pikaco</w:t>
      </w:r>
      <w:r>
        <w:rPr>
          <w:sz w:val="24"/>
          <w:szCs w:val="24"/>
        </w:rPr>
        <w:t xml:space="preserve">. </w:t>
      </w:r>
      <w:r w:rsidRPr="000C6630">
        <w:rPr>
          <w:sz w:val="24"/>
          <w:szCs w:val="24"/>
        </w:rPr>
        <w:t>Penuturan oleh karyawan Pikaco “Pemasaran media sosial itu pemasaran atau promosi lewat media sosial bisa melalui instagram,whatsapp dan TikTok</w:t>
      </w:r>
      <w:r>
        <w:rPr>
          <w:sz w:val="24"/>
          <w:szCs w:val="24"/>
        </w:rPr>
        <w:t>”.</w:t>
      </w:r>
    </w:p>
    <w:p w14:paraId="0CBF938F" w14:textId="263F2697" w:rsidR="005818B3" w:rsidRDefault="005818B3" w:rsidP="005818B3">
      <w:pPr>
        <w:pStyle w:val="ListParagraph"/>
        <w:spacing w:line="360" w:lineRule="auto"/>
        <w:jc w:val="both"/>
        <w:rPr>
          <w:sz w:val="24"/>
          <w:szCs w:val="24"/>
        </w:rPr>
      </w:pPr>
      <w:r>
        <w:rPr>
          <w:sz w:val="24"/>
          <w:szCs w:val="24"/>
        </w:rPr>
        <w:t>Selain itu berikut jawaban dari salah satu pelanggan pertama Pikaco “</w:t>
      </w:r>
      <w:r w:rsidRPr="000C6630">
        <w:rPr>
          <w:sz w:val="24"/>
          <w:szCs w:val="24"/>
        </w:rPr>
        <w:t>Social Media Marketing pemasaran melalui Social Media contohnya Instagram.WhatsaApp,</w:t>
      </w:r>
      <w:r>
        <w:rPr>
          <w:sz w:val="24"/>
          <w:szCs w:val="24"/>
        </w:rPr>
        <w:t xml:space="preserve"> </w:t>
      </w:r>
      <w:r w:rsidRPr="000C6630">
        <w:rPr>
          <w:sz w:val="24"/>
          <w:szCs w:val="24"/>
        </w:rPr>
        <w:t>Tiktok,</w:t>
      </w:r>
      <w:r>
        <w:rPr>
          <w:sz w:val="24"/>
          <w:szCs w:val="24"/>
        </w:rPr>
        <w:t xml:space="preserve"> </w:t>
      </w:r>
      <w:r w:rsidRPr="000C6630">
        <w:rPr>
          <w:sz w:val="24"/>
          <w:szCs w:val="24"/>
        </w:rPr>
        <w:t>Twitter</w:t>
      </w:r>
      <w:r>
        <w:rPr>
          <w:sz w:val="24"/>
          <w:szCs w:val="24"/>
        </w:rPr>
        <w:t>” ,dilanjut dengan pelanggan ke dua “</w:t>
      </w:r>
      <w:r w:rsidRPr="000C6630">
        <w:rPr>
          <w:sz w:val="24"/>
          <w:szCs w:val="24"/>
        </w:rPr>
        <w:t>Social Media Marketing adalah promosi yang dilakukan untuk menarik konsumen yang dilakukan lewat Instagram,</w:t>
      </w:r>
      <w:r>
        <w:rPr>
          <w:sz w:val="24"/>
          <w:szCs w:val="24"/>
        </w:rPr>
        <w:t xml:space="preserve"> </w:t>
      </w:r>
      <w:r w:rsidRPr="000C6630">
        <w:rPr>
          <w:sz w:val="24"/>
          <w:szCs w:val="24"/>
        </w:rPr>
        <w:t>Tiktok,</w:t>
      </w:r>
      <w:r>
        <w:rPr>
          <w:sz w:val="24"/>
          <w:szCs w:val="24"/>
        </w:rPr>
        <w:t xml:space="preserve"> </w:t>
      </w:r>
      <w:r w:rsidRPr="000C6630">
        <w:rPr>
          <w:sz w:val="24"/>
          <w:szCs w:val="24"/>
        </w:rPr>
        <w:t>WhatsApp dan media sosial lain</w:t>
      </w:r>
      <w:r>
        <w:rPr>
          <w:sz w:val="24"/>
          <w:szCs w:val="24"/>
        </w:rPr>
        <w:t xml:space="preserve">”. </w:t>
      </w:r>
    </w:p>
    <w:p w14:paraId="091C7F18" w14:textId="3560CF68"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 xml:space="preserve">Apa tujuan dari </w:t>
      </w:r>
      <w:r>
        <w:rPr>
          <w:rFonts w:cs="Times New Roman"/>
          <w:bCs/>
          <w:i/>
          <w:iCs/>
          <w:sz w:val="24"/>
          <w:szCs w:val="24"/>
        </w:rPr>
        <w:t>social media marketing</w:t>
      </w:r>
      <w:r>
        <w:rPr>
          <w:rFonts w:cs="Times New Roman"/>
          <w:bCs/>
          <w:sz w:val="24"/>
          <w:szCs w:val="24"/>
        </w:rPr>
        <w:t>?</w:t>
      </w:r>
    </w:p>
    <w:p w14:paraId="34F94037" w14:textId="440FBD9B" w:rsidR="004C193A" w:rsidRPr="004C193A" w:rsidRDefault="004C193A" w:rsidP="00873851">
      <w:pPr>
        <w:pStyle w:val="ListParagraph"/>
        <w:spacing w:line="360" w:lineRule="auto"/>
        <w:jc w:val="both"/>
        <w:rPr>
          <w:rFonts w:cs="Times New Roman"/>
          <w:bCs/>
          <w:sz w:val="24"/>
          <w:szCs w:val="24"/>
        </w:rPr>
      </w:pPr>
      <w:r>
        <w:rPr>
          <w:rFonts w:cs="Times New Roman"/>
          <w:bCs/>
          <w:sz w:val="24"/>
          <w:szCs w:val="24"/>
        </w:rPr>
        <w:t xml:space="preserve">Wawancara lanjutan dengan pertanyaan “Apa tujuan dari </w:t>
      </w:r>
      <w:r>
        <w:rPr>
          <w:rFonts w:cs="Times New Roman"/>
          <w:bCs/>
          <w:i/>
          <w:iCs/>
          <w:sz w:val="24"/>
          <w:szCs w:val="24"/>
        </w:rPr>
        <w:t>Social Media Marketing</w:t>
      </w:r>
      <w:r>
        <w:rPr>
          <w:rFonts w:cs="Times New Roman"/>
          <w:bCs/>
          <w:sz w:val="24"/>
          <w:szCs w:val="24"/>
        </w:rPr>
        <w:t>?” yang dijelaskan oleh informan kunci Yoga selaku barista adalah “</w:t>
      </w:r>
      <w:r w:rsidRPr="00CC7FD7">
        <w:rPr>
          <w:sz w:val="24"/>
          <w:szCs w:val="24"/>
        </w:rPr>
        <w:t xml:space="preserve">Tujuan dari </w:t>
      </w:r>
      <w:r w:rsidRPr="00CC7FD7">
        <w:rPr>
          <w:i/>
          <w:iCs/>
          <w:sz w:val="24"/>
          <w:szCs w:val="24"/>
        </w:rPr>
        <w:t>Social Media Marketing</w:t>
      </w:r>
      <w:r w:rsidRPr="00CC7FD7">
        <w:rPr>
          <w:sz w:val="24"/>
          <w:szCs w:val="24"/>
        </w:rPr>
        <w:t xml:space="preserve"> disini menurut saya untuk memberikan informasi kepada konsumen tentang produk yang ada di Pikaco sehingga mendorong pelanggan datang ke lokasi, selain itu dengan media sosial yang kami punya dapat memudahkan pelanggan untuk berinteraksi</w:t>
      </w:r>
      <w:r>
        <w:rPr>
          <w:sz w:val="24"/>
          <w:szCs w:val="24"/>
        </w:rPr>
        <w:t xml:space="preserve"> </w:t>
      </w:r>
    </w:p>
    <w:p w14:paraId="25447351" w14:textId="5832C1E6"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 xml:space="preserve">Bagaimana strategi </w:t>
      </w:r>
      <w:r>
        <w:rPr>
          <w:rFonts w:cs="Times New Roman"/>
          <w:bCs/>
          <w:i/>
          <w:iCs/>
          <w:sz w:val="24"/>
          <w:szCs w:val="24"/>
        </w:rPr>
        <w:t>marketing</w:t>
      </w:r>
      <w:r>
        <w:rPr>
          <w:rFonts w:cs="Times New Roman"/>
          <w:bCs/>
          <w:sz w:val="24"/>
          <w:szCs w:val="24"/>
        </w:rPr>
        <w:t xml:space="preserve"> yang dilakukan </w:t>
      </w:r>
      <w:r>
        <w:rPr>
          <w:rFonts w:cs="Times New Roman"/>
          <w:bCs/>
          <w:i/>
          <w:iCs/>
          <w:sz w:val="24"/>
          <w:szCs w:val="24"/>
        </w:rPr>
        <w:t>Coffe shop</w:t>
      </w:r>
      <w:r>
        <w:rPr>
          <w:rFonts w:cs="Times New Roman"/>
          <w:bCs/>
          <w:sz w:val="24"/>
          <w:szCs w:val="24"/>
        </w:rPr>
        <w:t xml:space="preserve"> Pikaco?</w:t>
      </w:r>
    </w:p>
    <w:p w14:paraId="73CE2D50" w14:textId="79C568EF" w:rsidR="004C193A" w:rsidRDefault="004C193A" w:rsidP="00873851">
      <w:pPr>
        <w:pStyle w:val="ListParagraph"/>
        <w:spacing w:line="360" w:lineRule="auto"/>
        <w:jc w:val="both"/>
        <w:rPr>
          <w:rFonts w:cs="Times New Roman"/>
          <w:bCs/>
          <w:sz w:val="24"/>
          <w:szCs w:val="24"/>
        </w:rPr>
      </w:pPr>
      <w:r>
        <w:rPr>
          <w:rFonts w:cs="Times New Roman"/>
          <w:bCs/>
          <w:sz w:val="24"/>
          <w:szCs w:val="24"/>
        </w:rPr>
        <w:t xml:space="preserve">Wawancara lanjutan dengan pertanyaan “Bagaimana strategi marketing yang dilakukan </w:t>
      </w:r>
      <w:r>
        <w:rPr>
          <w:rFonts w:cs="Times New Roman"/>
          <w:bCs/>
          <w:i/>
          <w:iCs/>
          <w:sz w:val="24"/>
          <w:szCs w:val="24"/>
        </w:rPr>
        <w:t xml:space="preserve">Coffe Shop </w:t>
      </w:r>
      <w:r>
        <w:rPr>
          <w:rFonts w:cs="Times New Roman"/>
          <w:bCs/>
          <w:sz w:val="24"/>
          <w:szCs w:val="24"/>
        </w:rPr>
        <w:t xml:space="preserve">Pikaco?” yang dijelaskan oleh informan kunci yaitu Yoga selaku barista dan admin social media adalah “ </w:t>
      </w:r>
      <w:r w:rsidR="00953248" w:rsidRPr="00CC7FD7">
        <w:rPr>
          <w:sz w:val="24"/>
          <w:szCs w:val="24"/>
        </w:rPr>
        <w:t>Pikaco sempat mengalami masa-masa sulit dan berhasil bangkit kembali setelah belajar lebih lanjut mengenai bisnis dan secara perlahan pemasarannya meningkat dengan menggunakan sosial media Instagram</w:t>
      </w:r>
      <w:r w:rsidR="00953248">
        <w:rPr>
          <w:sz w:val="24"/>
          <w:szCs w:val="24"/>
        </w:rPr>
        <w:t>”.</w:t>
      </w:r>
    </w:p>
    <w:p w14:paraId="4E08BBB9" w14:textId="1F91A095" w:rsidR="004C193A" w:rsidRPr="00953248" w:rsidRDefault="004C193A" w:rsidP="003630FA">
      <w:pPr>
        <w:pStyle w:val="ListParagraph"/>
        <w:numPr>
          <w:ilvl w:val="0"/>
          <w:numId w:val="37"/>
        </w:numPr>
        <w:spacing w:line="360" w:lineRule="auto"/>
        <w:jc w:val="both"/>
        <w:rPr>
          <w:rFonts w:cs="Times New Roman"/>
          <w:bCs/>
          <w:sz w:val="24"/>
          <w:szCs w:val="24"/>
        </w:rPr>
      </w:pPr>
      <w:r>
        <w:rPr>
          <w:color w:val="000000"/>
          <w:sz w:val="24"/>
          <w:szCs w:val="24"/>
          <w:lang w:eastAsia="zh-CN"/>
        </w:rPr>
        <w:t xml:space="preserve">Bagaimana perbedaan pendapatan sebelum dan sesudah menggunakan </w:t>
      </w:r>
      <w:r>
        <w:rPr>
          <w:i/>
          <w:iCs/>
          <w:color w:val="000000"/>
          <w:sz w:val="24"/>
          <w:szCs w:val="24"/>
          <w:lang w:eastAsia="zh-CN"/>
        </w:rPr>
        <w:t>social media marketing</w:t>
      </w:r>
      <w:r>
        <w:rPr>
          <w:color w:val="000000"/>
          <w:sz w:val="24"/>
          <w:szCs w:val="24"/>
          <w:lang w:eastAsia="zh-CN"/>
        </w:rPr>
        <w:t>?</w:t>
      </w:r>
    </w:p>
    <w:p w14:paraId="2AB38905" w14:textId="60656103" w:rsidR="00953248" w:rsidRPr="00953248" w:rsidRDefault="00953248" w:rsidP="00873851">
      <w:pPr>
        <w:pStyle w:val="ListParagraph"/>
        <w:spacing w:line="360" w:lineRule="auto"/>
        <w:jc w:val="both"/>
        <w:rPr>
          <w:rFonts w:cs="Times New Roman"/>
          <w:bCs/>
          <w:sz w:val="24"/>
          <w:szCs w:val="24"/>
        </w:rPr>
      </w:pPr>
      <w:r>
        <w:rPr>
          <w:color w:val="000000"/>
          <w:sz w:val="24"/>
          <w:szCs w:val="24"/>
          <w:lang w:eastAsia="zh-CN"/>
        </w:rPr>
        <w:t xml:space="preserve">Wawancara lanjutan dengan pertanyaan “ Bagaimana perbedaan pendapatan sebelum dan sesudah menggunakan </w:t>
      </w:r>
      <w:r>
        <w:rPr>
          <w:i/>
          <w:iCs/>
          <w:color w:val="000000"/>
          <w:sz w:val="24"/>
          <w:szCs w:val="24"/>
          <w:lang w:eastAsia="zh-CN"/>
        </w:rPr>
        <w:t>social media marketing</w:t>
      </w:r>
      <w:r>
        <w:rPr>
          <w:color w:val="000000"/>
          <w:sz w:val="24"/>
          <w:szCs w:val="24"/>
          <w:lang w:eastAsia="zh-CN"/>
        </w:rPr>
        <w:t xml:space="preserve">?” yang dijelaskan oleh informan kunci Yoga “ </w:t>
      </w:r>
      <w:r w:rsidRPr="006314DB">
        <w:rPr>
          <w:sz w:val="24"/>
          <w:szCs w:val="24"/>
        </w:rPr>
        <w:t xml:space="preserve">Ditahun 2019, pikaco mengalami peningkatan dalam penjualan,yang dulu hampir sepi pelanggan tapi sekarang bisa kembali survive karena salah satunya kita </w:t>
      </w:r>
      <w:r w:rsidRPr="006314DB">
        <w:rPr>
          <w:sz w:val="24"/>
          <w:szCs w:val="24"/>
        </w:rPr>
        <w:lastRenderedPageBreak/>
        <w:t>berinovasi dalam artian mengubah produk yang dulunya fokus ke kopi manual brewing menjadi kopi susu dan minuman lainnya yang bukan kopi,harga kami sesuaikan dengan UMRnya Pemalang,untuk tempat juga kita renovasi agar pelanggan nyaman dan untuk pemasarannya kami fokus menggunakan Instagram, pada saat kami aktif di Instagram omset kita bisa naik dari yang awalnya hanya Rp. 3.000.000 bisa naik menjadi Rp. 8.000.000 apalagi kalo weekend itu bisa sampai Rp. 19-20 juta</w:t>
      </w:r>
      <w:r>
        <w:rPr>
          <w:sz w:val="24"/>
          <w:szCs w:val="24"/>
        </w:rPr>
        <w:t xml:space="preserve">”. </w:t>
      </w:r>
    </w:p>
    <w:p w14:paraId="4016851E"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Media sosial apa saja yang digunakan oleh Pikaco untuk memasarkan produknya?</w:t>
      </w:r>
    </w:p>
    <w:p w14:paraId="5157CC0D" w14:textId="2E70700E" w:rsidR="00953248" w:rsidRPr="00B07C8D" w:rsidRDefault="00953248" w:rsidP="00873851">
      <w:pPr>
        <w:pStyle w:val="ListParagraph"/>
        <w:spacing w:line="360" w:lineRule="auto"/>
        <w:jc w:val="both"/>
        <w:rPr>
          <w:rFonts w:cs="Times New Roman"/>
          <w:bCs/>
          <w:sz w:val="24"/>
          <w:szCs w:val="24"/>
        </w:rPr>
      </w:pPr>
      <w:r>
        <w:rPr>
          <w:rFonts w:cs="Times New Roman"/>
          <w:bCs/>
          <w:sz w:val="24"/>
          <w:szCs w:val="24"/>
        </w:rPr>
        <w:t>Wawancara lanjutan dengan pertanyaan “ Media sosial apa saja yang digunakan oleh Pikaco untuk memasarkan produknya?” yang dijelaskan oleh Yoga “</w:t>
      </w:r>
      <w:r w:rsidR="00B07C8D" w:rsidRPr="00CC7FD7">
        <w:rPr>
          <w:sz w:val="24"/>
          <w:szCs w:val="24"/>
        </w:rPr>
        <w:t>karena dengan di area Pemalang khususnya di Pemalang selatan ini banyak yang  menggunakan Instagram, kemudian mudah digunakan dan biaya yang dikeluarka</w:t>
      </w:r>
      <w:r w:rsidR="00B07C8D">
        <w:rPr>
          <w:sz w:val="24"/>
          <w:szCs w:val="24"/>
        </w:rPr>
        <w:t>n</w:t>
      </w:r>
      <w:r w:rsidR="00B07C8D" w:rsidRPr="00CC7FD7">
        <w:rPr>
          <w:sz w:val="24"/>
          <w:szCs w:val="24"/>
        </w:rPr>
        <w:t xml:space="preserve"> juga murah,sebenarnya kami juga tidak hanya menggunakan Instagram tetapi kami juga menggunakan WhatsApp,Tiktok tapi lebih aktif di Instagram,karena kan kami memasarkan produk makanan dan minuman yang tipikalnya orang datang ke gerai,sedangkan dengan kita</w:t>
      </w:r>
      <w:r w:rsidR="00B07C8D">
        <w:rPr>
          <w:sz w:val="24"/>
          <w:szCs w:val="24"/>
        </w:rPr>
        <w:t xml:space="preserve"> </w:t>
      </w:r>
      <w:r w:rsidR="00B07C8D" w:rsidRPr="00CC7FD7">
        <w:rPr>
          <w:sz w:val="24"/>
          <w:szCs w:val="24"/>
        </w:rPr>
        <w:t>aktif di Instagram bisa komunikasi jadi dua arah, ditambah ada beberapa kendala jadi hanya bisa pakai sosial media sebagai marketingnya</w:t>
      </w:r>
      <w:r w:rsidR="00B07C8D">
        <w:rPr>
          <w:sz w:val="24"/>
          <w:szCs w:val="24"/>
        </w:rPr>
        <w:t>”.</w:t>
      </w:r>
    </w:p>
    <w:p w14:paraId="3AFDB2BB"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 xml:space="preserve">Bagaimana penerapan </w:t>
      </w:r>
      <w:r>
        <w:rPr>
          <w:rFonts w:cs="Times New Roman"/>
          <w:bCs/>
          <w:i/>
          <w:iCs/>
          <w:sz w:val="24"/>
          <w:szCs w:val="24"/>
        </w:rPr>
        <w:t>Social Media Marketing</w:t>
      </w:r>
      <w:r>
        <w:rPr>
          <w:rFonts w:cs="Times New Roman"/>
          <w:bCs/>
          <w:sz w:val="24"/>
          <w:szCs w:val="24"/>
        </w:rPr>
        <w:t xml:space="preserve"> yang dilakukan Pikaco?</w:t>
      </w:r>
    </w:p>
    <w:p w14:paraId="6FE86190" w14:textId="2F40463E" w:rsidR="00B07C8D" w:rsidRPr="00B07C8D" w:rsidRDefault="00B07C8D" w:rsidP="00873851">
      <w:pPr>
        <w:pStyle w:val="ListParagraph"/>
        <w:spacing w:line="360" w:lineRule="auto"/>
        <w:jc w:val="both"/>
        <w:rPr>
          <w:rFonts w:cs="Times New Roman"/>
          <w:bCs/>
          <w:sz w:val="24"/>
          <w:szCs w:val="24"/>
        </w:rPr>
      </w:pPr>
      <w:r>
        <w:rPr>
          <w:rFonts w:cs="Times New Roman"/>
          <w:bCs/>
          <w:sz w:val="24"/>
          <w:szCs w:val="24"/>
        </w:rPr>
        <w:t xml:space="preserve">Wawancara lanjutan dengan pertanyaan “ Bagaimana penerapan </w:t>
      </w:r>
      <w:r>
        <w:rPr>
          <w:rFonts w:cs="Times New Roman"/>
          <w:bCs/>
          <w:i/>
          <w:iCs/>
          <w:sz w:val="24"/>
          <w:szCs w:val="24"/>
        </w:rPr>
        <w:t>Social Media Marketing</w:t>
      </w:r>
      <w:r>
        <w:rPr>
          <w:rFonts w:cs="Times New Roman"/>
          <w:bCs/>
          <w:sz w:val="24"/>
          <w:szCs w:val="24"/>
        </w:rPr>
        <w:t xml:space="preserve"> yang dilakukan Pikaco?” yang dijelaskan oleh Yoga </w:t>
      </w:r>
      <w:r w:rsidRPr="00B07C8D">
        <w:rPr>
          <w:rFonts w:cs="Times New Roman"/>
          <w:bCs/>
          <w:sz w:val="24"/>
          <w:szCs w:val="24"/>
        </w:rPr>
        <w:t xml:space="preserve">“ </w:t>
      </w:r>
      <w:r w:rsidRPr="00B07C8D">
        <w:rPr>
          <w:sz w:val="24"/>
          <w:szCs w:val="24"/>
        </w:rPr>
        <w:t>Untuk strateginya sendiri kita hanya mengunggah foto dan video sharing produk visual yang menarik selain itu membuat konten diluar penawaran produk untuk menarik perhatian calon pelanggan di Instagram Pikaco</w:t>
      </w:r>
      <w:r>
        <w:rPr>
          <w:sz w:val="24"/>
          <w:szCs w:val="24"/>
        </w:rPr>
        <w:t>.”</w:t>
      </w:r>
    </w:p>
    <w:p w14:paraId="31BE79D0" w14:textId="4FD37E48"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 xml:space="preserve">Apa saja yang menjadi kekuatan dari </w:t>
      </w:r>
      <w:r>
        <w:rPr>
          <w:rFonts w:cs="Times New Roman"/>
          <w:bCs/>
          <w:i/>
          <w:iCs/>
          <w:sz w:val="24"/>
          <w:szCs w:val="24"/>
        </w:rPr>
        <w:t xml:space="preserve">Coffe Shop </w:t>
      </w:r>
      <w:r>
        <w:rPr>
          <w:rFonts w:cs="Times New Roman"/>
          <w:bCs/>
          <w:sz w:val="24"/>
          <w:szCs w:val="24"/>
        </w:rPr>
        <w:t>Pikaco dalam memasarkan produkny</w:t>
      </w:r>
      <w:r w:rsidR="00B07C8D">
        <w:rPr>
          <w:rFonts w:cs="Times New Roman"/>
          <w:bCs/>
          <w:sz w:val="24"/>
          <w:szCs w:val="24"/>
        </w:rPr>
        <w:t>a</w:t>
      </w:r>
      <w:r>
        <w:rPr>
          <w:rFonts w:cs="Times New Roman"/>
          <w:bCs/>
          <w:sz w:val="24"/>
          <w:szCs w:val="24"/>
        </w:rPr>
        <w:t>?</w:t>
      </w:r>
    </w:p>
    <w:p w14:paraId="48AD4632" w14:textId="5C45D1C3" w:rsidR="00B07C8D" w:rsidRPr="008600BE" w:rsidRDefault="00B07C8D" w:rsidP="00873851">
      <w:pPr>
        <w:pStyle w:val="ListParagraph"/>
        <w:spacing w:line="360" w:lineRule="auto"/>
        <w:jc w:val="both"/>
        <w:rPr>
          <w:bCs/>
          <w:lang w:val="it-IT"/>
        </w:rPr>
      </w:pPr>
      <w:r>
        <w:rPr>
          <w:rFonts w:cs="Times New Roman"/>
          <w:bCs/>
          <w:sz w:val="24"/>
          <w:szCs w:val="24"/>
        </w:rPr>
        <w:t xml:space="preserve">Wawancara lanjutan dengan pertanyaan “Apa saja yang menjadi kekuatan dari </w:t>
      </w:r>
      <w:r>
        <w:rPr>
          <w:rFonts w:cs="Times New Roman"/>
          <w:bCs/>
          <w:i/>
          <w:iCs/>
          <w:sz w:val="24"/>
          <w:szCs w:val="24"/>
        </w:rPr>
        <w:t xml:space="preserve">Coffe Shop </w:t>
      </w:r>
      <w:r>
        <w:rPr>
          <w:rFonts w:cs="Times New Roman"/>
          <w:bCs/>
          <w:sz w:val="24"/>
          <w:szCs w:val="24"/>
        </w:rPr>
        <w:t>Pikaco dalam memasarkan produknya?” yang dijelaskan oleh Bapak Basri selaku owner Pikaco “</w:t>
      </w:r>
      <w:r w:rsidRPr="00F328F8">
        <w:rPr>
          <w:bCs/>
        </w:rPr>
        <w:t xml:space="preserve">Kalo kekuatannya yang pertama adalah branding, yaitu menjadikan produk ini relevan bagi berbagai kalangan. </w:t>
      </w:r>
      <w:r w:rsidRPr="008600BE">
        <w:rPr>
          <w:bCs/>
        </w:rPr>
        <w:t xml:space="preserve">Kami tidak ingin terlalu fokus hanya pada anak muda, tapi ingin menyampaikan pesan bahwa produk ini bisa dinikmati oleh semua orang, baik muda maupun tua. </w:t>
      </w:r>
      <w:r w:rsidRPr="008600BE">
        <w:rPr>
          <w:bCs/>
          <w:lang w:val="it-IT"/>
        </w:rPr>
        <w:t>Dari segi rasa, kami ingin agar produk kami diterima oleh berbagai selera. Dari sisi harga, kami juga memastikan tidak terlalu mahal, sehingga dengan gaji UMR Pemalang, orang masih bisa menikmati kopi setiap hari. Harga kami berkisar antara 10 ribu hingga 18 ribu, Kami juga aktif memposting di Instagram untuk menginformasikan produk-produk baru kami.</w:t>
      </w:r>
    </w:p>
    <w:p w14:paraId="7353FE25"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lastRenderedPageBreak/>
        <w:t xml:space="preserve">Apa saja tantangan dan kelemahan </w:t>
      </w:r>
      <w:r>
        <w:rPr>
          <w:rFonts w:cs="Times New Roman"/>
          <w:bCs/>
          <w:i/>
          <w:iCs/>
          <w:sz w:val="24"/>
          <w:szCs w:val="24"/>
        </w:rPr>
        <w:t xml:space="preserve">Coffes Shop </w:t>
      </w:r>
      <w:r>
        <w:rPr>
          <w:rFonts w:cs="Times New Roman"/>
          <w:bCs/>
          <w:sz w:val="24"/>
          <w:szCs w:val="24"/>
        </w:rPr>
        <w:t>Pikaco dalam memasarkan produknya?</w:t>
      </w:r>
    </w:p>
    <w:p w14:paraId="2502EA58" w14:textId="51238661" w:rsidR="00B07C8D" w:rsidRPr="00BC5228" w:rsidRDefault="00B07C8D" w:rsidP="00873851">
      <w:pPr>
        <w:pStyle w:val="ListParagraph"/>
        <w:spacing w:line="360" w:lineRule="auto"/>
        <w:jc w:val="both"/>
        <w:rPr>
          <w:bCs/>
          <w:lang w:val="en-ID"/>
        </w:rPr>
      </w:pPr>
      <w:r>
        <w:rPr>
          <w:rFonts w:cs="Times New Roman"/>
          <w:bCs/>
          <w:sz w:val="24"/>
          <w:szCs w:val="24"/>
        </w:rPr>
        <w:t xml:space="preserve">Wawancara lanjutan dengan pertanyaan “Apa saja tantangan dan kelemahan </w:t>
      </w:r>
      <w:r>
        <w:rPr>
          <w:rFonts w:cs="Times New Roman"/>
          <w:bCs/>
          <w:i/>
          <w:iCs/>
          <w:sz w:val="24"/>
          <w:szCs w:val="24"/>
        </w:rPr>
        <w:t>Coffe</w:t>
      </w:r>
      <w:r w:rsidR="00BC5228">
        <w:rPr>
          <w:rFonts w:cs="Times New Roman"/>
          <w:bCs/>
          <w:i/>
          <w:iCs/>
          <w:sz w:val="24"/>
          <w:szCs w:val="24"/>
        </w:rPr>
        <w:t xml:space="preserve"> </w:t>
      </w:r>
      <w:r>
        <w:rPr>
          <w:rFonts w:cs="Times New Roman"/>
          <w:bCs/>
          <w:i/>
          <w:iCs/>
          <w:sz w:val="24"/>
          <w:szCs w:val="24"/>
        </w:rPr>
        <w:t xml:space="preserve">Shop </w:t>
      </w:r>
      <w:r>
        <w:rPr>
          <w:rFonts w:cs="Times New Roman"/>
          <w:bCs/>
          <w:sz w:val="24"/>
          <w:szCs w:val="24"/>
        </w:rPr>
        <w:t>Pikaco dalam memasarkan produknya?</w:t>
      </w:r>
      <w:r w:rsidR="00BC5228">
        <w:rPr>
          <w:rFonts w:cs="Times New Roman"/>
          <w:bCs/>
          <w:sz w:val="24"/>
          <w:szCs w:val="24"/>
        </w:rPr>
        <w:t>” yang dijelaskan oleh Bapak Basri selaku owner “</w:t>
      </w:r>
      <w:r w:rsidR="00BC5228" w:rsidRPr="00F328F8">
        <w:rPr>
          <w:bCs/>
        </w:rPr>
        <w:t xml:space="preserve">"Kalau menurut saya, itu lebih ke tanggung jawab sebagai pemimpin, karena masih ada banyak kekurangan, terutama dalam menciptakan pemimpin-pemimpin baru. </w:t>
      </w:r>
      <w:r w:rsidR="00BC5228" w:rsidRPr="008600BE">
        <w:rPr>
          <w:bCs/>
        </w:rPr>
        <w:t xml:space="preserve">Orang-orang di bawah kita juga merupakan pemimpin, dan membentuk mereka bukanlah hal yang mudah. Selain itu, mungkin di sektor teknologi, kita agak tertinggal, seperti dalam pemanfaatan database. Kita sudah memiliki tools, tapi belum memiliki tim yang tepat untuk mengelolanya. </w:t>
      </w:r>
      <w:r w:rsidR="00BC5228" w:rsidRPr="00BC5228">
        <w:rPr>
          <w:bCs/>
          <w:lang w:val="en-ID"/>
        </w:rPr>
        <w:t>Kalau hal itu bisa ditangani dengan baik, kita bisa mendorong penjualan, misalnya dengan membuat program keanggotaan."</w:t>
      </w:r>
    </w:p>
    <w:p w14:paraId="7849CC9F"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Siapa saja yang menjadi target sasaran dari Pikaco?</w:t>
      </w:r>
    </w:p>
    <w:p w14:paraId="70EDF6C0" w14:textId="328493C7" w:rsidR="00BC5228" w:rsidRPr="008600BE" w:rsidRDefault="00BC5228" w:rsidP="00873851">
      <w:pPr>
        <w:pStyle w:val="ListParagraph"/>
        <w:spacing w:line="360" w:lineRule="auto"/>
        <w:jc w:val="both"/>
        <w:rPr>
          <w:bCs/>
          <w:lang w:val="it-IT"/>
        </w:rPr>
      </w:pPr>
      <w:r>
        <w:rPr>
          <w:rFonts w:cs="Times New Roman"/>
          <w:bCs/>
          <w:sz w:val="24"/>
          <w:szCs w:val="24"/>
        </w:rPr>
        <w:t xml:space="preserve">Wawancara lanjutan dengan pertanyaan “Siapa saja yang menjadi target sasaran dari Pikaco?” yang dijelaskan oleh Yoga adalah “ </w:t>
      </w:r>
      <w:r w:rsidRPr="00F328F8">
        <w:rPr>
          <w:bCs/>
        </w:rPr>
        <w:t xml:space="preserve">Pasar kita sebenarnya ada di usia 25 tahun ke atas, yang mencakup orang-orang dengan tingkat konsumsi tinggi, seperti pekerja dan ibu rumah tangga. </w:t>
      </w:r>
      <w:r w:rsidRPr="008600BE">
        <w:rPr>
          <w:bCs/>
          <w:lang w:val="it-IT"/>
        </w:rPr>
        <w:t xml:space="preserve">Bisa dibilang, orang-orang yang sudah bekerja adalah pasar potensial utama. Namun, tidak bisa dipungkiri bahwa konsumen remaja juga termasuk dalam pasar kita, meski lebih kecil porsinya. Mereka memiliki pengaruh yang cukup besar dan segmen pasar yang luas, tetapi kelemahannya adalah mereka kurang loyal dan cenderung tertarik dengan hal-hal baru”. </w:t>
      </w:r>
    </w:p>
    <w:p w14:paraId="423BE147" w14:textId="31400131"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Bagaimana Pikaco menentukan segmentasi pasar? Misalnya berdasarkan geografis.demografis dan psikologis</w:t>
      </w:r>
      <w:r w:rsidR="00BC5228">
        <w:rPr>
          <w:rFonts w:cs="Times New Roman"/>
          <w:bCs/>
          <w:sz w:val="24"/>
          <w:szCs w:val="24"/>
        </w:rPr>
        <w:t>?</w:t>
      </w:r>
    </w:p>
    <w:p w14:paraId="057C9F41" w14:textId="4878478D" w:rsidR="00BC5228" w:rsidRPr="008600BE" w:rsidRDefault="00BC5228" w:rsidP="00873851">
      <w:pPr>
        <w:pStyle w:val="ListParagraph"/>
        <w:spacing w:line="360" w:lineRule="auto"/>
        <w:jc w:val="both"/>
        <w:rPr>
          <w:bCs/>
          <w:lang w:val="it-IT"/>
        </w:rPr>
      </w:pPr>
      <w:r>
        <w:rPr>
          <w:rFonts w:cs="Times New Roman"/>
          <w:bCs/>
          <w:sz w:val="24"/>
          <w:szCs w:val="24"/>
        </w:rPr>
        <w:t>Wawancara lanjutan dengan pertanyaan “Bagaimana Pikaco menentukan segmentasi pasar? Misalnya berdasarkan geografis.demografis dan psikologis?” yang dijelaskan oleh Arya selaku admin “</w:t>
      </w:r>
      <w:r w:rsidR="009F4C11" w:rsidRPr="00F328F8">
        <w:rPr>
          <w:bCs/>
        </w:rPr>
        <w:t xml:space="preserve">Segmentasi pasar kita sebenarnya adalah orang-orang di Pemalang selatan, tanpa fokus yang terlalu spesifik atau sempit. </w:t>
      </w:r>
      <w:r w:rsidR="009F4C11" w:rsidRPr="008600BE">
        <w:rPr>
          <w:bCs/>
        </w:rPr>
        <w:t xml:space="preserve">Bahkan, belakangan segmentasi kita justru semakin melebar. Dulu, kita lebih fokus pada anak muda, sehingga konten pemasaran kita pun ditujukan untuk mereka. </w:t>
      </w:r>
      <w:r w:rsidR="009F4C11" w:rsidRPr="008600BE">
        <w:rPr>
          <w:bCs/>
          <w:lang w:val="it-IT"/>
        </w:rPr>
        <w:t>Namun, setelah diamati, pendekatan tersebut mulai kurang menarik dari sisi bisnis. Meski kita bisa viral dan menjadi perbincangan, dampaknya tidak terlalu positif terhadap kinerja bisnis kita”.</w:t>
      </w:r>
    </w:p>
    <w:p w14:paraId="0E3E41D4"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Mengapa memilih hanya memaksimalkan melalui internet seperti media sosial Instagram sebagai sarana pemasaran Pikaco?</w:t>
      </w:r>
    </w:p>
    <w:p w14:paraId="7301CAA2" w14:textId="48325003" w:rsidR="009F4C11" w:rsidRPr="009F4C11" w:rsidRDefault="009F4C11" w:rsidP="00873851">
      <w:pPr>
        <w:pStyle w:val="ListParagraph"/>
        <w:spacing w:line="360" w:lineRule="auto"/>
        <w:jc w:val="both"/>
        <w:rPr>
          <w:rFonts w:cs="Times New Roman"/>
          <w:bCs/>
          <w:sz w:val="24"/>
          <w:szCs w:val="24"/>
        </w:rPr>
      </w:pPr>
      <w:r>
        <w:rPr>
          <w:rFonts w:cs="Times New Roman"/>
          <w:bCs/>
          <w:sz w:val="24"/>
          <w:szCs w:val="24"/>
        </w:rPr>
        <w:t>Wawancara lanjutan dengan pertanyaan “ Mengapa memilih hanya memaksimalkan melalui internet seperti media sosial Instagram sebagai sarana pemasaran Pikaco?” yang dijelaskan oleh Yoga karyawan “</w:t>
      </w:r>
      <w:r w:rsidRPr="00CC7FD7">
        <w:rPr>
          <w:sz w:val="24"/>
          <w:szCs w:val="24"/>
        </w:rPr>
        <w:t xml:space="preserve">karena dengan di area Pemalang khususnya di Pemalang selatan ini banyak yang  menggunakan Instagram, kemudian mudah </w:t>
      </w:r>
      <w:r w:rsidRPr="00CC7FD7">
        <w:rPr>
          <w:sz w:val="24"/>
          <w:szCs w:val="24"/>
        </w:rPr>
        <w:lastRenderedPageBreak/>
        <w:t>digunakan dan biaya yang dikeluarka</w:t>
      </w:r>
      <w:r>
        <w:rPr>
          <w:sz w:val="24"/>
          <w:szCs w:val="24"/>
        </w:rPr>
        <w:t>n</w:t>
      </w:r>
      <w:r w:rsidRPr="00CC7FD7">
        <w:rPr>
          <w:sz w:val="24"/>
          <w:szCs w:val="24"/>
        </w:rPr>
        <w:t xml:space="preserve"> juga murah,sebenarnya kami juga tidak hanya menggunakan Instagram tetapi kami juga menggunakan WhatsApp,Tiktok tapi lebih aktif di Instagram,karena kan kami memasarkan produk makanan dan minuman yang tipikalnya orang datang ke gerai,sedangkan dengan kita</w:t>
      </w:r>
      <w:r>
        <w:rPr>
          <w:sz w:val="24"/>
          <w:szCs w:val="24"/>
        </w:rPr>
        <w:t xml:space="preserve"> </w:t>
      </w:r>
      <w:r w:rsidRPr="00CC7FD7">
        <w:rPr>
          <w:sz w:val="24"/>
          <w:szCs w:val="24"/>
        </w:rPr>
        <w:t>aktif di Instagram bisa komunikasi jadi dua arah, ditambah ada beberapa kendala jadi hanya bisa pakai sosial media sebagai marketingnya</w:t>
      </w:r>
      <w:r>
        <w:rPr>
          <w:sz w:val="24"/>
          <w:szCs w:val="24"/>
        </w:rPr>
        <w:t>”.</w:t>
      </w:r>
    </w:p>
    <w:p w14:paraId="05701E1D"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Strategi apa yang digunakan Pikaco melalui Instagram dalam menarik pelanggan?</w:t>
      </w:r>
    </w:p>
    <w:p w14:paraId="1DCD203D" w14:textId="67B48FB7" w:rsidR="00E669B5" w:rsidRPr="008600BE" w:rsidRDefault="00E669B5" w:rsidP="00E669B5">
      <w:pPr>
        <w:pStyle w:val="ListParagraph"/>
        <w:spacing w:line="360" w:lineRule="auto"/>
        <w:jc w:val="both"/>
        <w:rPr>
          <w:bCs/>
        </w:rPr>
      </w:pPr>
      <w:r>
        <w:rPr>
          <w:rFonts w:cs="Times New Roman"/>
          <w:bCs/>
          <w:sz w:val="24"/>
          <w:szCs w:val="24"/>
        </w:rPr>
        <w:t>Wawancara lanjutan dengan pertanyaan “ strategi apa yang digunakan Pikaco melalui Instagram dalam menarik pelanggan?” yang dijelaskan oleh Arya selaku admin “</w:t>
      </w:r>
      <w:r w:rsidRPr="008600BE">
        <w:rPr>
          <w:bCs/>
        </w:rPr>
        <w:t>Kita tidak memiliki strategi khusus, ya. Kami lebih fokus pada pembuatan foto dan video yang menarik untuk menampilkan produk yang ada di Pikaco. Intinya, kami mengutamakan konten visual yang menarik untuk memperkenalkan produk, sekaligus menyertakan konten di luar promosi produk, agar dapat menarik perhatian pengguna Instagram terhadap akun Pikaco”.</w:t>
      </w:r>
    </w:p>
    <w:p w14:paraId="393FE593"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Dalam sehari berapa kali Pikaco melakukan posting di Instagram?</w:t>
      </w:r>
    </w:p>
    <w:p w14:paraId="4D41B8FE" w14:textId="4DAB7D01" w:rsidR="00E669B5" w:rsidRPr="00E669B5" w:rsidRDefault="00E669B5" w:rsidP="00E669B5">
      <w:pPr>
        <w:pStyle w:val="ListParagraph"/>
        <w:spacing w:line="360" w:lineRule="auto"/>
        <w:jc w:val="both"/>
        <w:rPr>
          <w:rFonts w:cs="Times New Roman"/>
          <w:bCs/>
          <w:sz w:val="24"/>
          <w:szCs w:val="24"/>
        </w:rPr>
      </w:pPr>
      <w:r>
        <w:rPr>
          <w:rFonts w:cs="Times New Roman"/>
          <w:bCs/>
          <w:sz w:val="24"/>
          <w:szCs w:val="24"/>
        </w:rPr>
        <w:t>Wawancara lanjutan dengan pertanyaan “Dalam sehari berapa kali Pikaco melakukan posting di Instagram?” yang dijelaskan oleh Arya selaku admin “</w:t>
      </w:r>
      <w:r w:rsidRPr="00E669B5">
        <w:rPr>
          <w:rFonts w:cs="Times New Roman"/>
          <w:bCs/>
          <w:sz w:val="24"/>
          <w:szCs w:val="24"/>
        </w:rPr>
        <w:t>Kita tidak punya standar waktu dalam posting dalam sop yang baku</w:t>
      </w:r>
      <w:r>
        <w:rPr>
          <w:rFonts w:cs="Times New Roman"/>
          <w:bCs/>
          <w:sz w:val="24"/>
          <w:szCs w:val="24"/>
        </w:rPr>
        <w:t>”.</w:t>
      </w:r>
    </w:p>
    <w:p w14:paraId="6357043A"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Jika dilihat dari perkembangan dunia bisnis sekarang,banyak sekali yang menggunakan brand ambassador dan endorse,apakah Pikaco menggunakannya juga?</w:t>
      </w:r>
    </w:p>
    <w:p w14:paraId="16E18270" w14:textId="3BD420D3" w:rsidR="00E669B5" w:rsidRPr="008600BE" w:rsidRDefault="00E669B5" w:rsidP="00E669B5">
      <w:pPr>
        <w:pStyle w:val="ListParagraph"/>
        <w:spacing w:line="360" w:lineRule="auto"/>
        <w:jc w:val="both"/>
        <w:rPr>
          <w:bCs/>
          <w:lang w:val="it-IT"/>
        </w:rPr>
      </w:pPr>
      <w:r>
        <w:rPr>
          <w:rFonts w:cs="Times New Roman"/>
          <w:bCs/>
          <w:sz w:val="24"/>
          <w:szCs w:val="24"/>
        </w:rPr>
        <w:t>Wawancara lanjutan dengan pertanyaan “ Jika dilihat dari perkembangan dunia bisnis sekarang,banyak sekali yang menggunakan brand ambassador dan endorse,apakah Pikaco menggunakannya juga?” yang dijelaskan oleh Basri selaku pemilik Pikaco “</w:t>
      </w:r>
      <w:r w:rsidRPr="00F328F8">
        <w:rPr>
          <w:bCs/>
        </w:rPr>
        <w:t xml:space="preserve">Kami belum mencoba untuk bekerja dengan influencer, karena menurut saya pribadi ada kelebihan dan kekurangan yang perlu dipertimbangkan. </w:t>
      </w:r>
      <w:r w:rsidRPr="008600BE">
        <w:rPr>
          <w:bCs/>
          <w:lang w:val="it-IT"/>
        </w:rPr>
        <w:t xml:space="preserve">Di Pikaco, kami merasa belum terlalu mendesak untuk melakukannya, karena kami ingin mengaitkan brand kami dengan citra tertentu. Kami khawatir brand kami akan terpengaruh oleh image dari influencer tersebut, dan bisa jadi buruk jika influencer itu tidak sesuai dengan citra brand yang ingin kami bangun. Untuk endorsement, saat ini kami lebih tertarik pada micro influencer (influencer dengan jumlah followers yang tidak terlalu banyak), karena kami lebih menghargai koneksi dengan pelanggan kami sendiri, atau influencer yang kebetulan merupakan pelanggan kami. Mereka cenderung lebih jujur dan tulus karena mereka memang suka dengan produk yang kami tawarkan. Berbeda dengan influencer yang kami endorse, yang mungkin dilihat oleh audiens hanya sebagai bentuk promosi, dan ini bisa membuat produk terasa tidak tulus”. </w:t>
      </w:r>
    </w:p>
    <w:p w14:paraId="4935D6B2" w14:textId="77777777" w:rsidR="00EB5EF8" w:rsidRPr="008600BE" w:rsidRDefault="00EB5EF8" w:rsidP="00E669B5">
      <w:pPr>
        <w:pStyle w:val="ListParagraph"/>
        <w:spacing w:line="360" w:lineRule="auto"/>
        <w:jc w:val="both"/>
        <w:rPr>
          <w:bCs/>
          <w:lang w:val="it-IT"/>
        </w:rPr>
      </w:pPr>
    </w:p>
    <w:p w14:paraId="1F348BDC" w14:textId="77777777" w:rsidR="00E669B5"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lastRenderedPageBreak/>
        <w:t>Bagaimana cara mengukur hasil pemasaran yang sudah dilakukan melalui Instagram?</w:t>
      </w:r>
    </w:p>
    <w:p w14:paraId="06BDA88C" w14:textId="5B25AF28" w:rsidR="00E669B5" w:rsidRPr="008600BE" w:rsidRDefault="00E669B5" w:rsidP="00E669B5">
      <w:pPr>
        <w:pStyle w:val="ListParagraph"/>
        <w:spacing w:line="360" w:lineRule="auto"/>
        <w:jc w:val="both"/>
        <w:rPr>
          <w:bCs/>
        </w:rPr>
      </w:pPr>
      <w:r w:rsidRPr="00E669B5">
        <w:rPr>
          <w:rFonts w:cs="Times New Roman"/>
          <w:bCs/>
          <w:sz w:val="24"/>
          <w:szCs w:val="24"/>
        </w:rPr>
        <w:t>Wawancara lanjutan dengan pertanyaan “Bagaimana cara mengukur hasil pemasaran yang sudah dilakukan melalui Instagram?</w:t>
      </w:r>
      <w:r>
        <w:rPr>
          <w:rFonts w:cs="Times New Roman"/>
          <w:bCs/>
          <w:sz w:val="24"/>
          <w:szCs w:val="24"/>
        </w:rPr>
        <w:t>” yang dijelaskan oleh Yoga selaku barista “</w:t>
      </w:r>
      <w:r w:rsidRPr="00F328F8">
        <w:rPr>
          <w:bCs/>
        </w:rPr>
        <w:t xml:space="preserve">Dari segi alat atau tools, kami merasa itu tidak cukup mendukung, terutama dalam mengukur angka konversi secara data. </w:t>
      </w:r>
      <w:r w:rsidRPr="008600BE">
        <w:rPr>
          <w:bCs/>
        </w:rPr>
        <w:t>Misalnya, meskipun kami beriklan dengan anggaran tertentu, kami tidak bisa tahu berapa banyak pelanggan yang datang ke toko fisik kami. Kami hanya bisa melihat call to action dan riwayat interaksi pengguna Instagram yang tertarik dengan iklan kami, itu pun hanya sebatas itu. Karena pemasaran online hanya mengukur seberapa banyak orang yang tertarik dengan iklan, namun tidak bisa mengukur seberapa banyak dari mereka yang benar-benar datang ke toko dan membeli produk kami”.</w:t>
      </w:r>
    </w:p>
    <w:p w14:paraId="627C4BFF" w14:textId="77777777" w:rsidR="004C193A"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Seberapa efektifkah penggunaan Instagram dalam meningkatkan jumlah konsumen?</w:t>
      </w:r>
    </w:p>
    <w:p w14:paraId="354219D8" w14:textId="04696B1C" w:rsidR="00E669B5" w:rsidRPr="000222FF" w:rsidRDefault="00E669B5" w:rsidP="000222FF">
      <w:pPr>
        <w:pStyle w:val="ListParagraph"/>
        <w:spacing w:line="360" w:lineRule="auto"/>
        <w:jc w:val="both"/>
        <w:rPr>
          <w:bCs/>
          <w:lang w:val="en-ID"/>
        </w:rPr>
      </w:pPr>
      <w:r>
        <w:rPr>
          <w:rFonts w:cs="Times New Roman"/>
          <w:bCs/>
          <w:sz w:val="24"/>
          <w:szCs w:val="24"/>
        </w:rPr>
        <w:t>Wawancara lanjutan dengan pertanyaan “Seberapa efektifkah penggunaan Instagram dalam meningkatkan jumlah konsumen?</w:t>
      </w:r>
      <w:r w:rsidR="000222FF">
        <w:rPr>
          <w:rFonts w:cs="Times New Roman"/>
          <w:bCs/>
          <w:sz w:val="24"/>
          <w:szCs w:val="24"/>
        </w:rPr>
        <w:t>” yang dijelaskan oleh bapak Basri “</w:t>
      </w:r>
      <w:r w:rsidR="000222FF" w:rsidRPr="00F328F8">
        <w:rPr>
          <w:bCs/>
        </w:rPr>
        <w:t xml:space="preserve">Menurut analisis saya, produk kita bisa cepat dikenal lewat Instagram, terutama jika memiliki ciri khas tertentu. </w:t>
      </w:r>
      <w:r w:rsidR="000222FF" w:rsidRPr="008600BE">
        <w:rPr>
          <w:bCs/>
        </w:rPr>
        <w:t xml:space="preserve">Ditambah lagi, jumlah pengguna Instagram sangat banyak. Selain itu, Word of Mouth (WOM) juga berperan penting—ketika orang datang ke toko, dan jika mereka suka dengan produk dan pengalaman yang didapat, mereka akan kembali dan mengajak teman-temannya. </w:t>
      </w:r>
      <w:r w:rsidR="000222FF" w:rsidRPr="000222FF">
        <w:rPr>
          <w:bCs/>
          <w:lang w:val="en-ID"/>
        </w:rPr>
        <w:t>Sebaliknya, pelanggan yang tidak puas cenderung akan menyebarkan pengalaman negatif ke lingkungan mereka. Di Instagram, respons terhadap produk baru juga sangat baik. Misalnya, jika kami memposting foto produk baru di pagi hari, sore harinya respons dan antusiasme akan langsung membludak</w:t>
      </w:r>
      <w:r w:rsidR="000222FF">
        <w:rPr>
          <w:bCs/>
          <w:lang w:val="en-ID"/>
        </w:rPr>
        <w:t>”.</w:t>
      </w:r>
    </w:p>
    <w:p w14:paraId="2BB7B303" w14:textId="780E8FA8" w:rsidR="00D70391" w:rsidRDefault="004C193A" w:rsidP="003630FA">
      <w:pPr>
        <w:pStyle w:val="ListParagraph"/>
        <w:numPr>
          <w:ilvl w:val="0"/>
          <w:numId w:val="37"/>
        </w:numPr>
        <w:spacing w:line="360" w:lineRule="auto"/>
        <w:jc w:val="both"/>
        <w:rPr>
          <w:rFonts w:cs="Times New Roman"/>
          <w:bCs/>
          <w:sz w:val="24"/>
          <w:szCs w:val="24"/>
        </w:rPr>
      </w:pPr>
      <w:r>
        <w:rPr>
          <w:rFonts w:cs="Times New Roman"/>
          <w:bCs/>
          <w:sz w:val="24"/>
          <w:szCs w:val="24"/>
        </w:rPr>
        <w:t>Bagaimana cara Pikaco menjaga komunikasi dengan pelanggan di Instagram?</w:t>
      </w:r>
    </w:p>
    <w:p w14:paraId="2034C242" w14:textId="3E95BB9F" w:rsidR="000222FF" w:rsidRPr="008600BE" w:rsidRDefault="000222FF" w:rsidP="000222FF">
      <w:pPr>
        <w:pStyle w:val="ListParagraph"/>
        <w:spacing w:line="360" w:lineRule="auto"/>
        <w:jc w:val="both"/>
        <w:rPr>
          <w:bCs/>
        </w:rPr>
      </w:pPr>
      <w:r>
        <w:rPr>
          <w:rFonts w:cs="Times New Roman"/>
          <w:bCs/>
          <w:sz w:val="24"/>
          <w:szCs w:val="24"/>
        </w:rPr>
        <w:t>Wawancara lanjutan dengan pertanyaan “Bagaimana cara Pikaco menjaga komunikasi dengan pelanggan di Instagram?” yang dijelaskan oleh Bapak Basri “</w:t>
      </w:r>
      <w:r w:rsidRPr="00F328F8">
        <w:rPr>
          <w:bCs/>
        </w:rPr>
        <w:t xml:space="preserve">Ini lebih kepada feedback dari Pikaco untuk pelanggan. </w:t>
      </w:r>
      <w:r w:rsidRPr="008600BE">
        <w:rPr>
          <w:bCs/>
        </w:rPr>
        <w:t>Kami sering me-repost postingan dari pelanggan yang menandai akun Instagram Pikaco. Selain itu, jika pelanggan mengirim DM atau memberi komentar, kami selalu berusaha membalas dengan cepat. Ini semua kami lakukan untuk memberikan kenyamanan bagi mereka, karena jika pelanggan merasa nyaman berkomunikasi dengan kami, maka rasa kepedulian mereka terhadap Pikaco juga akan semakin meningkat</w:t>
      </w:r>
      <w:r w:rsidR="005818B3" w:rsidRPr="008600BE">
        <w:rPr>
          <w:bCs/>
        </w:rPr>
        <w:t>”.</w:t>
      </w:r>
    </w:p>
    <w:p w14:paraId="1ED479D3" w14:textId="3EEBEA52" w:rsidR="005818B3" w:rsidRPr="008600BE" w:rsidRDefault="005818B3" w:rsidP="000222FF">
      <w:pPr>
        <w:pStyle w:val="ListParagraph"/>
        <w:spacing w:line="360" w:lineRule="auto"/>
        <w:jc w:val="both"/>
        <w:rPr>
          <w:bCs/>
        </w:rPr>
      </w:pPr>
    </w:p>
    <w:p w14:paraId="7B891E5B" w14:textId="77777777" w:rsidR="005818B3" w:rsidRPr="008600BE" w:rsidRDefault="005818B3">
      <w:pPr>
        <w:spacing w:line="259" w:lineRule="auto"/>
        <w:rPr>
          <w:bCs/>
        </w:rPr>
      </w:pPr>
      <w:r w:rsidRPr="008600BE">
        <w:rPr>
          <w:bCs/>
        </w:rPr>
        <w:br w:type="page"/>
      </w:r>
    </w:p>
    <w:p w14:paraId="27BC3FE9" w14:textId="4D55A70A" w:rsidR="005818B3" w:rsidRPr="00460C10" w:rsidRDefault="00EC7481" w:rsidP="00501A4B">
      <w:pPr>
        <w:pStyle w:val="Caption"/>
        <w:spacing w:line="360" w:lineRule="auto"/>
        <w:jc w:val="both"/>
        <w:rPr>
          <w:b/>
          <w:bCs/>
          <w:i w:val="0"/>
          <w:iCs w:val="0"/>
          <w:color w:val="auto"/>
          <w:sz w:val="24"/>
          <w:szCs w:val="24"/>
          <w:lang w:val="en-ID"/>
        </w:rPr>
      </w:pPr>
      <w:bookmarkStart w:id="71" w:name="_Toc184544769"/>
      <w:r w:rsidRPr="00460C10">
        <w:rPr>
          <w:b/>
          <w:bCs/>
          <w:i w:val="0"/>
          <w:iCs w:val="0"/>
          <w:color w:val="auto"/>
          <w:sz w:val="24"/>
          <w:szCs w:val="24"/>
        </w:rPr>
        <w:lastRenderedPageBreak/>
        <w:t xml:space="preserve">Lampiran </w:t>
      </w:r>
      <w:r w:rsidRPr="00460C10">
        <w:rPr>
          <w:b/>
          <w:bCs/>
          <w:i w:val="0"/>
          <w:iCs w:val="0"/>
          <w:color w:val="auto"/>
          <w:sz w:val="24"/>
          <w:szCs w:val="24"/>
        </w:rPr>
        <w:fldChar w:fldCharType="begin"/>
      </w:r>
      <w:r w:rsidRPr="00460C10">
        <w:rPr>
          <w:b/>
          <w:bCs/>
          <w:i w:val="0"/>
          <w:iCs w:val="0"/>
          <w:color w:val="auto"/>
          <w:sz w:val="24"/>
          <w:szCs w:val="24"/>
        </w:rPr>
        <w:instrText xml:space="preserve"> SEQ Lampiran \* ARABIC </w:instrText>
      </w:r>
      <w:r w:rsidRPr="00460C10">
        <w:rPr>
          <w:b/>
          <w:bCs/>
          <w:i w:val="0"/>
          <w:iCs w:val="0"/>
          <w:color w:val="auto"/>
          <w:sz w:val="24"/>
          <w:szCs w:val="24"/>
        </w:rPr>
        <w:fldChar w:fldCharType="separate"/>
      </w:r>
      <w:r w:rsidR="00193BFD">
        <w:rPr>
          <w:b/>
          <w:bCs/>
          <w:i w:val="0"/>
          <w:iCs w:val="0"/>
          <w:noProof/>
          <w:color w:val="auto"/>
          <w:sz w:val="24"/>
          <w:szCs w:val="24"/>
        </w:rPr>
        <w:t>3</w:t>
      </w:r>
      <w:r w:rsidRPr="00460C10">
        <w:rPr>
          <w:b/>
          <w:bCs/>
          <w:i w:val="0"/>
          <w:iCs w:val="0"/>
          <w:color w:val="auto"/>
          <w:sz w:val="24"/>
          <w:szCs w:val="24"/>
        </w:rPr>
        <w:fldChar w:fldCharType="end"/>
      </w:r>
      <w:r w:rsidRPr="00460C10">
        <w:rPr>
          <w:b/>
          <w:bCs/>
          <w:i w:val="0"/>
          <w:iCs w:val="0"/>
          <w:color w:val="auto"/>
          <w:sz w:val="24"/>
          <w:szCs w:val="24"/>
          <w:lang w:val="en-US"/>
        </w:rPr>
        <w:t xml:space="preserve"> Dokumentasi</w:t>
      </w:r>
      <w:bookmarkEnd w:id="71"/>
    </w:p>
    <w:tbl>
      <w:tblPr>
        <w:tblStyle w:val="TableGrid"/>
        <w:tblW w:w="636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2835"/>
        <w:gridCol w:w="3119"/>
      </w:tblGrid>
      <w:tr w:rsidR="00FE7B21" w14:paraId="34227889" w14:textId="77777777" w:rsidTr="001B2470">
        <w:tc>
          <w:tcPr>
            <w:tcW w:w="409" w:type="dxa"/>
          </w:tcPr>
          <w:p w14:paraId="4BD4C54B" w14:textId="73F0790B" w:rsidR="00FE7B21" w:rsidRDefault="00FE7B21" w:rsidP="005818B3">
            <w:pPr>
              <w:pStyle w:val="ListParagraph"/>
              <w:spacing w:line="360" w:lineRule="auto"/>
              <w:ind w:left="0"/>
              <w:jc w:val="both"/>
              <w:rPr>
                <w:b/>
                <w:lang w:val="en-ID"/>
              </w:rPr>
            </w:pPr>
            <w:r>
              <w:rPr>
                <w:b/>
                <w:lang w:val="en-ID"/>
              </w:rPr>
              <w:t>1.</w:t>
            </w:r>
          </w:p>
        </w:tc>
        <w:tc>
          <w:tcPr>
            <w:tcW w:w="5954" w:type="dxa"/>
            <w:gridSpan w:val="2"/>
          </w:tcPr>
          <w:p w14:paraId="1FA911F4" w14:textId="2D4E2EC4" w:rsidR="00FE7B21" w:rsidRDefault="00FE7B21" w:rsidP="005818B3">
            <w:pPr>
              <w:pStyle w:val="ListParagraph"/>
              <w:spacing w:line="360" w:lineRule="auto"/>
              <w:ind w:left="0"/>
              <w:jc w:val="both"/>
              <w:rPr>
                <w:b/>
                <w:lang w:val="en-ID"/>
              </w:rPr>
            </w:pPr>
            <w:r>
              <w:rPr>
                <w:bCs/>
                <w:lang w:val="en-ID"/>
              </w:rPr>
              <w:t>Foto wawancara dengan Owner</w:t>
            </w:r>
            <w:r w:rsidR="00A579F9">
              <w:rPr>
                <w:bCs/>
                <w:lang w:val="en-ID"/>
              </w:rPr>
              <w:t xml:space="preserve"> dan karyawan</w:t>
            </w:r>
            <w:r>
              <w:rPr>
                <w:bCs/>
                <w:lang w:val="en-ID"/>
              </w:rPr>
              <w:t xml:space="preserve"> </w:t>
            </w:r>
            <w:r>
              <w:rPr>
                <w:bCs/>
                <w:i/>
                <w:iCs/>
                <w:lang w:val="en-ID"/>
              </w:rPr>
              <w:t xml:space="preserve">CoffeShop </w:t>
            </w:r>
            <w:r>
              <w:rPr>
                <w:bCs/>
                <w:lang w:val="en-ID"/>
              </w:rPr>
              <w:t>Pikaco</w:t>
            </w:r>
          </w:p>
        </w:tc>
      </w:tr>
      <w:tr w:rsidR="00834301" w14:paraId="1EE903B9" w14:textId="77777777" w:rsidTr="001B2470">
        <w:tc>
          <w:tcPr>
            <w:tcW w:w="409" w:type="dxa"/>
          </w:tcPr>
          <w:p w14:paraId="2976F0C5" w14:textId="77777777" w:rsidR="00223127" w:rsidRDefault="00223127" w:rsidP="005818B3">
            <w:pPr>
              <w:pStyle w:val="ListParagraph"/>
              <w:spacing w:line="360" w:lineRule="auto"/>
              <w:ind w:left="0"/>
              <w:jc w:val="both"/>
              <w:rPr>
                <w:b/>
                <w:lang w:val="en-ID"/>
              </w:rPr>
            </w:pPr>
          </w:p>
        </w:tc>
        <w:tc>
          <w:tcPr>
            <w:tcW w:w="2835" w:type="dxa"/>
          </w:tcPr>
          <w:p w14:paraId="52FF769A" w14:textId="5EC2BA59" w:rsidR="00223127" w:rsidRDefault="00FE7B21" w:rsidP="005818B3">
            <w:pPr>
              <w:pStyle w:val="ListParagraph"/>
              <w:spacing w:line="360" w:lineRule="auto"/>
              <w:ind w:left="0"/>
              <w:jc w:val="both"/>
              <w:rPr>
                <w:b/>
                <w:lang w:val="en-ID"/>
              </w:rPr>
            </w:pPr>
            <w:r>
              <w:rPr>
                <w:bCs/>
                <w:noProof/>
                <w:lang w:val="en-ID"/>
              </w:rPr>
              <w:drawing>
                <wp:inline distT="0" distB="0" distL="0" distR="0" wp14:anchorId="6F73D6EC" wp14:editId="3A43DE6A">
                  <wp:extent cx="1620000" cy="2160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649547" name="Picture 170164954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20000" cy="2160000"/>
                          </a:xfrm>
                          <a:prstGeom prst="rect">
                            <a:avLst/>
                          </a:prstGeom>
                        </pic:spPr>
                      </pic:pic>
                    </a:graphicData>
                  </a:graphic>
                </wp:inline>
              </w:drawing>
            </w:r>
          </w:p>
        </w:tc>
        <w:tc>
          <w:tcPr>
            <w:tcW w:w="3119" w:type="dxa"/>
          </w:tcPr>
          <w:p w14:paraId="2D75E543" w14:textId="01911F94" w:rsidR="00223127" w:rsidRDefault="000B3D8D" w:rsidP="005818B3">
            <w:pPr>
              <w:pStyle w:val="ListParagraph"/>
              <w:spacing w:line="360" w:lineRule="auto"/>
              <w:ind w:left="0"/>
              <w:jc w:val="both"/>
              <w:rPr>
                <w:b/>
                <w:lang w:val="en-ID"/>
              </w:rPr>
            </w:pPr>
            <w:r>
              <w:rPr>
                <w:bCs/>
                <w:noProof/>
                <w:lang w:val="en-ID"/>
              </w:rPr>
              <w:drawing>
                <wp:inline distT="0" distB="0" distL="0" distR="0" wp14:anchorId="37752418" wp14:editId="1CA1C0BA">
                  <wp:extent cx="1619999" cy="21600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99818" name="Picture 17607998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19999" cy="2160000"/>
                          </a:xfrm>
                          <a:prstGeom prst="rect">
                            <a:avLst/>
                          </a:prstGeom>
                        </pic:spPr>
                      </pic:pic>
                    </a:graphicData>
                  </a:graphic>
                </wp:inline>
              </w:drawing>
            </w:r>
          </w:p>
        </w:tc>
      </w:tr>
      <w:tr w:rsidR="00834301" w14:paraId="454E76D8" w14:textId="77777777" w:rsidTr="001B2470">
        <w:tc>
          <w:tcPr>
            <w:tcW w:w="409" w:type="dxa"/>
          </w:tcPr>
          <w:p w14:paraId="387250AE" w14:textId="38F8DEEF" w:rsidR="00834301" w:rsidRDefault="00834301" w:rsidP="005818B3">
            <w:pPr>
              <w:pStyle w:val="ListParagraph"/>
              <w:spacing w:line="360" w:lineRule="auto"/>
              <w:ind w:left="0"/>
              <w:jc w:val="both"/>
              <w:rPr>
                <w:b/>
                <w:lang w:val="en-ID"/>
              </w:rPr>
            </w:pPr>
            <w:r>
              <w:rPr>
                <w:b/>
                <w:lang w:val="en-ID"/>
              </w:rPr>
              <w:t>2.</w:t>
            </w:r>
          </w:p>
        </w:tc>
        <w:tc>
          <w:tcPr>
            <w:tcW w:w="5954" w:type="dxa"/>
            <w:gridSpan w:val="2"/>
          </w:tcPr>
          <w:p w14:paraId="25659694" w14:textId="69E027C7" w:rsidR="00834301" w:rsidRPr="008600BE" w:rsidRDefault="00834301" w:rsidP="005818B3">
            <w:pPr>
              <w:pStyle w:val="ListParagraph"/>
              <w:spacing w:line="360" w:lineRule="auto"/>
              <w:ind w:left="0"/>
              <w:jc w:val="both"/>
              <w:rPr>
                <w:b/>
                <w:lang w:val="it-IT"/>
              </w:rPr>
            </w:pPr>
            <w:r w:rsidRPr="008600BE">
              <w:rPr>
                <w:bCs/>
                <w:lang w:val="it-IT"/>
              </w:rPr>
              <w:t xml:space="preserve">Foto wawancara dengan konsumen </w:t>
            </w:r>
            <w:r w:rsidRPr="008600BE">
              <w:rPr>
                <w:bCs/>
                <w:i/>
                <w:iCs/>
                <w:lang w:val="it-IT"/>
              </w:rPr>
              <w:t xml:space="preserve">CoffeShop </w:t>
            </w:r>
            <w:r w:rsidRPr="008600BE">
              <w:rPr>
                <w:bCs/>
                <w:lang w:val="it-IT"/>
              </w:rPr>
              <w:t>Pikaco</w:t>
            </w:r>
          </w:p>
        </w:tc>
      </w:tr>
      <w:tr w:rsidR="00834301" w14:paraId="54E2B40F" w14:textId="77777777" w:rsidTr="001B2470">
        <w:tc>
          <w:tcPr>
            <w:tcW w:w="409" w:type="dxa"/>
          </w:tcPr>
          <w:p w14:paraId="0C815486" w14:textId="77777777" w:rsidR="00834301" w:rsidRPr="008600BE" w:rsidRDefault="00834301" w:rsidP="005818B3">
            <w:pPr>
              <w:pStyle w:val="ListParagraph"/>
              <w:spacing w:line="360" w:lineRule="auto"/>
              <w:ind w:left="0"/>
              <w:jc w:val="both"/>
              <w:rPr>
                <w:b/>
                <w:lang w:val="it-IT"/>
              </w:rPr>
            </w:pPr>
          </w:p>
        </w:tc>
        <w:tc>
          <w:tcPr>
            <w:tcW w:w="2835" w:type="dxa"/>
          </w:tcPr>
          <w:p w14:paraId="58944C4E" w14:textId="77777777" w:rsidR="00834301" w:rsidRDefault="00F81FD0" w:rsidP="005818B3">
            <w:pPr>
              <w:pStyle w:val="ListParagraph"/>
              <w:spacing w:line="360" w:lineRule="auto"/>
              <w:ind w:left="0"/>
              <w:jc w:val="both"/>
              <w:rPr>
                <w:bCs/>
                <w:noProof/>
                <w:lang w:val="en-ID"/>
              </w:rPr>
            </w:pPr>
            <w:r>
              <w:rPr>
                <w:bCs/>
                <w:noProof/>
                <w:lang w:val="en-ID"/>
              </w:rPr>
              <w:drawing>
                <wp:inline distT="0" distB="0" distL="0" distR="0" wp14:anchorId="70CFB004" wp14:editId="0AE4B7FD">
                  <wp:extent cx="1620000" cy="2160000"/>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843285" name="Picture 167284328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620000" cy="2160000"/>
                          </a:xfrm>
                          <a:prstGeom prst="rect">
                            <a:avLst/>
                          </a:prstGeom>
                        </pic:spPr>
                      </pic:pic>
                    </a:graphicData>
                  </a:graphic>
                </wp:inline>
              </w:drawing>
            </w:r>
          </w:p>
        </w:tc>
        <w:tc>
          <w:tcPr>
            <w:tcW w:w="3119" w:type="dxa"/>
          </w:tcPr>
          <w:p w14:paraId="4C402BF2" w14:textId="61093929" w:rsidR="00834301" w:rsidRDefault="00F81FD0" w:rsidP="005818B3">
            <w:pPr>
              <w:pStyle w:val="ListParagraph"/>
              <w:spacing w:line="360" w:lineRule="auto"/>
              <w:ind w:left="0"/>
              <w:jc w:val="both"/>
              <w:rPr>
                <w:b/>
                <w:lang w:val="en-ID"/>
              </w:rPr>
            </w:pPr>
            <w:r>
              <w:rPr>
                <w:bCs/>
                <w:noProof/>
                <w:lang w:val="en-ID"/>
              </w:rPr>
              <w:drawing>
                <wp:inline distT="0" distB="0" distL="0" distR="0" wp14:anchorId="39E2CBB6" wp14:editId="74B01A92">
                  <wp:extent cx="1620000" cy="21600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19554" name="Picture 33371955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20000" cy="2160000"/>
                          </a:xfrm>
                          <a:prstGeom prst="rect">
                            <a:avLst/>
                          </a:prstGeom>
                        </pic:spPr>
                      </pic:pic>
                    </a:graphicData>
                  </a:graphic>
                </wp:inline>
              </w:drawing>
            </w:r>
          </w:p>
        </w:tc>
      </w:tr>
      <w:tr w:rsidR="00137F6B" w14:paraId="6B359BF7" w14:textId="77777777" w:rsidTr="001B2470">
        <w:tc>
          <w:tcPr>
            <w:tcW w:w="409" w:type="dxa"/>
          </w:tcPr>
          <w:p w14:paraId="72E3E97E" w14:textId="6C8C0390" w:rsidR="00137F6B" w:rsidRDefault="00137F6B" w:rsidP="005818B3">
            <w:pPr>
              <w:pStyle w:val="ListParagraph"/>
              <w:spacing w:line="360" w:lineRule="auto"/>
              <w:ind w:left="0"/>
              <w:jc w:val="both"/>
              <w:rPr>
                <w:b/>
                <w:lang w:val="en-ID"/>
              </w:rPr>
            </w:pPr>
            <w:r>
              <w:rPr>
                <w:b/>
                <w:lang w:val="en-ID"/>
              </w:rPr>
              <w:t>3.</w:t>
            </w:r>
          </w:p>
        </w:tc>
        <w:tc>
          <w:tcPr>
            <w:tcW w:w="5954" w:type="dxa"/>
            <w:gridSpan w:val="2"/>
          </w:tcPr>
          <w:p w14:paraId="7F04837F" w14:textId="209FA781" w:rsidR="00137F6B" w:rsidRPr="00137F6B" w:rsidRDefault="00137F6B" w:rsidP="005818B3">
            <w:pPr>
              <w:pStyle w:val="ListParagraph"/>
              <w:spacing w:line="360" w:lineRule="auto"/>
              <w:ind w:left="0"/>
              <w:jc w:val="both"/>
              <w:rPr>
                <w:b/>
                <w:lang w:val="en-US"/>
              </w:rPr>
            </w:pPr>
            <w:r>
              <w:t xml:space="preserve">Foto </w:t>
            </w:r>
            <w:r>
              <w:rPr>
                <w:i/>
                <w:iCs/>
              </w:rPr>
              <w:t xml:space="preserve">Coffe Shop </w:t>
            </w:r>
            <w:r>
              <w:t>Pikac</w:t>
            </w:r>
            <w:r>
              <w:rPr>
                <w:lang w:val="en-US"/>
              </w:rPr>
              <w:t>o</w:t>
            </w:r>
          </w:p>
        </w:tc>
      </w:tr>
      <w:tr w:rsidR="00137F6B" w14:paraId="33D99C18" w14:textId="77777777" w:rsidTr="001B2470">
        <w:tc>
          <w:tcPr>
            <w:tcW w:w="409" w:type="dxa"/>
          </w:tcPr>
          <w:p w14:paraId="486368CB" w14:textId="77777777" w:rsidR="00137F6B" w:rsidRDefault="00137F6B" w:rsidP="005818B3">
            <w:pPr>
              <w:pStyle w:val="ListParagraph"/>
              <w:spacing w:line="360" w:lineRule="auto"/>
              <w:ind w:left="0"/>
              <w:jc w:val="both"/>
              <w:rPr>
                <w:b/>
                <w:lang w:val="en-ID"/>
              </w:rPr>
            </w:pPr>
          </w:p>
        </w:tc>
        <w:tc>
          <w:tcPr>
            <w:tcW w:w="2835" w:type="dxa"/>
          </w:tcPr>
          <w:p w14:paraId="28B7FF93" w14:textId="45FB9F20" w:rsidR="00137F6B" w:rsidRDefault="00D127A5" w:rsidP="005818B3">
            <w:pPr>
              <w:pStyle w:val="ListParagraph"/>
              <w:spacing w:line="360" w:lineRule="auto"/>
              <w:ind w:left="0"/>
              <w:jc w:val="both"/>
              <w:rPr>
                <w:bCs/>
                <w:noProof/>
                <w:lang w:val="en-ID"/>
              </w:rPr>
            </w:pPr>
            <w:r>
              <w:rPr>
                <w:noProof/>
              </w:rPr>
              <w:drawing>
                <wp:inline distT="0" distB="0" distL="0" distR="0" wp14:anchorId="61146B76" wp14:editId="37132D8A">
                  <wp:extent cx="1620001" cy="2160000"/>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47664" name="Picture 120954766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20001" cy="2160000"/>
                          </a:xfrm>
                          <a:prstGeom prst="rect">
                            <a:avLst/>
                          </a:prstGeom>
                        </pic:spPr>
                      </pic:pic>
                    </a:graphicData>
                  </a:graphic>
                </wp:inline>
              </w:drawing>
            </w:r>
          </w:p>
        </w:tc>
        <w:tc>
          <w:tcPr>
            <w:tcW w:w="3119" w:type="dxa"/>
          </w:tcPr>
          <w:p w14:paraId="35D47D59" w14:textId="5404063D" w:rsidR="00137F6B" w:rsidRDefault="00D127A5" w:rsidP="005818B3">
            <w:pPr>
              <w:pStyle w:val="ListParagraph"/>
              <w:spacing w:line="360" w:lineRule="auto"/>
              <w:ind w:left="0"/>
              <w:jc w:val="both"/>
              <w:rPr>
                <w:b/>
                <w:lang w:val="en-ID"/>
              </w:rPr>
            </w:pPr>
            <w:r>
              <w:rPr>
                <w:noProof/>
              </w:rPr>
              <w:drawing>
                <wp:inline distT="0" distB="0" distL="0" distR="0" wp14:anchorId="39704314" wp14:editId="3C640C85">
                  <wp:extent cx="1620000" cy="2160000"/>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293115" name="Picture 91429311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20000" cy="2160000"/>
                          </a:xfrm>
                          <a:prstGeom prst="rect">
                            <a:avLst/>
                          </a:prstGeom>
                        </pic:spPr>
                      </pic:pic>
                    </a:graphicData>
                  </a:graphic>
                </wp:inline>
              </w:drawing>
            </w:r>
          </w:p>
        </w:tc>
      </w:tr>
    </w:tbl>
    <w:p w14:paraId="75EF1826" w14:textId="77777777" w:rsidR="00223127" w:rsidRDefault="00223127" w:rsidP="005818B3">
      <w:pPr>
        <w:pStyle w:val="ListParagraph"/>
        <w:spacing w:line="360" w:lineRule="auto"/>
        <w:jc w:val="both"/>
        <w:rPr>
          <w:b/>
          <w:lang w:val="en-ID"/>
        </w:rPr>
      </w:pPr>
    </w:p>
    <w:p w14:paraId="71180DBF" w14:textId="77777777" w:rsidR="00A35F88" w:rsidRDefault="00A35F88" w:rsidP="00A35F88">
      <w:pPr>
        <w:pStyle w:val="ListParagraph"/>
        <w:spacing w:line="360" w:lineRule="auto"/>
        <w:ind w:left="1276"/>
        <w:jc w:val="both"/>
        <w:rPr>
          <w:bCs/>
          <w:lang w:val="en-ID"/>
        </w:rPr>
      </w:pPr>
    </w:p>
    <w:p w14:paraId="5A4390F4" w14:textId="77777777" w:rsidR="00A35F88" w:rsidRPr="00A35F88" w:rsidRDefault="00A35F88" w:rsidP="00A35F88">
      <w:pPr>
        <w:pStyle w:val="ListParagraph"/>
        <w:spacing w:line="259" w:lineRule="auto"/>
        <w:ind w:left="1276"/>
      </w:pPr>
    </w:p>
    <w:p w14:paraId="13A60C8E" w14:textId="643C59AF" w:rsidR="005714DD" w:rsidRDefault="00D70391" w:rsidP="005714DD">
      <w:pPr>
        <w:pStyle w:val="Heading1"/>
        <w:numPr>
          <w:ilvl w:val="0"/>
          <w:numId w:val="0"/>
        </w:numPr>
        <w:ind w:left="360" w:hanging="360"/>
      </w:pPr>
      <w:bookmarkStart w:id="72" w:name="_Toc185716991"/>
      <w:r>
        <w:lastRenderedPageBreak/>
        <w:t>DAFTAR RIWAYAT HIDUP</w:t>
      </w:r>
      <w:bookmarkEnd w:id="72"/>
    </w:p>
    <w:p w14:paraId="2DA0DF07" w14:textId="06F22C9C" w:rsidR="00655F9A" w:rsidRPr="00655F9A" w:rsidRDefault="00655F9A" w:rsidP="00917C35">
      <w:pPr>
        <w:jc w:val="center"/>
      </w:pPr>
      <w:r>
        <w:rPr>
          <w:noProof/>
        </w:rPr>
        <w:drawing>
          <wp:inline distT="0" distB="0" distL="0" distR="0" wp14:anchorId="5E90A612" wp14:editId="54A14DE1">
            <wp:extent cx="1274171" cy="1800000"/>
            <wp:effectExtent l="0" t="0" r="2540" b="0"/>
            <wp:docPr id="10167120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12079" name="Picture 1016712079"/>
                    <pic:cNvPicPr/>
                  </pic:nvPicPr>
                  <pic:blipFill rotWithShape="1">
                    <a:blip r:embed="rId35" cstate="print">
                      <a:extLst>
                        <a:ext uri="{28A0092B-C50C-407E-A947-70E740481C1C}">
                          <a14:useLocalDpi xmlns:a14="http://schemas.microsoft.com/office/drawing/2010/main" val="0"/>
                        </a:ext>
                      </a:extLst>
                    </a:blip>
                    <a:srcRect b="5954"/>
                    <a:stretch/>
                  </pic:blipFill>
                  <pic:spPr bwMode="auto">
                    <a:xfrm>
                      <a:off x="0" y="0"/>
                      <a:ext cx="1274171" cy="1800000"/>
                    </a:xfrm>
                    <a:prstGeom prst="rect">
                      <a:avLst/>
                    </a:prstGeom>
                    <a:ln>
                      <a:noFill/>
                    </a:ln>
                    <a:extLst>
                      <a:ext uri="{53640926-AAD7-44D8-BBD7-CCE9431645EC}">
                        <a14:shadowObscured xmlns:a14="http://schemas.microsoft.com/office/drawing/2010/main"/>
                      </a:ext>
                    </a:extLst>
                  </pic:spPr>
                </pic:pic>
              </a:graphicData>
            </a:graphic>
          </wp:inline>
        </w:drawing>
      </w:r>
    </w:p>
    <w:p w14:paraId="4A96151F" w14:textId="70398951" w:rsidR="00DC763F" w:rsidRDefault="00DC763F" w:rsidP="00DC763F">
      <w:pPr>
        <w:rPr>
          <w:b/>
          <w:bCs/>
          <w:sz w:val="24"/>
          <w:szCs w:val="24"/>
        </w:rPr>
      </w:pPr>
      <w:r w:rsidRPr="00481670">
        <w:rPr>
          <w:b/>
          <w:bCs/>
          <w:sz w:val="24"/>
          <w:szCs w:val="24"/>
        </w:rPr>
        <w:t>Identitas Diri</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296"/>
        <w:gridCol w:w="6655"/>
      </w:tblGrid>
      <w:tr w:rsidR="00B25D7B" w14:paraId="31E54BF6" w14:textId="77777777" w:rsidTr="00B70401">
        <w:tc>
          <w:tcPr>
            <w:tcW w:w="2542" w:type="dxa"/>
          </w:tcPr>
          <w:p w14:paraId="561D8516" w14:textId="0CEFA94C" w:rsidR="00B25D7B" w:rsidRDefault="00403160" w:rsidP="004A412A">
            <w:pPr>
              <w:spacing w:line="360" w:lineRule="auto"/>
              <w:rPr>
                <w:b/>
                <w:bCs/>
                <w:sz w:val="24"/>
                <w:szCs w:val="24"/>
                <w:lang w:val="en-US"/>
              </w:rPr>
            </w:pPr>
            <w:r w:rsidRPr="00481670">
              <w:rPr>
                <w:sz w:val="24"/>
                <w:szCs w:val="24"/>
              </w:rPr>
              <w:t>Nama</w:t>
            </w:r>
          </w:p>
        </w:tc>
        <w:tc>
          <w:tcPr>
            <w:tcW w:w="296" w:type="dxa"/>
          </w:tcPr>
          <w:p w14:paraId="45877E79" w14:textId="4087F830" w:rsidR="00B25D7B" w:rsidRDefault="00403160" w:rsidP="004A412A">
            <w:pPr>
              <w:spacing w:line="360" w:lineRule="auto"/>
              <w:rPr>
                <w:b/>
                <w:bCs/>
                <w:sz w:val="24"/>
                <w:szCs w:val="24"/>
                <w:lang w:val="en-US"/>
              </w:rPr>
            </w:pPr>
            <w:r>
              <w:rPr>
                <w:b/>
                <w:bCs/>
                <w:sz w:val="24"/>
                <w:szCs w:val="24"/>
                <w:lang w:val="en-US"/>
              </w:rPr>
              <w:t>:</w:t>
            </w:r>
          </w:p>
        </w:tc>
        <w:tc>
          <w:tcPr>
            <w:tcW w:w="6655" w:type="dxa"/>
          </w:tcPr>
          <w:p w14:paraId="7A0BCDDB" w14:textId="095F297F" w:rsidR="00B25D7B" w:rsidRDefault="00221CA2" w:rsidP="004A412A">
            <w:pPr>
              <w:spacing w:line="360" w:lineRule="auto"/>
              <w:rPr>
                <w:b/>
                <w:bCs/>
                <w:sz w:val="24"/>
                <w:szCs w:val="24"/>
                <w:lang w:val="en-US"/>
              </w:rPr>
            </w:pPr>
            <w:r>
              <w:rPr>
                <w:sz w:val="24"/>
                <w:szCs w:val="24"/>
              </w:rPr>
              <w:t>Puput Maulidatul Nabila</w:t>
            </w:r>
          </w:p>
        </w:tc>
      </w:tr>
      <w:tr w:rsidR="00B25D7B" w14:paraId="0CD49302" w14:textId="77777777" w:rsidTr="00B70401">
        <w:tc>
          <w:tcPr>
            <w:tcW w:w="2542" w:type="dxa"/>
          </w:tcPr>
          <w:p w14:paraId="449FEA84" w14:textId="1ACD2CEA" w:rsidR="00B25D7B" w:rsidRDefault="00403160" w:rsidP="004A412A">
            <w:pPr>
              <w:spacing w:line="360" w:lineRule="auto"/>
              <w:rPr>
                <w:b/>
                <w:bCs/>
                <w:sz w:val="24"/>
                <w:szCs w:val="24"/>
                <w:lang w:val="en-US"/>
              </w:rPr>
            </w:pPr>
            <w:r w:rsidRPr="00481670">
              <w:rPr>
                <w:sz w:val="24"/>
                <w:szCs w:val="24"/>
              </w:rPr>
              <w:t>N</w:t>
            </w:r>
            <w:r>
              <w:rPr>
                <w:sz w:val="24"/>
                <w:szCs w:val="24"/>
                <w:lang w:val="en-US"/>
              </w:rPr>
              <w:t>IM</w:t>
            </w:r>
          </w:p>
        </w:tc>
        <w:tc>
          <w:tcPr>
            <w:tcW w:w="296" w:type="dxa"/>
          </w:tcPr>
          <w:p w14:paraId="45F4B51A" w14:textId="0D288130" w:rsidR="00B25D7B" w:rsidRDefault="00B70401" w:rsidP="004A412A">
            <w:pPr>
              <w:spacing w:line="360" w:lineRule="auto"/>
              <w:rPr>
                <w:b/>
                <w:bCs/>
                <w:sz w:val="24"/>
                <w:szCs w:val="24"/>
                <w:lang w:val="en-US"/>
              </w:rPr>
            </w:pPr>
            <w:r>
              <w:rPr>
                <w:b/>
                <w:bCs/>
                <w:sz w:val="24"/>
                <w:szCs w:val="24"/>
                <w:lang w:val="en-US"/>
              </w:rPr>
              <w:t>:</w:t>
            </w:r>
          </w:p>
        </w:tc>
        <w:tc>
          <w:tcPr>
            <w:tcW w:w="6655" w:type="dxa"/>
          </w:tcPr>
          <w:p w14:paraId="57D4768B" w14:textId="45FA83F5" w:rsidR="00B25D7B" w:rsidRDefault="00403160" w:rsidP="004A412A">
            <w:pPr>
              <w:spacing w:line="360" w:lineRule="auto"/>
              <w:rPr>
                <w:b/>
                <w:bCs/>
                <w:sz w:val="24"/>
                <w:szCs w:val="24"/>
                <w:lang w:val="en-US"/>
              </w:rPr>
            </w:pPr>
            <w:r w:rsidRPr="000F7BB7">
              <w:rPr>
                <w:sz w:val="24"/>
                <w:szCs w:val="24"/>
                <w:lang w:val="en-US"/>
              </w:rPr>
              <w:t>2005056075</w:t>
            </w:r>
          </w:p>
        </w:tc>
      </w:tr>
      <w:tr w:rsidR="00B25D7B" w14:paraId="31FC5AC0" w14:textId="77777777" w:rsidTr="00B70401">
        <w:tc>
          <w:tcPr>
            <w:tcW w:w="2542" w:type="dxa"/>
          </w:tcPr>
          <w:p w14:paraId="52186567" w14:textId="6F3C8E40" w:rsidR="00B25D7B" w:rsidRDefault="00403160" w:rsidP="004A412A">
            <w:pPr>
              <w:spacing w:line="360" w:lineRule="auto"/>
              <w:rPr>
                <w:b/>
                <w:bCs/>
                <w:sz w:val="24"/>
                <w:szCs w:val="24"/>
                <w:lang w:val="en-US"/>
              </w:rPr>
            </w:pPr>
            <w:r w:rsidRPr="00481670">
              <w:rPr>
                <w:sz w:val="24"/>
                <w:szCs w:val="24"/>
              </w:rPr>
              <w:t>Tempat, Tanggal Lahi</w:t>
            </w:r>
            <w:r>
              <w:rPr>
                <w:sz w:val="24"/>
                <w:szCs w:val="24"/>
                <w:lang w:val="en-US"/>
              </w:rPr>
              <w:t>r</w:t>
            </w:r>
          </w:p>
        </w:tc>
        <w:tc>
          <w:tcPr>
            <w:tcW w:w="296" w:type="dxa"/>
          </w:tcPr>
          <w:p w14:paraId="0CF70AAB" w14:textId="65F0C44F" w:rsidR="00B25D7B" w:rsidRDefault="00B70401" w:rsidP="004A412A">
            <w:pPr>
              <w:spacing w:line="360" w:lineRule="auto"/>
              <w:rPr>
                <w:b/>
                <w:bCs/>
                <w:sz w:val="24"/>
                <w:szCs w:val="24"/>
                <w:lang w:val="en-US"/>
              </w:rPr>
            </w:pPr>
            <w:r>
              <w:rPr>
                <w:b/>
                <w:bCs/>
                <w:sz w:val="24"/>
                <w:szCs w:val="24"/>
                <w:lang w:val="en-US"/>
              </w:rPr>
              <w:t>:</w:t>
            </w:r>
          </w:p>
        </w:tc>
        <w:tc>
          <w:tcPr>
            <w:tcW w:w="6655" w:type="dxa"/>
          </w:tcPr>
          <w:p w14:paraId="7C610B53" w14:textId="77E976FB" w:rsidR="00B25D7B" w:rsidRDefault="00403160" w:rsidP="004A412A">
            <w:pPr>
              <w:spacing w:line="360" w:lineRule="auto"/>
              <w:rPr>
                <w:b/>
                <w:bCs/>
                <w:sz w:val="24"/>
                <w:szCs w:val="24"/>
                <w:lang w:val="en-US"/>
              </w:rPr>
            </w:pPr>
            <w:r>
              <w:rPr>
                <w:sz w:val="24"/>
                <w:szCs w:val="24"/>
              </w:rPr>
              <w:t>Pemalang, 30 Mei 2002</w:t>
            </w:r>
          </w:p>
        </w:tc>
      </w:tr>
      <w:tr w:rsidR="00B25D7B" w14:paraId="02517A85" w14:textId="77777777" w:rsidTr="00B70401">
        <w:tc>
          <w:tcPr>
            <w:tcW w:w="2542" w:type="dxa"/>
          </w:tcPr>
          <w:p w14:paraId="39324B4C" w14:textId="04F4F837" w:rsidR="00B25D7B" w:rsidRDefault="00A520D5" w:rsidP="004A412A">
            <w:pPr>
              <w:spacing w:line="360" w:lineRule="auto"/>
              <w:rPr>
                <w:b/>
                <w:bCs/>
                <w:sz w:val="24"/>
                <w:szCs w:val="24"/>
                <w:lang w:val="en-US"/>
              </w:rPr>
            </w:pPr>
            <w:r w:rsidRPr="00481670">
              <w:rPr>
                <w:sz w:val="24"/>
                <w:szCs w:val="24"/>
              </w:rPr>
              <w:t>Jenis Kelamin</w:t>
            </w:r>
          </w:p>
        </w:tc>
        <w:tc>
          <w:tcPr>
            <w:tcW w:w="296" w:type="dxa"/>
          </w:tcPr>
          <w:p w14:paraId="597F6A64" w14:textId="60A7FB8A" w:rsidR="00B25D7B" w:rsidRDefault="00B70401" w:rsidP="004A412A">
            <w:pPr>
              <w:spacing w:line="360" w:lineRule="auto"/>
              <w:rPr>
                <w:b/>
                <w:bCs/>
                <w:sz w:val="24"/>
                <w:szCs w:val="24"/>
                <w:lang w:val="en-US"/>
              </w:rPr>
            </w:pPr>
            <w:r>
              <w:rPr>
                <w:b/>
                <w:bCs/>
                <w:sz w:val="24"/>
                <w:szCs w:val="24"/>
                <w:lang w:val="en-US"/>
              </w:rPr>
              <w:t>:</w:t>
            </w:r>
          </w:p>
        </w:tc>
        <w:tc>
          <w:tcPr>
            <w:tcW w:w="6655" w:type="dxa"/>
          </w:tcPr>
          <w:p w14:paraId="0821589F" w14:textId="0233A52C" w:rsidR="00B25D7B" w:rsidRDefault="00A520D5" w:rsidP="004A412A">
            <w:pPr>
              <w:spacing w:line="360" w:lineRule="auto"/>
              <w:rPr>
                <w:b/>
                <w:bCs/>
                <w:sz w:val="24"/>
                <w:szCs w:val="24"/>
                <w:lang w:val="en-US"/>
              </w:rPr>
            </w:pPr>
            <w:r>
              <w:rPr>
                <w:sz w:val="24"/>
                <w:szCs w:val="24"/>
              </w:rPr>
              <w:t>Perempuan</w:t>
            </w:r>
          </w:p>
        </w:tc>
      </w:tr>
      <w:tr w:rsidR="00B25D7B" w14:paraId="6F0BD689" w14:textId="77777777" w:rsidTr="00B70401">
        <w:tc>
          <w:tcPr>
            <w:tcW w:w="2542" w:type="dxa"/>
          </w:tcPr>
          <w:p w14:paraId="0AD600FC" w14:textId="1B2DCCCF" w:rsidR="00B25D7B" w:rsidRDefault="00A520D5" w:rsidP="004A412A">
            <w:pPr>
              <w:spacing w:line="360" w:lineRule="auto"/>
              <w:rPr>
                <w:b/>
                <w:bCs/>
                <w:sz w:val="24"/>
                <w:szCs w:val="24"/>
                <w:lang w:val="en-US"/>
              </w:rPr>
            </w:pPr>
            <w:r w:rsidRPr="00481670">
              <w:rPr>
                <w:sz w:val="24"/>
                <w:szCs w:val="24"/>
              </w:rPr>
              <w:t>Agama</w:t>
            </w:r>
          </w:p>
        </w:tc>
        <w:tc>
          <w:tcPr>
            <w:tcW w:w="296" w:type="dxa"/>
          </w:tcPr>
          <w:p w14:paraId="4EF06DA9" w14:textId="2769CC1A" w:rsidR="00B25D7B" w:rsidRDefault="00B70401" w:rsidP="004A412A">
            <w:pPr>
              <w:spacing w:line="360" w:lineRule="auto"/>
              <w:rPr>
                <w:b/>
                <w:bCs/>
                <w:sz w:val="24"/>
                <w:szCs w:val="24"/>
                <w:lang w:val="en-US"/>
              </w:rPr>
            </w:pPr>
            <w:r>
              <w:rPr>
                <w:b/>
                <w:bCs/>
                <w:sz w:val="24"/>
                <w:szCs w:val="24"/>
                <w:lang w:val="en-US"/>
              </w:rPr>
              <w:t>:</w:t>
            </w:r>
          </w:p>
        </w:tc>
        <w:tc>
          <w:tcPr>
            <w:tcW w:w="6655" w:type="dxa"/>
          </w:tcPr>
          <w:p w14:paraId="78ABBA02" w14:textId="0D89C647" w:rsidR="00B25D7B" w:rsidRPr="00EB5EF8" w:rsidRDefault="00EB5EF8" w:rsidP="004A412A">
            <w:pPr>
              <w:spacing w:line="360" w:lineRule="auto"/>
              <w:rPr>
                <w:sz w:val="24"/>
                <w:szCs w:val="24"/>
                <w:lang w:val="en-US"/>
              </w:rPr>
            </w:pPr>
            <w:r>
              <w:rPr>
                <w:sz w:val="24"/>
                <w:szCs w:val="24"/>
              </w:rPr>
              <w:t>Islam</w:t>
            </w:r>
          </w:p>
        </w:tc>
      </w:tr>
      <w:tr w:rsidR="00B25D7B" w14:paraId="3FAB91C5" w14:textId="77777777" w:rsidTr="00B70401">
        <w:tc>
          <w:tcPr>
            <w:tcW w:w="2542" w:type="dxa"/>
          </w:tcPr>
          <w:p w14:paraId="343230B1" w14:textId="56187C3B" w:rsidR="00B25D7B" w:rsidRDefault="00A520D5" w:rsidP="004A412A">
            <w:pPr>
              <w:spacing w:line="360" w:lineRule="auto"/>
              <w:rPr>
                <w:b/>
                <w:bCs/>
                <w:sz w:val="24"/>
                <w:szCs w:val="24"/>
                <w:lang w:val="en-US"/>
              </w:rPr>
            </w:pPr>
            <w:r w:rsidRPr="00481670">
              <w:rPr>
                <w:sz w:val="24"/>
                <w:szCs w:val="24"/>
              </w:rPr>
              <w:t>E-mail</w:t>
            </w:r>
          </w:p>
        </w:tc>
        <w:tc>
          <w:tcPr>
            <w:tcW w:w="296" w:type="dxa"/>
          </w:tcPr>
          <w:p w14:paraId="0482D7F0" w14:textId="20C7DBA9" w:rsidR="00B25D7B" w:rsidRDefault="00B70401" w:rsidP="004A412A">
            <w:pPr>
              <w:spacing w:line="360" w:lineRule="auto"/>
              <w:rPr>
                <w:b/>
                <w:bCs/>
                <w:sz w:val="24"/>
                <w:szCs w:val="24"/>
                <w:lang w:val="en-US"/>
              </w:rPr>
            </w:pPr>
            <w:r>
              <w:rPr>
                <w:b/>
                <w:bCs/>
                <w:sz w:val="24"/>
                <w:szCs w:val="24"/>
                <w:lang w:val="en-US"/>
              </w:rPr>
              <w:t>:</w:t>
            </w:r>
          </w:p>
        </w:tc>
        <w:tc>
          <w:tcPr>
            <w:tcW w:w="6655" w:type="dxa"/>
          </w:tcPr>
          <w:p w14:paraId="2AA2B94D" w14:textId="146CF906" w:rsidR="00B25D7B" w:rsidRDefault="00A520D5" w:rsidP="004A412A">
            <w:pPr>
              <w:spacing w:line="360" w:lineRule="auto"/>
              <w:rPr>
                <w:b/>
                <w:bCs/>
                <w:sz w:val="24"/>
                <w:szCs w:val="24"/>
                <w:lang w:val="en-US"/>
              </w:rPr>
            </w:pPr>
            <w:hyperlink r:id="rId36" w:history="1">
              <w:r w:rsidRPr="00947133">
                <w:rPr>
                  <w:rStyle w:val="Hyperlink"/>
                  <w:sz w:val="24"/>
                  <w:szCs w:val="24"/>
                </w:rPr>
                <w:t>puputmaulidatul095@gmail.com</w:t>
              </w:r>
            </w:hyperlink>
          </w:p>
        </w:tc>
      </w:tr>
      <w:tr w:rsidR="00B25D7B" w14:paraId="38D8ABD3" w14:textId="77777777" w:rsidTr="00B70401">
        <w:tc>
          <w:tcPr>
            <w:tcW w:w="2542" w:type="dxa"/>
          </w:tcPr>
          <w:p w14:paraId="34040164" w14:textId="1EA3A271" w:rsidR="00B25D7B" w:rsidRDefault="00A520D5" w:rsidP="004A412A">
            <w:pPr>
              <w:spacing w:line="360" w:lineRule="auto"/>
              <w:rPr>
                <w:b/>
                <w:bCs/>
                <w:sz w:val="24"/>
                <w:szCs w:val="24"/>
                <w:lang w:val="en-US"/>
              </w:rPr>
            </w:pPr>
            <w:r w:rsidRPr="00481670">
              <w:rPr>
                <w:sz w:val="24"/>
                <w:szCs w:val="24"/>
              </w:rPr>
              <w:t>Alamat</w:t>
            </w:r>
          </w:p>
        </w:tc>
        <w:tc>
          <w:tcPr>
            <w:tcW w:w="296" w:type="dxa"/>
          </w:tcPr>
          <w:p w14:paraId="18B63677" w14:textId="2E42B08C" w:rsidR="00B25D7B" w:rsidRDefault="00B70401" w:rsidP="004A412A">
            <w:pPr>
              <w:spacing w:line="360" w:lineRule="auto"/>
              <w:rPr>
                <w:b/>
                <w:bCs/>
                <w:sz w:val="24"/>
                <w:szCs w:val="24"/>
                <w:lang w:val="en-US"/>
              </w:rPr>
            </w:pPr>
            <w:r>
              <w:rPr>
                <w:b/>
                <w:bCs/>
                <w:sz w:val="24"/>
                <w:szCs w:val="24"/>
                <w:lang w:val="en-US"/>
              </w:rPr>
              <w:t>:</w:t>
            </w:r>
          </w:p>
        </w:tc>
        <w:tc>
          <w:tcPr>
            <w:tcW w:w="6655" w:type="dxa"/>
          </w:tcPr>
          <w:p w14:paraId="2154449B" w14:textId="0E819528" w:rsidR="00B25D7B" w:rsidRDefault="00A520D5" w:rsidP="004A412A">
            <w:pPr>
              <w:spacing w:line="360" w:lineRule="auto"/>
              <w:rPr>
                <w:b/>
                <w:bCs/>
                <w:sz w:val="24"/>
                <w:szCs w:val="24"/>
                <w:lang w:val="en-US"/>
              </w:rPr>
            </w:pPr>
            <w:r>
              <w:rPr>
                <w:sz w:val="24"/>
                <w:szCs w:val="24"/>
              </w:rPr>
              <w:t>Desa Mejagong Rt 02 Rw 04 Kec. Randudongkal, Kab Pemalang</w:t>
            </w:r>
          </w:p>
        </w:tc>
      </w:tr>
    </w:tbl>
    <w:p w14:paraId="4AC3BB57" w14:textId="6393680D" w:rsidR="004A7F4D" w:rsidRDefault="00481670" w:rsidP="003959B1">
      <w:pPr>
        <w:spacing w:line="360" w:lineRule="auto"/>
        <w:rPr>
          <w:b/>
          <w:bCs/>
          <w:sz w:val="24"/>
          <w:szCs w:val="24"/>
        </w:rPr>
      </w:pPr>
      <w:r w:rsidRPr="00481670">
        <w:rPr>
          <w:b/>
          <w:bCs/>
          <w:sz w:val="24"/>
          <w:szCs w:val="24"/>
        </w:rPr>
        <w:t>Riwayat Pendidikan</w:t>
      </w:r>
    </w:p>
    <w:p w14:paraId="556A5A81" w14:textId="5C316E1D" w:rsidR="00C81A91" w:rsidRPr="00C81A91" w:rsidRDefault="00C81A91" w:rsidP="00E02EB0">
      <w:pPr>
        <w:pStyle w:val="ListParagraph"/>
        <w:numPr>
          <w:ilvl w:val="0"/>
          <w:numId w:val="41"/>
        </w:numPr>
        <w:spacing w:line="360" w:lineRule="auto"/>
        <w:ind w:left="567"/>
        <w:rPr>
          <w:sz w:val="24"/>
          <w:szCs w:val="24"/>
        </w:rPr>
      </w:pPr>
      <w:r>
        <w:rPr>
          <w:sz w:val="24"/>
          <w:szCs w:val="24"/>
        </w:rPr>
        <w:t>M</w:t>
      </w:r>
      <w:r w:rsidR="004A412A">
        <w:rPr>
          <w:sz w:val="24"/>
          <w:szCs w:val="24"/>
          <w:lang w:val="en-US"/>
        </w:rPr>
        <w:t>I</w:t>
      </w:r>
      <w:r>
        <w:rPr>
          <w:sz w:val="24"/>
          <w:szCs w:val="24"/>
        </w:rPr>
        <w:t xml:space="preserve"> Nurul Huda Mejagong</w:t>
      </w:r>
    </w:p>
    <w:p w14:paraId="492CF4F1" w14:textId="0D4DCBD2" w:rsidR="003959B1" w:rsidRPr="00E931ED" w:rsidRDefault="00C81A91" w:rsidP="00E02EB0">
      <w:pPr>
        <w:pStyle w:val="ListParagraph"/>
        <w:numPr>
          <w:ilvl w:val="0"/>
          <w:numId w:val="41"/>
        </w:numPr>
        <w:spacing w:line="360" w:lineRule="auto"/>
        <w:ind w:left="567"/>
        <w:rPr>
          <w:sz w:val="24"/>
          <w:szCs w:val="24"/>
        </w:rPr>
      </w:pPr>
      <w:r>
        <w:rPr>
          <w:sz w:val="24"/>
          <w:szCs w:val="24"/>
        </w:rPr>
        <w:t>SMP Negeri 1 Moga</w:t>
      </w:r>
    </w:p>
    <w:p w14:paraId="1EFA90B3" w14:textId="77777777" w:rsidR="009E5B75" w:rsidRDefault="00C81A91" w:rsidP="00E02EB0">
      <w:pPr>
        <w:pStyle w:val="ListParagraph"/>
        <w:numPr>
          <w:ilvl w:val="0"/>
          <w:numId w:val="41"/>
        </w:numPr>
        <w:spacing w:line="360" w:lineRule="auto"/>
        <w:ind w:left="567"/>
        <w:rPr>
          <w:sz w:val="24"/>
          <w:szCs w:val="24"/>
        </w:rPr>
      </w:pPr>
      <w:r>
        <w:rPr>
          <w:sz w:val="24"/>
          <w:szCs w:val="24"/>
        </w:rPr>
        <w:t>SMA Negeri 1 Randudongkal</w:t>
      </w:r>
    </w:p>
    <w:p w14:paraId="5CF2D385" w14:textId="3219B326" w:rsidR="009E5B75" w:rsidRPr="009E5B75" w:rsidRDefault="009E5B75" w:rsidP="00E02EB0">
      <w:pPr>
        <w:pStyle w:val="ListParagraph"/>
        <w:numPr>
          <w:ilvl w:val="0"/>
          <w:numId w:val="41"/>
        </w:numPr>
        <w:spacing w:line="360" w:lineRule="auto"/>
        <w:ind w:left="567"/>
        <w:rPr>
          <w:sz w:val="24"/>
          <w:szCs w:val="24"/>
        </w:rPr>
      </w:pPr>
      <w:r w:rsidRPr="009E5B75">
        <w:rPr>
          <w:sz w:val="24"/>
          <w:szCs w:val="24"/>
        </w:rPr>
        <w:t>Universitas Islam Negeri Walisongo Semarang</w:t>
      </w:r>
    </w:p>
    <w:p w14:paraId="07B5C26B" w14:textId="3747EA43" w:rsidR="00C81A91" w:rsidRDefault="00C81A91" w:rsidP="00C81A91">
      <w:pPr>
        <w:spacing w:line="360" w:lineRule="auto"/>
        <w:rPr>
          <w:sz w:val="24"/>
          <w:szCs w:val="24"/>
        </w:rPr>
      </w:pPr>
      <w:r w:rsidRPr="00C81A91">
        <w:rPr>
          <w:sz w:val="24"/>
          <w:szCs w:val="24"/>
        </w:rPr>
        <w:t>Demikian Riwayat hidup ini saya buat untuk digunakan sebagaimana mestinya</w:t>
      </w:r>
    </w:p>
    <w:p w14:paraId="0B49446C" w14:textId="77777777" w:rsidR="00570534" w:rsidRPr="00216667" w:rsidRDefault="00570534" w:rsidP="00C81A91">
      <w:pPr>
        <w:spacing w:line="360" w:lineRule="auto"/>
        <w:rPr>
          <w:sz w:val="24"/>
          <w:szCs w:val="24"/>
          <w:lang w:val="en-US"/>
        </w:rPr>
      </w:pPr>
    </w:p>
    <w:tbl>
      <w:tblPr>
        <w:tblStyle w:val="TableGrid"/>
        <w:tblW w:w="0" w:type="auto"/>
        <w:tblInd w:w="59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tblGrid>
      <w:tr w:rsidR="000F7BB7" w14:paraId="45461A3A" w14:textId="77777777" w:rsidTr="00960521">
        <w:tc>
          <w:tcPr>
            <w:tcW w:w="3068" w:type="dxa"/>
          </w:tcPr>
          <w:p w14:paraId="634E1345" w14:textId="798837DA" w:rsidR="000F7BB7" w:rsidRPr="005427C8" w:rsidRDefault="005427C8" w:rsidP="00960521">
            <w:pPr>
              <w:jc w:val="center"/>
            </w:pPr>
            <w:r>
              <w:t>Semarang,</w:t>
            </w:r>
            <w:r w:rsidR="00EB5EF8">
              <w:t xml:space="preserve"> </w:t>
            </w:r>
            <w:r>
              <w:t>09 Desember 2024</w:t>
            </w:r>
          </w:p>
        </w:tc>
      </w:tr>
      <w:tr w:rsidR="000F7BB7" w14:paraId="32226CA4" w14:textId="77777777" w:rsidTr="00960521">
        <w:trPr>
          <w:trHeight w:val="952"/>
        </w:trPr>
        <w:tc>
          <w:tcPr>
            <w:tcW w:w="3068" w:type="dxa"/>
          </w:tcPr>
          <w:p w14:paraId="57E696BA" w14:textId="77777777" w:rsidR="000F7BB7" w:rsidRDefault="000F7BB7" w:rsidP="00960521">
            <w:pPr>
              <w:spacing w:line="360" w:lineRule="auto"/>
              <w:jc w:val="center"/>
              <w:rPr>
                <w:sz w:val="24"/>
                <w:szCs w:val="24"/>
                <w:lang w:val="en-US"/>
              </w:rPr>
            </w:pPr>
          </w:p>
          <w:p w14:paraId="2D690CF2" w14:textId="454A5733" w:rsidR="007E49FE" w:rsidRDefault="00193BFD" w:rsidP="00193BFD">
            <w:pPr>
              <w:spacing w:line="360" w:lineRule="auto"/>
              <w:jc w:val="center"/>
              <w:rPr>
                <w:sz w:val="24"/>
                <w:szCs w:val="24"/>
                <w:lang w:val="en-US"/>
              </w:rPr>
            </w:pPr>
            <w:r>
              <w:rPr>
                <w:noProof/>
                <w:sz w:val="24"/>
                <w:szCs w:val="24"/>
                <w:lang w:val="en-US"/>
              </w:rPr>
              <w:drawing>
                <wp:inline distT="0" distB="0" distL="0" distR="0" wp14:anchorId="500014CC" wp14:editId="74F3209E">
                  <wp:extent cx="1162050" cy="972945"/>
                  <wp:effectExtent l="0" t="0" r="0" b="0"/>
                  <wp:docPr id="489628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28397" name="Picture 48962839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88277" cy="994904"/>
                          </a:xfrm>
                          <a:prstGeom prst="rect">
                            <a:avLst/>
                          </a:prstGeom>
                        </pic:spPr>
                      </pic:pic>
                    </a:graphicData>
                  </a:graphic>
                </wp:inline>
              </w:drawing>
            </w:r>
          </w:p>
        </w:tc>
      </w:tr>
      <w:tr w:rsidR="000F7BB7" w14:paraId="60A63F8B" w14:textId="77777777" w:rsidTr="00960521">
        <w:tc>
          <w:tcPr>
            <w:tcW w:w="3068" w:type="dxa"/>
          </w:tcPr>
          <w:p w14:paraId="14FBD655" w14:textId="77777777" w:rsidR="005427C8" w:rsidRDefault="005427C8" w:rsidP="00960521">
            <w:pPr>
              <w:jc w:val="center"/>
              <w:rPr>
                <w:sz w:val="24"/>
                <w:szCs w:val="24"/>
              </w:rPr>
            </w:pPr>
            <w:r>
              <w:rPr>
                <w:sz w:val="24"/>
                <w:szCs w:val="24"/>
              </w:rPr>
              <w:t>Puput Maulidatul Nabila</w:t>
            </w:r>
          </w:p>
          <w:p w14:paraId="6DAEA96A" w14:textId="1A0C54BD" w:rsidR="000F7BB7" w:rsidRPr="005427C8" w:rsidRDefault="00960521" w:rsidP="00960521">
            <w:pPr>
              <w:jc w:val="center"/>
            </w:pPr>
            <w:r w:rsidRPr="00481670">
              <w:rPr>
                <w:sz w:val="24"/>
                <w:szCs w:val="24"/>
              </w:rPr>
              <w:t>N</w:t>
            </w:r>
            <w:r>
              <w:rPr>
                <w:sz w:val="24"/>
                <w:szCs w:val="24"/>
                <w:lang w:val="en-US"/>
              </w:rPr>
              <w:t xml:space="preserve">IM. </w:t>
            </w:r>
            <w:r w:rsidR="005427C8" w:rsidRPr="000F7BB7">
              <w:t>2005056075</w:t>
            </w:r>
          </w:p>
        </w:tc>
      </w:tr>
    </w:tbl>
    <w:p w14:paraId="0789962E" w14:textId="5C1BAE93" w:rsidR="00426B1A" w:rsidRPr="005427C8" w:rsidRDefault="00426B1A" w:rsidP="005427C8">
      <w:pPr>
        <w:spacing w:line="276" w:lineRule="auto"/>
        <w:jc w:val="both"/>
        <w:rPr>
          <w:sz w:val="24"/>
          <w:szCs w:val="24"/>
        </w:rPr>
      </w:pPr>
    </w:p>
    <w:sectPr w:rsidR="00426B1A" w:rsidRPr="005427C8" w:rsidSect="00297779">
      <w:footerReference w:type="default" r:id="rId38"/>
      <w:footerReference w:type="first" r:id="rId39"/>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C53BBD" w14:textId="77777777" w:rsidR="00511620" w:rsidRDefault="00511620" w:rsidP="00D7420D">
      <w:pPr>
        <w:spacing w:after="0"/>
      </w:pPr>
      <w:r>
        <w:separator/>
      </w:r>
    </w:p>
  </w:endnote>
  <w:endnote w:type="continuationSeparator" w:id="0">
    <w:p w14:paraId="26101A4C" w14:textId="77777777" w:rsidR="00511620" w:rsidRDefault="00511620" w:rsidP="00D742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3079271"/>
      <w:docPartObj>
        <w:docPartGallery w:val="Page Numbers (Bottom of Page)"/>
        <w:docPartUnique/>
      </w:docPartObj>
    </w:sdtPr>
    <w:sdtEndPr>
      <w:rPr>
        <w:noProof/>
      </w:rPr>
    </w:sdtEndPr>
    <w:sdtContent>
      <w:p w14:paraId="01780F73" w14:textId="77777777" w:rsidR="00090418" w:rsidRDefault="00090418">
        <w:pPr>
          <w:jc w:val="center"/>
        </w:pPr>
        <w:r>
          <w:fldChar w:fldCharType="begin"/>
        </w:r>
        <w:r>
          <w:instrText xml:space="preserve"> PAGE   \* MERGEFORMAT </w:instrText>
        </w:r>
        <w:r>
          <w:fldChar w:fldCharType="separate"/>
        </w:r>
        <w:r w:rsidR="00257801">
          <w:rPr>
            <w:noProof/>
          </w:rPr>
          <w:t>i</w:t>
        </w:r>
        <w:r>
          <w:rPr>
            <w:noProof/>
          </w:rPr>
          <w:fldChar w:fldCharType="end"/>
        </w:r>
      </w:p>
    </w:sdtContent>
  </w:sdt>
  <w:p w14:paraId="75F55E81" w14:textId="77777777" w:rsidR="00090418" w:rsidRDefault="000904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8255138"/>
      <w:docPartObj>
        <w:docPartGallery w:val="Page Numbers (Bottom of Page)"/>
        <w:docPartUnique/>
      </w:docPartObj>
    </w:sdtPr>
    <w:sdtEndPr>
      <w:rPr>
        <w:noProof/>
      </w:rPr>
    </w:sdtEndPr>
    <w:sdtContent>
      <w:p w14:paraId="0792A2D5" w14:textId="77777777" w:rsidR="00D7420D" w:rsidRDefault="00D7420D">
        <w:pPr>
          <w:jc w:val="center"/>
        </w:pPr>
        <w:r>
          <w:fldChar w:fldCharType="begin"/>
        </w:r>
        <w:r>
          <w:instrText xml:space="preserve"> PAGE   \* MERGEFORMAT </w:instrText>
        </w:r>
        <w:r>
          <w:fldChar w:fldCharType="separate"/>
        </w:r>
        <w:r w:rsidR="00800FF0">
          <w:rPr>
            <w:noProof/>
          </w:rPr>
          <w:t>39</w:t>
        </w:r>
        <w:r>
          <w:rPr>
            <w:noProof/>
          </w:rPr>
          <w:fldChar w:fldCharType="end"/>
        </w:r>
      </w:p>
    </w:sdtContent>
  </w:sdt>
  <w:p w14:paraId="1F7D6FB7" w14:textId="77777777" w:rsidR="00D7420D" w:rsidRDefault="00D7420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575222"/>
      <w:docPartObj>
        <w:docPartGallery w:val="Page Numbers (Bottom of Page)"/>
        <w:docPartUnique/>
      </w:docPartObj>
    </w:sdtPr>
    <w:sdtEndPr>
      <w:rPr>
        <w:noProof/>
      </w:rPr>
    </w:sdtEndPr>
    <w:sdtContent>
      <w:p w14:paraId="1668A92A" w14:textId="77777777" w:rsidR="00D7420D" w:rsidRDefault="00D7420D">
        <w:pPr>
          <w:jc w:val="center"/>
        </w:pPr>
        <w:r>
          <w:fldChar w:fldCharType="begin"/>
        </w:r>
        <w:r>
          <w:instrText xml:space="preserve"> PAGE   \* MERGEFORMAT </w:instrText>
        </w:r>
        <w:r>
          <w:fldChar w:fldCharType="separate"/>
        </w:r>
        <w:r w:rsidR="00257801">
          <w:rPr>
            <w:noProof/>
          </w:rPr>
          <w:t>1</w:t>
        </w:r>
        <w:r>
          <w:rPr>
            <w:noProof/>
          </w:rPr>
          <w:fldChar w:fldCharType="end"/>
        </w:r>
      </w:p>
    </w:sdtContent>
  </w:sdt>
  <w:p w14:paraId="482E7724" w14:textId="77777777" w:rsidR="00D7420D" w:rsidRPr="00094C72" w:rsidRDefault="00D7420D">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EE2174" w14:textId="77777777" w:rsidR="00511620" w:rsidRDefault="00511620" w:rsidP="00D7420D">
      <w:pPr>
        <w:spacing w:after="0"/>
      </w:pPr>
      <w:r>
        <w:separator/>
      </w:r>
    </w:p>
  </w:footnote>
  <w:footnote w:type="continuationSeparator" w:id="0">
    <w:p w14:paraId="123D8354" w14:textId="77777777" w:rsidR="00511620" w:rsidRDefault="00511620" w:rsidP="00D7420D">
      <w:pPr>
        <w:spacing w:after="0"/>
      </w:pPr>
      <w:r>
        <w:continuationSeparator/>
      </w:r>
    </w:p>
  </w:footnote>
  <w:footnote w:id="1">
    <w:p w14:paraId="19EB3F6D" w14:textId="778A0FB6"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BB6C50">
        <w:rPr>
          <w:rFonts w:cs="Times New Roman"/>
        </w:rPr>
        <w:instrText xml:space="preserve"> ADDIN ZOTERO_ITEM CSL_CITATION {"citationID":"a2ejbvgbrrf","properties":{"formattedCitation":"Arum Wahyuni Purbohastuti, \\uc0\\u8220{}EFEKTIVITAS MEDIA SOSIAL SEBAGAI MEDIA PROMOSI,\\uc0\\u8221{} {\\i{}Tirtayasa Ekonomika} 12, no. 2 (October 31, 2017): 212.","plainCitation":"Arum Wahyuni Purbohastuti, “EFEKTIVITAS MEDIA SOSIAL SEBAGAI MEDIA PROMOSI,” Tirtayasa Ekonomika 12, no. 2 (October 31, 2017): 212.","dontUpdate":true,"noteIndex":1},"citationItems":[{"id":22,"uris":["http://zotero.org/users/local/7mXVjm7B/items/IECQ5XE3"],"itemData":{"id":22,"type":"article-journal","abstract":"This study aims to find out how effective social media is used as a means to promote products among students. The method used in this study is a qualitative method that is descriptive research and tends to use analysis. There were eight students who were made as respondents. Based on the research that has been done, social media is very effective as a promotion media because of the eight students making social media the most frequently used promotional media.","container-title":"Tirtayasa Ekonomika","issue":"2","journalAbbreviation":"TE","language":"id","page":"212","source":"DOI.org (Crossref)","title":"Efektifitas Media Sosial Sebagai Media Promosi","volume":"12","author":[{"family":"Purbohastuti","given":"Arum Wahyuni"}],"issued":{"date-parts":[["2017",10,31]]}}}],"schema":"https://github.com/citation-style-language/schema/raw/master/csl-citation.json"} </w:instrText>
      </w:r>
      <w:r w:rsidRPr="00B243C1">
        <w:rPr>
          <w:rFonts w:cs="Times New Roman"/>
        </w:rPr>
        <w:fldChar w:fldCharType="separate"/>
      </w:r>
      <w:r w:rsidRPr="00B243C1">
        <w:rPr>
          <w:rFonts w:cs="Times New Roman"/>
          <w:szCs w:val="24"/>
        </w:rPr>
        <w:t xml:space="preserve">Arum Wahyuni Purbohastuti, “efektivitas media sosial sebagai media promosi,” </w:t>
      </w:r>
      <w:r w:rsidRPr="00B243C1">
        <w:rPr>
          <w:rFonts w:cs="Times New Roman"/>
          <w:i/>
          <w:iCs/>
          <w:szCs w:val="24"/>
        </w:rPr>
        <w:t>Tirtayasa Ekonomika</w:t>
      </w:r>
      <w:r w:rsidRPr="00B243C1">
        <w:rPr>
          <w:rFonts w:cs="Times New Roman"/>
          <w:szCs w:val="24"/>
        </w:rPr>
        <w:t xml:space="preserve"> 12, no. 2 (October 31, 2017): 212.</w:t>
      </w:r>
      <w:r w:rsidRPr="00B243C1">
        <w:rPr>
          <w:rFonts w:cs="Times New Roman"/>
        </w:rPr>
        <w:fldChar w:fldCharType="end"/>
      </w:r>
    </w:p>
  </w:footnote>
  <w:footnote w:id="2">
    <w:p w14:paraId="6755B4E6" w14:textId="77777777" w:rsidR="00757191" w:rsidRDefault="00757191" w:rsidP="00757191">
      <w:pPr>
        <w:pStyle w:val="FootnoteText"/>
        <w:ind w:firstLine="720"/>
        <w:rPr>
          <w:rFonts w:cs="Times New Roman"/>
          <w:szCs w:val="24"/>
        </w:rPr>
      </w:pPr>
      <w:r>
        <w:rPr>
          <w:rStyle w:val="FootnoteReference"/>
        </w:rPr>
        <w:footnoteRef/>
      </w:r>
      <w:r>
        <w:t xml:space="preserve"> </w:t>
      </w:r>
      <w:r>
        <w:fldChar w:fldCharType="begin"/>
      </w:r>
      <w:r>
        <w:instrText xml:space="preserve"> ADDIN ZOTERO_ITEM CSL_CITATION {"citationID":"NNCYH96p","properties":{"formattedCitation":"\\uc0\\u8220{}kadin.id data dan statistik umkm-indonesia,\\uc0\\u8221{} t.t.","plainCitation":"“kadin.id data dan statistik umkm-indonesia,” t.t.","noteIndex":2},"citationItems":[{"id":144,"uris":["http://zotero.org/users/local/7mXVjm7B/items/D6J7XXEH"],"itemData":{"id":144,"type":"article-newspaper","title":"kadin.id data dan statistik umkm-indonesia"}}],"schema":"https://github.com/citation-style-language/schema/raw/master/csl-citation.json"} </w:instrText>
      </w:r>
      <w:r>
        <w:fldChar w:fldCharType="separate"/>
      </w:r>
      <w:r w:rsidRPr="00757191">
        <w:rPr>
          <w:rFonts w:cs="Times New Roman"/>
          <w:szCs w:val="24"/>
        </w:rPr>
        <w:t>“kadin.id data dan statistik umkm-indonesia,”</w:t>
      </w:r>
    </w:p>
    <w:p w14:paraId="66E1CF4F" w14:textId="51132A97" w:rsidR="00757191" w:rsidRPr="008600BE" w:rsidRDefault="00757191" w:rsidP="00757191">
      <w:pPr>
        <w:pStyle w:val="FootnoteText"/>
        <w:ind w:firstLine="720"/>
        <w:rPr>
          <w:lang w:val="it-IT"/>
        </w:rPr>
      </w:pPr>
      <w:r>
        <w:fldChar w:fldCharType="end"/>
      </w:r>
      <w:r w:rsidRPr="008600BE">
        <w:rPr>
          <w:lang w:val="it-IT"/>
        </w:rPr>
        <w:t xml:space="preserve"> </w:t>
      </w:r>
    </w:p>
  </w:footnote>
  <w:footnote w:id="3">
    <w:p w14:paraId="70ECEFF8" w14:textId="2BDC0CDE" w:rsidR="00090418" w:rsidRPr="00B12121"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2d2le5pu3m","properties":{"formattedCitation":"Salwa Fadhilah, \\uc0\\u8220{}IMPLEMENTASI DIGITAL MARKETING MELALUI SOCIAL MEDIA SEBAGAI STRATEGI PEMASARAN DALAM MENINGKATKAN VOLUME PENJUALAN PADA PELAKU USAHA PEMULA,\\uc0\\u8221{} {\\i{}Jurnal Ilmiah Manajemen, Ekonomi, &amp; Akuntansi (MEA)} 8, no. 1 (April 9, 2024): 2105\\uc0\\u8211{}24.","plainCitation":"Salwa Fadhilah, “IMPLEMENTASI DIGITAL MARKETING MELALUI SOCIAL MEDIA SEBAGAI STRATEGI PEMASARAN DALAM MENINGKATKAN VOLUME PENJUALAN PADA PELAKU USAHA PEMULA,” Jurnal Ilmiah Manajemen, Ekonomi, &amp; Akuntansi (MEA) 8, no. 1 (April 9, 2024): 2105–24.","dontUpdate":true,"noteIndex":3},"citationItems":[{"id":36,"uris":["http://zotero.org/users/local/7mXVjm7B/items/EV447ZGT"],"itemData":{"id":36,"type":"article-journal","abstract":"Perkembangan teknologi yang semakin canggih memberikan kemudahan bagi pelaku bisnis pemula untuk berbisnis. Kesulitan awal dalam menjalankan bisnis bagi pelaku bisnis pemula adalah bagaimana menemukan strategi promosi yang tepat dari produk yang ditawarkan. Penjualan produk pakaian bekas (thrift) dari toko online Sadrathrifting merupakan produk pakaian bekas yang masih layak pakai, memiliki keunikan dan banyak digemari oleh kalangan remaja sampai orang dewasa. Sehingga menjadi persoalan yang penting bagi pelaku bisnis khususnya bagi pelaku bisnis pemula untuk menentukan media promosi agar diperoleh pasar yang lebih luas dan tepat sasaran. Penelitian ini bertujuan untuk melengkapi studi-studi terdahulu dan mengetahui strategi digital marketing yang digunakan oleh toko online Sadrathrifting sebagai informasi terbaru bagi pelaku bisnis pemula khususnya dalam bisnis pakaian bekas. Studi ini terfokus pada strategi apa yang diterapkan oleh pelaku bisnis pakaian bekas dalam memasarkan produknya melalui sosial media facebook, instagram, dan e-commerce (shopee). Untuk menjawab pertanyaan tersebut digunakan pendekatan kualitatif dengan menggunakan metode Social Media Analytics yang merujuk pada pengumpulan informasi dari media sosial. Metode pengumpulan data yang digunakan dalam penelitian ini meliputi observasi untuk mengumpulkan data primer. Wawancara dilaksanakan dengan cara semi terstruktur, dan dokumentasi digunakan untuk mengumpulkan data literasi-literasi dari berbagai sumber seperti penelitian terdahulu. Hasil penelitian menunjukan bahwa strategi yang digunakan pada media sosial facebook, instagram, dan e-commerce (shopee) dinilai efektif dalam memasarkan produk pakaian bekas (thrift) dan mampu meningkatkan volume penjualan setiap bulannya. Hasil dari implementasi strategi pemasaran digital marketing melalui social media memberikan pengaruh positif terhadap usaha Sadrathrifting yang dapat diperhatikan melalui jangkauan pasar yang semakin luas, serta meningkatnya omset penjualan.","container-title":"Jurnal Ilmiah Manajemen, Ekonomi, &amp; Akuntansi (MEA)","issue":"1","journalAbbreviation":"JIMEA","language":"id","page":"2105-2124","title":"Implementasi Digital Marketing melalui Social Media sebagai Strategi Pemasaran dalam Meningkatkan Volume Penjualan pada Pelaku Usaha Pemula","volume":"8","author":[{"family":"Fadhilah","given":"Salwa"}],"issued":{"date-parts":[["2024",4,9]]}}}],"schema":"https://github.com/citation-style-language/schema/raw/master/csl-citation.json"} </w:instrText>
      </w:r>
      <w:r w:rsidRPr="00B243C1">
        <w:rPr>
          <w:rFonts w:cs="Times New Roman"/>
        </w:rPr>
        <w:fldChar w:fldCharType="separate"/>
      </w:r>
      <w:r w:rsidRPr="00B243C1">
        <w:rPr>
          <w:rFonts w:cs="Times New Roman"/>
          <w:szCs w:val="24"/>
        </w:rPr>
        <w:t xml:space="preserve">Salwa Fadhilah, “implementasi digital marketing melalui social media sebagai strategi pemasaran dalam meningkatkan volume penjualan pada pelaku usaha pemula,” </w:t>
      </w:r>
      <w:r w:rsidRPr="00B243C1">
        <w:rPr>
          <w:rFonts w:cs="Times New Roman"/>
          <w:i/>
          <w:iCs/>
          <w:szCs w:val="24"/>
        </w:rPr>
        <w:t>Jurnal Ilmiah Manajemen, Ekonomi, &amp; Akuntansi (MEA)</w:t>
      </w:r>
      <w:r w:rsidRPr="00B243C1">
        <w:rPr>
          <w:rFonts w:cs="Times New Roman"/>
          <w:szCs w:val="24"/>
        </w:rPr>
        <w:t xml:space="preserve"> 8, no. 1 (April 9, 2024): 2105–24.</w:t>
      </w:r>
      <w:r w:rsidRPr="00B243C1">
        <w:rPr>
          <w:rFonts w:cs="Times New Roman"/>
        </w:rPr>
        <w:fldChar w:fldCharType="end"/>
      </w:r>
    </w:p>
  </w:footnote>
  <w:footnote w:id="4">
    <w:p w14:paraId="4CBEDFD9" w14:textId="53B28FBD" w:rsidR="00090418" w:rsidRPr="00B12121"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2bp3tkf6c6","properties":{"formattedCitation":"Zainal Abidin Achmad dkk., \\uc0\\u8220{}Pemanfaatan Media Sosial dalam Pemasaran Produk UMKM di Kelurahan Sidokumpul, Kabupaten Gresik,\\uc0\\u8221{} {\\i{}Jurnal Ilmu Komunikasi} 10, no. 1 (10 April 2020): 17\\uc0\\u8211{}31.","plainCitation":"Zainal Abidin Achmad dkk., “Pemanfaatan Media Sosial dalam Pemasaran Produk UMKM di Kelurahan Sidokumpul, Kabupaten Gresik,” Jurnal Ilmu Komunikasi 10, no. 1 (10 April 2020): 17–31.","noteIndex":4},"citationItems":[{"id":24,"uris":["http://zotero.org/users/local/7mXVjm7B/items/LKCF836M"],"itemData":{"id":24,"type":"article-journal","abstract":"This research discusses how the use of social media in marketing UMKM products in Sidokumpul Village, Gresik District, Gresik Regency. The research objective is to introduce UMKM products to the wider community in order to get a bigger market potential. This research method is qualitative by using phenomenological approach. The research result is, the use of social media provides good prospects for increasing the sales of UMKM products in Sidokumpul Village, Gresik District, Gresik Regency which is experiencing the impact of the COVID-19 pandemic. This is because the digital marketing system provides an online buying and selling platform, in order to facilitate the ordering and purchasing process. So that buyers can interact with UMKM owners to make transactions directly.","container-title":"Jurnal Ilmu Komunikasi","issue":"1","journalAbbreviation":"JIK","language":"id","page":"17-31","title":"Pemanfaatan Media Sosial dalam Pemasaran Produk UMKM di Kelurahan Sidokumpul, Kabupaten Gresik","volume":"10","author":[{"family":"Abidin Achmad","given":"Zainal"},{"family":"Zendo Azhari","given":"Thareq"},{"family":"Naufal Esfandiar","given":"Wildan"},{"family":"Nuryaningrum","given":"Nafila"},{"family":"Farah Dhilah Syifana","given":"Anisah"},{"family":"Cahyaningrum","given":"Indah"}],"issued":{"date-parts":[["2020",4,10]]}}}],"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Zainal Abidin Achmad dkk., “Pemanfaatan Media Sosial dalam Pemasaran Produk UMKM di Kelurahan Sidokumpul, Kabupaten Gresik,” </w:t>
      </w:r>
      <w:r w:rsidR="001C4B0C" w:rsidRPr="001C4B0C">
        <w:rPr>
          <w:rFonts w:cs="Times New Roman"/>
          <w:i/>
          <w:iCs/>
          <w:szCs w:val="24"/>
        </w:rPr>
        <w:t>Jurnal Ilmu Komunikasi</w:t>
      </w:r>
      <w:r w:rsidR="001C4B0C" w:rsidRPr="001C4B0C">
        <w:rPr>
          <w:rFonts w:cs="Times New Roman"/>
          <w:szCs w:val="24"/>
        </w:rPr>
        <w:t xml:space="preserve"> 10, no. 1 (10 April 2020): 17–31.</w:t>
      </w:r>
      <w:r w:rsidRPr="00B243C1">
        <w:rPr>
          <w:rFonts w:cs="Times New Roman"/>
        </w:rPr>
        <w:fldChar w:fldCharType="end"/>
      </w:r>
    </w:p>
  </w:footnote>
  <w:footnote w:id="5">
    <w:p w14:paraId="2F0832AA" w14:textId="2A4C520B" w:rsidR="006A2A4E" w:rsidRPr="008600BE" w:rsidRDefault="006A2A4E" w:rsidP="009D2E93">
      <w:pPr>
        <w:pStyle w:val="FootnoteText"/>
        <w:ind w:firstLine="720"/>
        <w:jc w:val="both"/>
      </w:pPr>
      <w:r>
        <w:rPr>
          <w:rStyle w:val="FootnoteReference"/>
        </w:rPr>
        <w:footnoteRef/>
      </w:r>
      <w:r>
        <w:t xml:space="preserve"> </w:t>
      </w:r>
      <w:r>
        <w:fldChar w:fldCharType="begin"/>
      </w:r>
      <w:r w:rsidR="009B2107">
        <w:instrText xml:space="preserve"> ADDIN ZOTERO_ITEM CSL_CITATION {"citationID":"t9UO0Q4W","properties":{"formattedCitation":"Yayat D Hadiyat, \\uc0\\u8220{}Digital Divide in Indonesia\\uc0\\u8221{} 17, no. 2 (t.t.).","plainCitation":"Yayat D Hadiyat, “Digital Divide in Indonesia” 17, no. 2 (t.t.).","noteIndex":5},"citationItems":[{"id":118,"uris":["http://zotero.org/users/local/7mXVjm7B/items/LCXNNI79"],"itemData":{"id":118,"type":"article-journal","abstract":"The development of information and communication technologies have a huge impact for human civilization. However, due to the development of ICT is uneven then the resulting digital divide. Wakatobi as one of the islands have different challenges in the development of ICT compared to other areas in the form of land. This study aims to explain the factors that cause the digital divide in Wakatobi. This research was conducted using the case study method with the method of data collection interviews, direct observation and interviews. From these results it can be concluded that there are three things that affect the digital divide that occurs in the Wakatobi inadequate ICT infrastructure due to geographical conditions that led to the development of ICT infrastructure to be difficult and expensive, socio-economic conditions are still many people who are at the intermediate level down so that ICT has not yet become an important requirement, and the lack of government and private sector roles in the equality and popularization of ICT.","issue":"2","language":"id","source":"Zotero","title":"Digital Divide in Indonesia","volume":"17","author":[{"family":"Hadiyat","given":"Yayat D"}]}}],"schema":"https://github.com/citation-style-language/schema/raw/master/csl-citation.json"} </w:instrText>
      </w:r>
      <w:r>
        <w:fldChar w:fldCharType="separate"/>
      </w:r>
      <w:r w:rsidRPr="006A2A4E">
        <w:rPr>
          <w:rFonts w:cs="Times New Roman"/>
          <w:szCs w:val="24"/>
        </w:rPr>
        <w:t>Yayat D Hadiyat, “Digital Divide in Indonesia” 17, no. 2 (t.t.).</w:t>
      </w:r>
      <w:r>
        <w:fldChar w:fldCharType="end"/>
      </w:r>
    </w:p>
  </w:footnote>
  <w:footnote w:id="6">
    <w:p w14:paraId="519E7141" w14:textId="37827D70" w:rsidR="00090418" w:rsidRPr="008600BE"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6A2A4E">
        <w:rPr>
          <w:rFonts w:cs="Times New Roman"/>
        </w:rPr>
        <w:instrText xml:space="preserve"> ADDIN ZOTERO_ITEM CSL_CITATION {"citationID":"a1t9t67q96s","properties":{"formattedCitation":"Nurul Fatmawati dan Euis Soliha, \\uc0\\u8220{}Kualitas Produk, Citra Merek dan Persepsi Harga Terhadap Proses Keputusan Pembelian Konsumen Sepeda Motor Matic \\uc0\\u8216{}Honda,\\uc0\\u8217{}\\uc0\\u8221{} {\\i{}Jurnal Manajemen Teori dan Terapan  | Journal of Theory and Applied Management} 10, no. 1 (21 Juli 2017): 1.","plainCitation":"Nurul Fatmawati dan Euis Soliha, “Kualitas Produk, Citra Merek dan Persepsi Harga Terhadap Proses Keputusan Pembelian Konsumen Sepeda Motor Matic ‘Honda,’” Jurnal Manajemen Teori dan Terapan  | Journal of Theory and Applied Management 10, no. 1 (21 Juli 2017): 1.","noteIndex":5},"citationItems":[{"id":56,"uris":["http://zotero.org/users/local/7mXVjm7B/items/IA35M9EJ"],"itemData":{"id":56,"type":"article-journal","abstract":"The purpose of this study was to analyze the effect of product quality, brand image and perception of the price of the consumer buying decision process matic Honda motorcycles. The population in this study were matic Honda motorcycle users. The samples in this study using purposive sampling, which means that sample based on specific criteria, namely: those who are older and those who use and have matic Honda motorcycles. The analytical tool used is multiple linear regression analysis. The results of the analysis can be concluded that: product quality, positive influence on consumer buying decision process matic Honda motorcycles. Brand image positive influence on consumer buying decision process matic Honda motorcycles. Perception price positive influence on consumer buying decision process matic Honda motorcycles.","container-title":"Jurnal Manajemen Teori dan Terapan  | Journal of Theory and Applied Management","issue":"1","journalAbbreviation":"JMTT","language":"id","page":"1","title":"Kualitas Produk, Citra Merek dan Persepsi Harga Terhadap Proses Keputusan Pembelian Konsumen Sepeda Motor Matic “Honda”","volume":"10","author":[{"family":"Fatmawati","given":"Nurul"},{"family":"Soliha","given":"Euis"}],"issued":{"date-parts":[["2017",7,21]]}}}],"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Nurul Fatmawati dan Euis Soliha, “Kualitas Produk, Citra Merek dan Persepsi Harga Terhadap Proses Keputusan Pembelian Konsumen Sepeda Motor Matic ‘Honda,’” </w:t>
      </w:r>
      <w:r w:rsidR="001C4B0C" w:rsidRPr="001C4B0C">
        <w:rPr>
          <w:rFonts w:cs="Times New Roman"/>
          <w:i/>
          <w:iCs/>
          <w:szCs w:val="24"/>
        </w:rPr>
        <w:t>Jurnal Manajemen Teori dan Terapan  | Journal of Theory and Applied Management</w:t>
      </w:r>
      <w:r w:rsidR="001C4B0C" w:rsidRPr="001C4B0C">
        <w:rPr>
          <w:rFonts w:cs="Times New Roman"/>
          <w:szCs w:val="24"/>
        </w:rPr>
        <w:t xml:space="preserve"> 10, no. 1 (21 Juli 2017): 1.</w:t>
      </w:r>
      <w:r w:rsidRPr="00B243C1">
        <w:rPr>
          <w:rFonts w:cs="Times New Roman"/>
        </w:rPr>
        <w:fldChar w:fldCharType="end"/>
      </w:r>
    </w:p>
  </w:footnote>
  <w:footnote w:id="7">
    <w:p w14:paraId="466BBA42" w14:textId="117DEB90" w:rsidR="00090418" w:rsidRPr="008600BE"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BB6C50">
        <w:rPr>
          <w:rFonts w:cs="Times New Roman"/>
        </w:rPr>
        <w:instrText xml:space="preserve"> ADDIN ZOTERO_ITEM CSL_CITATION {"citationID":"a21r5hup23p","properties":{"formattedCitation":"Abdul Halim, \\uc0\\u8220{}PENGARUH PERTUMBUHAN USAHA MIKRO, KECIL DAN MENENGAH TERHADAP PERTUMBUHAN EKONOMI KABUPATEN MAMUJU\\uc0\\u8221{} 1, no. 2 (2020).","plainCitation":"Abdul Halim, “PENGARUH PERTUMBUHAN USAHA MIKRO, KECIL DAN MENENGAH TERHADAP PERTUMBUHAN EKONOMI KABUPATEN MAMUJU” 1, no. 2 (2020).","dontUpdate":true,"noteIndex":6},"citationItems":[{"id":26,"uris":["http://zotero.org/users/local/7mXVjm7B/items/VQP3PFDB"],"itemData":{"id":26,"type":"article-journal","abstract":"Micro, small and medium business (MSME) activities are one of the business fields that can develop and are consistent in the national economy. Micro, small and medium enterprises (MSMEs) are a good place for the creation of jobs planned by the government, private sector and individual business actors. As for the purpose of this study is to determine the growth and correlation of micro, small and medium businesses affect the economic growth of Mamuju Regency. In this study using quantitative methods, namely analyzing and interpreting relationships between variables through accurate data and the latest in accordance with the problems in the study this by using simple linear regression analysis. The results of the study show that the growth variable of UMKM (X) has a significant value of 1.97 and the relationship of X and Y can be seen from the value of the Pearson correlation that is equal to 0.690 if we see from the guidelines the degree of Pearson correlation is located in section number 4 namely if the value Pearson correlation 0.61 to 0.80 means the level of relationship between variable X and variable Y is strong correlation.","issue":"2","language":"id","source":"Zotero","title":"Pengaruh Pertumbuhan Usaha Mikro,Kecil dan Menengah terhadap Pertumbuhan Ekonomi Kabupaten Mamuju","volume":"1","author":[{"family":"Halim","given":"Abdul"}],"issued":{"date-parts":[["2020"]]}}}],"schema":"https://github.com/citation-style-language/schema/raw/master/csl-citation.json"} </w:instrText>
      </w:r>
      <w:r w:rsidRPr="00B243C1">
        <w:rPr>
          <w:rFonts w:cs="Times New Roman"/>
        </w:rPr>
        <w:fldChar w:fldCharType="separate"/>
      </w:r>
      <w:r w:rsidRPr="00B243C1">
        <w:rPr>
          <w:rFonts w:cs="Times New Roman"/>
          <w:szCs w:val="24"/>
        </w:rPr>
        <w:t>Abdul Halim, “pengaruh pertumbuhan usaha mikro, kecil dan menengah terhadap pertumbuhan ekonomi kabupaten mamuju” 1, no. 2 (2020).</w:t>
      </w:r>
      <w:r w:rsidRPr="00B243C1">
        <w:rPr>
          <w:rFonts w:cs="Times New Roman"/>
        </w:rPr>
        <w:fldChar w:fldCharType="end"/>
      </w:r>
    </w:p>
  </w:footnote>
  <w:footnote w:id="8">
    <w:p w14:paraId="2DD5422E" w14:textId="6F8AD139"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BB6C50">
        <w:rPr>
          <w:rFonts w:cs="Times New Roman"/>
        </w:rPr>
        <w:instrText xml:space="preserve"> ADDIN ZOTERO_ITEM CSL_CITATION {"citationID":"akteeiunsn","properties":{"formattedCitation":"Kompyang Gede Sathya Narayana and Gede Bayu Rahanatha, \\uc0\\u8220{}PERAN BRAND IMAGE MEMEDIASI SOCIAL MEDIA MARKETING TERHADAP KEPUTUSAN PEMBELIAN,\\uc0\\u8221{} {\\i{}E-Jurnal Manajemen Universitas Udayana} 9, no. 5 (May 3, 2020): 1962.","plainCitation":"Kompyang Gede Sathya Narayana and Gede Bayu Rahanatha, “PERAN BRAND IMAGE MEMEDIASI SOCIAL MEDIA MARKETING TERHADAP KEPUTUSAN PEMBELIAN,” E-Jurnal Manajemen Universitas Udayana 9, no. 5 (May 3, 2020): 1962.","dontUpdate":true,"noteIndex":7},"citationItems":[{"id":28,"uris":["http://zotero.org/users/local/7mXVjm7B/items/VREMNH7F"],"itemData":{"id":28,"type":"article-journal","abstract":"The purpose of this study was to determine the role of brand image mediating the effect of social media marketing on purchasing decisions on Denara Bali consumers. This research was conducted in Denpasar City by using a sample of 120 respondents who had already purchased Denara Bali products and had followed and had communicated with Instagram @denarabaliofficial admin, with non-probability sampling techniques with purposive sampling method. Data collection was carried out through questionnaires. The analysis technique used in this research is path analysis and sobel test. The results of this study found that social media marketing had a positive and significant effect on brand image. Social media marketing has a positive and significant influence on purchasing decisions. Brand image has a positive and significant influence on purchasing decisions. Brand image is a mediating variable of the influence between social media marketing on purchasing decisions on Denara Bali consumers in Denpasar City.","container-title":"E-Jurnal Manajemen Universitas Udayana","ISSN":"2302-8912","issue":"5","journalAbbreviation":"EJMUNUD","language":"id","page":"1962","title":"Peran Brand Image Memediasi Social Media Marketing terhadap Keputusan Pembelian","volume":"9","author":[{"family":"Narayana","given":"Kompyang Gede Sathya"},{"family":"Rahanatha","given":"Gede Bayu"}],"issued":{"date-parts":[["2020",5,3]]}}}],"schema":"https://github.com/citation-style-language/schema/raw/master/csl-citation.json"} </w:instrText>
      </w:r>
      <w:r w:rsidRPr="00B243C1">
        <w:rPr>
          <w:rFonts w:cs="Times New Roman"/>
        </w:rPr>
        <w:fldChar w:fldCharType="separate"/>
      </w:r>
      <w:r w:rsidRPr="00B243C1">
        <w:rPr>
          <w:rFonts w:cs="Times New Roman"/>
          <w:szCs w:val="24"/>
        </w:rPr>
        <w:t xml:space="preserve">kompyang gede sathya narayana and gede bayu rahanatha, “peran brand image memediasi social media marketing terhadap keputusan pembelian,” </w:t>
      </w:r>
      <w:r w:rsidRPr="00B243C1">
        <w:rPr>
          <w:rFonts w:cs="Times New Roman"/>
          <w:i/>
          <w:iCs/>
          <w:szCs w:val="24"/>
        </w:rPr>
        <w:t>E-Jurnal Manajemen Universitas Udayana</w:t>
      </w:r>
      <w:r w:rsidRPr="00B243C1">
        <w:rPr>
          <w:rFonts w:cs="Times New Roman"/>
          <w:szCs w:val="24"/>
        </w:rPr>
        <w:t xml:space="preserve"> 9, no. 5 (May 3, 2020): 1962.</w:t>
      </w:r>
      <w:r w:rsidRPr="00B243C1">
        <w:rPr>
          <w:rFonts w:cs="Times New Roman"/>
        </w:rPr>
        <w:fldChar w:fldCharType="end"/>
      </w:r>
    </w:p>
  </w:footnote>
  <w:footnote w:id="9">
    <w:p w14:paraId="6958AE22" w14:textId="525CEB7C" w:rsidR="00090418" w:rsidRPr="00C10087" w:rsidRDefault="00090418" w:rsidP="009D2E93">
      <w:pPr>
        <w:pStyle w:val="BodyText"/>
        <w:ind w:firstLine="720"/>
        <w:rPr>
          <w:sz w:val="20"/>
          <w:szCs w:val="20"/>
          <w:lang w:val="it-IT"/>
        </w:rPr>
      </w:pPr>
      <w:r w:rsidRPr="00C10087">
        <w:rPr>
          <w:rStyle w:val="FootnoteReference"/>
          <w:sz w:val="20"/>
          <w:szCs w:val="20"/>
        </w:rPr>
        <w:footnoteRef/>
      </w:r>
      <w:r w:rsidRPr="00C10087">
        <w:rPr>
          <w:sz w:val="20"/>
          <w:szCs w:val="20"/>
        </w:rPr>
        <w:t xml:space="preserve"> </w:t>
      </w:r>
      <w:r w:rsidRPr="00C10087">
        <w:rPr>
          <w:sz w:val="20"/>
          <w:szCs w:val="20"/>
        </w:rPr>
        <w:fldChar w:fldCharType="begin"/>
      </w:r>
      <w:r w:rsidR="006A2A4E" w:rsidRPr="00C10087">
        <w:rPr>
          <w:sz w:val="20"/>
          <w:szCs w:val="20"/>
        </w:rPr>
        <w:instrText xml:space="preserve"> ADDIN ZOTERO_ITEM CSL_CITATION {"citationID":"a2llaosg62j","properties":{"formattedCitation":"Putri Trulline, \\uc0\\u8220{}Pemasaran produk UMKM melalui media sosial dan e-commerce\\uc0\\u8221{} 5, no. 2 (2021).","plainCitation":"Putri Trulline, “Pemasaran produk UMKM melalui media sosial dan e-commerce” 5, no. 2 (2021).","noteIndex":8},"citationItems":[{"id":58,"uris":["http://zotero.org/users/local/7mXVjm7B/items/G3S9YN3L"],"itemData":{"id":58,"type":"article-journal","abstract":"In the crisis that occurred in 1998, the actors of Micro, Small and Medium Enterprises (MSMEs) were not significantly affected and even became a support in maintaining national economic stability. However, during the Covid-19 pandemic, all sectors felt the impact, including MSME players who felt the impact the most. The presence of social media and e-commerce can certainly help MSME players to be able to survive and market their products during the Covid-19 pandemic. This study aims to determine how MSME actors use social media and e-commerce to market their products during the Covid-19 pandemic. The method used in this research is a qualitative descriptive method, data collection techniques are carried out by interviews, observation, focus group discussions and literature studies, the key informants in this study are SMEs in the culinary field in several cities in West Java, Gojek account executives and academics. The results showed that the culinary sector MSME actors have started using social media such as Instagram and e-commerce such as Gofood and GrabFood to market their products, some MSMEs have even mastered various features on social media such as Instagram which are intended for business, resource MSME players have become one of the factors that determine how social media and e-commerce can be managed properly which has implications for the possibility of an increase in turnover, good management of social media and e-commerce is also recognized by MSME actors to increase sales turnover in the midst of a pandemic. the current Covid-19.","issue":"2","language":"id","source":"Zotero","title":"Pemasaran produk UMKM melalui media sosial dan e-commerce","volume":"5","author":[{"family":"Trulline","given":"Putri"}],"issued":{"date-parts":[["2021"]]}}}],"schema":"https://github.com/citation-style-language/schema/raw/master/csl-citation.json"} </w:instrText>
      </w:r>
      <w:r w:rsidRPr="00C10087">
        <w:rPr>
          <w:sz w:val="20"/>
          <w:szCs w:val="20"/>
        </w:rPr>
        <w:fldChar w:fldCharType="separate"/>
      </w:r>
      <w:r w:rsidRPr="00C10087">
        <w:rPr>
          <w:sz w:val="20"/>
          <w:szCs w:val="20"/>
        </w:rPr>
        <w:t>Putri Trulline, “Pemasaran produk UMKM melalui media sosial dan e-commerce” 5, no. 2 (2021).</w:t>
      </w:r>
      <w:r w:rsidRPr="00C10087">
        <w:rPr>
          <w:sz w:val="20"/>
          <w:szCs w:val="20"/>
        </w:rPr>
        <w:fldChar w:fldCharType="end"/>
      </w:r>
    </w:p>
  </w:footnote>
  <w:footnote w:id="10">
    <w:p w14:paraId="0A1D3CE0" w14:textId="56A4F2E9"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2mo7ahtpgr","properties":{"formattedCitation":"Fadhilah, \\uc0\\u8220{}IMPLEMENTASI DIGITAL MARKETING MELALUI SOCIAL MEDIA SEBAGAI STRATEGI PEMASARAN DALAM MENINGKATKAN VOLUME PENJUALAN PADA PELAKU USAHA PEMULA.\\uc0\\u8221{}","plainCitation":"Fadhilah, “IMPLEMENTASI DIGITAL MARKETING MELALUI SOCIAL MEDIA SEBAGAI STRATEGI PEMASARAN DALAM MENINGKATKAN VOLUME PENJUALAN PADA PELAKU USAHA PEMULA.”","dontUpdate":true,"noteIndex":10},"citationItems":[{"id":36,"uris":["http://zotero.org/users/local/7mXVjm7B/items/EV447ZGT"],"itemData":{"id":36,"type":"article-journal","abstract":"Perkembangan teknologi yang semakin canggih memberikan kemudahan bagi pelaku bisnis pemula untuk berbisnis. Kesulitan awal dalam menjalankan bisnis bagi pelaku bisnis pemula adalah bagaimana menemukan strategi promosi yang tepat dari produk yang ditawarkan. Penjualan produk pakaian bekas (thrift) dari toko online Sadrathrifting merupakan produk pakaian bekas yang masih layak pakai, memiliki keunikan dan banyak digemari oleh kalangan remaja sampai orang dewasa. Sehingga menjadi persoalan yang penting bagi pelaku bisnis khususnya bagi pelaku bisnis pemula untuk menentukan media promosi agar diperoleh pasar yang lebih luas dan tepat sasaran. Penelitian ini bertujuan untuk melengkapi studi-studi terdahulu dan mengetahui strategi digital marketing yang digunakan oleh toko online Sadrathrifting sebagai informasi terbaru bagi pelaku bisnis pemula khususnya dalam bisnis pakaian bekas. Studi ini terfokus pada strategi apa yang diterapkan oleh pelaku bisnis pakaian bekas dalam memasarkan produknya melalui sosial media facebook, instagram, dan e-commerce (shopee). Untuk menjawab pertanyaan tersebut digunakan pendekatan kualitatif dengan menggunakan metode Social Media Analytics yang merujuk pada pengumpulan informasi dari media sosial. Metode pengumpulan data yang digunakan dalam penelitian ini meliputi observasi untuk mengumpulkan data primer. Wawancara dilaksanakan dengan cara semi terstruktur, dan dokumentasi digunakan untuk mengumpulkan data literasi-literasi dari berbagai sumber seperti penelitian terdahulu. Hasil penelitian menunjukan bahwa strategi yang digunakan pada media sosial facebook, instagram, dan e-commerce (shopee) dinilai efektif dalam memasarkan produk pakaian bekas (thrift) dan mampu meningkatkan volume penjualan setiap bulannya. Hasil dari implementasi strategi pemasaran digital marketing melalui social media memberikan pengaruh positif terhadap usaha Sadrathrifting yang dapat diperhatikan melalui jangkauan pasar yang semakin luas, serta meningkatnya omset penjualan.","container-title":"Jurnal Ilmiah Manajemen, Ekonomi, &amp; Akuntansi (MEA)","issue":"1","journalAbbreviation":"JIMEA","language":"id","page":"2105-2124","title":"Implementasi Digital Marketing melalui Social Media sebagai Strategi Pemasaran dalam Meningkatkan Volume Penjualan pada Pelaku Usaha Pemula","volume":"8","author":[{"family":"Fadhilah","given":"Salwa"}],"issued":{"date-parts":[["2024",4,9]]}}}],"schema":"https://github.com/citation-style-language/schema/raw/master/csl-citation.json"} </w:instrText>
      </w:r>
      <w:r w:rsidRPr="00B243C1">
        <w:rPr>
          <w:rFonts w:cs="Times New Roman"/>
        </w:rPr>
        <w:fldChar w:fldCharType="separate"/>
      </w:r>
      <w:r w:rsidRPr="00B243C1">
        <w:rPr>
          <w:rFonts w:cs="Times New Roman"/>
          <w:szCs w:val="24"/>
        </w:rPr>
        <w:t>Fadhilah, “implementasi digital marketing melalui social media sebagai strategi pemasaran dalam meningkatkan volume penjualan pada pelaku usaha pemula.”</w:t>
      </w:r>
      <w:r w:rsidRPr="00B243C1">
        <w:rPr>
          <w:rFonts w:cs="Times New Roman"/>
        </w:rPr>
        <w:fldChar w:fldCharType="end"/>
      </w:r>
    </w:p>
  </w:footnote>
  <w:footnote w:id="11">
    <w:p w14:paraId="1EB50DC8" w14:textId="49F79B73"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dhdvs4kbe","properties":{"formattedCitation":"Budi Harto dkk., \\uc0\\u8220{}Strategi Social Media Marketing Melalui Dukungan Teknologi Informasi dalam Kajian Kualitatif Pada UMKM Kota Bandung,\\uc0\\u8221{} {\\i{}KOMVERSAL} 5, no. 2 (1 September 2023): 244\\uc0\\u8211{}61.","plainCitation":"Budi Harto dkk., “Strategi Social Media Marketing Melalui Dukungan Teknologi Informasi dalam Kajian Kualitatif Pada UMKM Kota Bandung,” KOMVERSAL 5, no. 2 (1 September 2023): 244–61.","noteIndex":11},"citationItems":[{"id":32,"uris":["http://zotero.org/users/local/7mXVjm7B/items/IBUNVBMY"],"itemData":{"id":32,"type":"article-journal","abstract":"This qualitative study explores the development of a technology-enabled social media marketing strategy for MSMEs (Micro, Small and Medium Enterprises) in Bandung City. Through analyzing how MSMEs in Bandung City utilize social media and technology in their marketing efforts, as well as identifying the benefits gained and challenges faced so far. In this research method, we surveyed a number of MSMEs in Bandung and conducted structured interviews with them. The implementation of social media marketing strategies, their impact on business performance, and the factors that influence the implementation of these strategies are described through qualitative analysis of the collected data. The results of this study show that most MSMEs in Bandung City have adopted social media marketing strategies using various technological tools. The study also identified significant benefits obtained by MSMEs, such as increased online visibility, increased interaction with customers, increased sales, and increased content creativity..","container-title":"KOMVERSAL","issue":"2","journalAbbreviation":"komversal","language":"id","page":"244-261","title":"Strategi Social Media Marketing Melalui Dukungan Teknologi Informasi dalam Kajian Kualitatif Pada UMKM Kota Bandung","volume":"5","author":[{"literal":"Budi Harto"},{"literal":"Panji Pramuditha"},{"literal":"Arief Yanto Rukmana"},{"literal":"Harnavela Sofyan"},{"literal":"Hana Rengganawati"},{"literal":"Andina Dwijayanti"},{"literal":"Teti Sumarni"}],"issued":{"date-parts":[["2023",9,1]]}}}],"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Budi Harto dkk., “Strategi Social Media Marketing Melalui Dukungan Teknologi Informasi dalam Kajian Kualitatif Pada UMKM Kota Bandung,” </w:t>
      </w:r>
      <w:r w:rsidR="001C4B0C" w:rsidRPr="001C4B0C">
        <w:rPr>
          <w:rFonts w:cs="Times New Roman"/>
          <w:i/>
          <w:iCs/>
          <w:szCs w:val="24"/>
        </w:rPr>
        <w:t>KOMVERSAL</w:t>
      </w:r>
      <w:r w:rsidR="001C4B0C" w:rsidRPr="001C4B0C">
        <w:rPr>
          <w:rFonts w:cs="Times New Roman"/>
          <w:szCs w:val="24"/>
        </w:rPr>
        <w:t xml:space="preserve"> 5, no. 2 (1 September 2023): 244–61.</w:t>
      </w:r>
      <w:r w:rsidRPr="00B243C1">
        <w:rPr>
          <w:rFonts w:cs="Times New Roman"/>
        </w:rPr>
        <w:fldChar w:fldCharType="end"/>
      </w:r>
    </w:p>
  </w:footnote>
  <w:footnote w:id="12">
    <w:p w14:paraId="22DE722C" w14:textId="4C142E49"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6A2A4E">
        <w:rPr>
          <w:rFonts w:cs="Times New Roman"/>
        </w:rPr>
        <w:instrText xml:space="preserve"> ADDIN ZOTERO_ITEM CSL_CITATION {"citationID":"a11e53sej5p","properties":{"formattedCitation":"Rabi\\uc0\\u8217{}atul Adawiyah dan Fajar Adhitya, \\uc0\\u8220{}Restructuring MSMEs Businesses Through the Use of Digital Marketing as a Reflection on the Economic Impact of the Covid-19 Pandemic,\\uc0\\u8221{} {\\i{}Journal of Digital Marketing and Halal Industry} 3, no. 2 (31 Oktober 2021): 133\\uc0\\u8211{}48.","plainCitation":"Rabi’atul Adawiyah dan Fajar Adhitya, “Restructuring MSMEs Businesses Through the Use of Digital Marketing as a Reflection on the Economic Impact of the Covid-19 Pandemic,” Journal of Digital Marketing and Halal Industry 3, no. 2 (31 Oktober 2021): 133–48.","noteIndex":11},"citationItems":[{"id":64,"uris":["http://zotero.org/users/local/7mXVjm7B/items/MHRBEXTW"],"itemData":{"id":64,"type":"article-journal","abstract":"Micro, small and medium enterprises (MSMEs) are most affected by the Covid-19 pandemic. Therefore, the role of MSMEs is very strategic as it reduces unemployment and poverty in Indonesia, thus providing solutions to economic and social problems. This study analyzes efforts in rescuing MSMEs to maintain the stability of the national financial system affected by the Covid-19 pandemic. The study uses a qualitative descriptive approach with literature review and interviews. The interview's outcome was conducted to 100 MSMEs in Semarang City, Demak Regency and Kendal District shows the issues faced by MSMEs due to the Covid-19 pandemic are decreased sales and difficulty obtaining raw materials, business capitals and paying premises rents, also production and distribution disruption. The study concluded seven strategies for maintaining and increasing MSME sales: transforming its marketing and sales online, diverting products/services line, reallocation of the fund, hygiene, and halal assurance, providing vouchers or gift cards, accelerating asset sales, and reduction of labor. These seven scenarios are expected to encourage MSMEs to improve and develop their capacities to play the role of economic safety nets. However, the results of this study have limitations for MSMEs in areas that are still limited by internet networks, so that they have difficulty implementing digital-based marketing strategies.","container-title":"Journal of Digital Marketing and Halal Industry","issue":"2","journalAbbreviation":"JDMHI","language":"en","license":"https://creativecommons.org/licenses/by-sa/4.0","page":"133-148","title":"Restructuring MSMEs Businesses Through the Use of Digital Marketing as a Reflection on the Economic Impact of the Covid-19 Pandemic","volume":"3","author":[{"family":"Adawiyah","given":"Rabi'atul"},{"family":"Adhitya","given":"Fajar"}],"issued":{"date-parts":[["2021",10,31]]}}}],"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Rabi’atul Adawiyah dan Fajar Adhitya, “Restructuring MSMEs Businesses Through the Use of Digital Marketing as a Reflection on the Economic Impact of the Covid-19 Pandemic,” </w:t>
      </w:r>
      <w:r w:rsidR="001C4B0C" w:rsidRPr="001C4B0C">
        <w:rPr>
          <w:rFonts w:cs="Times New Roman"/>
          <w:i/>
          <w:iCs/>
          <w:szCs w:val="24"/>
        </w:rPr>
        <w:t>Journal of Digital Marketing and Halal Industry</w:t>
      </w:r>
      <w:r w:rsidR="001C4B0C" w:rsidRPr="001C4B0C">
        <w:rPr>
          <w:rFonts w:cs="Times New Roman"/>
          <w:szCs w:val="24"/>
        </w:rPr>
        <w:t xml:space="preserve"> 3, no. 2 (31 Oktober 2021): 133–48.</w:t>
      </w:r>
      <w:r w:rsidRPr="00B243C1">
        <w:rPr>
          <w:rFonts w:cs="Times New Roman"/>
        </w:rPr>
        <w:fldChar w:fldCharType="end"/>
      </w:r>
    </w:p>
  </w:footnote>
  <w:footnote w:id="13">
    <w:p w14:paraId="69405517" w14:textId="561FDB9A" w:rsidR="00CA5999" w:rsidRPr="00CA5999" w:rsidRDefault="00CA5999" w:rsidP="009D2E93">
      <w:pPr>
        <w:pStyle w:val="FootnoteText"/>
        <w:ind w:firstLine="720"/>
        <w:jc w:val="both"/>
        <w:rPr>
          <w:lang w:val="en-US"/>
        </w:rPr>
      </w:pPr>
      <w:r>
        <w:rPr>
          <w:rStyle w:val="FootnoteReference"/>
        </w:rPr>
        <w:footnoteRef/>
      </w:r>
      <w:r>
        <w:t xml:space="preserve"> </w:t>
      </w:r>
      <w:r>
        <w:fldChar w:fldCharType="begin"/>
      </w:r>
      <w:r>
        <w:instrText xml:space="preserve"> ADDIN ZOTERO_ITEM CSL_CITATION {"citationID":"7qIrAMtq","properties":{"formattedCitation":"M. Fathrezza Imani, M. Khoirul Fikri, dan Almas Filzah, \\uc0\\u8220{}Pengaruh Kreatif, Inovasi, dan Strategi Pemasaran Terhadap Peningkatan Daya Beli Konsumen,\\uc0\\u8221{} {\\i{}Jurnal Ilmu Manajemen, Ekonomi dan Kewirausahaan} 2, no. 1 (25 Maret 2022): 117\\uc0\\u8211{}38.","plainCitation":"M. Fathrezza Imani, M. Khoirul Fikri, dan Almas Filzah, “Pengaruh Kreatif, Inovasi, dan Strategi Pemasaran Terhadap Peningkatan Daya Beli Konsumen,” Jurnal Ilmu Manajemen, Ekonomi dan Kewirausahaan 2, no. 1 (25 Maret 2022): 117–38.","noteIndex":12},"citationItems":[{"id":134,"uris":["http://zotero.org/users/local/7mXVjm7B/items/VLIWIJMK"],"itemData":{"id":134,"type":"article-journal","abstract":"In running an MSME business, accurate calculations and bright ideas are needed to achieve creative and innovative results to provide a more attractive image or value in the eyes of consumers. In addition to not being creative and innovative in doing business, a good marketing strategy is also needed in order to achieve goals correctly and increase consumer purchasing power. The purpose of this research is to determine the effect of creative, innovation, and marketing strategy on increasing consumer purchasing power (case study of UMKM Ogel-Ogel Typical Pemalang). This research belongs to the type of field research with a quantitative approach. The population in this study were consumers of Ogel-ogel Pemalang. The sampling method used in this research is non-probability sampling with purposive sampling technique and the number of samples is 100 respondents. Data analysis methods include instrument testing, classical assumption test, and hypothesis testing with the help of IBM SPSS Statictic 22. The results showed that creativity had a significant effect on consumer purchasing power with a significance value of 0.000, innovation had a significant effect on consumer purchasing power of 0.008, and marketing strategy had a significant effect on consumer purchasing power with a value of 0.001. Creative variables, innovation, and marketing strategies together affect the purchasing power of consumers.","container-title":"Jurnal Ilmu Manajemen, Ekonomi dan Kewirausahaan","issue":"1","journalAbbreviation":"jimek","language":"id","page":"117-138","title":"Pengaruh Kreatif, Inovasi, dan Strategi Pemasaran Terhadap Peningkatan Daya Beli Konsumen","volume":"2","author":[{"literal":"M. Fathrezza Imani"},{"literal":"M. Khoirul Fikri"},{"literal":"Almas Filzah"}],"issued":{"date-parts":[["2022",3,25]]}}}],"schema":"https://github.com/citation-style-language/schema/raw/master/csl-citation.json"} </w:instrText>
      </w:r>
      <w:r>
        <w:fldChar w:fldCharType="separate"/>
      </w:r>
      <w:r w:rsidRPr="00CA5999">
        <w:rPr>
          <w:rFonts w:cs="Times New Roman"/>
          <w:szCs w:val="24"/>
        </w:rPr>
        <w:t xml:space="preserve">M. Fathrezza Imani, M. Khoirul Fikri, dan Almas Filzah, “Pengaruh Kreatif, Inovasi, dan Strategi Pemasaran Terhadap Peningkatan Daya Beli Konsumen,” </w:t>
      </w:r>
      <w:r w:rsidRPr="00CA5999">
        <w:rPr>
          <w:rFonts w:cs="Times New Roman"/>
          <w:i/>
          <w:iCs/>
          <w:szCs w:val="24"/>
        </w:rPr>
        <w:t>Jurnal Ilmu Manajemen, Ekonomi dan Kewirausahaan</w:t>
      </w:r>
      <w:r w:rsidRPr="00CA5999">
        <w:rPr>
          <w:rFonts w:cs="Times New Roman"/>
          <w:szCs w:val="24"/>
        </w:rPr>
        <w:t xml:space="preserve"> 2, no. 1 (25 Maret 2022): 117–38.</w:t>
      </w:r>
      <w:r>
        <w:fldChar w:fldCharType="end"/>
      </w:r>
    </w:p>
  </w:footnote>
  <w:footnote w:id="14">
    <w:p w14:paraId="7EF2CECD" w14:textId="5A99DD01" w:rsidR="00CA5999" w:rsidRPr="008600BE" w:rsidRDefault="00CA5999" w:rsidP="009D2E93">
      <w:pPr>
        <w:pStyle w:val="FootnoteText"/>
        <w:ind w:firstLine="720"/>
        <w:jc w:val="both"/>
        <w:rPr>
          <w:lang w:val="it-IT"/>
        </w:rPr>
      </w:pPr>
      <w:r>
        <w:rPr>
          <w:rStyle w:val="FootnoteReference"/>
        </w:rPr>
        <w:footnoteRef/>
      </w:r>
      <w:r>
        <w:t xml:space="preserve"> </w:t>
      </w:r>
      <w:r>
        <w:fldChar w:fldCharType="begin"/>
      </w:r>
      <w:r w:rsidR="009B2107">
        <w:instrText xml:space="preserve"> ADDIN ZOTERO_ITEM CSL_CITATION {"citationID":"T9Cne0aR","properties":{"formattedCitation":"\\uc0\\u8220{}Wawancara dengan Diskoperindag 10 Juni 2024,\\uc0\\u8221{} t.t.","plainCitation":"“Wawancara dengan Diskoperindag 10 Juni 2024,” t.t.","dontUpdate":true,"noteIndex":14},"citationItems":[{"id":135,"uris":["http://zotero.org/users/local/7mXVjm7B/items/S87ZQPDQ"],"itemData":{"id":135,"type":"article-journal","title":"Wawancara dengan Diskoperindag 10 Juni 2024"}}],"schema":"https://github.com/citation-style-language/schema/raw/master/csl-citation.json"} </w:instrText>
      </w:r>
      <w:r>
        <w:fldChar w:fldCharType="separate"/>
      </w:r>
      <w:r w:rsidRPr="00CA5999">
        <w:rPr>
          <w:rFonts w:cs="Times New Roman"/>
          <w:szCs w:val="24"/>
        </w:rPr>
        <w:t>“Wawancara dengan Diskoperindag 10 Juni 2024,”.</w:t>
      </w:r>
      <w:r>
        <w:fldChar w:fldCharType="end"/>
      </w:r>
    </w:p>
  </w:footnote>
  <w:footnote w:id="15">
    <w:p w14:paraId="725DDEC7" w14:textId="1F534A43" w:rsidR="009B2107" w:rsidRPr="008600BE" w:rsidRDefault="009B2107">
      <w:pPr>
        <w:pStyle w:val="FootnoteText"/>
        <w:rPr>
          <w:lang w:val="it-IT"/>
        </w:rPr>
      </w:pPr>
      <w:r>
        <w:rPr>
          <w:rStyle w:val="FootnoteReference"/>
        </w:rPr>
        <w:footnoteRef/>
      </w:r>
      <w:r>
        <w:t xml:space="preserve"> </w:t>
      </w:r>
      <w:r>
        <w:fldChar w:fldCharType="begin"/>
      </w:r>
      <w:r>
        <w:instrText xml:space="preserve"> ADDIN ZOTERO_ITEM CSL_CITATION {"citationID":"a1pmQ5XU","properties":{"formattedCitation":"\\uc0\\u8220{}Wawancara dengan Diskoperindag 10 Juni 2024.\\uc0\\u8221{}","plainCitation":"“Wawancara dengan Diskoperindag 10 Juni 2024.”","noteIndex":15},"citationItems":[{"id":135,"uris":["http://zotero.org/users/local/7mXVjm7B/items/S87ZQPDQ"],"itemData":{"id":135,"type":"article-journal","title":"Wawancara dengan Diskoperindag 10 Juni 2024"}}],"schema":"https://github.com/citation-style-language/schema/raw/master/csl-citation.json"} </w:instrText>
      </w:r>
      <w:r>
        <w:fldChar w:fldCharType="separate"/>
      </w:r>
      <w:r w:rsidRPr="009B2107">
        <w:rPr>
          <w:rFonts w:cs="Times New Roman"/>
          <w:szCs w:val="24"/>
        </w:rPr>
        <w:t>“Wawancara dengan Diskoperindag 10 Juni 2024.”</w:t>
      </w:r>
      <w:r>
        <w:fldChar w:fldCharType="end"/>
      </w:r>
    </w:p>
  </w:footnote>
  <w:footnote w:id="16">
    <w:p w14:paraId="4ACEC485" w14:textId="4826D04F"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28c02fblrd","properties":{"formattedCitation":"Purbohastuti, \\uc0\\u8220{}EFEKTIVITAS MEDIA SOSIAL SEBAGAI MEDIA PROMOSI.\\uc0\\u8221{}","plainCitation":"Purbohastuti, “EFEKTIVITAS MEDIA SOSIAL SEBAGAI MEDIA PROMOSI.”","dontUpdate":true,"noteIndex":14},"citationItems":[{"id":22,"uris":["http://zotero.org/users/local/7mXVjm7B/items/IECQ5XE3"],"itemData":{"id":22,"type":"article-journal","abstract":"This study aims to find out how effective social media is used as a means to promote products among students. The method used in this study is a qualitative method that is descriptive research and tends to use analysis. There were eight students who were made as respondents. Based on the research that has been done, social media is very effective as a promotion media because of the eight students making social media the most frequently used promotional media.","container-title":"Tirtayasa Ekonomika","issue":"2","journalAbbreviation":"TE","language":"id","page":"212","source":"DOI.org (Crossref)","title":"Efektifitas Media Sosial Sebagai Media Promosi","volume":"12","author":[{"family":"Purbohastuti","given":"Arum Wahyuni"}],"issued":{"date-parts":[["2017",10,31]]}}}],"schema":"https://github.com/citation-style-language/schema/raw/master/csl-citation.json"} </w:instrText>
      </w:r>
      <w:r w:rsidRPr="00B243C1">
        <w:rPr>
          <w:rFonts w:cs="Times New Roman"/>
        </w:rPr>
        <w:fldChar w:fldCharType="separate"/>
      </w:r>
      <w:r w:rsidRPr="00B243C1">
        <w:rPr>
          <w:rFonts w:cs="Times New Roman"/>
          <w:szCs w:val="24"/>
        </w:rPr>
        <w:t>Purbohastuti, “efektivitas media sosial sebagai media promosi.”</w:t>
      </w:r>
      <w:r w:rsidRPr="00B243C1">
        <w:rPr>
          <w:rFonts w:cs="Times New Roman"/>
        </w:rPr>
        <w:fldChar w:fldCharType="end"/>
      </w:r>
    </w:p>
  </w:footnote>
  <w:footnote w:id="17">
    <w:p w14:paraId="7956078B" w14:textId="101EA7BD"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10sf3gjpjn","properties":{"formattedCitation":"Rina Sari Qurniawati, \\uc0\\u8220{}THEORITICAL REVIEW: PEMASARAN MEDIA SOSIAL,\\uc0\\u8221{} {\\i{}Among Makarti} 11, no. 1 (August 16, 2018), https://doi.org/10.52353/ama.v11i1.159.","plainCitation":"Rina Sari Qurniawati, “THEORITICAL REVIEW: PEMASARAN MEDIA SOSIAL,” Among Makarti 11, no. 1 (August 16, 2018), https://doi.org/10.52353/ama.v11i1.159.","dontUpdate":true,"noteIndex":15},"citationItems":[{"id":66,"uris":["http://zotero.org/users/local/7mXVjm7B/items/9ZR6V579"],"itemData":{"id":66,"type":"article-journal","abstract":"The emerging of social media technology and the popularity of social media sites stem from a simple fact that human beings are social by nature. People are inclined to collect or share information that is important to them. Social media has become one of the most popular marketing channels for many companies, which aims at maximizing their influence by various marketing campaigns conducted from their social accounts on social networks. Social networking sites have become an avenue where retailers can extend their marketing campaigns to a wider range of consumers. Nowadays, it is practically impossible to formulate marketing strategy without taking social networks into consideration. Adapting some forms of marketing online through social media is a key node for all businesses. The importance of social media lies in its function as the new marketing/promotion platform, which may timely and interactively connect seller and buyers. Business-to consumer or business-to-business reasons use social media in every aspect of their daily life.","container-title":"Among Makarti","DOI":"10.52353/ama.v11i1.159","ISSN":"2774-5163, 1979-7400","issue":"1","journalAbbreviation":"Among Makarti","language":"id","title":"Theoritical Review : Pemasaran Media Sosial","title-short":"THEORITICAL REVIEW","volume":"11","author":[{"family":"Qurniawati","given":"Rina Sari"}],"issued":{"date-parts":[["2018",8,16]]}}}],"schema":"https://github.com/citation-style-language/schema/raw/master/csl-citation.json"} </w:instrText>
      </w:r>
      <w:r w:rsidRPr="00B243C1">
        <w:rPr>
          <w:rFonts w:cs="Times New Roman"/>
        </w:rPr>
        <w:fldChar w:fldCharType="separate"/>
      </w:r>
      <w:r w:rsidRPr="00B243C1">
        <w:rPr>
          <w:rFonts w:cs="Times New Roman"/>
          <w:szCs w:val="24"/>
        </w:rPr>
        <w:t xml:space="preserve">rina sari qurniawati, “theoritical review: pemasaran media sosial,” </w:t>
      </w:r>
      <w:r w:rsidRPr="00B243C1">
        <w:rPr>
          <w:rFonts w:cs="Times New Roman"/>
          <w:i/>
          <w:iCs/>
          <w:szCs w:val="24"/>
        </w:rPr>
        <w:t>Among Makarti</w:t>
      </w:r>
      <w:r w:rsidRPr="00B243C1">
        <w:rPr>
          <w:rFonts w:cs="Times New Roman"/>
          <w:szCs w:val="24"/>
        </w:rPr>
        <w:t xml:space="preserve"> 11, no. 1 (August 16, 2018), https://doi.org/10.52353/ama.v11i1.159.</w:t>
      </w:r>
      <w:r w:rsidRPr="00B243C1">
        <w:rPr>
          <w:rFonts w:cs="Times New Roman"/>
        </w:rPr>
        <w:fldChar w:fldCharType="end"/>
      </w:r>
    </w:p>
  </w:footnote>
  <w:footnote w:id="18">
    <w:p w14:paraId="746C488B" w14:textId="518C192B"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11b2ltsvgv","properties":{"formattedCitation":"Nadya A Khumaira, \\uc0\\u8220{}ANALISIS EFEKTIVITAS DIGITAL MARKETING DENGAN METODE MARKETING FUNNEL TERHADAP PENJUALAN GRAHA OFFICE,\\uc0\\u8221{} n.d.","plainCitation":"Nadya A Khumaira, “ANALISIS EFEKTIVITAS DIGITAL MARKETING DENGAN METODE MARKETING FUNNEL TERHADAP PENJUALAN GRAHA OFFICE,” n.d.","dontUpdate":true,"noteIndex":16},"citationItems":[{"id":69,"uris":["http://zotero.org/users/local/7mXVjm7B/items/6RZTDN23"],"itemData":{"id":69,"type":"article-journal","abstract":"In the current digital era, the utilization of digital marketing strategies is a key element in achieving business success. Digital marketing, as a model for converting prospects into customers, has become one of the primary tools in digital marketing campaigns. The research aims to analyze the utilization of digital marketing on the sales of Graha Office products. The digital marketing platform used in this study is the Graha Office website. Data processing in this research is carried out using the market funnel method. Through calculations using SPSS, a correlation result of 0.996 is obtained, indicating a strong relationship between variables. It is known that 99.6% of digital marketing influences Graha Office sales, while the remaining 0.4% is influenced by other variables not examined. The findings of this research can provide in-depth insights into the effectiveness of digital marketing strategies on Graha Office sales, contributing to practical and theoretical understanding in this field. The practical implications of these research findings are expected to serve as a guide for companies in designing more effective and results-oriented digital marketing strategies.","language":"id","source":"Zotero","title":"Analisis Efektifitas Digital Marketing dengan Metode MArketing Funnel terhadap Penjualan Graha Office","author":[{"family":"Khumaira","given":"Nadya A"}]}}],"schema":"https://github.com/citation-style-language/schema/raw/master/csl-citation.json"} </w:instrText>
      </w:r>
      <w:r w:rsidRPr="00B243C1">
        <w:rPr>
          <w:rFonts w:cs="Times New Roman"/>
        </w:rPr>
        <w:fldChar w:fldCharType="separate"/>
      </w:r>
      <w:r w:rsidRPr="00B243C1">
        <w:rPr>
          <w:rFonts w:cs="Times New Roman"/>
          <w:szCs w:val="24"/>
        </w:rPr>
        <w:t>Nadya A Khumaira, “analisis efektivitas digital marketing dengan metode marketing funnel terhadap penjualan graha office,” n.d.</w:t>
      </w:r>
      <w:r w:rsidRPr="00B243C1">
        <w:rPr>
          <w:rFonts w:cs="Times New Roman"/>
        </w:rPr>
        <w:fldChar w:fldCharType="end"/>
      </w:r>
    </w:p>
  </w:footnote>
  <w:footnote w:id="19">
    <w:p w14:paraId="004F2084" w14:textId="4A8EA70E" w:rsidR="001C4B0C" w:rsidRPr="008F2E04" w:rsidRDefault="001C4B0C" w:rsidP="009D2E93">
      <w:pPr>
        <w:pStyle w:val="FootnoteText"/>
        <w:jc w:val="both"/>
        <w:rPr>
          <w:lang w:val="it-IT"/>
        </w:rPr>
      </w:pPr>
      <w:r>
        <w:rPr>
          <w:rStyle w:val="FootnoteReference"/>
        </w:rPr>
        <w:footnoteRef/>
      </w:r>
      <w:r>
        <w:t xml:space="preserve"> </w:t>
      </w:r>
      <w:r>
        <w:fldChar w:fldCharType="begin"/>
      </w:r>
      <w:r w:rsidR="00373AD4">
        <w:instrText xml:space="preserve"> ADDIN ZOTERO_ITEM CSL_CITATION {"citationID":"JDexXUNZ","properties":{"formattedCitation":"Yeny Rokhilawati, \\uc0\\u8220{}ANALISIS STRATEGI PEMASARAN PADA PRODUK SIMPANAN MUDHARABAH DI BMT NUSANTARA CABANG GLENMORE\\uc0\\u8221{} 1 (2022).","plainCitation":"Yeny Rokhilawati, “ANALISIS STRATEGI PEMASARAN PADA PRODUK SIMPANAN MUDHARABAH DI BMT NUSANTARA CABANG GLENMORE” 1 (2022).","dontUpdate":true,"noteIndex":17},"citationItems":[{"id":112,"uris":["http://zotero.org/users/local/7mXVjm7B/items/8NHQ7GXJ"],"itemData":{"id":112,"type":"article-journal","abstract":"A marketing strategy is a plan to allocate and coordinate resources in marketing activities to achieve both short- and long-term goals based on market research on product valuation, promotion and sales planning and retribution. To achieve maximum marketing results, it is first necessary to apply the core concept of marketing that determines segmentation or grouping, targeting (target market) and positioning (company position). This research uses qualitative research methods with qualitative descriptive approaches, data collection, using several methods namely obsevation, interviews and documentation. While technical data analysis uses qualitative data analysis (data reduction, data presentation and conclusion withdrawal). While checking the validity of data using source triangulation and triangulation techniques. The results of this research, it can be concluded that the marketing strategy carried out by BMT UGT Nusantara is marketing mix 11 in the form of products (products) is fairly complete, the price (price) is very cheap, the place (place) by picking up the ball, promotion (promotion) more to field officers and brochures, people (people) are male employees and prioritize graduates of boarding schools, concern (public relations) by giving fines obtained from customers to be donated to social institutions, Physical evidence (physical evidence) by setting up an office and there is written evidence of transactions, power (power) with a strong network and customers quite a lot. (Pressure) in working employees must run on time and full responsibility, performance (performance) is to determine who employees who have good performance will be raised and vice versa, and a good process , friendly and polite will give its own impression for customers.","language":"id","source":"Zotero","title":"Analisis Strategi Pemasaran Pada Produk Simpanan Mudharabah di BMT Nusantara Glenmore","volume":"1","author":[{"family":"Rokhilawati","given":"Yeny"}],"issued":{"date-parts":[["2022"]]}}}],"schema":"https://github.com/citation-style-language/schema/raw/master/csl-citation.json"} </w:instrText>
      </w:r>
      <w:r>
        <w:fldChar w:fldCharType="separate"/>
      </w:r>
      <w:r w:rsidRPr="001C4B0C">
        <w:rPr>
          <w:rFonts w:cs="Times New Roman"/>
          <w:szCs w:val="24"/>
        </w:rPr>
        <w:t>Yeny Rokhilawati, “</w:t>
      </w:r>
      <w:r w:rsidR="000E015B" w:rsidRPr="000E015B">
        <w:rPr>
          <w:rFonts w:cs="Times New Roman"/>
        </w:rPr>
        <w:t>analisis strategi pemasaran pada produk simpanan mudharabah di bmt nusantara cabang glenmore</w:t>
      </w:r>
      <w:r w:rsidRPr="000E015B">
        <w:rPr>
          <w:rFonts w:cs="Times New Roman"/>
        </w:rPr>
        <w:t>” 1 (2022).</w:t>
      </w:r>
      <w:r>
        <w:fldChar w:fldCharType="end"/>
      </w:r>
    </w:p>
  </w:footnote>
  <w:footnote w:id="20">
    <w:p w14:paraId="7927EFCF" w14:textId="656B231F"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1gnaub36e8","properties":{"formattedCitation":"\\uc0\\u8220{}UU Nomor 20 Tahun 2008.pdf,\\uc0\\u8221{} t.t.","plainCitation":"“UU Nomor 20 Tahun 2008.pdf,” t.t.","noteIndex":19},"citationItems":[{"id":70,"uris":["http://zotero.org/users/local/7mXVjm7B/items/ISXM4U8E"],"itemData":{"id":70,"type":"document","title":"UU Nomor 20 Tahun 2008.pdf"}}],"schema":"https://github.com/citation-style-language/schema/raw/master/csl-citation.json"} </w:instrText>
      </w:r>
      <w:r w:rsidRPr="00B243C1">
        <w:rPr>
          <w:rFonts w:cs="Times New Roman"/>
        </w:rPr>
        <w:fldChar w:fldCharType="separate"/>
      </w:r>
      <w:r w:rsidR="001C4B0C" w:rsidRPr="001C4B0C">
        <w:rPr>
          <w:rFonts w:cs="Times New Roman"/>
          <w:szCs w:val="24"/>
        </w:rPr>
        <w:t>“UU Nomor 20 Tahun 2008.pdf,” t.t.</w:t>
      </w:r>
      <w:r w:rsidRPr="00B243C1">
        <w:rPr>
          <w:rFonts w:cs="Times New Roman"/>
        </w:rPr>
        <w:fldChar w:fldCharType="end"/>
      </w:r>
    </w:p>
  </w:footnote>
  <w:footnote w:id="21">
    <w:p w14:paraId="0C27C706" w14:textId="3BAB4C54"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hfd23rp17","properties":{"formattedCitation":"Mohammad Basid Alharis, \\uc0\\u8220{}TINJAUAN ETIKA BISNIS ISLAM PADA STRATEGI MARKETING BMH KEDIRI DI TENGAH PANDEMI COVID-19,\\uc0\\u8221{} {\\i{}Istithmar\\uc0\\u8239{}: Jurnal Studi Ekonomi Syariah} 4, no. 2 (December 1, 2020), https://doi.org/10.30762/istithmar.v4i2.10.","plainCitation":"Mohammad Basid Alharis, “TINJAUAN ETIKA BISNIS ISLAM PADA STRATEGI MARKETING BMH KEDIRI DI TENGAH PANDEMI COVID-19,” Istithmar : Jurnal Studi Ekonomi Syariah 4, no. 2 (December 1, 2020), https://doi.org/10.30762/istithmar.v4i2.10.","dontUpdate":true,"noteIndex":19},"citationItems":[{"id":38,"uris":["http://zotero.org/users/local/7mXVjm7B/items/RANI7TND"],"itemData":{"id":38,"type":"article-journal","abstract":"Islam does not forbid its servants from doing business in the world. The difference between Islamic business and others is its motivation. In addition to worldly, but the business of Islam is also for the benefit of ukhrowi. And the main goal is not just profit, but zakat and blessing of the results of his efforts. However, business is not always lucky continuously, sometimes experiencing losses due to various factors. Especially at this time, the non-technical factor that is faced now is the impact of the 2019 (covid-19) coronavirus disease pandemic greatly affecting the economies of all Countries in the World. It is interesting to study how the marketing strategy of the company or also business people in order to survive in the midst of this pandemic. Generally affected, the Charitable Institution namely Baitul Maal Hidayatullah (BMH) Kediri has increased incomes. Thus, researchers are interested in conducting a study of Islamic business ethics review on BMH Kediri's marketing strategy in the midst of the covid-19 pandemic. This research uses a qualitative descriptive approach. Because the object of this research is field research, so qualitative research aims to explain phenomena profusely through data collection. The data in this study use primary data through in-depth interviews.","container-title":"Istithmar : Jurnal Studi Ekonomi Syariah","DOI":"10.30762/istithmar.v4i2.10","ISSN":"2654-9387, 2598-9804","issue":"2","journalAbbreviation":"Istithmar","language":"id","title":"Tinjauan Etika Bisnis Islam pada Strategi Marketing BMH Kediri di tengah Pandemi Covid-19","volume":"4","author":[{"family":"Alharis","given":"Mohammad Basid"}],"accessed":{"date-parts":[["2024",7,22]]},"issued":{"date-parts":[["2020",12,1]]}}}],"schema":"https://github.com/citation-style-language/schema/raw/master/csl-citation.json"} </w:instrText>
      </w:r>
      <w:r w:rsidRPr="00B243C1">
        <w:rPr>
          <w:rFonts w:cs="Times New Roman"/>
        </w:rPr>
        <w:fldChar w:fldCharType="separate"/>
      </w:r>
      <w:r w:rsidRPr="00B243C1">
        <w:rPr>
          <w:rFonts w:cs="Times New Roman"/>
          <w:szCs w:val="24"/>
        </w:rPr>
        <w:t xml:space="preserve">Mohammad Basid Alharis, “tinjauan etika bisnis islam pada strategi marketing bmh kediri di tengah pandemi covid-19,” </w:t>
      </w:r>
      <w:r w:rsidRPr="00B243C1">
        <w:rPr>
          <w:rFonts w:cs="Times New Roman"/>
          <w:i/>
          <w:iCs/>
          <w:szCs w:val="24"/>
        </w:rPr>
        <w:t>Istithmar : Jurnal Studi Ekonomi Syariah</w:t>
      </w:r>
      <w:r w:rsidRPr="00B243C1">
        <w:rPr>
          <w:rFonts w:cs="Times New Roman"/>
          <w:szCs w:val="24"/>
        </w:rPr>
        <w:t xml:space="preserve"> 4, no. 2 (December 1, 2020), https://doi.org/10.30762/istithmar.v4i2.10.</w:t>
      </w:r>
      <w:r w:rsidRPr="00B243C1">
        <w:rPr>
          <w:rFonts w:cs="Times New Roman"/>
        </w:rPr>
        <w:fldChar w:fldCharType="end"/>
      </w:r>
    </w:p>
  </w:footnote>
  <w:footnote w:id="22">
    <w:p w14:paraId="6D0AD72A" w14:textId="0DA2E6D6"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1c0fgcd38","properties":{"formattedCitation":"Abidin Achmad dkk., \\uc0\\u8220{}Pemanfaatan Media Sosial dalam Pemasaran Produk UMKM di Kelurahan Sidokumpul, Kabupaten Gresik.\\uc0\\u8221{}","plainCitation":"Abidin Achmad dkk., “Pemanfaatan Media Sosial dalam Pemasaran Produk UMKM di Kelurahan Sidokumpul, Kabupaten Gresik.”","noteIndex":21},"citationItems":[{"id":24,"uris":["http://zotero.org/users/local/7mXVjm7B/items/LKCF836M"],"itemData":{"id":24,"type":"article-journal","abstract":"This research discusses how the use of social media in marketing UMKM products in Sidokumpul Village, Gresik District, Gresik Regency. The research objective is to introduce UMKM products to the wider community in order to get a bigger market potential. This research method is qualitative by using phenomenological approach. The research result is, the use of social media provides good prospects for increasing the sales of UMKM products in Sidokumpul Village, Gresik District, Gresik Regency which is experiencing the impact of the COVID-19 pandemic. This is because the digital marketing system provides an online buying and selling platform, in order to facilitate the ordering and purchasing process. So that buyers can interact with UMKM owners to make transactions directly.","container-title":"Jurnal Ilmu Komunikasi","issue":"1","journalAbbreviation":"JIK","language":"id","page":"17-31","title":"Pemanfaatan Media Sosial dalam Pemasaran Produk UMKM di Kelurahan Sidokumpul, Kabupaten Gresik","volume":"10","author":[{"family":"Abidin Achmad","given":"Zainal"},{"family":"Zendo Azhari","given":"Thareq"},{"family":"Naufal Esfandiar","given":"Wildan"},{"family":"Nuryaningrum","given":"Nafila"},{"family":"Farah Dhilah Syifana","given":"Anisah"},{"family":"Cahyaningrum","given":"Indah"}],"issued":{"date-parts":[["2020",4,10]]}}}],"schema":"https://github.com/citation-style-language/schema/raw/master/csl-citation.json"} </w:instrText>
      </w:r>
      <w:r w:rsidRPr="00B243C1">
        <w:rPr>
          <w:rFonts w:cs="Times New Roman"/>
        </w:rPr>
        <w:fldChar w:fldCharType="separate"/>
      </w:r>
      <w:r w:rsidR="001C4B0C" w:rsidRPr="001C4B0C">
        <w:rPr>
          <w:rFonts w:cs="Times New Roman"/>
          <w:szCs w:val="24"/>
        </w:rPr>
        <w:t>Abidin Achmad dkk., “Pemanfaatan Media Sosial dalam Pemasaran Produk UMKM di Kelurahan Sidokumpul, Kabupaten Gresik.”</w:t>
      </w:r>
      <w:r w:rsidRPr="00B243C1">
        <w:rPr>
          <w:rFonts w:cs="Times New Roman"/>
        </w:rPr>
        <w:fldChar w:fldCharType="end"/>
      </w:r>
    </w:p>
  </w:footnote>
  <w:footnote w:id="23">
    <w:p w14:paraId="53ED69FB" w14:textId="0B69A926" w:rsidR="00090418" w:rsidRPr="00B12121"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1app0pctpu","properties":{"formattedCitation":"Tas\\uc0\\u8217{}yana Ayu Larasati, Adhi Pradiptya, and Mita Mawardani, \\uc0\\u8220{}PENERAPAN DIGITAL MARKETING DALAM MENINGKATKAN PENJUALAN PRODUK AYANA STORE PATI,\\uc0\\u8221{} {\\i{}Solusi} 20, no. 4 (December 30, 2022): 397, https://doi.org/10.26623/slsi.v20i4.6055.","plainCitation":"Tas’yana Ayu Larasati, Adhi Pradiptya, and Mita Mawardani, “PENERAPAN DIGITAL MARKETING DALAM MENINGKATKAN PENJUALAN PRODUK AYANA STORE PATI,” Solusi 20, no. 4 (December 30, 2022): 397, https://doi.org/10.26623/slsi.v20i4.6055.","dontUpdate":true,"noteIndex":21},"citationItems":[{"id":40,"uris":["http://zotero.org/users/local/7mXVjm7B/items/8TTKTZCL"],"itemData":{"id":40,"type":"article-journal","abstract":"&lt;p&gt;Penelitian ini bertujuan untuk mengetahui mengenai penerapan strategi pemasaran yang digunakan oleh Ayana Store Pati serta mengetahui dampak dari penerapan strategi pemasaran yang dilakukan oleh Ayana Store Pati dalam meningkatkan penjualannya. &lt;em&gt;Digital marketing&lt;/em&gt; adalah sesuatu yang tidak asing lagi saat ini. Banyak pelaku usaha yang memasarkan produknya melalui digital dengan alasan penerapan &lt;em&gt;digital marketing&lt;/em&gt; dalam pemasaran dapat meningkatkan penjualan produk. Penelitian ini merupakan penelitian deskriptif dengan pendekatan kualitatif dengan objek penelitian Ayana Store Pati. Sumber data akan diambil dari dokumen, hasil wawancara, dan hasil dari observasi. Dalam penelitian ini, wawancara dengan berbagai pertanyaan tentang topik penelitian dilakukan secara langsung. Hasil penelitian menunjukkan bahwa Ayana Store menggunakan &lt;em&gt;digital marketing&lt;/em&gt; sebagai media pemasarannya dan promosi dengan memanfaatkan sosial media Instagram, Facebook, dan WhatsApp. Selain itu, Ayana Store Pati menggunakan media sosial untuk menginformasikan dan berkomunikasi dengan konsumen. Platform tersebut cukup efektif digunakan dalam menginformasikan produk Ayana Store Pati dan berinteraksi langsung dengan konsumen. Namun tetap muncul kendala yang dihadapi oleh Ayana Store Pati dalam menerapkan &lt;em&gt;digital marketing&lt;/em&gt; adalah koneksi internet yang tidak stabil, keterlambatan dalam pengiriman, serta masalah internal karena kurangnya SDM akibat pesanan yang banyak karena promosi di media sosial. Akan tetapi dampak yang ditimbulkan dari penerapan &lt;em&gt;digital marketing&lt;/em&gt; yang dilakukan Ayana Store Pati yaitu &lt;em&gt;digital marketing&lt;/em&gt; dapat meningkatkan penjualan produk ayana Store Pati.&lt;/p&gt;&lt;p&gt;&lt;strong&gt;Kata Kunci :&lt;/strong&gt;&lt;/p&gt;&lt;p&gt;&lt;em&gt;Digital marketing&lt;/em&gt;&lt;em&gt;; sosial media; strategi pemasaran; meningkatkan penjualan; promosi&lt;/em&gt;&lt;/p&gt;","container-title":"Solusi","DOI":"10.26623/slsi.v20i4.6055","ISSN":"2716-2532, 1412-5331","issue":"4","journalAbbreviation":"SLSI","language":"id","page":"397","title":"Penerapan Digital Marketing dalam Meningkatkan Penjualan Produk Ayana Store Pati","volume":"20","author":[{"family":"Larasati","given":"Tas'yana Ayu"},{"family":"Pradiptya","given":"Adhi"},{"family":"Mawardani","given":"Mita"}],"issued":{"date-parts":[["2022",12,30]]}}}],"schema":"https://github.com/citation-style-language/schema/raw/master/csl-citation.json"} </w:instrText>
      </w:r>
      <w:r w:rsidRPr="00B243C1">
        <w:rPr>
          <w:rFonts w:cs="Times New Roman"/>
        </w:rPr>
        <w:fldChar w:fldCharType="separate"/>
      </w:r>
      <w:r w:rsidRPr="00B243C1">
        <w:rPr>
          <w:rFonts w:cs="Times New Roman"/>
          <w:szCs w:val="24"/>
        </w:rPr>
        <w:t xml:space="preserve">Tas’yana Ayu Larasati, Adhi Pradiptya, and Mita Mawardani, “penerapan digital marketing dalam meningkatkan penjualan produk ayana store pati,” </w:t>
      </w:r>
      <w:r w:rsidRPr="00B243C1">
        <w:rPr>
          <w:rFonts w:cs="Times New Roman"/>
          <w:i/>
          <w:iCs/>
          <w:szCs w:val="24"/>
        </w:rPr>
        <w:t>Solusi</w:t>
      </w:r>
      <w:r w:rsidRPr="00B243C1">
        <w:rPr>
          <w:rFonts w:cs="Times New Roman"/>
          <w:szCs w:val="24"/>
        </w:rPr>
        <w:t xml:space="preserve"> 20, no. 4 (December 30, 2022): 397, https://doi.org/10.26623/slsi.v20i4.6055.</w:t>
      </w:r>
      <w:r w:rsidRPr="00B243C1">
        <w:rPr>
          <w:rFonts w:cs="Times New Roman"/>
        </w:rPr>
        <w:fldChar w:fldCharType="end"/>
      </w:r>
    </w:p>
  </w:footnote>
  <w:footnote w:id="24">
    <w:p w14:paraId="5607A89C" w14:textId="0652A968" w:rsidR="00090418" w:rsidRPr="00ED1E67" w:rsidRDefault="00090418" w:rsidP="009D2E93">
      <w:pPr>
        <w:pStyle w:val="FootnoteText"/>
        <w:ind w:firstLine="720"/>
        <w:jc w:val="both"/>
        <w:rPr>
          <w:rFonts w:cs="Times New Roman"/>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2h4k9na0fe","properties":{"formattedCitation":"Universitas Kristen Indonesia Paulus et al., \\uc0\\u8220{}MENGUNGKAP STRATEGI PENERAPAN DIGITAL MARKETING DALAM MENINGKATKAN PENDAPATAN UMKM PRODUK KULINER DI MAKASSAR,\\uc0\\u8221{} {\\i{}Accounting Profession Journal} 4, no. 1 (January 31, 2022), https://doi.org/10.35593/apaji.v4i1.33.","plainCitation":"Universitas Kristen Indonesia Paulus et al., “MENGUNGKAP STRATEGI PENERAPAN DIGITAL MARKETING DALAM MENINGKATKAN PENDAPATAN UMKM PRODUK KULINER DI MAKASSAR,” Accounting Profession Journal 4, no. 1 (January 31, 2022), https://doi.org/10.35593/apaji.v4i1.33.","dontUpdate":true,"noteIndex":22},"citationItems":[{"id":42,"uris":["http://zotero.org/users/local/7mXVjm7B/items/X3S3HHZX"],"itemData":{"id":42,"type":"article-journal","abstract":"Teknologi berkembang semakin pesat dengan adanya pemanfaatan internet dan juga media digital. Teknologi dan media digital menjadi salah satu komponen penting bagi para pelaku usaha dalam memasarkan produknya secara online karena dinilai lebih menguntungkan dapat menjangkau calon konsumen/pelanggan potensial dalam cakupan yang luas tanpa batasan ruang dan waktu dengan biaya pemasaran yang lebih murah dibandingkan dengan pemasaran secara offline. Terlebih lagi di situasi COVID-19 saat ini, pemasaran online dianggap sebagai salah satu cara bagi para pelaku usaha agar dapat mempertahankan usaha ataupun jasa yang mereka pasarkan. Penelitian ini bertujuan mengungkap strategi penerapan digital marketing dalam peningkatan pendapatan UMKM Produk Kuliner di Makassar. Penelitian mengenai strategi penerapan digital marketing pada UMKM yang diajarkan dalam salah satu mata kuliah yang ditawarkan pada program MBKM akan mampu menyelesaikan permasalahaan yang terkait dengan Rencana Strategis (RENSTRA) Penelitian UKI Paulus pada tema Penegakan Hukum, Otonomi Daerah Dan Desentralisasi (Law Enforcement, Regional Autonomy And Decentralization) dengan focus pada Sosial Humaniora, Seni Budaya, Pendidikan Penelitian Lapangan Dalam Negeri (Kecil). Penelitian akan dilaksanakan kurang lebih 1 bulan, di mana penelitian akan dilakukan dengan metode kualitatif dan dianalisis dengan metode Miles dan Huberman yaitu: pengumpulan data (collecting data), reduksi data (data reduction), penyajian data (data display), dan penarikan kesimpulan (verification). Data yang diperoleh dari hasil wawancara, catatan lapangan, dan dokumentasi, dengan cara mengorganisasikan data ke dalam kategori, menjabarkan ke dalam unit-unit, melakukan sintesa, menyusun ke dalam pola, memilih mana yang penting dan yang akan dipelajari, dan membuat kesimpulan sehingga mudah dipahami. Pengumpulan data dilakukan dengan observasi, wawancara mendalam dan dokumentasi di mana peneliti terlibat langsung dengan aktifitas informan sehari-hari agar diperoleh data yang valid. Hasil yang akan dicapai yaitu menemukan strategi penerapan digital marketing dalam peningkatan pendapatan UMKM produk Kuliner di Makassar dan juga memberi manfaat bagi program MBKM sebagai penerapan penelitian kewirausahaan dalam masyarakat.","container-title":"Accounting Profession Journal","DOI":"10.35593/apaji.v4i1.33","ISSN":"27157695, 26860058","issue":"1","journalAbbreviation":"APAJI","language":"id","title":"Mengungkap strategi penerapan digital marketing dalam meningkatkan pendapatan UMKM produk kuliner di Makassar","volume":"4","author":[{"literal":"Universitas Kristen Indonesia Paulus"},{"family":"Paranoan","given":"Natalia"},{"family":"Palalangan","given":"Carolus Askikarno"},{"literal":"Universitas Kristen Indonesia Paulus"},{"family":"Sau","given":"Matius"},{"literal":"Universitas Kristen Indonesia Paulus"}],"accessed":{"date-parts":[["2024",7,22]]},"issued":{"date-parts":[["2022",1,31]]}}}],"schema":"https://github.com/citation-style-language/schema/raw/master/csl-citation.json"} </w:instrText>
      </w:r>
      <w:r w:rsidRPr="00B243C1">
        <w:rPr>
          <w:rFonts w:cs="Times New Roman"/>
        </w:rPr>
        <w:fldChar w:fldCharType="separate"/>
      </w:r>
      <w:r w:rsidRPr="00B243C1">
        <w:rPr>
          <w:rFonts w:cs="Times New Roman"/>
          <w:szCs w:val="24"/>
        </w:rPr>
        <w:t xml:space="preserve">Universitas Kristen Indonesia Paulus et al., “mengungkap strategi penerapan digital marketing dalam meningkatkan pendapatan umkm produk kuliner di makassar,” </w:t>
      </w:r>
      <w:r w:rsidRPr="00B243C1">
        <w:rPr>
          <w:rFonts w:cs="Times New Roman"/>
          <w:i/>
          <w:iCs/>
          <w:szCs w:val="24"/>
        </w:rPr>
        <w:t>Accounting Profession Journal</w:t>
      </w:r>
      <w:r w:rsidRPr="00B243C1">
        <w:rPr>
          <w:rFonts w:cs="Times New Roman"/>
          <w:szCs w:val="24"/>
        </w:rPr>
        <w:t xml:space="preserve"> 4, no. 1 (January 31, 2022), https://doi.org/10.35593/apaji.v4i1.33.</w:t>
      </w:r>
      <w:r w:rsidRPr="00B243C1">
        <w:rPr>
          <w:rFonts w:cs="Times New Roman"/>
        </w:rPr>
        <w:fldChar w:fldCharType="end"/>
      </w:r>
    </w:p>
  </w:footnote>
  <w:footnote w:id="25">
    <w:p w14:paraId="7EDC4E1F" w14:textId="284DFD2E"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9B2107">
        <w:rPr>
          <w:rFonts w:cs="Times New Roman"/>
        </w:rPr>
        <w:instrText xml:space="preserve"> ADDIN ZOTERO_ITEM CSL_CITATION {"citationID":"a8l7s8bu64","properties":{"formattedCitation":"Budi Harto dkk., \\uc0\\u8220{}Strategi Social Media Marketing Melalui Dukungan Teknologi Informasi dalam Kajian Kualitatif Pada UMKM Kota Bandung.\\uc0\\u8221{}","plainCitation":"Budi Harto dkk., “Strategi Social Media Marketing Melalui Dukungan Teknologi Informasi dalam Kajian Kualitatif Pada UMKM Kota Bandung.”","noteIndex":25},"citationItems":[{"id":32,"uris":["http://zotero.org/users/local/7mXVjm7B/items/IBUNVBMY"],"itemData":{"id":32,"type":"article-journal","abstract":"This qualitative study explores the development of a technology-enabled social media marketing strategy for MSMEs (Micro, Small and Medium Enterprises) in Bandung City. Through analyzing how MSMEs in Bandung City utilize social media and technology in their marketing efforts, as well as identifying the benefits gained and challenges faced so far. In this research method, we surveyed a number of MSMEs in Bandung and conducted structured interviews with them. The implementation of social media marketing strategies, their impact on business performance, and the factors that influence the implementation of these strategies are described through qualitative analysis of the collected data. The results of this study show that most MSMEs in Bandung City have adopted social media marketing strategies using various technological tools. The study also identified significant benefits obtained by MSMEs, such as increased online visibility, increased interaction with customers, increased sales, and increased content creativity..","container-title":"KOMVERSAL","issue":"2","journalAbbreviation":"komversal","language":"id","page":"244-261","title":"Strategi Social Media Marketing Melalui Dukungan Teknologi Informasi dalam Kajian Kualitatif Pada UMKM Kota Bandung","volume":"5","author":[{"literal":"Budi Harto"},{"literal":"Panji Pramuditha"},{"literal":"Arief Yanto Rukmana"},{"literal":"Harnavela Sofyan"},{"literal":"Hana Rengganawati"},{"literal":"Andina Dwijayanti"},{"literal":"Teti Sumarni"}],"issued":{"date-parts":[["2023",9,1]]}}}],"schema":"https://github.com/citation-style-language/schema/raw/master/csl-citation.json"} </w:instrText>
      </w:r>
      <w:r w:rsidRPr="00B243C1">
        <w:rPr>
          <w:rFonts w:cs="Times New Roman"/>
        </w:rPr>
        <w:fldChar w:fldCharType="separate"/>
      </w:r>
      <w:r w:rsidR="001C4B0C" w:rsidRPr="001C4B0C">
        <w:rPr>
          <w:rFonts w:cs="Times New Roman"/>
          <w:szCs w:val="24"/>
        </w:rPr>
        <w:t>Budi Harto dkk., “Strategi Social Media Marketing Melalui Dukungan Teknologi Informasi dalam Kajian Kualitatif Pada UMKM Kota Bandung.”</w:t>
      </w:r>
      <w:r w:rsidRPr="00B243C1">
        <w:rPr>
          <w:rFonts w:cs="Times New Roman"/>
        </w:rPr>
        <w:fldChar w:fldCharType="end"/>
      </w:r>
    </w:p>
  </w:footnote>
  <w:footnote w:id="26">
    <w:p w14:paraId="64ADF937" w14:textId="5C554C0E"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373AD4">
        <w:rPr>
          <w:rFonts w:cs="Times New Roman"/>
        </w:rPr>
        <w:instrText xml:space="preserve"> ADDIN ZOTERO_ITEM CSL_CITATION {"citationID":"a1sgt59sm1q","properties":{"formattedCitation":"Emi Suryadi, \\uc0\\u8220{}Penerapan Metode TOPSIS Pemilihan Sosial Media Marketing Untuk Penjualan Aksesoris Pariwisata Lombok,\\uc0\\u8221{} {\\i{}JATISI (Jurnal Teknik Informatika dan Sistem Informasi)} 7, no. 3 (18 Desember 2020): 429\\uc0\\u8211{}40, https://doi.org/10.35957/jatisi.v7i3.545.","plainCitation":"Emi Suryadi, “Penerapan Metode TOPSIS Pemilihan Sosial Media Marketing Untuk Penjualan Aksesoris Pariwisata Lombok,” JATISI (Jurnal Teknik Informatika dan Sistem Informasi) 7, no. 3 (18 Desember 2020): 429–40, https://doi.org/10.35957/jatisi.v7i3.545.","noteIndex":24},"citationItems":[{"id":72,"uris":["http://zotero.org/users/local/7mXVjm7B/items/5K2MUIFZ"],"itemData":{"id":72,"type":"article-journal","abstract":"The development of information technology has an important role in everyday life. Many people use technology as a marketing medium with the aim of increasing income via the internet. A decision support system is applied to select alternatives as a medium for promoting tourism accessories. Lombok's typical accessories are quite well-known in various communities, many of the people's works are unknown to tourists both from within and from abroad. This factor is what makes the people of Lombok enthusiastic about marketing their products so that they can be recognized by the public. The TOPSIS method is a decision-making method that is used as a solution to increase accessories sales. The calculation of this method shows that one of the many available respondent data, Facebook has the highest value compared to other social media. The selection of Facebook can be used as an optimal marketing recommendation for existing alternatives. The results of the recommendations for this method may change depending on the value of the criteria for the alternatives given. The application of respondent data to other respondents results in different recommendation data due to the availability of the data they have.","container-title":"JATISI (Jurnal Teknik Informatika dan Sistem Informasi)","DOI":"10.35957/jatisi.v7i3.545","ISSN":"2503-2933, 2407-4322","issue":"3","journalAbbreviation":"JATISI","language":"id","page":"429-440","title":"Penerapan Metode TOPSIS Pemilihan Sosial Media Marketing Untuk Penjualan Aksesoris Pariwisata Lombok","volume":"7","author":[{"family":"Suryadi","given":"Emi"}],"issued":{"date-parts":[["2020",12,18]]}}}],"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Emi Suryadi, “Penerapan Metode TOPSIS Pemilihan Sosial Media Marketing Untuk Penjualan Aksesoris Pariwisata Lombok,” </w:t>
      </w:r>
      <w:r w:rsidR="001C4B0C" w:rsidRPr="001C4B0C">
        <w:rPr>
          <w:rFonts w:cs="Times New Roman"/>
          <w:i/>
          <w:iCs/>
          <w:szCs w:val="24"/>
        </w:rPr>
        <w:t>JATISI (Jurnal Teknik Informatika dan Sistem Informasi)</w:t>
      </w:r>
      <w:r w:rsidR="001C4B0C" w:rsidRPr="001C4B0C">
        <w:rPr>
          <w:rFonts w:cs="Times New Roman"/>
          <w:szCs w:val="24"/>
        </w:rPr>
        <w:t xml:space="preserve"> 7, no. 3 (18 Desember 2020): 429–40, https://doi.org/10.35957/jatisi.v7i3.545.</w:t>
      </w:r>
      <w:r w:rsidRPr="00B243C1">
        <w:rPr>
          <w:rFonts w:cs="Times New Roman"/>
        </w:rPr>
        <w:fldChar w:fldCharType="end"/>
      </w:r>
    </w:p>
  </w:footnote>
  <w:footnote w:id="27">
    <w:p w14:paraId="3A53E734" w14:textId="2A2CB41B" w:rsidR="00373AD4" w:rsidRPr="008600BE" w:rsidRDefault="00373AD4" w:rsidP="009D2E93">
      <w:pPr>
        <w:pStyle w:val="FootnoteText"/>
        <w:ind w:firstLine="720"/>
        <w:jc w:val="both"/>
        <w:rPr>
          <w:lang w:val="it-IT"/>
        </w:rPr>
      </w:pPr>
      <w:r>
        <w:rPr>
          <w:rStyle w:val="FootnoteReference"/>
        </w:rPr>
        <w:footnoteRef/>
      </w:r>
      <w:r>
        <w:t xml:space="preserve"> </w:t>
      </w:r>
      <w:r>
        <w:fldChar w:fldCharType="begin"/>
      </w:r>
      <w:r w:rsidR="00757191">
        <w:instrText xml:space="preserve"> ADDIN ZOTERO_ITEM CSL_CITATION {"citationID":"YvBKP29z","properties":{"formattedCitation":"Marinu Waruwu, \\uc0\\u8220{}Pendekatan Penelitian Pendidikan: Metode Penelitian Kualitatif, Metode Penelitian Kuantitatif dan Metode Penelitian Kombinasi\\uc0\\u8221{} 7 (2023).","plainCitation":"Marinu Waruwu, “Pendekatan Penelitian Pendidikan: Metode Penelitian Kualitatif, Metode Penelitian Kuantitatif dan Metode Penelitian Kombinasi” 7 (2023).","noteIndex":26},"citationItems":[{"id":137,"uris":["http://zotero.org/users/local/7mXVjm7B/items/TWGXNKV2"],"itemData":{"id":137,"type":"article-journal","abstract":"Research aims to find problems, solve problems and develop new knowledge. Research can reveal the truth scientifically with research methods. The research method is a planned, systematic, scientific, and rational way to collect facts. This study aims to examine in depth the various approaches in scientific research. The object of the research discussion is a qualitative, quantitative, and combination-method approach (mixed method). The research method chosen by the author is a systematic literature review. In this study, researchers examined in depth the concepts and applications of various research approaches in various previous scientific studies. Materials for research studies are theoretical studies and the results of previous research from books, national journals, and international journals. The author uses data analysis with a descriptive qualitative approach. The results of the research show that the use of methods in scientific research has been able to discover new truths and knowledge for the development of knowledge that is beneficial to human life. The use of research methods encourages comprehensive and holistic problem-solving.","language":"id","source":"Zotero","title":"Pendekatan Penelitian Pendidikan: Metode Penelitian Kualitatif, Metode Penelitian Kuantitatif dan Metode Penelitian Kombinasi","volume":"7","author":[{"family":"Waruwu","given":"Marinu"}],"issued":{"date-parts":[["2023"]]}}}],"schema":"https://github.com/citation-style-language/schema/raw/master/csl-citation.json"} </w:instrText>
      </w:r>
      <w:r>
        <w:fldChar w:fldCharType="separate"/>
      </w:r>
      <w:r w:rsidRPr="00373AD4">
        <w:rPr>
          <w:rFonts w:cs="Times New Roman"/>
          <w:szCs w:val="24"/>
        </w:rPr>
        <w:t>Marinu Waruwu, “Pendekatan Penelitian Pendidikan: Metode Penelitian Kualitatif, Metode Penelitian Kuantitatif dan Metode Penelitian Kombinasi” 7 (2023).</w:t>
      </w:r>
      <w:r>
        <w:fldChar w:fldCharType="end"/>
      </w:r>
    </w:p>
  </w:footnote>
  <w:footnote w:id="28">
    <w:p w14:paraId="07C10C60" w14:textId="1A3B1F12" w:rsidR="00373AD4" w:rsidRPr="008600BE" w:rsidRDefault="00373AD4" w:rsidP="009D2E93">
      <w:pPr>
        <w:pStyle w:val="FootnoteText"/>
        <w:ind w:firstLine="720"/>
        <w:jc w:val="both"/>
        <w:rPr>
          <w:lang w:val="it-IT"/>
        </w:rPr>
      </w:pPr>
      <w:r>
        <w:rPr>
          <w:rStyle w:val="FootnoteReference"/>
        </w:rPr>
        <w:footnoteRef/>
      </w:r>
      <w:r>
        <w:t xml:space="preserve"> </w:t>
      </w:r>
      <w:r>
        <w:fldChar w:fldCharType="begin"/>
      </w:r>
      <w:r w:rsidR="00757191">
        <w:instrText xml:space="preserve"> ADDIN ZOTERO_ITEM CSL_CITATION {"citationID":"yuE19q6F","properties":{"formattedCitation":"Fildza Malahati dkk., \\uc0\\u8220{}Kualitatif\\uc0\\u8239{}: Memahami Karakteristik penelitian sebagai metodologi,\\uc0\\u8221{} {\\i{}JURNAL PENDIDIKAN DASAR} 11, no. 2 (31 Desember 2023): 341\\uc0\\u8211{}48.","plainCitation":"Fildza Malahati dkk., “Kualitatif : Memahami Karakteristik penelitian sebagai metodologi,” JURNAL PENDIDIKAN DASAR 11, no. 2 (31 Desember 2023): 341–48.","noteIndex":27},"citationItems":[{"id":139,"uris":["http://zotero.org/users/local/7mXVjm7B/items/DDYD3XFX"],"itemData":{"id":139,"type":"article-journal","abstract":"The purpose of this article is to understand the nature of qualitative research methods. The method is literature study, where data is collected by searching and building sources of information from various sources, such as books, journals, and existing research. As a result, qualitative research collects data from natural settings and utilizes the researcher as a key instrument by the researcher, rather than generating in the form of procedures or statistical calculations, carried out in research designs aimed at clarifying contextual phenomena. tools to use. Because qualitative research tends to use descriptive and inductive analytical approaches, this qualitative research emphasizes processes and meanings based on the subject's perspective. This qualitative research design can be used as a research method because it is described comprehensively so that it is easily understood by researchers and academics.","container-title":"JURNAL PENDIDIKAN DASAR","ISSN":"2579-3993, 2252-8156","issue":"2","journalAbbreviation":"JPD","language":"id","page":"341-348","source":"DOI.org (Crossref)","title":"Kualitatif : Memahami Karakteristik penelitian sebagai metodologi","title-short":"KUALITATIF","volume":"11","author":[{"family":"Malahati","given":"Fildza"},{"family":"B","given":"Anelda Ultavia"},{"family":"Jannati","given":"Putri"},{"family":"Qathrunnada","given":"Qathrunnada"},{"family":"Shaleh","given":"Shaleh"}],"issued":{"date-parts":[["2023",12,31]]}}}],"schema":"https://github.com/citation-style-language/schema/raw/master/csl-citation.json"} </w:instrText>
      </w:r>
      <w:r>
        <w:fldChar w:fldCharType="separate"/>
      </w:r>
      <w:r w:rsidRPr="00373AD4">
        <w:rPr>
          <w:rFonts w:cs="Times New Roman"/>
          <w:szCs w:val="24"/>
        </w:rPr>
        <w:t xml:space="preserve">Fildza Malahati dkk., “Kualitatif : Memahami Karakteristik penelitian sebagai metodologi,” </w:t>
      </w:r>
      <w:r w:rsidRPr="00373AD4">
        <w:rPr>
          <w:rFonts w:cs="Times New Roman"/>
          <w:i/>
          <w:iCs/>
          <w:szCs w:val="24"/>
        </w:rPr>
        <w:t>JURNAL PENDIDIKAN DASAR</w:t>
      </w:r>
      <w:r w:rsidRPr="00373AD4">
        <w:rPr>
          <w:rFonts w:cs="Times New Roman"/>
          <w:szCs w:val="24"/>
        </w:rPr>
        <w:t xml:space="preserve"> 11, no. 2 (31 Desember 2023): 341–48.</w:t>
      </w:r>
      <w:r>
        <w:fldChar w:fldCharType="end"/>
      </w:r>
    </w:p>
  </w:footnote>
  <w:footnote w:id="29">
    <w:p w14:paraId="550C7701" w14:textId="259C075F" w:rsidR="00373AD4" w:rsidRPr="008600BE" w:rsidRDefault="00373AD4" w:rsidP="009D2E93">
      <w:pPr>
        <w:pStyle w:val="FootnoteText"/>
        <w:ind w:firstLine="720"/>
        <w:jc w:val="both"/>
        <w:rPr>
          <w:lang w:val="it-IT"/>
        </w:rPr>
      </w:pPr>
      <w:r>
        <w:rPr>
          <w:rStyle w:val="FootnoteReference"/>
        </w:rPr>
        <w:footnoteRef/>
      </w:r>
      <w:r>
        <w:t xml:space="preserve"> </w:t>
      </w:r>
      <w:r>
        <w:fldChar w:fldCharType="begin"/>
      </w:r>
      <w:r w:rsidR="00757191">
        <w:instrText xml:space="preserve"> ADDIN ZOTERO_ITEM CSL_CITATION {"citationID":"JyWZJgtJ","properties":{"formattedCitation":"Waruwu, \\uc0\\u8220{}Pendekatan Penelitian Pendidikan: Metode Penelitian Kualitatif, Metode Penelitian Kuantitatif dan Metode Penelitian Kombinasi.\\uc0\\u8221{}","plainCitation":"Waruwu, “Pendekatan Penelitian Pendidikan: Metode Penelitian Kualitatif, Metode Penelitian Kuantitatif dan Metode Penelitian Kombinasi.”","noteIndex":28},"citationItems":[{"id":137,"uris":["http://zotero.org/users/local/7mXVjm7B/items/TWGXNKV2"],"itemData":{"id":137,"type":"article-journal","abstract":"Research aims to find problems, solve problems and develop new knowledge. Research can reveal the truth scientifically with research methods. The research method is a planned, systematic, scientific, and rational way to collect facts. This study aims to examine in depth the various approaches in scientific research. The object of the research discussion is a qualitative, quantitative, and combination-method approach (mixed method). The research method chosen by the author is a systematic literature review. In this study, researchers examined in depth the concepts and applications of various research approaches in various previous scientific studies. Materials for research studies are theoretical studies and the results of previous research from books, national journals, and international journals. The author uses data analysis with a descriptive qualitative approach. The results of the research show that the use of methods in scientific research has been able to discover new truths and knowledge for the development of knowledge that is beneficial to human life. The use of research methods encourages comprehensive and holistic problem-solving.","language":"id","source":"Zotero","title":"Pendekatan Penelitian Pendidikan: Metode Penelitian Kualitatif, Metode Penelitian Kuantitatif dan Metode Penelitian Kombinasi","volume":"7","author":[{"family":"Waruwu","given":"Marinu"}],"issued":{"date-parts":[["2023"]]}}}],"schema":"https://github.com/citation-style-language/schema/raw/master/csl-citation.json"} </w:instrText>
      </w:r>
      <w:r>
        <w:fldChar w:fldCharType="separate"/>
      </w:r>
      <w:r w:rsidRPr="00373AD4">
        <w:rPr>
          <w:rFonts w:cs="Times New Roman"/>
          <w:szCs w:val="24"/>
        </w:rPr>
        <w:t>Waruwu, “Pendekatan Penelitian Pendidikan: Metode Penelitian Kualitatif, Metode Penelitian Kuantitatif dan Metode Penelitian Kombinasi.”</w:t>
      </w:r>
      <w:r>
        <w:fldChar w:fldCharType="end"/>
      </w:r>
    </w:p>
  </w:footnote>
  <w:footnote w:id="30">
    <w:p w14:paraId="65C872D5" w14:textId="6501E128" w:rsidR="00373AD4" w:rsidRPr="008600BE" w:rsidRDefault="00373AD4" w:rsidP="009D2E93">
      <w:pPr>
        <w:pStyle w:val="FootnoteText"/>
        <w:ind w:firstLine="720"/>
        <w:jc w:val="both"/>
        <w:rPr>
          <w:lang w:val="it-IT"/>
        </w:rPr>
      </w:pPr>
      <w:r>
        <w:rPr>
          <w:rStyle w:val="FootnoteReference"/>
        </w:rPr>
        <w:footnoteRef/>
      </w:r>
      <w:r>
        <w:t xml:space="preserve"> </w:t>
      </w:r>
      <w:r>
        <w:fldChar w:fldCharType="begin"/>
      </w:r>
      <w:r w:rsidR="00757191">
        <w:instrText xml:space="preserve"> ADDIN ZOTERO_ITEM CSL_CITATION {"citationID":"p9NCdGkf","properties":{"formattedCitation":"Malahati dkk., \\uc0\\u8220{}KUALITATIF.\\uc0\\u8221{}","plainCitation":"Malahati dkk., “KUALITATIF.”","noteIndex":29},"citationItems":[{"id":139,"uris":["http://zotero.org/users/local/7mXVjm7B/items/DDYD3XFX"],"itemData":{"id":139,"type":"article-journal","abstract":"The purpose of this article is to understand the nature of qualitative research methods. The method is literature study, where data is collected by searching and building sources of information from various sources, such as books, journals, and existing research. As a result, qualitative research collects data from natural settings and utilizes the researcher as a key instrument by the researcher, rather than generating in the form of procedures or statistical calculations, carried out in research designs aimed at clarifying contextual phenomena. tools to use. Because qualitative research tends to use descriptive and inductive analytical approaches, this qualitative research emphasizes processes and meanings based on the subject's perspective. This qualitative research design can be used as a research method because it is described comprehensively so that it is easily understood by researchers and academics.","container-title":"JURNAL PENDIDIKAN DASAR","ISSN":"2579-3993, 2252-8156","issue":"2","journalAbbreviation":"JPD","language":"id","page":"341-348","source":"DOI.org (Crossref)","title":"Kualitatif : Memahami Karakteristik penelitian sebagai metodologi","title-short":"KUALITATIF","volume":"11","author":[{"family":"Malahati","given":"Fildza"},{"family":"B","given":"Anelda Ultavia"},{"family":"Jannati","given":"Putri"},{"family":"Qathrunnada","given":"Qathrunnada"},{"family":"Shaleh","given":"Shaleh"}],"issued":{"date-parts":[["2023",12,31]]}}}],"schema":"https://github.com/citation-style-language/schema/raw/master/csl-citation.json"} </w:instrText>
      </w:r>
      <w:r>
        <w:fldChar w:fldCharType="separate"/>
      </w:r>
      <w:r w:rsidRPr="00373AD4">
        <w:rPr>
          <w:rFonts w:cs="Times New Roman"/>
          <w:szCs w:val="24"/>
        </w:rPr>
        <w:t>Malahati dkk., “KUALITATIF.”</w:t>
      </w:r>
      <w:r>
        <w:fldChar w:fldCharType="end"/>
      </w:r>
    </w:p>
  </w:footnote>
  <w:footnote w:id="31">
    <w:p w14:paraId="51F46038" w14:textId="76AB1EF5" w:rsidR="004774DD" w:rsidRPr="008F2E04" w:rsidRDefault="004774DD"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mraa3v5fk","properties":{"formattedCitation":"Joy Happy Jones, \\uc0\\u8220{}IMPELEMENTASI STRATEGI PEMASARAN MELALUI SOSIAL MEDIA MARKETING PADA UMKM FFBURGER,\\uc0\\u8221{} January 1, 2023.","plainCitation":"Joy Happy Jones, “IMPELEMENTASI STRATEGI PEMASARAN MELALUI SOSIAL MEDIA MARKETING PADA UMKM FFBURGER,” January 1, 2023.","dontUpdate":true,"noteIndex":29},"citationItems":[{"id":77,"uris":["http://zotero.org/users/local/7mXVjm7B/items/PL2RUWYM"],"itemData":{"id":77,"type":"document","abstract":"Penelitian ini membahas bagaimana mengoptimalkan pemasaran melalui media social pada UMKM\nffbuger. Saat ini ffburger_ tengah menghadapi sengitnya persaingan dengan UMKM lain yang menjual\nproduk sejenis. Hal ini diakibatkan oleh kurangnya pemahaman owner terhadap perkembangan strategi\nbisnis terbaru yang membuat ffburger_ memiliki cakupakn konsumen yang sedikit dan belum memiliki\nbrand image nya tersendiri. Maka dari itu, penelitian ini ditujukan untuk memberikan pengetahuan dan\nedukasi terkait strategi Social Media Marketing yang baik pada UMKM ffburger_ dan membantu UMKM\ndalam memaksimalkan penggunaan media sosial dan platform online dalam membangun Brand Image\nsecara yang baik dan menarik serta meningkatkan promotion menggunakan media sosial dengan\nmemberikan jaminan peningkatan engagement. Metode yang digunakan dalam penelitian merupakan\nanalisis deskriptif kualitatif yang dikumpulkan melalui proses wawancara bersama owner, survey melalui\nkuisioner dan observasi dilakukan guna mendapatkan strategi yang tepat untuk pengembangan UMKM.\nHasil yang diperoleh oleh UMKM dari penelitian ini adalah terbangunnya brand image yang baik baik dair\njumlah followers pada akun Instagram Ffburger_ yang mengalami peningkatan dari. Selain itu, jumlah\nEnggangment pada akun Instagram Ffburger_ yang juga dalam kurun waktu 6 hari terakhir.","title":"IMPELEMENTASI STRATEGI PEMASARAN MELALUI SOSIAL MEDIA MARKETING PADA UMKM FFBURGER","author":[{"family":"Joy Happy Jones","given":""}],"issued":{"date-parts":[["2023",1,1]]}}}],"schema":"https://github.com/citation-style-language/schema/raw/master/csl-citation.json"} </w:instrText>
      </w:r>
      <w:r w:rsidRPr="00B243C1">
        <w:rPr>
          <w:rFonts w:cs="Times New Roman"/>
        </w:rPr>
        <w:fldChar w:fldCharType="separate"/>
      </w:r>
      <w:r w:rsidRPr="00B243C1">
        <w:rPr>
          <w:rFonts w:cs="Times New Roman"/>
          <w:szCs w:val="24"/>
        </w:rPr>
        <w:t>joy happy jones, “impelementasi strategi pemasaran melalui sosial media marketing pada umkm ffburger,” January 1, 2023.</w:t>
      </w:r>
      <w:r w:rsidRPr="00B243C1">
        <w:rPr>
          <w:rFonts w:cs="Times New Roman"/>
        </w:rPr>
        <w:fldChar w:fldCharType="end"/>
      </w:r>
    </w:p>
  </w:footnote>
  <w:footnote w:id="32">
    <w:p w14:paraId="271C357D" w14:textId="253CF563" w:rsidR="004774DD" w:rsidRPr="008600BE" w:rsidRDefault="004774DD" w:rsidP="009D2E93">
      <w:pPr>
        <w:pStyle w:val="FootnoteText"/>
        <w:ind w:firstLine="720"/>
        <w:jc w:val="both"/>
        <w:rPr>
          <w:rFonts w:cs="Times New Roman"/>
          <w:lang w:val="en-ID"/>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e06miajis","properties":{"formattedCitation":"Jubery Marwan, \\uc0\\u8220{}TRANSFORMASI PERAN STRATEGI PEMASARAN DALAM MEWUJUDKAN MINAT BELI,\\uc0\\u8221{} {\\i{}KELOLA: Jurnal Ilmiah Manajemen} 7, no. 2 (December 30, 2022): 57\\uc0\\u8211{}72, https://doi.org/10.32509/kelola.v7i2.1933.","plainCitation":"Jubery Marwan, “TRANSFORMASI PERAN STRATEGI PEMASARAN DALAM MEWUJUDKAN MINAT BELI,” KELOLA: Jurnal Ilmiah Manajemen 7, no. 2 (December 30, 2022): 57–72, https://doi.org/10.32509/kelola.v7i2.1933.","dontUpdate":true,"noteIndex":30},"citationItems":[{"id":79,"uris":["http://zotero.org/users/local/7mXVjm7B/items/REUHMBHR"],"itemData":{"id":79,"type":"article-journal","abstract":"The transformation of marketing role strategy through social media is very decisive. This technology raises the views and mindset of society radically, whereas the society is very dependent on the technology used. On the other way, producers have their own views on the involvement of social media in influencing people's purchase intentionin possible ways. Through the role of public figures or celebrities, promotion through social media can increase consumer purchase intention. This study aims to analyze the transformation of the role of marketing strategy in realizing consumer purchase intention. The sampling method used quantitative methods with a sample of 98 culinary tourism doer. Where the entire population is used as a sample. The results of the analysis show there is an influence of marketing strategy on purchase intentionthrough celebrity endorsement variable.","container-title":"KELOLA: Jurnal Ilmiah Manajemen","DOI":"10.32509/kelola.v7i2.1933","ISSN":"2089-3698, 2089-3698","issue":"2","journalAbbreviation":"Kelola","language":"id","page":"57-72","title":"TRANSFORMASI PERAN STRATEGI PEMASARAN DALAM MEWUJUDKAN MINAT BELI","volume":"7","author":[{"family":"Marwan","given":"Jubery"}],"issued":{"date-parts":[["2022",12,30]]}}}],"schema":"https://github.com/citation-style-language/schema/raw/master/csl-citation.json"} </w:instrText>
      </w:r>
      <w:r w:rsidRPr="00B243C1">
        <w:rPr>
          <w:rFonts w:cs="Times New Roman"/>
        </w:rPr>
        <w:fldChar w:fldCharType="separate"/>
      </w:r>
      <w:r w:rsidRPr="00B243C1">
        <w:rPr>
          <w:rFonts w:cs="Times New Roman"/>
          <w:szCs w:val="24"/>
        </w:rPr>
        <w:t xml:space="preserve">Jubery Marwan, “transformasi peran strategi pemasaran dalam mewujudkan minat beli,” </w:t>
      </w:r>
      <w:r w:rsidRPr="00B243C1">
        <w:rPr>
          <w:rFonts w:cs="Times New Roman"/>
          <w:i/>
          <w:iCs/>
          <w:szCs w:val="24"/>
        </w:rPr>
        <w:t>KELOLA: Jurnal Ilmiah Manajemen</w:t>
      </w:r>
      <w:r w:rsidRPr="00B243C1">
        <w:rPr>
          <w:rFonts w:cs="Times New Roman"/>
          <w:szCs w:val="24"/>
        </w:rPr>
        <w:t xml:space="preserve"> 7, no. 2 (December 30, 2022): 57–72, https://doi.org/10.32509/kelola.v7i2.1933.</w:t>
      </w:r>
      <w:r w:rsidRPr="00B243C1">
        <w:rPr>
          <w:rFonts w:cs="Times New Roman"/>
        </w:rPr>
        <w:fldChar w:fldCharType="end"/>
      </w:r>
    </w:p>
  </w:footnote>
  <w:footnote w:id="33">
    <w:p w14:paraId="003CBA88" w14:textId="72BAFFA2" w:rsidR="004774DD" w:rsidRPr="00B243C1" w:rsidRDefault="004774DD"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t2b8qvm2f","properties":{"formattedCitation":"Giska Rizki Utami and Marheni Eka Saputri, \\uc0\\u8220{}PENGARUH SOCIAL MEDIA MARKETING TERHADAP CUSTOMER ENGAGEMENT DAN LOYALITAS MEREK PADA AKUN INSTAGRAM TOKOPEDIA,\\uc0\\u8221{} {\\i{}social media marketing} 5 (n.d.).","plainCitation":"Giska Rizki Utami and Marheni Eka Saputri, “PENGARUH SOCIAL MEDIA MARKETING TERHADAP CUSTOMER ENGAGEMENT DAN LOYALITAS MEREK PADA AKUN INSTAGRAM TOKOPEDIA,” social media marketing 5 (n.d.).","dontUpdate":true,"noteIndex":31},"citationItems":[{"id":81,"uris":["http://zotero.org/users/local/7mXVjm7B/items/PF2R2SIT"],"itemData":{"id":81,"type":"article-journal","abstract":"Purpose-The purpose of this study was to determine the effect of social media marketing on brand loyalty through customer engagement on Tokopedia's Instagram. Design/methodology/approach-This research uses quantitative methods and types of causal descriptive research. sample owned by 100 people with a sampling technique using purposive sampling. The data is processed using descriptive analysis and path analysis. Findings-The results of the descriptive analysis of social media marketing variables and brand loyalty are included in the good category, while the customer engagement variable is quite good. The results of path analysis show that social media marketing has a significant effect on customer engagement.The customer engagement has a significant effect on brand loyalty. social media marketing has a significant effect on brand loyalty, and the indirect effect of social media marketing on brand loyalty through customer engagement.","container-title":"social media marketing","language":"id","source":"Zotero","title":"PENGARUH SOCIAL MEDIA MARKETING TERHADAP CUSTOMER ENGAGEMENT DAN LOYALITAS MEREK PADA AKUN INSTAGRAM TOKOPEDIA","volume":"5","author":[{"family":"Utami","given":"Giska Rizki"},{"family":"Saputri","given":"Marheni Eka"}]}}],"schema":"https://github.com/citation-style-language/schema/raw/master/csl-citation.json"} </w:instrText>
      </w:r>
      <w:r w:rsidRPr="00B243C1">
        <w:rPr>
          <w:rFonts w:cs="Times New Roman"/>
        </w:rPr>
        <w:fldChar w:fldCharType="separate"/>
      </w:r>
      <w:r w:rsidRPr="00B243C1">
        <w:rPr>
          <w:rFonts w:cs="Times New Roman"/>
          <w:szCs w:val="24"/>
        </w:rPr>
        <w:t xml:space="preserve">Giska Rizki Utami and Marheni Eka Saputri, “pengaruh social media marketing terhadap customer engagement dan loyalitas merek pada akun instagram tokopedia,” </w:t>
      </w:r>
      <w:r w:rsidRPr="00B243C1">
        <w:rPr>
          <w:rFonts w:cs="Times New Roman"/>
          <w:i/>
          <w:iCs/>
          <w:szCs w:val="24"/>
        </w:rPr>
        <w:t>social media marketing</w:t>
      </w:r>
      <w:r w:rsidRPr="00B243C1">
        <w:rPr>
          <w:rFonts w:cs="Times New Roman"/>
          <w:szCs w:val="24"/>
        </w:rPr>
        <w:t xml:space="preserve"> 5 (n.d.).</w:t>
      </w:r>
      <w:r w:rsidRPr="00B243C1">
        <w:rPr>
          <w:rFonts w:cs="Times New Roman"/>
        </w:rPr>
        <w:fldChar w:fldCharType="end"/>
      </w:r>
    </w:p>
  </w:footnote>
  <w:footnote w:id="34">
    <w:p w14:paraId="34CC96C6" w14:textId="569D8C18" w:rsidR="004774DD" w:rsidRPr="008F2E04" w:rsidRDefault="004774DD"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urn7c30c3","properties":{"formattedCitation":"Fadli Harisa Ramadhan, \\uc0\\u8220{}PEMANFAATAN MEDIA SOSIAL INSTAGRAM AKUN @MR.CREAMPUFF SEBAGAI PROMOSI DALAM MENINGKATKAN PENJUALAN\\uc0\\u8221{} 4, no. 2 (2017).","plainCitation":"Fadli Harisa Ramadhan, “PEMANFAATAN MEDIA SOSIAL INSTAGRAM AKUN @MR.CREAMPUFF SEBAGAI PROMOSI DALAM MENINGKATKAN PENJUALAN” 4, no. 2 (2017).","dontUpdate":true,"noteIndex":32},"citationItems":[{"id":49,"uris":["http://zotero.org/users/local/7mXVjm7B/items/UXW358D5"],"itemData":{"id":49,"type":"article-journal","abstract":"Mr.creampuff is a sus cake food manufacturer established on January 22, 2014. Mr.creampuff introduces and uses Instagram as a promotional medium to attract the attention of its customers. Owner Mr.creampuff himself introduced his product through instagram at the beginning of 2014, through the promotion with instagram the business owner Mr.creampuff many profits from the results of the seller. Then there is a big enough opportunity to start selling the product that is done both offline and online through media instagram. In 2015 the demand from enthusiasts Mr.creampuff quite a lot, this cake producers have a lot of consumers and every day they receive orders from customers by using delivery or take away. In the end there stood a shop on the eagle street in early 2016.","issue":"2","language":"id","source":"Zotero","title":"PEMANFAATAN MEDIA SOSIAL INSTAGRAM AKUN @MR.CREAMPUFF SEBAGAI PROMOSI DALAM MENINGKATKAN PENJUALAN","volume":"4","author":[{"family":"Ramadhan","given":"Fadli Harisa"}],"issued":{"date-parts":[["2017"]]}}}],"schema":"https://github.com/citation-style-language/schema/raw/master/csl-citation.json"} </w:instrText>
      </w:r>
      <w:r w:rsidRPr="00B243C1">
        <w:rPr>
          <w:rFonts w:cs="Times New Roman"/>
        </w:rPr>
        <w:fldChar w:fldCharType="separate"/>
      </w:r>
      <w:r w:rsidRPr="00B243C1">
        <w:rPr>
          <w:rFonts w:cs="Times New Roman"/>
          <w:szCs w:val="24"/>
        </w:rPr>
        <w:t>Fadli Harisa Ramadhan, “pemanfaatan media sosial instagram akun @mr.creampuff sebagai promosi dalam meningkatkan penjualan” 4, no. 2 (2017).</w:t>
      </w:r>
      <w:r w:rsidRPr="00B243C1">
        <w:rPr>
          <w:rFonts w:cs="Times New Roman"/>
        </w:rPr>
        <w:fldChar w:fldCharType="end"/>
      </w:r>
    </w:p>
  </w:footnote>
  <w:footnote w:id="35">
    <w:p w14:paraId="27C0F995" w14:textId="22BB2815" w:rsidR="004774DD" w:rsidRPr="008F2E04" w:rsidRDefault="004774DD"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n28s9sug6","properties":{"formattedCitation":"Sankist Herdiyani et al., \\uc0\\u8220{}PERANAN MEDIA SOSIAL DALAM MENGEMBANGKAN SUATU BISNIS: LITERATURE REVIEW,\\uc0\\u8221{} {\\i{}Jurnal Administrasi Bisnis} 18, no. 2 (December 29, 2022): 103\\uc0\\u8211{}21, https://doi.org/10.26593/jab.v18i2.5878.103-121.","plainCitation":"Sankist Herdiyani et al., “PERANAN MEDIA SOSIAL DALAM MENGEMBANGKAN SUATU BISNIS: LITERATURE REVIEW,” Jurnal Administrasi Bisnis 18, no. 2 (December 29, 2022): 103–21, https://doi.org/10.26593/jab.v18i2.5878.103-121.","dontUpdate":true,"noteIndex":33},"citationItems":[{"id":85,"uris":["http://zotero.org/users/local/7mXVjm7B/items/W2AKRDJ7"],"itemData":{"id":85,"type":"article-journal","abstract":"Nowadays, social media has become one of the important technologies that involved in human daily life including business. There are many benefits that entrepreneurs can get to develop their business by utilizing social media to communicate business. Thus, this research aims to determine the social media roles in developing business. This research used descriptive qualitative research method with Systematic Literature Review (SLR). The outcome of this research are social media has a role as a place for business development in marketing products through the marketing mix, increasing customer engagement of a business, increasing sales in the midst of covid-19 pandemic situations, and become a place for representing a business. Social media is also needed in advancing competition of local wisdom SMEs to support the Indonesian economy. So, social media is a way for entrepreneurs to develop their business.","container-title":"Jurnal Administrasi Bisnis","DOI":"10.26593/jab.v18i2.5878.103-121","ISSN":"2541-4100, 0216-1249","issue":"2","journalAbbreviation":"j. administrasi n.a.","language":"id","page":"103-121","title":"PERANAN MEDIA SOSIAL DALAM MENGEMBANGKAN SUATU BISNIS: LITERATURE REVIEW","title-short":"PERANAN MEDIA SOSIAL DALAM MENGEMBANGKAN SUATU BISNIS","volume":"18","author":[{"family":"Herdiyani","given":"Sankist"},{"family":"Safa'atul Barkah","given":"Cecep"},{"family":"Auliana","given":"Lina"},{"family":"Sukoco","given":"Iwan"}],"issued":{"date-parts":[["2022",12,29]]}}}],"schema":"https://github.com/citation-style-language/schema/raw/master/csl-citation.json"} </w:instrText>
      </w:r>
      <w:r w:rsidRPr="00B243C1">
        <w:rPr>
          <w:rFonts w:cs="Times New Roman"/>
        </w:rPr>
        <w:fldChar w:fldCharType="separate"/>
      </w:r>
      <w:r w:rsidRPr="00B243C1">
        <w:rPr>
          <w:rFonts w:cs="Times New Roman"/>
          <w:szCs w:val="24"/>
        </w:rPr>
        <w:t xml:space="preserve">Sankist Herdiyani et al., “peranan media sosial dalam mengembangkan suatu bisnis: literature review,” </w:t>
      </w:r>
      <w:r w:rsidRPr="00B243C1">
        <w:rPr>
          <w:rFonts w:cs="Times New Roman"/>
          <w:i/>
          <w:iCs/>
          <w:szCs w:val="24"/>
        </w:rPr>
        <w:t>jurnal administrasi bisnis</w:t>
      </w:r>
      <w:r w:rsidRPr="00B243C1">
        <w:rPr>
          <w:rFonts w:cs="Times New Roman"/>
          <w:szCs w:val="24"/>
        </w:rPr>
        <w:t xml:space="preserve"> 18, no. 2 (december 29, 2022): 103–21, https://doi.org/10.26593/jab.v18i2.5878.103-121.</w:t>
      </w:r>
      <w:r w:rsidRPr="00B243C1">
        <w:rPr>
          <w:rFonts w:cs="Times New Roman"/>
        </w:rPr>
        <w:fldChar w:fldCharType="end"/>
      </w:r>
    </w:p>
  </w:footnote>
  <w:footnote w:id="36">
    <w:p w14:paraId="31338E37" w14:textId="17C33C49" w:rsidR="004774DD" w:rsidRPr="008F2E04" w:rsidRDefault="004774DD"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m8iulmnif","properties":{"formattedCitation":"Bagas Aji Pamungkas, \\uc0\\u8220{}PENGARUH PROMOSI DI MEDIA SOSIAL DAN WORD OF MOUTH TERHADAP KEPUTUSAN PEMBELIAN (STUDI KASUS PADA KEDAI BONTACOS, JOMBANG),\\uc0\\u8221{} {\\i{}Jurnal Komunikasi} 10, no. 2 (January 17, 2017): 145, https://doi.org/10.21107/ilkom.v10i2.2518.","plainCitation":"Bagas Aji Pamungkas, “PENGARUH PROMOSI DI MEDIA SOSIAL DAN WORD OF MOUTH TERHADAP KEPUTUSAN PEMBELIAN (STUDI KASUS PADA KEDAI BONTACOS, JOMBANG),” Jurnal Komunikasi 10, no. 2 (January 17, 2017): 145, https://doi.org/10.21107/ilkom.v10i2.2518.","dontUpdate":true,"noteIndex":34},"citationItems":[{"id":87,"uris":["http://zotero.org/users/local/7mXVjm7B/items/S4UGLU47"],"itemData":{"id":87,"type":"article-journal","abstract":"Penelitian ini bertujuan mengetahui dan menjelaskan pengaruh promosi melalui media sosial dan word of mouth terhadap keputusan pembelian konsumen di kedai Bontacos baik secara parsial ataupun simultan. Penelitian ini menggunakan pendekatan kuantitatif. Sampel penelitian ini adalah 100 konsumen kedai Bontacos dengan menggunakan metode non probability sampling serta teknik accidental sampling. Instrumen penelitian ini menggunakan kuesioner dan dianalisis menggunakan analisis regresi berganda.","container-title":"Jurnal Komunikasi","DOI":"10.21107/ilkom.v10i2.2518","ISSN":"1978-4597","issue":"2","journalAbbreviation":"ilkom","language":"id","page":"145","source":"DOI.org (Crossref)","title":"PENGARUH PROMOSI DI MEDIA SOSIAL DAN WORD OF MOUTH TERHADAP KEPUTUSAN PEMBELIAN (STUDI KASUS PADA KEDAI BONTACOS, JOMBANG)","volume":"10","author":[{"family":"Pamungkas","given":"Bagas Aji"}],"issued":{"date-parts":[["2017",1,17]]}}}],"schema":"https://github.com/citation-style-language/schema/raw/master/csl-citation.json"} </w:instrText>
      </w:r>
      <w:r w:rsidRPr="00B243C1">
        <w:rPr>
          <w:rFonts w:cs="Times New Roman"/>
        </w:rPr>
        <w:fldChar w:fldCharType="separate"/>
      </w:r>
      <w:r w:rsidRPr="00B243C1">
        <w:rPr>
          <w:rFonts w:cs="Times New Roman"/>
          <w:szCs w:val="24"/>
        </w:rPr>
        <w:t xml:space="preserve">Bagas Aji Pamungkas, “pengaruh promosi di media sosial dan word of mouth terhadap keputusan pembelian (studi kasus pada kedai bontacos, jombang),” </w:t>
      </w:r>
      <w:r w:rsidRPr="00B243C1">
        <w:rPr>
          <w:rFonts w:cs="Times New Roman"/>
          <w:i/>
          <w:iCs/>
          <w:szCs w:val="24"/>
        </w:rPr>
        <w:t>Jurnal Komunikasi</w:t>
      </w:r>
      <w:r w:rsidRPr="00B243C1">
        <w:rPr>
          <w:rFonts w:cs="Times New Roman"/>
          <w:szCs w:val="24"/>
        </w:rPr>
        <w:t xml:space="preserve"> 10, no. 2 (January 17, 2017): 145, https://doi.org/10.21107/ilkom.v10i2.2518.</w:t>
      </w:r>
      <w:r w:rsidRPr="00B243C1">
        <w:rPr>
          <w:rFonts w:cs="Times New Roman"/>
        </w:rPr>
        <w:fldChar w:fldCharType="end"/>
      </w:r>
    </w:p>
  </w:footnote>
  <w:footnote w:id="37">
    <w:p w14:paraId="21E39997" w14:textId="53F80874" w:rsidR="004774DD" w:rsidRPr="008F2E04" w:rsidRDefault="004774DD"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8e6b2hbjh","properties":{"formattedCitation":"Bambang Supradono and Ayu Noviani Hanum, \\uc0\\u8220{}PERAN SOSIAL MEDIA UNTUK MANAJEMEN HUBUNGAN DENGAN PELANGGAN PADA LAYANAN E-COMMERCE,\\uc0\\u8221{} n.d.","plainCitation":"Bambang Supradono and Ayu Noviani Hanum, “PERAN SOSIAL MEDIA UNTUK MANAJEMEN HUBUNGAN DENGAN PELANGGAN PADA LAYANAN E-COMMERCE,” n.d.","dontUpdate":true,"noteIndex":35},"citationItems":[{"id":90,"uris":["http://zotero.org/users/local/7mXVjm7B/items/SFQ6WLUJ"],"itemData":{"id":90,"type":"article-journal","language":"id","source":"Zotero","title":"PERAN SOSIAL MEDIA UNTUK MANAJEMEN HUBUNGAN DENGAN PELANGGAN PADA LAYANAN E-COMMERCE","author":[{"family":"Supradono","given":"Bambang"},{"family":"Hanum","given":"Ayu Noviani"}]}}],"schema":"https://github.com/citation-style-language/schema/raw/master/csl-citation.json"} </w:instrText>
      </w:r>
      <w:r w:rsidRPr="00B243C1">
        <w:rPr>
          <w:rFonts w:cs="Times New Roman"/>
        </w:rPr>
        <w:fldChar w:fldCharType="separate"/>
      </w:r>
      <w:r w:rsidRPr="00B243C1">
        <w:rPr>
          <w:rFonts w:cs="Times New Roman"/>
          <w:szCs w:val="24"/>
        </w:rPr>
        <w:t>Bambang Supradono and Ayu Noviani Hanum, “peran sosial media untuk manajemen hubungan dengan pelanggan pada layanan e-commerce,” n.d.</w:t>
      </w:r>
      <w:r w:rsidRPr="00B243C1">
        <w:rPr>
          <w:rFonts w:cs="Times New Roman"/>
        </w:rPr>
        <w:fldChar w:fldCharType="end"/>
      </w:r>
    </w:p>
  </w:footnote>
  <w:footnote w:id="38">
    <w:p w14:paraId="013E99DC" w14:textId="6D8981CC"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4tb3iqhhs","properties":{"formattedCitation":"ETTY GURENDRAWATI IFAH ROFIQOH, {\\i{}UMKM NAIK KELAS PEMBERDAYAAN EKONOMI SKALA MIKRO}, n.d., https://eprints.uty.ac.id/13440/1/Buku_UMKM_Final.pdf.","plainCitation":"ETTY GURENDRAWATI IFAH ROFIQOH, UMKM NAIK KELAS PEMBERDAYAAN EKONOMI SKALA MIKRO, n.d., https://eprints.uty.ac.id/13440/1/Buku_UMKM_Final.pdf.","dontUpdate":true,"noteIndex":36},"citationItems":[{"id":4,"uris":["http://zotero.org/users/local/7mXVjm7B/items/7AQB857U"],"itemData":{"id":4,"type":"book","abstract":"Puji syukur kami panjatkan kehadirat Allah SWT,\nkarena atas rahmat dan hidayah-Nya kami dapat\nmenyelesaikan buku dengan judul UMKM Naik\nKelas (Pemberdayaan Ekonomi Skala Mikro). Usaha Mikro,\nKecil dan Menengah (UMKM) di Indonesia memiliki\nperan signifikan dalam perekonomian nasional, jumlahnya\nsaat ini mencapai 64,2 juta usaha dan berkontribusi\nterhadap PDB sebesar 61,07 % atau senilai Rp 8,6T.\nKontribusi UMKM yang besar ini masih menghadapi\nberbagai tantangan untuk bisa naik kelas, seperti keterbatasan akses sumber keuangan, akses go-digital, akses\nperluasan pasar, keterbatasan sumber daya dan pengetahuan\nbisnis dalam memanfaatkan platform digital, dan pelaporan keuangan. Tantangan-tantangan bagi UMKM ini perlu\nmenjadi perhatian bersama yang perlu diselesaikan demi\nmewujudkan UMKM naik kelas.\nBuku ini sebagai panduan awal bagi para UMKM\nyang mengalami proses revolusi industri 4.0. Harapannya\nUMKM dapat memajukan usahanya dengan mempelajari\nkewirausahaan, analisis SWOT, Bisnis Canvas, Digitalisasi\nUMKM dan Pelaporan Keuangan. Harapan kami, semoga\nvi\nbuku ini ini dapat meningkatkan keingintahuan dan\nsemangat belajar para mitra UMKM sehingga buku ini\ndapat menjadi panduan untuk menjadi wirausaha di era\ndigital yang serba komplek dan adaptif sehingga mampu\nmenghasilkan kinerja yang optimal.","number-of-pages":"1-2","title":"UMKM NAIK KELAS PEMBERDAYAAN EKONOMI SKALA MIKRO","URL":"https://eprints.uty.ac.id/13440/1/Buku_UMKM_Final.pdf","author":[{"family":"IFAH ROFIQOH","given":"ETTY GURENDRAWATI"}]}}],"schema":"https://github.com/citation-style-language/schema/raw/master/csl-citation.json"} </w:instrText>
      </w:r>
      <w:r w:rsidRPr="00B243C1">
        <w:rPr>
          <w:rFonts w:cs="Times New Roman"/>
        </w:rPr>
        <w:fldChar w:fldCharType="separate"/>
      </w:r>
      <w:r w:rsidRPr="00B243C1">
        <w:rPr>
          <w:rFonts w:cs="Times New Roman"/>
          <w:szCs w:val="24"/>
        </w:rPr>
        <w:t xml:space="preserve">etty gurendrawati ifah rofiqoh, </w:t>
      </w:r>
      <w:r w:rsidRPr="00B243C1">
        <w:rPr>
          <w:rFonts w:cs="Times New Roman"/>
          <w:i/>
          <w:iCs/>
          <w:szCs w:val="24"/>
        </w:rPr>
        <w:t>umkm naik kelas pemberdayaan ekonomi skala mikro</w:t>
      </w:r>
      <w:r w:rsidRPr="00B243C1">
        <w:rPr>
          <w:rFonts w:cs="Times New Roman"/>
          <w:szCs w:val="24"/>
        </w:rPr>
        <w:t>, n.d., https://eprints.uty.ac.id/13440/1/Buku_UMKM_Final.pdf.</w:t>
      </w:r>
      <w:r w:rsidRPr="00B243C1">
        <w:rPr>
          <w:rFonts w:cs="Times New Roman"/>
        </w:rPr>
        <w:fldChar w:fldCharType="end"/>
      </w:r>
    </w:p>
  </w:footnote>
  <w:footnote w:id="39">
    <w:p w14:paraId="59A14F75" w14:textId="4484CDA4"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2msnk44q7p","properties":{"formattedCitation":"\\uc0\\u8220{}UU Nomor 20 Tahun 2008.pdf.\\uc0\\u8221{}","plainCitation":"“UU Nomor 20 Tahun 2008.pdf.”","noteIndex":38},"citationItems":[{"id":70,"uris":["http://zotero.org/users/local/7mXVjm7B/items/ISXM4U8E"],"itemData":{"id":70,"type":"document","title":"UU Nomor 20 Tahun 2008.pdf"}}],"schema":"https://github.com/citation-style-language/schema/raw/master/csl-citation.json"} </w:instrText>
      </w:r>
      <w:r w:rsidRPr="00B243C1">
        <w:rPr>
          <w:rFonts w:cs="Times New Roman"/>
        </w:rPr>
        <w:fldChar w:fldCharType="separate"/>
      </w:r>
      <w:r w:rsidR="001C4B0C" w:rsidRPr="001C4B0C">
        <w:rPr>
          <w:rFonts w:cs="Times New Roman"/>
          <w:szCs w:val="24"/>
        </w:rPr>
        <w:t>“UU Nomor 20 Tahun 2008.pdf.”</w:t>
      </w:r>
      <w:r w:rsidRPr="00B243C1">
        <w:rPr>
          <w:rFonts w:cs="Times New Roman"/>
        </w:rPr>
        <w:fldChar w:fldCharType="end"/>
      </w:r>
    </w:p>
  </w:footnote>
  <w:footnote w:id="40">
    <w:p w14:paraId="1C7220BC" w14:textId="68BD5FA8"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232h7gm80d","properties":{"formattedCitation":"Abdul Halim, \\uc0\\u8220{}Analisis Pengembangan Usaha Mikro, Kecil Dan Menengah (UMKM)  Berbasis Ekonomi Kreatif Di Kabupaten Mamuju,\\uc0\\u8221{} {\\i{}jurnal Ilmu manajemen} 1 (2022).","plainCitation":"Abdul Halim, “Analisis Pengembangan Usaha Mikro, Kecil Dan Menengah (UMKM)  Berbasis Ekonomi Kreatif Di Kabupaten Mamuju,” jurnal Ilmu manajemen 1 (2022).","noteIndex":38},"citationItems":[{"id":109,"uris":["http://zotero.org/users/local/7mXVjm7B/items/2HX8FWW7"],"itemData":{"id":109,"type":"article-journal","container-title":"jurnal Ilmu manajemen","ISSN":"2621-7406","title":"Analisis Pengembangan Usaha Mikro, Kecil Dan Menengah (UMKM)  Berbasis Ekonomi Kreatif Di Kabupaten Mamuju","volume":"1","author":[{"family":"Abdul Halim","given":""}],"issued":{"date-parts":[["2022"]]}}}],"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Abdul Halim, “Analisis Pengembangan Usaha Mikro, Kecil Dan Menengah (UMKM)  Berbasis Ekonomi Kreatif Di Kabupaten Mamuju,” </w:t>
      </w:r>
      <w:r w:rsidR="001C4B0C" w:rsidRPr="001C4B0C">
        <w:rPr>
          <w:rFonts w:cs="Times New Roman"/>
          <w:i/>
          <w:iCs/>
          <w:szCs w:val="24"/>
        </w:rPr>
        <w:t>jurnal Ilmu manajemen</w:t>
      </w:r>
      <w:r w:rsidR="001C4B0C" w:rsidRPr="001C4B0C">
        <w:rPr>
          <w:rFonts w:cs="Times New Roman"/>
          <w:szCs w:val="24"/>
        </w:rPr>
        <w:t xml:space="preserve"> 1 (2022).</w:t>
      </w:r>
      <w:r w:rsidRPr="00B243C1">
        <w:rPr>
          <w:rFonts w:cs="Times New Roman"/>
        </w:rPr>
        <w:fldChar w:fldCharType="end"/>
      </w:r>
    </w:p>
  </w:footnote>
  <w:footnote w:id="41">
    <w:p w14:paraId="615E9A72" w14:textId="51AA5587"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5sj2v89bu","properties":{"formattedCitation":"Musran Munizu, Rosaline Tandiono, Endyastuti Pravitasari, M. Afdhal Chatra P, Ni Luh Kardini, Ermanuri, Henky Hendrawan, Triasesiarta Nur, Agus Siswanto, Ida Bagus Kerthyayana Manuaba, {\\i{}UMKM\\uc0\\u8239{}: Peran Pemerintah Dalam Meningkatkan Daya Saing UMKM di Indonesia}, t.t.","plainCitation":"Musran Munizu, Rosaline Tandiono, Endyastuti Pravitasari, M. Afdhal Chatra P, Ni Luh Kardini, Ermanuri, Henky Hendrawan, Triasesiarta Nur, Agus Siswanto, Ida Bagus Kerthyayana Manuaba, UMKM : Peran Pemerintah Dalam Meningkatkan Daya Saing UMKM di Indonesia, t.t.","noteIndex":39},"citationItems":[{"id":7,"uris":["http://zotero.org/users/local/7mXVjm7B/items/DIP3KR6Z"],"itemData":{"id":7,"type":"book","title":"UMKM : Peran Pemerintah Dalam Meningkatkan Daya Saing UMKM di Indonesia","author":[{"family":"Musran Munizu, Rosaline Tandiono, Endyastuti Pravitasari, M. Afdhal Chatra P, Ni Luh Kardini, Ermanuri, Henky Hendrawan, Triasesiarta Nur, Agus Siswanto, Ida Bagus Kerthyayana Manuaba","given":""}]}}],"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Musran Munizu, Rosaline Tandiono, Endyastuti Pravitasari, M. Afdhal Chatra P, Ni Luh Kardini, Ermanuri, Henky Hendrawan, Triasesiarta Nur, Agus Siswanto, Ida Bagus Kerthyayana Manuaba, </w:t>
      </w:r>
      <w:r w:rsidR="001C4B0C" w:rsidRPr="001C4B0C">
        <w:rPr>
          <w:rFonts w:cs="Times New Roman"/>
          <w:i/>
          <w:iCs/>
          <w:szCs w:val="24"/>
        </w:rPr>
        <w:t>UMKM : Peran Pemerintah Dalam Meningkatkan Daya Saing UMKM di Indonesia</w:t>
      </w:r>
      <w:r w:rsidR="001C4B0C" w:rsidRPr="001C4B0C">
        <w:rPr>
          <w:rFonts w:cs="Times New Roman"/>
          <w:szCs w:val="24"/>
        </w:rPr>
        <w:t>, t.t.</w:t>
      </w:r>
      <w:r w:rsidRPr="00B243C1">
        <w:rPr>
          <w:rFonts w:cs="Times New Roman"/>
        </w:rPr>
        <w:fldChar w:fldCharType="end"/>
      </w:r>
    </w:p>
  </w:footnote>
  <w:footnote w:id="42">
    <w:p w14:paraId="3CD91EA7" w14:textId="4D8384A9" w:rsidR="00373AD4" w:rsidRPr="008600BE" w:rsidRDefault="00373AD4" w:rsidP="009D2E93">
      <w:pPr>
        <w:pStyle w:val="FootnoteText"/>
        <w:jc w:val="both"/>
        <w:rPr>
          <w:lang w:val="it-IT"/>
        </w:rPr>
      </w:pPr>
      <w:r>
        <w:rPr>
          <w:rStyle w:val="FootnoteReference"/>
        </w:rPr>
        <w:footnoteRef/>
      </w:r>
      <w:r>
        <w:t xml:space="preserve"> </w:t>
      </w:r>
      <w:r>
        <w:fldChar w:fldCharType="begin"/>
      </w:r>
      <w:r w:rsidR="00EB5EF8">
        <w:instrText xml:space="preserve"> ADDIN ZOTERO_ITEM CSL_CITATION {"citationID":"uGVsjEbP","properties":{"formattedCitation":"Susie Suryani, \\uc0\\u8220{}Analisis Pengembangan Usaha Mikro Kecil dan Menengah (UMKM) di Kabupaten Bengkalis-Riau\\uc0\\u8221{} 29, no. 1 (2018).","plainCitation":"Susie Suryani, “Analisis Pengembangan Usaha Mikro Kecil dan Menengah (UMKM) di Kabupaten Bengkalis-Riau” 29, no. 1 (2018).","noteIndex":40},"citationItems":[{"id":141,"uris":["http://zotero.org/users/local/7mXVjm7B/items/WXLIPQF9"],"itemData":{"id":141,"type":"article-journal","issue":"1","language":"id","source":"Zotero","title":"Analisis Pengembangan Usaha Mikro Kecil dan Menengah (UMKM) di Kabupaten Bengkalis-Riau","volume":"29","author":[{"family":"Suryani","given":"Susie"}],"issued":{"date-parts":[["2018"]]}}}],"schema":"https://github.com/citation-style-language/schema/raw/master/csl-citation.json"} </w:instrText>
      </w:r>
      <w:r>
        <w:fldChar w:fldCharType="separate"/>
      </w:r>
      <w:r w:rsidRPr="00373AD4">
        <w:rPr>
          <w:rFonts w:cs="Times New Roman"/>
          <w:szCs w:val="24"/>
        </w:rPr>
        <w:t>Susie Suryani, “Analisis Pengembangan Usaha Mikro Kecil dan Menengah (UMKM) di Kabupaten Bengkalis-Riau” 29, no. 1 (2018).</w:t>
      </w:r>
      <w:r>
        <w:fldChar w:fldCharType="end"/>
      </w:r>
    </w:p>
  </w:footnote>
  <w:footnote w:id="43">
    <w:p w14:paraId="0557F291" w14:textId="606C8502"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2dervi84as","properties":{"formattedCitation":"Ninik Srijani, \\uc0\\u8220{}PERAN UMKM (USAHA MIKRO KECIL MENENGAH) DALAM MENINGKATKAN KESEJAHTERAAN MASYARAKAT,\\uc0\\u8221{} n.d.","plainCitation":"Ninik Srijani, “PERAN UMKM (USAHA MIKRO KECIL MENENGAH) DALAM MENINGKATKAN KESEJAHTERAAN MASYARAKAT,” n.d.","dontUpdate":true,"noteIndex":41},"citationItems":[{"id":74,"uris":["http://zotero.org/users/local/7mXVjm7B/items/4MDKUPTH"],"itemData":{"id":74,"type":"article-journal","abstract":"The purpose of this literature study discussion is to illustrate the role of MSMEs (micro small and medium enterprises) in improving the welfare of the community. To discuss this problem using the literature study method. The results of the discussion show that the role of micro, small and medium enterprises is very important to improve the community's economy. This business was chosen because it has been proven tested in dealing with any situation including the monetary crisis and its major role in equalizing income and the welfare of the community.","language":"id","source":"Zotero","title":"PERAN UMKM (USAHA MIKRO KECIL MENENGAH) DALAM MENINGKATKAN KESEJAHTERAAN MASYARAKAT","author":[{"family":"Srijani","given":"Ninik"}]}}],"schema":"https://github.com/citation-style-language/schema/raw/master/csl-citation.json"} </w:instrText>
      </w:r>
      <w:r w:rsidRPr="00B243C1">
        <w:rPr>
          <w:rFonts w:cs="Times New Roman"/>
        </w:rPr>
        <w:fldChar w:fldCharType="separate"/>
      </w:r>
      <w:r w:rsidRPr="00B243C1">
        <w:rPr>
          <w:rFonts w:cs="Times New Roman"/>
          <w:szCs w:val="24"/>
        </w:rPr>
        <w:t>Ninik Srijani, “peran umkm (usaha mikro kecil menengah) dalam meningkatkan kesejahteraan masyarakat,” n.d.</w:t>
      </w:r>
      <w:r w:rsidRPr="00B243C1">
        <w:rPr>
          <w:rFonts w:cs="Times New Roman"/>
        </w:rPr>
        <w:fldChar w:fldCharType="end"/>
      </w:r>
    </w:p>
  </w:footnote>
  <w:footnote w:id="44">
    <w:p w14:paraId="1ACAA1AE" w14:textId="69EBF199"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26p5fbfcsl","properties":{"formattedCitation":"Dimas Hendika Wibowo and Zainul Arifin, \\uc0\\u8220{}ANALISIS STRATEGI PEMASARAN UNTUK MENINGKATKAN DAYA SAING,\\uc0\\u8221{} n.d.","plainCitation":"Dimas Hendika Wibowo and Zainul Arifin, “ANALISIS STRATEGI PEMASARAN UNTUK MENINGKATKAN DAYA SAING,” n.d.","dontUpdate":true,"noteIndex":42},"citationItems":[{"id":92,"uris":["http://zotero.org/users/local/7mXVjm7B/items/UQEL4Q57"],"itemData":{"id":92,"type":"article-journal","abstract":"The marketing strategies is one of way to win a sustainable competitive advantage both for companies that produces goods or services. The marketing strategies can use as a basic in order to preparing of the companies planning. As a views from the problems which are exists in the company. So it is necessary to comprehensive plans to be used as guideline of the segments company in carrying out its activities, the other reasons that demonstrates the importance of marketing strategy is increasingly tough competition the company in general. This study aims to: obtain an overview of the marketing strategies used by Batik Diajeng Solo to improve its competitiveness and to determine how effective implementation of marketing strategies. The experiment was conducted in Batik Diajeng Solo, Data collection methods used in this study is documentation, interview, observation and descriptive research. The results of an analysis of the effectiveness of the marketing strategies showed the increased of total sales of year to year and became references the marketing strategies in competitions between Batik’s companies .","language":"id","source":"Zotero","title":"ANALISIS STRATEGI PEMASARAN UNTUK MENINGKATKAN DAYA SAING","author":[{"family":"Wibowo","given":"Dimas Hendika"},{"family":"Arifin","given":"Zainul"}]}}],"schema":"https://github.com/citation-style-language/schema/raw/master/csl-citation.json"} </w:instrText>
      </w:r>
      <w:r w:rsidRPr="00B243C1">
        <w:rPr>
          <w:rFonts w:cs="Times New Roman"/>
        </w:rPr>
        <w:fldChar w:fldCharType="separate"/>
      </w:r>
      <w:r w:rsidRPr="00B243C1">
        <w:rPr>
          <w:rFonts w:cs="Times New Roman"/>
          <w:szCs w:val="24"/>
        </w:rPr>
        <w:t>Dimas hendika wibowo and zainul arifin, “analisis strategi pemasaran untuk meningkatkan daya saing,” n.d.</w:t>
      </w:r>
      <w:r w:rsidRPr="00B243C1">
        <w:rPr>
          <w:rFonts w:cs="Times New Roman"/>
        </w:rPr>
        <w:fldChar w:fldCharType="end"/>
      </w:r>
    </w:p>
  </w:footnote>
  <w:footnote w:id="45">
    <w:p w14:paraId="6AA94B1A" w14:textId="6FA57C15"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r8hs37u3k","properties":{"formattedCitation":"Rizqi Putra Ramadhan, Ovin Liviana Bela, and Hendra Dwi Prasetyo, \\uc0\\u8220{}ANALISIS STRATEGI PEMASARAN DALAM UPAYA MENINGKATKAN PENJUALAN PADA USAHA MAKARONI KRIUKZZ,\\uc0\\u8221{} {\\i{}Jurnal Bina Bangsa Ekonomika} 15, no. 1 (February 22, 2022): 277\\uc0\\u8211{}81.","plainCitation":"Rizqi Putra Ramadhan, Ovin Liviana Bela, and Hendra Dwi Prasetyo, “ANALISIS STRATEGI PEMASARAN DALAM UPAYA MENINGKATKAN PENJUALAN PADA USAHA MAKARONI KRIUKZZ,” Jurnal Bina Bangsa Ekonomika 15, no. 1 (February 22, 2022): 277–81.","dontUpdate":true,"noteIndex":43},"citationItems":[{"id":95,"uris":["http://zotero.org/users/local/7mXVjm7B/items/FCJKV56R"],"itemData":{"id":95,"type":"article-journal","abstract":"The writing of this article was made with the aim of knowing what marketing strategies are used by Kriukzz business actors in increasing sales. In this study using a qualitative descriptive approach. The types and sources of data in writing this article are taken from primary data and secondary data. The analysis method used is descriptive analysis, where the marketing strategy refers to the concept of Marketing mix and uses SWOT analysis. Based on the analysis carried out in increasing the sales of this kriukzz macaroni using the 4P marketing mix and SWOT analysis (strengths, weaknesses, opportunities, threats). The results of this study can determine the implementation of the 4P marketing mix marketing strategy and SWOT method analysis in an effort to increase sales of Kriukzz products.","container-title":"Jurnal Bina Bangsa Ekonomika","issue":"1","journalAbbreviation":"INT P ECON DEV RES","language":"id","page":"277-281","title":"ANALISIS STRATEGI PEMASARAN DALAM UPAYA MENINGKATKAN PENJUALAN PADA USAHA MAKARONI KRIUKZZ","volume":"15","author":[{"family":"Ramadhan","given":"Rizqi Putra"},{"family":"Bela","given":"Ovin Liviana"},{"family":"Prasetyo","given":"Hendra Dwi"}],"issued":{"date-parts":[["2022",2,22]]}}}],"schema":"https://github.com/citation-style-language/schema/raw/master/csl-citation.json"} </w:instrText>
      </w:r>
      <w:r w:rsidRPr="00B243C1">
        <w:rPr>
          <w:rFonts w:cs="Times New Roman"/>
        </w:rPr>
        <w:fldChar w:fldCharType="separate"/>
      </w:r>
      <w:r w:rsidRPr="00B243C1">
        <w:rPr>
          <w:rFonts w:cs="Times New Roman"/>
          <w:szCs w:val="24"/>
        </w:rPr>
        <w:t xml:space="preserve">Rizqi Putra Ramadhan, Ovin Liviana Bela, and Hendra Dwi Prasetyo, “analisis strategi pemasaran dalam upaya meningkatkan penjualan pada usaha makaroni kriukzz,” </w:t>
      </w:r>
      <w:r w:rsidRPr="00B243C1">
        <w:rPr>
          <w:rFonts w:cs="Times New Roman"/>
          <w:i/>
          <w:iCs/>
          <w:szCs w:val="24"/>
        </w:rPr>
        <w:t>Jurnal Bina Bangsa Ekonomika</w:t>
      </w:r>
      <w:r w:rsidRPr="00B243C1">
        <w:rPr>
          <w:rFonts w:cs="Times New Roman"/>
          <w:szCs w:val="24"/>
        </w:rPr>
        <w:t xml:space="preserve"> 15, no. 1 (February 22, 2022): 277–81.</w:t>
      </w:r>
      <w:r w:rsidRPr="00B243C1">
        <w:rPr>
          <w:rFonts w:cs="Times New Roman"/>
        </w:rPr>
        <w:fldChar w:fldCharType="end"/>
      </w:r>
    </w:p>
  </w:footnote>
  <w:footnote w:id="46">
    <w:p w14:paraId="7BB31BCE" w14:textId="426AD092"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2fgcrei7lg","properties":{"formattedCitation":"Nurudin Nurudin, Khoirul Anwar, dan Hidayaturrosyida Hidayaturrosyida, \\uc0\\u8220{}Analysis Of The Effect Of Islamic Product Attributes, Servicescape, And Interpersonal Communications On Customer Satisfaction Bank BTN Syariah KCPS Ngaliyan,\\uc0\\u8221{} {\\i{}AL-ARBAH: Journal of Islamic Finance and Banking} 2, no. 2 (31 Desember 2020): 209\\uc0\\u8211{}20, https://doi.org/10.21580/al-arbah.2020.2.2.7328.","plainCitation":"Nurudin Nurudin, Khoirul Anwar, dan Hidayaturrosyida Hidayaturrosyida, “Analysis Of The Effect Of Islamic Product Attributes, Servicescape, And Interpersonal Communications On Customer Satisfaction Bank BTN Syariah KCPS Ngaliyan,” AL-ARBAH: Journal of Islamic Finance and Banking 2, no. 2 (31 Desember 2020): 209–20, https://doi.org/10.21580/al-arbah.2020.2.2.7328.","noteIndex":44},"citationItems":[{"id":106,"uris":["http://zotero.org/users/local/7mXVjm7B/items/KJHAZ3R6"],"itemData":{"id":106,"type":"article-journal","abstract":"Purpose - This study aims to determine the effect of Islamic product attributes, service scape, interpersonal communication on customer satisfaction at Bank BTN Syariah KCPS Ngaliyan.Method - The method used in this research is quantitative method, where this method is carried out by distributing questionnaires to BTN Syariah KCPS Ngaliyan customers. Samples were taken as many as 100 respondents with incidental sampling technique.Result - The results show that the variable attributes of Islamic products, servicescape, and interpersonal communication have a positive and significant effect on customer satisfaction of BTN Syariah KCPS Ngaliyan.Implication - This research can be used for references related to matters that affect customer satisfaction.Originality- This study analyzes the variable attributes of Islamic products, servicescape, and interpersonal communication on customer satisfaction.","container-title":"AL-ARBAH: Journal of Islamic Finance and Banking","DOI":"10.21580/al-arbah.2020.2.2.7328","ISSN":"2716-2575, 2716-3946","issue":"2","journalAbbreviation":"AL-ARBAH","language":"id","license":"http://creativecommons.org/licenses/by-nc-sa/4.0","page":"209-220","source":"DOI.org (Crossref)","title":"Analysis Of The Effect Of Islamic Product Attributes, Servicescape, And Interpersonal Communications On Customer Satisfaction Bank BTN Syariah KCPS Ngaliyan","volume":"2","author":[{"family":"Nurudin","given":"Nurudin"},{"family":"Anwar","given":"Khoirul"},{"family":"Hidayaturrosyida","given":"Hidayaturrosyida"}],"issued":{"date-parts":[["2020",12,31]]}}}],"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Nurudin Nurudin, Khoirul Anwar, dan Hidayaturrosyida Hidayaturrosyida, “Analysis Of The Effect Of Islamic Product Attributes, Servicescape, And Interpersonal Communications On Customer Satisfaction Bank BTN Syariah KCPS Ngaliyan,” </w:t>
      </w:r>
      <w:r w:rsidR="001C4B0C" w:rsidRPr="001C4B0C">
        <w:rPr>
          <w:rFonts w:cs="Times New Roman"/>
          <w:i/>
          <w:iCs/>
          <w:szCs w:val="24"/>
        </w:rPr>
        <w:t>AL-ARBAH: Journal of Islamic Finance and Banking</w:t>
      </w:r>
      <w:r w:rsidR="001C4B0C" w:rsidRPr="001C4B0C">
        <w:rPr>
          <w:rFonts w:cs="Times New Roman"/>
          <w:szCs w:val="24"/>
        </w:rPr>
        <w:t xml:space="preserve"> 2, no. 2 (31 Desember 2020): 209–20, https://doi.org/10.21580/al-arbah.2020.2.2.7328.</w:t>
      </w:r>
      <w:r w:rsidRPr="00B243C1">
        <w:rPr>
          <w:rFonts w:cs="Times New Roman"/>
        </w:rPr>
        <w:fldChar w:fldCharType="end"/>
      </w:r>
    </w:p>
  </w:footnote>
  <w:footnote w:id="47">
    <w:p w14:paraId="213E953D" w14:textId="4828A251"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88rs4fheq","properties":{"formattedCitation":"Ali Mujahidin dan Ifa Khoirianingrum, \\uc0\\u8220{}Analisis Segmentasi, Targeting, Positioning (STP) pada Zakiyya House Bojonegoro,\\uc0\\u8221{} t.t.","plainCitation":"Ali Mujahidin dan Ifa Khoirianingrum, “Analisis Segmentasi, Targeting, Positioning (STP) pada Zakiyya House Bojonegoro,” t.t.","noteIndex":45},"citationItems":[{"id":97,"uris":["http://zotero.org/users/local/7mXVjm7B/items/KMVUWEKW"],"itemData":{"id":97,"type":"article-journal","abstract":"One of factor in winning market competition was th ecompany must have a marketing startegy, on of marketing strategies was segmenting, targeting and positioning. Zakiyya house is one of the muslim fashion distributors in Bojonegoro who has decrase sales so that it is still unsifactory. The reseacher saw the Zakiyya House has not determined yet the segmenting, targeting and positioning strategies so the reseacher wanted to carry out this reseach. This study was aimed to analyze segmenting, targeting and positioning at Zakiyya House of Bojonegoro. This reseach method was qualitative and assisted with quantitative methods. The data collection techniques were observation, interviews and documentation. The result of this study indicated geographical segmenting was in the region Bojonegoro, Tuban and surrounding areas, demographic segmenting which ranges from 19 – 35 years of age with income between Rp 1,000,000 – 5,000,000 and undergrate education and the women. Ehile psychograpic segmenting was consumers who shop according to their needs and segmenting the behavior of consumers whose loyalty was normal. The targeting of Zakiyya House was the women who wear muslim fashion every day. While positioning was a trendy muslim fashion choice in accordance with the lates times, and it consisted of well-known brands.","language":"id","source":"Zotero","title":"Analisis Segmentasi, Targeting, Positioning (STP) pada Zakiyya House Bojonegoro","author":[{"family":"Mujahidin","given":"Ali"},{"family":"Khoirianingrum","given":"Ifa"}]}}],"schema":"https://github.com/citation-style-language/schema/raw/master/csl-citation.json"} </w:instrText>
      </w:r>
      <w:r w:rsidRPr="00B243C1">
        <w:rPr>
          <w:rFonts w:cs="Times New Roman"/>
        </w:rPr>
        <w:fldChar w:fldCharType="separate"/>
      </w:r>
      <w:r w:rsidR="001C4B0C" w:rsidRPr="001C4B0C">
        <w:rPr>
          <w:rFonts w:cs="Times New Roman"/>
          <w:szCs w:val="24"/>
        </w:rPr>
        <w:t>Ali Mujahidin dan Ifa Khoirianingrum, “Analisis Segmentasi, Targeting, Positioning (STP) pada Zakiyya House Bojonegoro,” t.t.</w:t>
      </w:r>
      <w:r w:rsidRPr="00B243C1">
        <w:rPr>
          <w:rFonts w:cs="Times New Roman"/>
        </w:rPr>
        <w:fldChar w:fldCharType="end"/>
      </w:r>
    </w:p>
  </w:footnote>
  <w:footnote w:id="48">
    <w:p w14:paraId="78F0121C" w14:textId="22AA6E9B"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2g95oov4la","properties":{"formattedCitation":"Ahmad Miftah, \\uc0\\u8220{}MENGENAL MARKETING DAN MARKETERS SYARIAH,\\uc0\\u8221{} {\\i{}ISLAMICONOMIC: Jurnal Ekonomi Islam} 6, no. 2 (August 15, 2015).","plainCitation":"Ahmad Miftah, “MENGENAL MARKETING DAN MARKETERS SYARIAH,” ISLAMICONOMIC: Jurnal Ekonomi Islam 6, no. 2 (August 15, 2015).","dontUpdate":true,"noteIndex":46},"citationItems":[{"id":99,"uris":["http://zotero.org/users/local/7mXVjm7B/items/QMNEEPMS"],"itemData":{"id":99,"type":"article-journal","abstract":"Abstrak. Mengenal Marketing dan Marketers Syariah. Bagi dunia bisnis yang berorientasi profit termasuk lingkup bisnis syariah yang mengarah kepada falah dan profit oriented, kegiatan pemasaran (marketing) merupakan suatu kebutuhan utama dan menjadi suatu keharusan.Oleh karena itu dunia bisnis perlu untuk mengemas kegiatan pemasarannya secara terpadu dan terus menerus untuk melakukan riset pasar. Pemasaran harus dikelola secara profesional sehingga kebutuhan dan keinginan konsumen akan segera terpenuhi dan terwujud. Strategi pemasaran yang efisien harus dapat memberikan gambaran yang jelas dan terarah tentang apa yang dilakukan oleh marketers dalam menggunakan setiap kesempatan atau peluang pada beberapa sasaran pemasaran usaha bisnis syariah","container-title":"ISLAMICONOMIC: Jurnal Ekonomi Islam","ISSN":"2541-4127, 2085-3696","issue":"2","journalAbbreviation":"ijei","language":"id","title":"MENGENAL MARKETING DAN MARKETERS SYARIAH","volume":"6","author":[{"family":"Miftah","given":"Ahmad"}],"accessed":{"date-parts":[["2024",7,25]]},"issued":{"date-parts":[["2015",8,15]]}}}],"schema":"https://github.com/citation-style-language/schema/raw/master/csl-citation.json"} </w:instrText>
      </w:r>
      <w:r w:rsidRPr="00B243C1">
        <w:rPr>
          <w:rFonts w:cs="Times New Roman"/>
        </w:rPr>
        <w:fldChar w:fldCharType="separate"/>
      </w:r>
      <w:r w:rsidRPr="00B243C1">
        <w:rPr>
          <w:rFonts w:cs="Times New Roman"/>
          <w:szCs w:val="24"/>
        </w:rPr>
        <w:t xml:space="preserve">Ahmad Miftah, “mengenal marketing dan marketers syariah,” </w:t>
      </w:r>
      <w:r w:rsidRPr="00B243C1">
        <w:rPr>
          <w:rFonts w:cs="Times New Roman"/>
          <w:i/>
          <w:iCs/>
          <w:szCs w:val="24"/>
        </w:rPr>
        <w:t>islamiconomic: jurnal ekonomi islam</w:t>
      </w:r>
      <w:r w:rsidRPr="00B243C1">
        <w:rPr>
          <w:rFonts w:cs="Times New Roman"/>
          <w:szCs w:val="24"/>
        </w:rPr>
        <w:t xml:space="preserve"> 6, no. 2 (August 15, 2015).</w:t>
      </w:r>
      <w:r w:rsidRPr="00B243C1">
        <w:rPr>
          <w:rFonts w:cs="Times New Roman"/>
        </w:rPr>
        <w:fldChar w:fldCharType="end"/>
      </w:r>
    </w:p>
  </w:footnote>
  <w:footnote w:id="49">
    <w:p w14:paraId="2CF3AAEB" w14:textId="01472889"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1rg8ajbuus","properties":{"formattedCitation":"Hajar Swara Prihatta, \\uc0\\u8220{}Pemasaran dalam Perspektif Ekonomi Islam,\\uc0\\u8221{} {\\i{}Maliyah\\uc0\\u8239{}: Jurnal Hukum Bisnis Islam} 8, no. 1 (20 Juni 2018): 96\\uc0\\u8211{}124.","plainCitation":"Hajar Swara Prihatta, “Pemasaran dalam Perspektif Ekonomi Islam,” Maliyah : Jurnal Hukum Bisnis Islam 8, no. 1 (20 Juni 2018): 96–124.","noteIndex":48},"citationItems":[{"id":101,"uris":["http://zotero.org/users/local/7mXVjm7B/items/ZPQPLV69"],"itemData":{"id":101,"type":"article-journal","abstract":"This article discusses marketing from an economic Islamic perspective. This article is the result of a literature review with data collection through books, journals, and articles. The collected data were analyzed qualitatively. In an economic system, marketing or marketing is an important thing to do to achieve product sales targets so that the business can be successful. To achieve business targets, several market players do not pay attention to marketing ethics. In Islam the Prophet has taught business ethics, including marketing through the nature of the Prophet which is abbreviated as SAFT (shiddiq, amanah, fathanah, and tabligh). Also, marketers must pay attention to theistic (rabbaniyyah), ethical (akhlaqiyyah), realistic (alwaqi’iyyah), and humanistic (insaniyyah) ethics. By paying attention to the marketing concept in Islam, it is hoped that there will be no marketing that can harm various parties, especially consumers and business partners.","container-title":"Maliyah : Jurnal Hukum Bisnis Islam","issue":"1","journalAbbreviation":"maliyah","language":"id","page":"96-124","title":"Pemasaran dalam Perspektif Ekonomi Islam","volume":"8","author":[{"family":"Prihatta","given":"Hajar Swara"}],"issued":{"date-parts":[["2018",6,20]]}}}],"schema":"https://github.com/citation-style-language/schema/raw/master/csl-citation.json"} </w:instrText>
      </w:r>
      <w:r w:rsidRPr="00B243C1">
        <w:rPr>
          <w:rFonts w:cs="Times New Roman"/>
        </w:rPr>
        <w:fldChar w:fldCharType="separate"/>
      </w:r>
      <w:r w:rsidR="001C4B0C" w:rsidRPr="001C4B0C">
        <w:rPr>
          <w:rFonts w:cs="Times New Roman"/>
          <w:szCs w:val="24"/>
        </w:rPr>
        <w:t xml:space="preserve">Hajar Swara Prihatta, “Pemasaran dalam Perspektif Ekonomi Islam,” </w:t>
      </w:r>
      <w:r w:rsidR="001C4B0C" w:rsidRPr="001C4B0C">
        <w:rPr>
          <w:rFonts w:cs="Times New Roman"/>
          <w:i/>
          <w:iCs/>
          <w:szCs w:val="24"/>
        </w:rPr>
        <w:t>Maliyah : Jurnal Hukum Bisnis Islam</w:t>
      </w:r>
      <w:r w:rsidR="001C4B0C" w:rsidRPr="001C4B0C">
        <w:rPr>
          <w:rFonts w:cs="Times New Roman"/>
          <w:szCs w:val="24"/>
        </w:rPr>
        <w:t xml:space="preserve"> 8, no. 1 (20 Juni 2018): 96–124.</w:t>
      </w:r>
      <w:r w:rsidRPr="00B243C1">
        <w:rPr>
          <w:rFonts w:cs="Times New Roman"/>
        </w:rPr>
        <w:fldChar w:fldCharType="end"/>
      </w:r>
    </w:p>
  </w:footnote>
  <w:footnote w:id="50">
    <w:p w14:paraId="1AF0BED5" w14:textId="2D9DEE78" w:rsidR="00090418" w:rsidRPr="00B243C1" w:rsidRDefault="00090418" w:rsidP="009D2E93">
      <w:pPr>
        <w:pStyle w:val="FootnoteText"/>
        <w:ind w:firstLine="720"/>
        <w:jc w:val="both"/>
        <w:rPr>
          <w:rFonts w:cs="Times New Roman"/>
          <w:lang w:val="en-US"/>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EB5EF8">
        <w:rPr>
          <w:rFonts w:cs="Times New Roman"/>
        </w:rPr>
        <w:instrText xml:space="preserve"> ADDIN ZOTERO_ITEM CSL_CITATION {"citationID":"a1sd5nrodnv","properties":{"formattedCitation":"Fajar Adhitya, \\uc0\\u8220{}The Marketing Strategy o the Product with Sensual Marketing,\\uc0\\u8221{} 2018.","plainCitation":"Fajar Adhitya, “The Marketing Strategy o the Product with Sensual Marketing,” 2018.","noteIndex":48},"citationItems":[{"id":108,"uris":["http://zotero.org/users/local/7mXVjm7B/items/2QLNWEPY"],"itemData":{"id":108,"type":"article-journal","language":"en","source":"Zotero","title":"The Marketing Strategy o the Product with Sensual Marketing","author":[{"family":"Adhitya","given":"Fajar"}],"issued":{"date-parts":[["2018"]]}}}],"schema":"https://github.com/citation-style-language/schema/raw/master/csl-citation.json"} </w:instrText>
      </w:r>
      <w:r w:rsidRPr="00B243C1">
        <w:rPr>
          <w:rFonts w:cs="Times New Roman"/>
        </w:rPr>
        <w:fldChar w:fldCharType="separate"/>
      </w:r>
      <w:r w:rsidRPr="00B243C1">
        <w:rPr>
          <w:rFonts w:cs="Times New Roman"/>
          <w:szCs w:val="24"/>
        </w:rPr>
        <w:t>Fajar Adhitya, “The Marketing Strategy o the Product with Sensual Marketing,” 2018.</w:t>
      </w:r>
      <w:r w:rsidRPr="00B243C1">
        <w:rPr>
          <w:rFonts w:cs="Times New Roman"/>
        </w:rPr>
        <w:fldChar w:fldCharType="end"/>
      </w:r>
    </w:p>
  </w:footnote>
  <w:footnote w:id="51">
    <w:p w14:paraId="20D5B378" w14:textId="007BDBE2" w:rsidR="00090418" w:rsidRPr="008F2E04" w:rsidRDefault="00090418" w:rsidP="009D2E93">
      <w:pPr>
        <w:pStyle w:val="FootnoteText"/>
        <w:ind w:firstLine="720"/>
        <w:jc w:val="both"/>
        <w:rPr>
          <w:rFonts w:cs="Times New Roman"/>
          <w:lang w:val="it-IT"/>
        </w:rPr>
      </w:pPr>
      <w:r w:rsidRPr="00B243C1">
        <w:rPr>
          <w:rStyle w:val="FootnoteReference"/>
          <w:rFonts w:cs="Times New Roman"/>
        </w:rPr>
        <w:footnoteRef/>
      </w:r>
      <w:r w:rsidRPr="00B243C1">
        <w:rPr>
          <w:rFonts w:cs="Times New Roman"/>
        </w:rPr>
        <w:t xml:space="preserve"> </w:t>
      </w:r>
      <w:r w:rsidRPr="00B243C1">
        <w:rPr>
          <w:rFonts w:cs="Times New Roman"/>
        </w:rPr>
        <w:fldChar w:fldCharType="begin"/>
      </w:r>
      <w:r w:rsidR="00757191">
        <w:rPr>
          <w:rFonts w:cs="Times New Roman"/>
        </w:rPr>
        <w:instrText xml:space="preserve"> ADDIN ZOTERO_ITEM CSL_CITATION {"citationID":"a2oj6k9bn5r","properties":{"formattedCitation":"Prihatta, \\uc0\\u8220{}Pemasaran dalam Perspektif Ekonomi Islam.\\uc0\\u8221{}","plainCitation":"Prihatta, “Pemasaran dalam Perspektif Ekonomi Islam.”","noteIndex":50},"citationItems":[{"id":101,"uris":["http://zotero.org/users/local/7mXVjm7B/items/ZPQPLV69"],"itemData":{"id":101,"type":"article-journal","abstract":"This article discusses marketing from an economic Islamic perspective. This article is the result of a literature review with data collection through books, journals, and articles. The collected data were analyzed qualitatively. In an economic system, marketing or marketing is an important thing to do to achieve product sales targets so that the business can be successful. To achieve business targets, several market players do not pay attention to marketing ethics. In Islam the Prophet has taught business ethics, including marketing through the nature of the Prophet which is abbreviated as SAFT (shiddiq, amanah, fathanah, and tabligh). Also, marketers must pay attention to theistic (rabbaniyyah), ethical (akhlaqiyyah), realistic (alwaqi’iyyah), and humanistic (insaniyyah) ethics. By paying attention to the marketing concept in Islam, it is hoped that there will be no marketing that can harm various parties, especially consumers and business partners.","container-title":"Maliyah : Jurnal Hukum Bisnis Islam","issue":"1","journalAbbreviation":"maliyah","language":"id","page":"96-124","title":"Pemasaran dalam Perspektif Ekonomi Islam","volume":"8","author":[{"family":"Prihatta","given":"Hajar Swara"}],"issued":{"date-parts":[["2018",6,20]]}}}],"schema":"https://github.com/citation-style-language/schema/raw/master/csl-citation.json"} </w:instrText>
      </w:r>
      <w:r w:rsidRPr="00B243C1">
        <w:rPr>
          <w:rFonts w:cs="Times New Roman"/>
        </w:rPr>
        <w:fldChar w:fldCharType="separate"/>
      </w:r>
      <w:r w:rsidRPr="00B243C1">
        <w:rPr>
          <w:rFonts w:cs="Times New Roman"/>
          <w:szCs w:val="24"/>
        </w:rPr>
        <w:t>Prihatta, “Pemasaran dalam Perspektif Ekonomi Islam.”</w:t>
      </w:r>
      <w:r w:rsidRPr="00B243C1">
        <w:rPr>
          <w:rFonts w:cs="Times New Roman"/>
        </w:rPr>
        <w:fldChar w:fldCharType="end"/>
      </w:r>
    </w:p>
  </w:footnote>
  <w:footnote w:id="52">
    <w:p w14:paraId="5E4FD7FF" w14:textId="73C5EB80" w:rsidR="00D16402" w:rsidRPr="00B12121" w:rsidRDefault="00D16402" w:rsidP="009D2E93">
      <w:pPr>
        <w:pStyle w:val="FootnoteText"/>
        <w:ind w:firstLine="720"/>
        <w:jc w:val="both"/>
      </w:pPr>
      <w:r>
        <w:rPr>
          <w:rStyle w:val="FootnoteReference"/>
        </w:rPr>
        <w:footnoteRef/>
      </w:r>
      <w:r>
        <w:t xml:space="preserve"> </w:t>
      </w:r>
      <w:r>
        <w:fldChar w:fldCharType="begin"/>
      </w:r>
      <w:r w:rsidR="00EB5EF8">
        <w:instrText xml:space="preserve"> ADDIN ZOTERO_ITEM CSL_CITATION {"citationID":"EHQRhTUI","properties":{"formattedCitation":"Mauliddyane Zidhane, Tatty Yuniarti, dan Nayu Nurmalia, \\uc0\\u8220{}Profil Sumber Daya Perikanan di Kecamatan Pemalang Kabupaten Pemalang Provinsi Jawa Tengah,\\uc0\\u8221{} {\\i{}Jurnal Penyuluhan Perikanan dan Kelautan} 14, no. 1 (27 April 2020): 73\\uc0\\u8211{}92.","plainCitation":"Mauliddyane Zidhane, Tatty Yuniarti, dan Nayu Nurmalia, “Profil Sumber Daya Perikanan di Kecamatan Pemalang Kabupaten Pemalang Provinsi Jawa Tengah,” Jurnal Penyuluhan Perikanan dan Kelautan 14, no. 1 (27 April 2020): 73–92.","noteIndex":50},"citationItems":[{"id":114,"uris":["http://zotero.org/users/local/7mXVjm7B/items/QTTCZ6MH"],"itemData":{"id":114,"type":"article-journal","abstract":"Kecamatan Pemalang merupakan salah satu kecamatan di Kabupaten Pemalang sebagai sentra aktivitas perikanan. Potensi perikanan dapat dikembangkan dengan meningkatkan SDM sebagai motor penggerak bagi sektor perikanan. Tujuan penelitian adalah mengidentifikasi karakteristik, potensi perikanan, sistem produksi perikanan, sistem usaha perikanan dan sistem penyuluhan perikanan serta permasalahan perikanan di Kecamatan Pemalang. Penelitian dilaksanakan pada tanggal 1-30 Oktober 2019. Penentuan jumlah responden menggunakan rumus Slovin, pengambilan sampel secara Purposive Sampling dari populasi kelompok yang terdata pada Dinas Perikanan Kabupaten Pemalang. Pengambilan data melalui observasi dan wawancara menggunakan kuesioner. Data dianalisis menggunakan analisis deskriptif kualitatif. Analisis permasalahan perikanan menggunakan metode tree analysis. Hasil penelitian menunjukkan bahwa Kecamatan Pemalang memiliki potensi perikanan meliputi SDA berupa sungai, dan kolam. SDM perikanan sebanyak 172 orang tergabung dalam 15 kelompok perikanan, yaitu penangkapan (86 orang), budidaya (22 orang) dan pengolahan (64 orang). Komoditas tangkapan adalah udang dan cumi-cumi. Poklahsar mengolah olahan keripik kulit ikan, kerupuk ikan, pempek, pindang dan ikan asin. Komoditas budidaya adalah ikan bandeng. Nilai R/C usaha bidang perikanan rata-rata di atas 1. Hasil analisis masalah penangkapan: kurangnya pengendalian mutu hasil tangkapan. Permasalahan budidaya: produktivitas rendah karena belum mampu memberikan pakan sesuai kebutuhan ikan. Bidang pengolahan harga jual rendah dan belum menerapkan sanitasi dan higenitas. Rekomendasi penelitian yaitu perlunya: penanganan hasil tangkapan agar tidak terjadi kemunduran mutu ikan, penggunaan pakan alternatif untuk menghemat biaya produksi, perhitungan pemberian pakan, pembuatan produk inovasi olahan ikan dan demonstrasi cara sanitasi higenis. Kelembagaan penyuluhan perikanan dikelola oleh Dinas Perikanan Kabupaten Pemalang, dengan satu orang tenaga penyuluh perikanan di Kecamatan Pemalang.","container-title":"Jurnal Penyuluhan Perikanan dan Kelautan","ISSN":"2684-8651, 1978-6514","issue":"1","journalAbbreviation":"J Penyul Perikan dan Kelaut","language":"id","license":"https://creativecommons.org/licenses/by-nc-sa/4.0","page":"73-92","source":"DOI.org (Crossref)","title":"Profil Sumber Daya Perikanan di Kecamatan Pemalang Kabupaten Pemalang Provinsi Jawa Tengah","volume":"14","author":[{"family":"Zidhane","given":"Mauliddyane"},{"family":"Yuniarti","given":"Tatty"},{"family":"Nurmalia","given":"Nayu"}],"issued":{"date-parts":[["2020",4,27]]}}}],"schema":"https://github.com/citation-style-language/schema/raw/master/csl-citation.json"} </w:instrText>
      </w:r>
      <w:r>
        <w:fldChar w:fldCharType="separate"/>
      </w:r>
      <w:r w:rsidRPr="00D16402">
        <w:rPr>
          <w:rFonts w:cs="Times New Roman"/>
          <w:szCs w:val="24"/>
        </w:rPr>
        <w:t xml:space="preserve">Mauliddyane Zidhane, Tatty Yuniarti, dan Nayu Nurmalia, “Profil Sumber Daya Perikanan di Kecamatan Pemalang Kabupaten Pemalang Provinsi Jawa Tengah,” </w:t>
      </w:r>
      <w:r w:rsidRPr="00D16402">
        <w:rPr>
          <w:rFonts w:cs="Times New Roman"/>
          <w:i/>
          <w:iCs/>
          <w:szCs w:val="24"/>
        </w:rPr>
        <w:t>Jurnal Penyuluhan Perikanan dan Kelautan</w:t>
      </w:r>
      <w:r w:rsidRPr="00D16402">
        <w:rPr>
          <w:rFonts w:cs="Times New Roman"/>
          <w:szCs w:val="24"/>
        </w:rPr>
        <w:t xml:space="preserve"> 14, no. 1 (27 April 2020): 73–92.</w:t>
      </w:r>
      <w:r>
        <w:fldChar w:fldCharType="end"/>
      </w:r>
    </w:p>
  </w:footnote>
  <w:footnote w:id="53">
    <w:p w14:paraId="3E2146D9" w14:textId="2FBF16AB" w:rsidR="00D16402" w:rsidRPr="00B12121" w:rsidRDefault="00D16402" w:rsidP="009D2E93">
      <w:pPr>
        <w:pStyle w:val="FootnoteText"/>
        <w:ind w:firstLine="720"/>
        <w:jc w:val="both"/>
      </w:pPr>
      <w:r>
        <w:rPr>
          <w:rStyle w:val="FootnoteReference"/>
        </w:rPr>
        <w:footnoteRef/>
      </w:r>
      <w:r>
        <w:t xml:space="preserve"> </w:t>
      </w:r>
      <w:r>
        <w:fldChar w:fldCharType="begin"/>
      </w:r>
      <w:r w:rsidR="00EB5EF8">
        <w:instrText xml:space="preserve"> ADDIN ZOTERO_ITEM CSL_CITATION {"citationID":"6cuWlnDw","properties":{"formattedCitation":"Endro Tri Susdarwono, \\uc0\\u8220{}Interaksi Wisata Syariah dan Pembangunan Ekonomi di Kota Pusarnya Pulau Jawa dalam Bentuk Ekonomi Komersial Ganda,\\uc0\\u8221{} {\\i{}EDUTOURISM  Journal Of Tourism Research} 2, no. 02 (1 Januari 1970): 49\\uc0\\u8211{}60.","plainCitation":"Endro Tri Susdarwono, “Interaksi Wisata Syariah dan Pembangunan Ekonomi di Kota Pusarnya Pulau Jawa dalam Bentuk Ekonomi Komersial Ganda,” EDUTOURISM  Journal Of Tourism Research 2, no. 02 (1 Januari 1970): 49–60.","noteIndex":51},"citationItems":[{"id":116,"uris":["http://zotero.org/users/local/7mXVjm7B/items/BIHQYVJF"],"itemData":{"id":116,"type":"article-journal","abstract":"The purpose of this study is to discuss the relationship or interaction between Islamic tourism and economic development in Pemalang Regency in the form of a double commercial economy. This research is a qualitative research, the type of research uses a comprehensive analytical study and analytical, normative approach. Sharia tourism must be understood as a religious and cultural concept, in which Islamic objectives, Islamic teachings, as well as Islamic principles and practices must be included and made into the programs offered in these Sharia tourism activities. This means that Sharia tourism is not only for moving the activities of tourists to our area, but also for offering them our religious and cultural values. I summarizes this conceptualization of Sharia tourism interactions in three main points: economy, culture and religion. Tourism is of course aimed as a business world that is halal and brings financial benefits to Muslims. Tourism can also be used as a medium to promote and introduce Islamic cultures. Finally, the interest of Islamic tourism is to spread Islamic values and teachings.","container-title":"EDUTOURISM  Journal Of Tourism Research","ISSN":"2721-1371, 2686-4746","issue":"02","journalAbbreviation":"EJTR","language":"id","page":"49-60","source":"DOI.org (Crossref)","title":"Interaksi Wisata Syariah dan Pembangunan Ekonomi di Kota Pusarnya Pulau Jawa dalam Bentuk Ekonomi Komersial Ganda","volume":"2","author":[{"literal":"Endro Tri Susdarwono"}],"issued":{"date-parts":[["1970",1,1]]}}}],"schema":"https://github.com/citation-style-language/schema/raw/master/csl-citation.json"} </w:instrText>
      </w:r>
      <w:r>
        <w:fldChar w:fldCharType="separate"/>
      </w:r>
      <w:r w:rsidRPr="00D16402">
        <w:rPr>
          <w:rFonts w:cs="Times New Roman"/>
          <w:szCs w:val="24"/>
        </w:rPr>
        <w:t xml:space="preserve">Endro Tri Susdarwono, “Interaksi Wisata Syariah dan Pembangunan Ekonomi di Kota Pusarnya Pulau Jawa dalam Bentuk Ekonomi Komersial Ganda,” </w:t>
      </w:r>
      <w:r w:rsidRPr="00D16402">
        <w:rPr>
          <w:rFonts w:cs="Times New Roman"/>
          <w:i/>
          <w:iCs/>
          <w:szCs w:val="24"/>
        </w:rPr>
        <w:t>EDUTOURISM  Journal Of Tourism Research</w:t>
      </w:r>
      <w:r w:rsidRPr="00D16402">
        <w:rPr>
          <w:rFonts w:cs="Times New Roman"/>
          <w:szCs w:val="24"/>
        </w:rPr>
        <w:t xml:space="preserve"> 2, no. 02 (1 Januari 1970): 49–60.</w:t>
      </w:r>
      <w:r>
        <w:fldChar w:fldCharType="end"/>
      </w:r>
    </w:p>
  </w:footnote>
  <w:footnote w:id="54">
    <w:p w14:paraId="53DD11A4" w14:textId="3E9DE4D4" w:rsidR="00493BB9" w:rsidRPr="00493BB9" w:rsidRDefault="00493BB9" w:rsidP="00493BB9">
      <w:pPr>
        <w:pStyle w:val="FootnoteText"/>
        <w:ind w:firstLine="720"/>
        <w:rPr>
          <w:rFonts w:cs="Times New Roman"/>
          <w:szCs w:val="24"/>
        </w:rPr>
      </w:pPr>
      <w:r>
        <w:rPr>
          <w:rStyle w:val="FootnoteReference"/>
        </w:rPr>
        <w:footnoteRef/>
      </w:r>
      <w:r>
        <w:t xml:space="preserve"> </w:t>
      </w:r>
      <w:r>
        <w:fldChar w:fldCharType="begin"/>
      </w:r>
      <w:r w:rsidR="00757191">
        <w:instrText xml:space="preserve"> ADDIN ZOTERO_ITEM CSL_CITATION {"citationID":"mgDx3tX6","properties":{"formattedCitation":"\\uc0\\u8220{}hasil wawancara dengan karyawan Pikaco, 14 Oktober 2024,\\uc0\\u8221{} t.t.","plainCitation":"“hasil wawancara dengan karyawan Pikaco, 14 Oktober 2024,” t.t.","noteIndex":53},"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00EB5EF8" w:rsidRPr="00EB5EF8">
        <w:rPr>
          <w:rFonts w:cs="Times New Roman"/>
          <w:szCs w:val="24"/>
        </w:rPr>
        <w:t>“hasil wawancara dengan karyawan Pikaco, 14 Oktober 2024,” t.t.</w:t>
      </w:r>
      <w:r>
        <w:fldChar w:fldCharType="end"/>
      </w:r>
    </w:p>
  </w:footnote>
  <w:footnote w:id="55">
    <w:p w14:paraId="1D2DFACD" w14:textId="60048D41" w:rsidR="00493BB9" w:rsidRPr="008600BE" w:rsidRDefault="00493BB9" w:rsidP="00493BB9">
      <w:pPr>
        <w:pStyle w:val="FootnoteText"/>
        <w:ind w:firstLine="720"/>
      </w:pPr>
      <w:r>
        <w:rPr>
          <w:rStyle w:val="FootnoteReference"/>
        </w:rPr>
        <w:footnoteRef/>
      </w:r>
      <w:r>
        <w:t xml:space="preserve"> </w:t>
      </w:r>
      <w:r>
        <w:fldChar w:fldCharType="begin"/>
      </w:r>
      <w:r w:rsidR="00757191">
        <w:instrText xml:space="preserve"> ADDIN ZOTERO_ITEM CSL_CITATION {"citationID":"lVJFcnXL","properties":{"formattedCitation":"\\uc0\\u8220{}hasil wawancara dengan konsumen, 14 Oktober 2024,\\uc0\\u8221{} t.t.","plainCitation":"“hasil wawancara dengan konsumen, 14 Oktober 2024,” t.t.","noteIndex":54},"citationItems":[{"id":142,"uris":["http://zotero.org/users/local/7mXVjm7B/items/A6S522YA"],"itemData":{"id":142,"type":"article-newspaper","title":"hasil wawancara dengan konsumen, 14 Oktober 2024"}}],"schema":"https://github.com/citation-style-language/schema/raw/master/csl-citation.json"} </w:instrText>
      </w:r>
      <w:r>
        <w:fldChar w:fldCharType="separate"/>
      </w:r>
      <w:r w:rsidRPr="00493BB9">
        <w:rPr>
          <w:rFonts w:cs="Times New Roman"/>
          <w:szCs w:val="24"/>
        </w:rPr>
        <w:t>“hasil wawancara dengan konsumen, 14 Oktober 2024,” t.t.</w:t>
      </w:r>
      <w:r>
        <w:fldChar w:fldCharType="end"/>
      </w:r>
    </w:p>
  </w:footnote>
  <w:footnote w:id="56">
    <w:p w14:paraId="04549BC2" w14:textId="72D34201" w:rsidR="009D255E" w:rsidRPr="008600BE" w:rsidRDefault="009D255E" w:rsidP="009D2E93">
      <w:pPr>
        <w:pStyle w:val="FootnoteText"/>
        <w:ind w:firstLine="720"/>
        <w:jc w:val="both"/>
      </w:pPr>
      <w:r>
        <w:rPr>
          <w:rStyle w:val="FootnoteReference"/>
        </w:rPr>
        <w:footnoteRef/>
      </w:r>
      <w:r>
        <w:t xml:space="preserve"> </w:t>
      </w:r>
      <w:r>
        <w:fldChar w:fldCharType="begin"/>
      </w:r>
      <w:r w:rsidR="00EB5EF8">
        <w:instrText xml:space="preserve"> ADDIN ZOTERO_ITEM CSL_CITATION {"citationID":"ircYQQly","properties":{"formattedCitation":"Asrindah Nasution, \\uc0\\u8220{}Strategi Pemasaran Bisnis Kuliner Menggunakan Influencer Melalui Media Sosial Instagram,\\uc0\\u8221{} {\\i{}Jurnal Bisnis Corporate} 6, no. 1 (30 September 2021): 11\\uc0\\u8211{}18, https://doi.org/10.46576/jbc.v6i1.1484.","plainCitation":"Asrindah Nasution, “Strategi Pemasaran Bisnis Kuliner Menggunakan Influencer Melalui Media Sosial Instagram,” Jurnal Bisnis Corporate 6, no. 1 (30 September 2021): 11–18, https://doi.org/10.46576/jbc.v6i1.1484.","noteIndex":54},"citationItems":[{"id":124,"uris":["http://zotero.org/users/local/7mXVjm7B/items/XIK5VHPZ"],"itemData":{"id":124,"type":"article-journal","container-title":"Jurnal Bisnis Corporate","DOI":"10.46576/jbc.v6i1.1484","ISSN":"2685-7308, 2579-6445","issue":"1","journalAbbreviation":"JBC","language":"id","page":"11-18","source":"DOI.org (Crossref)","title":"Strategi Pemasaran Bisnis Kuliner Menggunakan Influencer Melalui Media Sosial Instagram","volume":"6","author":[{"family":"Nasution","given":"Asrindah"}],"issued":{"date-parts":[["2021",9,30]]}}}],"schema":"https://github.com/citation-style-language/schema/raw/master/csl-citation.json"} </w:instrText>
      </w:r>
      <w:r>
        <w:fldChar w:fldCharType="separate"/>
      </w:r>
      <w:r w:rsidRPr="009D255E">
        <w:rPr>
          <w:rFonts w:cs="Times New Roman"/>
          <w:szCs w:val="24"/>
        </w:rPr>
        <w:t xml:space="preserve">Asrindah Nasution, “Strategi Pemasaran Bisnis Kuliner Menggunakan Influencer Melalui Media Sosial Instagram,” </w:t>
      </w:r>
      <w:r w:rsidRPr="009D255E">
        <w:rPr>
          <w:rFonts w:cs="Times New Roman"/>
          <w:i/>
          <w:iCs/>
          <w:szCs w:val="24"/>
        </w:rPr>
        <w:t>Jurnal Bisnis Corporate</w:t>
      </w:r>
      <w:r w:rsidRPr="009D255E">
        <w:rPr>
          <w:rFonts w:cs="Times New Roman"/>
          <w:szCs w:val="24"/>
        </w:rPr>
        <w:t xml:space="preserve"> 6, no. 1 (30 September 2021): 11–18, https://doi.org/10.46576/jbc.v6i1.1484.</w:t>
      </w:r>
      <w:r>
        <w:fldChar w:fldCharType="end"/>
      </w:r>
    </w:p>
  </w:footnote>
  <w:footnote w:id="57">
    <w:p w14:paraId="610C5A4B" w14:textId="15AA2A62" w:rsidR="009D255E" w:rsidRPr="008600BE" w:rsidRDefault="009D255E" w:rsidP="009D2E93">
      <w:pPr>
        <w:pStyle w:val="FootnoteText"/>
        <w:ind w:firstLine="720"/>
        <w:jc w:val="both"/>
        <w:rPr>
          <w:lang w:val="it-IT"/>
        </w:rPr>
      </w:pPr>
      <w:r>
        <w:rPr>
          <w:rStyle w:val="FootnoteReference"/>
        </w:rPr>
        <w:footnoteRef/>
      </w:r>
      <w:r>
        <w:t xml:space="preserve"> </w:t>
      </w:r>
      <w:r>
        <w:fldChar w:fldCharType="begin"/>
      </w:r>
      <w:r w:rsidR="00EB5EF8">
        <w:instrText xml:space="preserve"> ADDIN ZOTERO_ITEM CSL_CITATION {"citationID":"aiy6kthE","properties":{"formattedCitation":"Dewi Untari dan Dewi Endah Fajariana, \\uc0\\u8220{}Strategi Pemasaran Melalui Media Sosial Instagram (Studi Deskriptif Pada Akun @Subur_Batik)\\uc0\\u8221{} 2, no. 2 (2018).","plainCitation":"Dewi Untari dan Dewi Endah Fajariana, “Strategi Pemasaran Melalui Media Sosial Instagram (Studi Deskriptif Pada Akun @Subur_Batik)” 2, no. 2 (2018).","noteIndex":55},"citationItems":[{"id":122,"uris":["http://zotero.org/users/local/7mXVjm7B/items/7IAHBGL8"],"itemData":{"id":122,"type":"article-journal","abstract":"The purpose of this study was to find out marketing strategies through Instagram social media. the problems faced by the owners of the first fertile batik account are still many people who do not know the fertile batik products; second lack of promotion costs; all three profits are still below average. Subjects in this study were owners of fertile batik accounts. This study uses a descriptive research approach using a qualitative approach. The results in this study are increased sales results before using the fertile Instagram batik in one month only sells 70 batik fabrics with a profit of Rp 10,000 for 1 piece of batik cloth so that in one month batik is only profitable for Rp 700,000. After using sales through the Instagram social media account, fertile batik experienced an increase in views from the table in a fertile month, batik could sell 200 to 500 batik fabrics. The trick is simple but has an extraordinary effect and saves costs because the costs incurred only use the program. With 700 million active users every month, Instagram's strengths and reach cannot be denied. Instagram indeed started as a simple photo application. But now, Instagram has undergone many changes and has become a platform that allows users to build a visual identity of their business. It is important to remember that Instagram users value high quality content. Photos and videos that give audiences interesting information in new and unique ways. By optimizing batik's fertile content that contains entertaining tone writing to encourage customer involvement and managing platforms that capture the visual identity of batik's fertile brand sounds intimidating at first. But it will make Instagram fun and easy.","issue":"2","language":"id","source":"Zotero","title":"Strategi Pemasaran Melalui Media Sosial Instagram (Studi Deskriptif Pada Akun @Subur_Batik)","volume":"2","author":[{"family":"Untari","given":"Dewi"},{"family":"Fajariana","given":"Dewi Endah"}],"issued":{"date-parts":[["2018"]]}}}],"schema":"https://github.com/citation-style-language/schema/raw/master/csl-citation.json"} </w:instrText>
      </w:r>
      <w:r>
        <w:fldChar w:fldCharType="separate"/>
      </w:r>
      <w:r w:rsidRPr="009D255E">
        <w:rPr>
          <w:rFonts w:cs="Times New Roman"/>
          <w:szCs w:val="24"/>
        </w:rPr>
        <w:t>Dewi Untari dan Dewi Endah Fajariana, “Strategi Pemasaran Melalui Media Sosial Instagram (Studi Deskriptif Pada Akun @Subur_Batik)” 2, no. 2 (2018).</w:t>
      </w:r>
      <w:r>
        <w:fldChar w:fldCharType="end"/>
      </w:r>
    </w:p>
  </w:footnote>
  <w:footnote w:id="58">
    <w:p w14:paraId="0D516D18" w14:textId="33E55781" w:rsidR="00493BB9" w:rsidRPr="008600BE" w:rsidRDefault="00493BB9" w:rsidP="00493BB9">
      <w:pPr>
        <w:pStyle w:val="FootnoteText"/>
        <w:ind w:firstLine="720"/>
        <w:rPr>
          <w:lang w:val="it-IT"/>
        </w:rPr>
      </w:pPr>
      <w:r>
        <w:rPr>
          <w:rStyle w:val="FootnoteReference"/>
        </w:rPr>
        <w:footnoteRef/>
      </w:r>
      <w:r>
        <w:t xml:space="preserve"> </w:t>
      </w:r>
      <w:r>
        <w:fldChar w:fldCharType="begin"/>
      </w:r>
      <w:r w:rsidR="00757191">
        <w:instrText xml:space="preserve"> ADDIN ZOTERO_ITEM CSL_CITATION {"citationID":"r8s9UyUs","properties":{"formattedCitation":"\\uc0\\u8220{}hasil wawancara dengan karyawan Pikaco, 14 Oktober 2024.\\uc0\\u8221{}","plainCitation":"“hasil wawancara dengan karyawan Pikaco, 14 Oktober 2024.”","noteIndex":57},"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59">
    <w:p w14:paraId="531A7582" w14:textId="524BD6AF" w:rsidR="00493BB9" w:rsidRPr="008600BE" w:rsidRDefault="00493BB9" w:rsidP="00493BB9">
      <w:pPr>
        <w:pStyle w:val="FootnoteText"/>
        <w:ind w:firstLine="720"/>
        <w:rPr>
          <w:lang w:val="it-IT"/>
        </w:rPr>
      </w:pPr>
      <w:r>
        <w:rPr>
          <w:rStyle w:val="FootnoteReference"/>
        </w:rPr>
        <w:footnoteRef/>
      </w:r>
      <w:r>
        <w:t xml:space="preserve"> </w:t>
      </w:r>
      <w:r>
        <w:fldChar w:fldCharType="begin"/>
      </w:r>
      <w:r w:rsidR="00757191">
        <w:instrText xml:space="preserve"> ADDIN ZOTERO_ITEM CSL_CITATION {"citationID":"j1bOBtOK","properties":{"formattedCitation":"\\uc0\\u8220{}hasil wawancara dengan karyawan Pikaco, 14 Oktober 2024.\\uc0\\u8221{}","plainCitation":"“hasil wawancara dengan karyawan Pikaco, 14 Oktober 2024.”","noteIndex":58},"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60">
    <w:p w14:paraId="7B2E9D6B" w14:textId="3A506DDD"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J9Jx2dmP","properties":{"formattedCitation":"\\uc0\\u8220{}hasil wawancara dengan owner Pikaco, 14 Oktober tahun 2024,\\uc0\\u8221{} 2024.","plainCitation":"“hasil wawancara dengan owner Pikaco, 14 Oktober tahun 2024,” 2024.","noteIndex":59},"citationItems":[{"id":125,"uris":["http://zotero.org/users/local/7mXVjm7B/items/YANFIA68"],"itemData":{"id":125,"type":"article-newspaper","title":"hasil wawancara dengan owner Pikaco, 14 Oktober tahun 2024","issued":{"date-parts":[["2024"]]}}}],"schema":"https://github.com/citation-style-language/schema/raw/master/csl-citation.json"} </w:instrText>
      </w:r>
      <w:r>
        <w:fldChar w:fldCharType="separate"/>
      </w:r>
      <w:r w:rsidR="00EB5EF8" w:rsidRPr="00EB5EF8">
        <w:rPr>
          <w:rFonts w:cs="Times New Roman"/>
          <w:szCs w:val="24"/>
        </w:rPr>
        <w:t>“hasil wawancara dengan owner Pikaco, 14 Oktober tahun 2024,” 2024.</w:t>
      </w:r>
      <w:r>
        <w:fldChar w:fldCharType="end"/>
      </w:r>
    </w:p>
  </w:footnote>
  <w:footnote w:id="61">
    <w:p w14:paraId="1A7E1D97" w14:textId="655A4B5C"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udokOwgO","properties":{"formattedCitation":"\\uc0\\u8220{}hasil wawancara dengan owner Pikaco, 14 Oktober tahun 2024.\\uc0\\u8221{}","plainCitation":"“hasil wawancara dengan owner Pikaco, 14 Oktober tahun 2024.”","noteIndex":60},"citationItems":[{"id":125,"uris":["http://zotero.org/users/local/7mXVjm7B/items/YANFIA68"],"itemData":{"id":125,"type":"article-newspaper","title":"hasil wawancara dengan owner Pikaco, 14 Oktober tahun 2024","issued":{"date-parts":[["2024"]]}}}],"schema":"https://github.com/citation-style-language/schema/raw/master/csl-citation.json"} </w:instrText>
      </w:r>
      <w:r>
        <w:fldChar w:fldCharType="separate"/>
      </w:r>
      <w:r w:rsidRPr="00493BB9">
        <w:rPr>
          <w:rFonts w:cs="Times New Roman"/>
          <w:szCs w:val="24"/>
        </w:rPr>
        <w:t>“hasil wawancara dengan owner Pikaco, 14 Oktober tahun 2024.”</w:t>
      </w:r>
      <w:r>
        <w:fldChar w:fldCharType="end"/>
      </w:r>
    </w:p>
  </w:footnote>
  <w:footnote w:id="62">
    <w:p w14:paraId="3BA49676" w14:textId="3EEAB799"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BzE1QoVh","properties":{"formattedCitation":"\\uc0\\u8220{}hasil wawancara dengan karyawan Pikaco, 14 Oktober 2024.\\uc0\\u8221{}","plainCitation":"“hasil wawancara dengan karyawan Pikaco, 14 Oktober 2024.”","noteIndex":61},"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63">
    <w:p w14:paraId="44A07755" w14:textId="5D632D17"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eY3Ow8cz","properties":{"formattedCitation":"\\uc0\\u8220{}hasil wawancara dengan karyawan Pikaco, 14 Oktober 2024.\\uc0\\u8221{}","plainCitation":"“hasil wawancara dengan karyawan Pikaco, 14 Oktober 2024.”","noteIndex":62},"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64">
    <w:p w14:paraId="6CCD1E68" w14:textId="4D0305CB"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srUsP7Yv","properties":{"formattedCitation":"\\uc0\\u8220{}hasil wawancara dengan karyawan Pikaco, 14 Oktober 2024.\\uc0\\u8221{}","plainCitation":"“hasil wawancara dengan karyawan Pikaco, 14 Oktober 2024.”","noteIndex":63},"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65">
    <w:p w14:paraId="1F215AC7" w14:textId="0A587E20"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WokiOQLz","properties":{"formattedCitation":"\\uc0\\u8220{}hasil wawancara dengan karyawan Pikaco, 14 Oktober 2024.\\uc0\\u8221{}","plainCitation":"“hasil wawancara dengan karyawan Pikaco, 14 Oktober 2024.”","noteIndex":64},"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493BB9">
        <w:rPr>
          <w:rFonts w:cs="Times New Roman"/>
          <w:szCs w:val="24"/>
        </w:rPr>
        <w:t>“hasil wawancara dengan karyawan Pikaco, 14 Oktober 2024.”</w:t>
      </w:r>
      <w:r>
        <w:fldChar w:fldCharType="end"/>
      </w:r>
    </w:p>
  </w:footnote>
  <w:footnote w:id="66">
    <w:p w14:paraId="5387C1EE" w14:textId="2867E99E" w:rsidR="00493BB9" w:rsidRPr="00493BB9" w:rsidRDefault="00493BB9" w:rsidP="00493BB9">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OOPSBrjZ","properties":{"formattedCitation":"\\uc0\\u8220{}hasil wawancara dengan konsumen, 14 Oktober 2024.\\uc0\\u8221{}","plainCitation":"“hasil wawancara dengan konsumen, 14 Oktober 2024.”","noteIndex":65},"citationItems":[{"id":142,"uris":["http://zotero.org/users/local/7mXVjm7B/items/A6S522YA"],"itemData":{"id":142,"type":"article-newspaper","title":"hasil wawancara dengan konsumen, 14 Oktober 2024"}}],"schema":"https://github.com/citation-style-language/schema/raw/master/csl-citation.json"} </w:instrText>
      </w:r>
      <w:r>
        <w:fldChar w:fldCharType="separate"/>
      </w:r>
      <w:r w:rsidRPr="00493BB9">
        <w:rPr>
          <w:rFonts w:cs="Times New Roman"/>
          <w:szCs w:val="24"/>
        </w:rPr>
        <w:t>“hasil wawancara dengan konsumen, 14 Oktober 2024.”</w:t>
      </w:r>
      <w:r>
        <w:fldChar w:fldCharType="end"/>
      </w:r>
    </w:p>
  </w:footnote>
  <w:footnote w:id="67">
    <w:p w14:paraId="46BFCF93" w14:textId="4B789C49" w:rsidR="00EB5EF8" w:rsidRPr="00EB5EF8" w:rsidRDefault="00EB5EF8" w:rsidP="00EB5EF8">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JKgodcoz","properties":{"formattedCitation":"\\uc0\\u8220{}hasil wawancara dengan karyawan Pikaco, 14 Oktober 2024.\\uc0\\u8221{}","plainCitation":"“hasil wawancara dengan karyawan Pikaco, 14 Oktober 2024.”","noteIndex":66},"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EB5EF8">
        <w:rPr>
          <w:rFonts w:cs="Times New Roman"/>
          <w:szCs w:val="24"/>
        </w:rPr>
        <w:t>“hasil wawancara dengan karyawan Pikaco, 14 Oktober 2024.”</w:t>
      </w:r>
      <w:r>
        <w:fldChar w:fldCharType="end"/>
      </w:r>
    </w:p>
  </w:footnote>
  <w:footnote w:id="68">
    <w:p w14:paraId="265FA203" w14:textId="6E4CF3C2" w:rsidR="00EB5EF8" w:rsidRPr="00EB5EF8" w:rsidRDefault="00EB5EF8" w:rsidP="00EB5EF8">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ZIuLVMhb","properties":{"formattedCitation":"\\uc0\\u8220{}hasil wawancara dengan karyawan Pikaco, 14 Oktober 2024.\\uc0\\u8221{}","plainCitation":"“hasil wawancara dengan karyawan Pikaco, 14 Oktober 2024.”","noteIndex":67},"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EB5EF8">
        <w:rPr>
          <w:rFonts w:cs="Times New Roman"/>
          <w:szCs w:val="24"/>
        </w:rPr>
        <w:t>“hasil wawancara dengan karyawan Pikaco, 14 Oktober 2024.”</w:t>
      </w:r>
      <w:r>
        <w:fldChar w:fldCharType="end"/>
      </w:r>
    </w:p>
  </w:footnote>
  <w:footnote w:id="69">
    <w:p w14:paraId="55EA2963" w14:textId="24637DF7" w:rsidR="00EB5EF8" w:rsidRPr="00EB5EF8" w:rsidRDefault="00EB5EF8" w:rsidP="00EB5EF8">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IKLMtoYr","properties":{"formattedCitation":"\\uc0\\u8220{}hasil wawancara dengan karyawan Pikaco, 14 Oktober 2024.\\uc0\\u8221{}","plainCitation":"“hasil wawancara dengan karyawan Pikaco, 14 Oktober 2024.”","noteIndex":68},"citationItems":[{"id":143,"uris":["http://zotero.org/users/local/7mXVjm7B/items/FPGQY7YL"],"itemData":{"id":143,"type":"article-newspaper","title":"hasil wawancara dengan karyawan Pikaco, 14 Oktober 2024"}}],"schema":"https://github.com/citation-style-language/schema/raw/master/csl-citation.json"} </w:instrText>
      </w:r>
      <w:r>
        <w:fldChar w:fldCharType="separate"/>
      </w:r>
      <w:r w:rsidRPr="00EB5EF8">
        <w:rPr>
          <w:rFonts w:cs="Times New Roman"/>
          <w:szCs w:val="24"/>
        </w:rPr>
        <w:t>“hasil wawancara dengan karyawan Pikaco, 14 Oktober 2024.”</w:t>
      </w:r>
      <w:r>
        <w:fldChar w:fldCharType="end"/>
      </w:r>
    </w:p>
  </w:footnote>
  <w:footnote w:id="70">
    <w:p w14:paraId="083F9009" w14:textId="78296BD5" w:rsidR="00EB5EF8" w:rsidRPr="00EB5EF8" w:rsidRDefault="00EB5EF8" w:rsidP="00EB5EF8">
      <w:pPr>
        <w:pStyle w:val="FootnoteText"/>
        <w:ind w:firstLine="720"/>
        <w:rPr>
          <w:lang w:val="en-US"/>
        </w:rPr>
      </w:pPr>
      <w:r>
        <w:rPr>
          <w:rStyle w:val="FootnoteReference"/>
        </w:rPr>
        <w:footnoteRef/>
      </w:r>
      <w:r>
        <w:t xml:space="preserve"> </w:t>
      </w:r>
      <w:r>
        <w:fldChar w:fldCharType="begin"/>
      </w:r>
      <w:r w:rsidR="00757191">
        <w:instrText xml:space="preserve"> ADDIN ZOTERO_ITEM CSL_CITATION {"citationID":"ZvNbJFam","properties":{"formattedCitation":"\\uc0\\u8220{}hasil wawancara dengan owner Pikaco, 14 Oktober tahun 2024.\\uc0\\u8221{}","plainCitation":"“hasil wawancara dengan owner Pikaco, 14 Oktober tahun 2024.”","noteIndex":69},"citationItems":[{"id":125,"uris":["http://zotero.org/users/local/7mXVjm7B/items/YANFIA68"],"itemData":{"id":125,"type":"article-newspaper","title":"hasil wawancara dengan owner Pikaco, 14 Oktober tahun 2024","issued":{"date-parts":[["2024"]]}}}],"schema":"https://github.com/citation-style-language/schema/raw/master/csl-citation.json"} </w:instrText>
      </w:r>
      <w:r>
        <w:fldChar w:fldCharType="separate"/>
      </w:r>
      <w:r w:rsidRPr="00EB5EF8">
        <w:rPr>
          <w:rFonts w:cs="Times New Roman"/>
          <w:szCs w:val="24"/>
        </w:rPr>
        <w:t>“hasil wawancara dengan owner Pikaco, 14 Oktober tahun 2024.”</w:t>
      </w:r>
      <w:r>
        <w:fldChar w:fldCharType="end"/>
      </w:r>
    </w:p>
  </w:footnote>
  <w:footnote w:id="71">
    <w:p w14:paraId="37B37924" w14:textId="5A223BE6" w:rsidR="00FE0568" w:rsidRPr="00FE0568" w:rsidRDefault="00FE0568" w:rsidP="009D2E93">
      <w:pPr>
        <w:pStyle w:val="FootnoteText"/>
        <w:ind w:firstLine="720"/>
        <w:jc w:val="both"/>
        <w:rPr>
          <w:lang w:val="en-US"/>
        </w:rPr>
      </w:pPr>
      <w:r>
        <w:rPr>
          <w:rStyle w:val="FootnoteReference"/>
        </w:rPr>
        <w:footnoteRef/>
      </w:r>
      <w:r>
        <w:t xml:space="preserve"> </w:t>
      </w:r>
      <w:r>
        <w:fldChar w:fldCharType="begin"/>
      </w:r>
      <w:r w:rsidR="00757191">
        <w:instrText xml:space="preserve"> ADDIN ZOTERO_ITEM CSL_CITATION {"citationID":"6Ds9EFvo","properties":{"formattedCitation":"\\uc0\\u8220{}hasil wawancara dengan owner Pikaco, 14 Oktober tahun 2024.\\uc0\\u8221{}","plainCitation":"“hasil wawancara dengan owner Pikaco, 14 Oktober tahun 2024.”","noteIndex":70},"citationItems":[{"id":125,"uris":["http://zotero.org/users/local/7mXVjm7B/items/YANFIA68"],"itemData":{"id":125,"type":"article-newspaper","title":"hasil wawancara dengan owner Pikaco, 14 Oktober tahun 2024","issued":{"date-parts":[["2024"]]}}}],"schema":"https://github.com/citation-style-language/schema/raw/master/csl-citation.json"} </w:instrText>
      </w:r>
      <w:r>
        <w:fldChar w:fldCharType="separate"/>
      </w:r>
      <w:r w:rsidR="00493BB9" w:rsidRPr="00493BB9">
        <w:rPr>
          <w:rFonts w:cs="Times New Roman"/>
          <w:szCs w:val="24"/>
        </w:rPr>
        <w:t>“hasil wawancara dengan owner Pikaco, 14 Oktober tahun 2024.”</w:t>
      </w:r>
      <w:r>
        <w:fldChar w:fldCharType="end"/>
      </w:r>
    </w:p>
  </w:footnote>
  <w:footnote w:id="72">
    <w:p w14:paraId="5C85529D" w14:textId="05B0E069" w:rsidR="006726D9" w:rsidRPr="008600BE" w:rsidRDefault="006726D9" w:rsidP="009D2E93">
      <w:pPr>
        <w:pStyle w:val="FootnoteText"/>
        <w:ind w:firstLine="720"/>
        <w:jc w:val="both"/>
      </w:pPr>
      <w:r>
        <w:rPr>
          <w:rStyle w:val="FootnoteReference"/>
        </w:rPr>
        <w:footnoteRef/>
      </w:r>
      <w:r>
        <w:t xml:space="preserve"> </w:t>
      </w:r>
      <w:r>
        <w:fldChar w:fldCharType="begin"/>
      </w:r>
      <w:r w:rsidR="00757191">
        <w:instrText xml:space="preserve"> ADDIN ZOTERO_ITEM CSL_CITATION {"citationID":"UbhEmLfH","properties":{"formattedCitation":"Warni Lestari, Sitti Musyahidah, dan Rabaniah Istiqamah, \\uc0\\u8220{}Strategi Marketing Mix Dalam Meningkatkan Usaha Percetakan Pada CV. Tinta Kaili dalam Perspektif Ekonomi Islam,\\uc0\\u8221{} {\\i{}Jurnal Ilmu Ekonomi dan Bisnis Islam} 1, no. 1 (12 Juli 2019): 63\\uc0\\u8211{}84.","plainCitation":"Warni Lestari, Sitti Musyahidah, dan Rabaniah Istiqamah, “Strategi Marketing Mix Dalam Meningkatkan Usaha Percetakan Pada CV. Tinta Kaili dalam Perspektif Ekonomi Islam,” Jurnal Ilmu Ekonomi dan Bisnis Islam 1, no. 1 (12 Juli 2019): 63–84.","noteIndex":71},"citationItems":[{"id":127,"uris":["http://zotero.org/users/local/7mXVjm7B/items/SZ2ZX3YA"],"itemData":{"id":127,"type":"article-journal","abstract":"Penelitian ini bertujuan untuk mengetahui apakah Strategi marketing mix yang terdiri dari produk (product), harga (price), tempat (place), promosi (promotion) telah terealisasi, dimana setiap konsumen mempunyai perbedaan serta alasan mengkonsumsi barang dan jasa. Alasan tersebut membuat perusahaan harus memenuhi kebutuhan dan keinginan pelanggan, yang selanjutnya menciptakan kesadaran dan ketertarikan pelanggan kepada produk dan jasa yang bersangkutan. Metode penelitian dilakukan yaitu deskripsi (description) adalah salah satu jenis metode penelitian yang berusaha menggambarkan dan menginterpretasi objek sesuai dengan apaadanya. Hasil penelitian yang dilakukan penulis bahwasannya penerapan marketing mix yang ada di percetakan CV. Tinta Kaili sangat berpengaruh terhadap meningkatnya usaha ini hingga berkembangnya dan maju, tetap eksis hinga saat ini dilihat dari usaha yang ada di perusahaan itu sendiri. Dengan adanya penerapan nilai – nilai Islami dalam menjalankan usaha yang dirintis serta tak luput perhatian seorang pemimpin dan kerjasama tim yang baik dalam bekerja. Perspektif ekonomi Islam dalam memasarkan produknya sangat memperhatikan etika–etika bisnis. Dalam ekonomi Islam juga menerapkan pemasaran atau promosi untuk menawarkan, menginformasikan, menjual produk atau jasa di pasar. Karena dengan memasarkan atau mempromosikanmasyarakat akan mengetahui keberadaan produk atau jasa.","container-title":"Jurnal Ilmu Ekonomi dan Bisnis Islam","ISSN":"2686-6633","issue":"1","journalAbbreviation":"jiebi","language":"id","page":"63-84","title":"Strategi Marketing Mix Dalam Meningkatkan Usaha Percetakan Pada CV. Tinta Kaili dalam Perspektif Ekonomi Islam","volume":"1","author":[{"family":"Lestari","given":"Warni"},{"family":"Musyahidah","given":"Sitti"},{"family":"Istiqamah","given":"Rabaniah"}],"issued":{"date-parts":[["2019",7,12]]}}}],"schema":"https://github.com/citation-style-language/schema/raw/master/csl-citation.json"} </w:instrText>
      </w:r>
      <w:r>
        <w:fldChar w:fldCharType="separate"/>
      </w:r>
      <w:r w:rsidRPr="006726D9">
        <w:rPr>
          <w:rFonts w:cs="Times New Roman"/>
          <w:szCs w:val="24"/>
        </w:rPr>
        <w:t xml:space="preserve">Warni Lestari, Sitti Musyahidah, dan Rabaniah Istiqamah, “Strategi Marketing Mix Dalam Meningkatkan Usaha Percetakan Pada CV. Tinta Kaili dalam Perspektif Ekonomi Islam,” </w:t>
      </w:r>
      <w:r w:rsidRPr="006726D9">
        <w:rPr>
          <w:rFonts w:cs="Times New Roman"/>
          <w:i/>
          <w:iCs/>
          <w:szCs w:val="24"/>
        </w:rPr>
        <w:t>Jurnal Ilmu Ekonomi dan Bisnis Islam</w:t>
      </w:r>
      <w:r w:rsidRPr="006726D9">
        <w:rPr>
          <w:rFonts w:cs="Times New Roman"/>
          <w:szCs w:val="24"/>
        </w:rPr>
        <w:t xml:space="preserve"> 1, no. 1 (12 Juli 2019): 63–84.</w:t>
      </w:r>
      <w:r>
        <w:fldChar w:fldCharType="end"/>
      </w:r>
    </w:p>
  </w:footnote>
  <w:footnote w:id="73">
    <w:p w14:paraId="4D68E5C7" w14:textId="07D29750" w:rsidR="00DA3679" w:rsidRPr="008600BE" w:rsidRDefault="00DA3679" w:rsidP="009D2E93">
      <w:pPr>
        <w:pStyle w:val="FootnoteText"/>
        <w:ind w:firstLine="720"/>
        <w:jc w:val="both"/>
      </w:pPr>
      <w:r>
        <w:rPr>
          <w:rStyle w:val="FootnoteReference"/>
        </w:rPr>
        <w:footnoteRef/>
      </w:r>
      <w:r>
        <w:t xml:space="preserve"> </w:t>
      </w:r>
      <w:r>
        <w:fldChar w:fldCharType="begin"/>
      </w:r>
      <w:r w:rsidR="00EB5EF8">
        <w:instrText xml:space="preserve"> ADDIN ZOTERO_ITEM CSL_CITATION {"citationID":"hclyYdmo","properties":{"formattedCitation":"Dewina Putri dkk., \\uc0\\u8220{}Strategi Marketing Mix Dan Analisis SWOT pada UMKM D\\uc0\\u8217{}besto Pasar Baru Kota Padang,\\uc0\\u8221{} {\\i{}Jurnal Pengabdian Masyarakat Bangsa} 2, no. 5 (22 Juli 2024): 1749\\uc0\\u8211{}56.","plainCitation":"Dewina Putri dkk., “Strategi Marketing Mix Dan Analisis SWOT pada UMKM D’besto Pasar Baru Kota Padang,” Jurnal Pengabdian Masyarakat Bangsa 2, no. 5 (22 Juli 2024): 1749–56.","noteIndex":71},"citationItems":[{"id":132,"uris":["http://zotero.org/users/local/7mXVjm7B/items/A2G8ZG4Y"],"itemData":{"id":132,"type":"article-journal","abstract":"This research aims to analyze the marketing mix strategy and SWOT analysis of D'Besto MSMEs located in Pasar Baru, Padang City. The research results show that D'Besto has quality products at competitive prices, strategic business locations, and quite effective promotional strategies. In addition, a strengths, weaknesses, opportunities and threats (SWOT) analysis is used to find out how these elements are used by D'Besto in running its business. Apart from that, there are several disadvantages, such as lack of product innovation and limited capital. Market improvements and increased consumer interest in local products are identified opportunities, while threats include intense competition and changes in government policy. The results show that products need to be made more innovative, promoted better on social media, and collaborated better with suppliers and business partners. D'Besto MSMEs are expected to be able to increase their competitiveness and business sustainability by implementing the right marketing mix strategy and understanding SWOT analysis carefully.","container-title":"Jurnal Pengabdian Masyarakat Bangsa","ISSN":"2987-0135","issue":"5","journalAbbreviation":"Jurnal Pengabdian Masyarakat Bangsa","page":"1749-1756","title":"Strategi Marketing Mix Dan Analisis SWOT pada UMKM D’besto Pasar Baru Kota Padang","volume":"2","author":[{"family":"Putri","given":"Dewina"},{"family":"Salma","given":"Anisah"},{"family":"Ameliana","given":"Fhadila"},{"family":"Hidayah","given":"M. Taufik"},{"family":"Putra","given":"Ramdani Bayu"}],"issued":{"date-parts":[["2024",7,22]]}}}],"schema":"https://github.com/citation-style-language/schema/raw/master/csl-citation.json"} </w:instrText>
      </w:r>
      <w:r>
        <w:fldChar w:fldCharType="separate"/>
      </w:r>
      <w:r w:rsidRPr="00DA3679">
        <w:rPr>
          <w:rFonts w:cs="Times New Roman"/>
          <w:szCs w:val="24"/>
        </w:rPr>
        <w:t xml:space="preserve">Dewina Putri dkk., “Strategi Marketing Mix Dan Analisis SWOT pada UMKM D’besto Pasar Baru Kota Padang,” </w:t>
      </w:r>
      <w:r w:rsidRPr="00DA3679">
        <w:rPr>
          <w:rFonts w:cs="Times New Roman"/>
          <w:i/>
          <w:iCs/>
          <w:szCs w:val="24"/>
        </w:rPr>
        <w:t>Jurnal Pengabdian Masyarakat Bangsa</w:t>
      </w:r>
      <w:r w:rsidRPr="00DA3679">
        <w:rPr>
          <w:rFonts w:cs="Times New Roman"/>
          <w:szCs w:val="24"/>
        </w:rPr>
        <w:t xml:space="preserve"> 2, no. 5 (22 Juli 2024): 1749–56.</w:t>
      </w:r>
      <w:r>
        <w:fldChar w:fldCharType="end"/>
      </w:r>
    </w:p>
  </w:footnote>
  <w:footnote w:id="74">
    <w:p w14:paraId="50CFF646" w14:textId="382BBBC5" w:rsidR="006726D9" w:rsidRPr="008600BE" w:rsidRDefault="006726D9" w:rsidP="009D2E93">
      <w:pPr>
        <w:pStyle w:val="FootnoteText"/>
        <w:ind w:firstLine="720"/>
        <w:jc w:val="both"/>
      </w:pPr>
      <w:r>
        <w:rPr>
          <w:rStyle w:val="FootnoteReference"/>
        </w:rPr>
        <w:footnoteRef/>
      </w:r>
      <w:r>
        <w:t xml:space="preserve"> </w:t>
      </w:r>
      <w:r>
        <w:fldChar w:fldCharType="begin"/>
      </w:r>
      <w:r w:rsidR="00EB5EF8">
        <w:instrText xml:space="preserve"> ADDIN ZOTERO_ITEM CSL_CITATION {"citationID":"TwBp7uHk","properties":{"formattedCitation":"\\uc0\\u8220{}Naili Jazilinni\\uc0\\u8217{}am: Analisis Strategi Marketing Mix dalam Perspektif Ekonomi Syariah UMKM Hasma Jaya Lestari\\uc0\\u8221{} 2 (2022).","plainCitation":"“Naili Jazilinni’am: Analisis Strategi Marketing Mix dalam Perspektif Ekonomi Syariah UMKM Hasma Jaya Lestari” 2 (2022).","noteIndex":72},"citationItems":[{"id":130,"uris":["http://zotero.org/users/local/7mXVjm7B/items/E7IPGSMN"],"itemData":{"id":130,"type":"article-journal","abstract":"Integrated marketing activities are called the marketing mix. Each element in the marketing mix such as promotion, price, product, and place requires an individual strategy. However, there are still many business activities that are implemented in the community that are not in accordance with the sharia provisions. Hasma Jaya Lestari is one of them, an UMKM (micro small and medium enterprises) that produces soy milk. It is located in Kranji Village, Paciran, Lamongan. UMKM Hasma Jaya Lestari has started its business on April 30, 2003, 18 years ago and is the first UMKM to produce soy milk in Paciran. Hasma Jaya Lestari UMKM was founded by Mr. Hasan Nawawi and Mrs. Muhimmah where has 8 employees. Analyzing the marketing mix strategy in the perspective of Islamic economics in UMKM (micro small and medium enterprises) Hasma Jaya Lestari is the purpose of this study. This study uses descriptive-qualitative study as the approach. Researcher uses primary and secondary data sources. Data sources used in this study are primary and secondary; which direct interviews with UMKM owner Hasma Jaya Lestari were conducted to fulfill the primary data. While the secondary data sources are reference from journals and literature on the marketing mix of Islamic economic perspective. Based on the results of the research, it can be concluded that the application of a marketing mix strategy in a sharia economic perspective in Hasma Jaya Lestari UMKM (micro small and medium enterprises) located in Kranji has implemented a 4P marketing strategy based on a sharia economic perspective. For further research, the suggestion of this study would be better if the research was conducted by investigating for the influence of the marketing mix strategy in an Islamic economic perspective on the level of sales turnover.","language":"id","source":"Zotero","title":"Naili Jazilinni’am: Analisis Strategi Marketing Mix dalam Perspektif Ekonomi Syariah UMKM Hasma Jaya Lestari","volume":"2","issued":{"date-parts":[["2022"]]}}}],"schema":"https://github.com/citation-style-language/schema/raw/master/csl-citation.json"} </w:instrText>
      </w:r>
      <w:r>
        <w:fldChar w:fldCharType="separate"/>
      </w:r>
      <w:r w:rsidRPr="006726D9">
        <w:rPr>
          <w:rFonts w:cs="Times New Roman"/>
          <w:szCs w:val="24"/>
        </w:rPr>
        <w:t>“Naili Jazilinni’am: Analisis Strategi Marketing Mix dalam Perspektif Ekonomi Syariah UMKM Hasma Jaya Lestari” 2 (2022).</w:t>
      </w:r>
      <w:r>
        <w:fldChar w:fldCharType="end"/>
      </w:r>
    </w:p>
  </w:footnote>
  <w:footnote w:id="75">
    <w:p w14:paraId="37948111" w14:textId="6AA34B90" w:rsidR="006726D9" w:rsidRPr="006726D9" w:rsidRDefault="006726D9" w:rsidP="009D2E93">
      <w:pPr>
        <w:pStyle w:val="FootnoteText"/>
        <w:ind w:firstLine="720"/>
        <w:jc w:val="both"/>
        <w:rPr>
          <w:lang w:val="en-US"/>
        </w:rPr>
      </w:pPr>
      <w:r>
        <w:rPr>
          <w:rStyle w:val="FootnoteReference"/>
        </w:rPr>
        <w:footnoteRef/>
      </w:r>
      <w:r>
        <w:t xml:space="preserve"> </w:t>
      </w:r>
      <w:r>
        <w:fldChar w:fldCharType="begin"/>
      </w:r>
      <w:r w:rsidR="00757191">
        <w:instrText xml:space="preserve"> ADDIN ZOTERO_ITEM CSL_CITATION {"citationID":"6DyiYDWb","properties":{"formattedCitation":"Lestari, Musyahidah, dan Istiqamah, \\uc0\\u8220{}Strategi Marketing Mix Dalam Meningkatkan Usaha Percetakan Pada CV. Tinta Kaili dalam Perspektif Ekonomi Islam.\\uc0\\u8221{}","plainCitation":"Lestari, Musyahidah, dan Istiqamah, “Strategi Marketing Mix Dalam Meningkatkan Usaha Percetakan Pada CV. Tinta Kaili dalam Perspektif Ekonomi Islam.”","noteIndex":74},"citationItems":[{"id":127,"uris":["http://zotero.org/users/local/7mXVjm7B/items/SZ2ZX3YA"],"itemData":{"id":127,"type":"article-journal","abstract":"Penelitian ini bertujuan untuk mengetahui apakah Strategi marketing mix yang terdiri dari produk (product), harga (price), tempat (place), promosi (promotion) telah terealisasi, dimana setiap konsumen mempunyai perbedaan serta alasan mengkonsumsi barang dan jasa. Alasan tersebut membuat perusahaan harus memenuhi kebutuhan dan keinginan pelanggan, yang selanjutnya menciptakan kesadaran dan ketertarikan pelanggan kepada produk dan jasa yang bersangkutan. Metode penelitian dilakukan yaitu deskripsi (description) adalah salah satu jenis metode penelitian yang berusaha menggambarkan dan menginterpretasi objek sesuai dengan apaadanya. Hasil penelitian yang dilakukan penulis bahwasannya penerapan marketing mix yang ada di percetakan CV. Tinta Kaili sangat berpengaruh terhadap meningkatnya usaha ini hingga berkembangnya dan maju, tetap eksis hinga saat ini dilihat dari usaha yang ada di perusahaan itu sendiri. Dengan adanya penerapan nilai – nilai Islami dalam menjalankan usaha yang dirintis serta tak luput perhatian seorang pemimpin dan kerjasama tim yang baik dalam bekerja. Perspektif ekonomi Islam dalam memasarkan produknya sangat memperhatikan etika–etika bisnis. Dalam ekonomi Islam juga menerapkan pemasaran atau promosi untuk menawarkan, menginformasikan, menjual produk atau jasa di pasar. Karena dengan memasarkan atau mempromosikanmasyarakat akan mengetahui keberadaan produk atau jasa.","container-title":"Jurnal Ilmu Ekonomi dan Bisnis Islam","ISSN":"2686-6633","issue":"1","journalAbbreviation":"jiebi","language":"id","page":"63-84","title":"Strategi Marketing Mix Dalam Meningkatkan Usaha Percetakan Pada CV. Tinta Kaili dalam Perspektif Ekonomi Islam","volume":"1","author":[{"family":"Lestari","given":"Warni"},{"family":"Musyahidah","given":"Sitti"},{"family":"Istiqamah","given":"Rabaniah"}],"issued":{"date-parts":[["2019",7,12]]}}}],"schema":"https://github.com/citation-style-language/schema/raw/master/csl-citation.json"} </w:instrText>
      </w:r>
      <w:r>
        <w:fldChar w:fldCharType="separate"/>
      </w:r>
      <w:r w:rsidRPr="006726D9">
        <w:rPr>
          <w:rFonts w:cs="Times New Roman"/>
          <w:szCs w:val="24"/>
        </w:rPr>
        <w:t>Lestari, Musyahidah, dan Istiqamah, “Strategi Marketing Mix Dalam Meningkatkan Usaha Percetakan Pada CV. Tinta Kaili dalam Perspektif Ekonomi Islam.”</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2BE03" w14:textId="77777777" w:rsidR="00090418" w:rsidRDefault="00090418">
    <w:pPr>
      <w:jc w:val="right"/>
    </w:pPr>
  </w:p>
  <w:p w14:paraId="1E505481" w14:textId="77777777" w:rsidR="00090418" w:rsidRDefault="0009041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720D7"/>
    <w:multiLevelType w:val="hybridMultilevel"/>
    <w:tmpl w:val="424491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736B50"/>
    <w:multiLevelType w:val="hybridMultilevel"/>
    <w:tmpl w:val="2B76A14C"/>
    <w:lvl w:ilvl="0" w:tplc="7960F7FC">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727EC3"/>
    <w:multiLevelType w:val="hybridMultilevel"/>
    <w:tmpl w:val="E7BCC106"/>
    <w:lvl w:ilvl="0" w:tplc="16C4D3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17B3CC1"/>
    <w:multiLevelType w:val="hybridMultilevel"/>
    <w:tmpl w:val="3F84F694"/>
    <w:lvl w:ilvl="0" w:tplc="861434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681ABF"/>
    <w:multiLevelType w:val="hybridMultilevel"/>
    <w:tmpl w:val="D2FC86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256065"/>
    <w:multiLevelType w:val="hybridMultilevel"/>
    <w:tmpl w:val="6C98680C"/>
    <w:lvl w:ilvl="0" w:tplc="0421000F">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8E204A"/>
    <w:multiLevelType w:val="hybridMultilevel"/>
    <w:tmpl w:val="DC2C1F9C"/>
    <w:lvl w:ilvl="0" w:tplc="38090011">
      <w:start w:val="1"/>
      <w:numFmt w:val="decimal"/>
      <w:lvlText w:val="%1)"/>
      <w:lvlJc w:val="left"/>
      <w:pPr>
        <w:ind w:left="1830" w:hanging="360"/>
      </w:pPr>
      <w:rPr>
        <w:rFonts w:hint="default"/>
      </w:rPr>
    </w:lvl>
    <w:lvl w:ilvl="1" w:tplc="04090019" w:tentative="1">
      <w:start w:val="1"/>
      <w:numFmt w:val="lowerLetter"/>
      <w:lvlText w:val="%2."/>
      <w:lvlJc w:val="left"/>
      <w:pPr>
        <w:ind w:left="2550" w:hanging="360"/>
      </w:pPr>
    </w:lvl>
    <w:lvl w:ilvl="2" w:tplc="0409001B" w:tentative="1">
      <w:start w:val="1"/>
      <w:numFmt w:val="lowerRoman"/>
      <w:lvlText w:val="%3."/>
      <w:lvlJc w:val="right"/>
      <w:pPr>
        <w:ind w:left="3270" w:hanging="180"/>
      </w:pPr>
    </w:lvl>
    <w:lvl w:ilvl="3" w:tplc="0409000F" w:tentative="1">
      <w:start w:val="1"/>
      <w:numFmt w:val="decimal"/>
      <w:lvlText w:val="%4."/>
      <w:lvlJc w:val="left"/>
      <w:pPr>
        <w:ind w:left="3990" w:hanging="360"/>
      </w:pPr>
    </w:lvl>
    <w:lvl w:ilvl="4" w:tplc="04090019" w:tentative="1">
      <w:start w:val="1"/>
      <w:numFmt w:val="lowerLetter"/>
      <w:lvlText w:val="%5."/>
      <w:lvlJc w:val="left"/>
      <w:pPr>
        <w:ind w:left="4710" w:hanging="360"/>
      </w:pPr>
    </w:lvl>
    <w:lvl w:ilvl="5" w:tplc="0409001B" w:tentative="1">
      <w:start w:val="1"/>
      <w:numFmt w:val="lowerRoman"/>
      <w:lvlText w:val="%6."/>
      <w:lvlJc w:val="right"/>
      <w:pPr>
        <w:ind w:left="5430" w:hanging="180"/>
      </w:pPr>
    </w:lvl>
    <w:lvl w:ilvl="6" w:tplc="0409000F" w:tentative="1">
      <w:start w:val="1"/>
      <w:numFmt w:val="decimal"/>
      <w:lvlText w:val="%7."/>
      <w:lvlJc w:val="left"/>
      <w:pPr>
        <w:ind w:left="6150" w:hanging="360"/>
      </w:pPr>
    </w:lvl>
    <w:lvl w:ilvl="7" w:tplc="04090019" w:tentative="1">
      <w:start w:val="1"/>
      <w:numFmt w:val="lowerLetter"/>
      <w:lvlText w:val="%8."/>
      <w:lvlJc w:val="left"/>
      <w:pPr>
        <w:ind w:left="6870" w:hanging="360"/>
      </w:pPr>
    </w:lvl>
    <w:lvl w:ilvl="8" w:tplc="0409001B" w:tentative="1">
      <w:start w:val="1"/>
      <w:numFmt w:val="lowerRoman"/>
      <w:lvlText w:val="%9."/>
      <w:lvlJc w:val="right"/>
      <w:pPr>
        <w:ind w:left="7590" w:hanging="180"/>
      </w:pPr>
    </w:lvl>
  </w:abstractNum>
  <w:abstractNum w:abstractNumId="7" w15:restartNumberingAfterBreak="0">
    <w:nsid w:val="1F82774A"/>
    <w:multiLevelType w:val="hybridMultilevel"/>
    <w:tmpl w:val="FC6433C6"/>
    <w:lvl w:ilvl="0" w:tplc="ED7AF40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211979BF"/>
    <w:multiLevelType w:val="hybridMultilevel"/>
    <w:tmpl w:val="96DE36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184817"/>
    <w:multiLevelType w:val="multilevel"/>
    <w:tmpl w:val="31FE2F62"/>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i/>
      </w:rPr>
    </w:lvl>
    <w:lvl w:ilvl="2">
      <w:start w:val="1"/>
      <w:numFmt w:val="decimal"/>
      <w:isLgl/>
      <w:lvlText w:val="%1.%2.%3"/>
      <w:lvlJc w:val="left"/>
      <w:pPr>
        <w:ind w:left="2160" w:hanging="720"/>
      </w:pPr>
      <w:rPr>
        <w:rFonts w:hint="default"/>
        <w:i/>
      </w:rPr>
    </w:lvl>
    <w:lvl w:ilvl="3">
      <w:start w:val="1"/>
      <w:numFmt w:val="decimal"/>
      <w:isLgl/>
      <w:lvlText w:val="%1.%2.%3.%4"/>
      <w:lvlJc w:val="left"/>
      <w:pPr>
        <w:ind w:left="2160" w:hanging="720"/>
      </w:pPr>
      <w:rPr>
        <w:rFonts w:hint="default"/>
        <w:i/>
      </w:rPr>
    </w:lvl>
    <w:lvl w:ilvl="4">
      <w:start w:val="1"/>
      <w:numFmt w:val="decimal"/>
      <w:isLgl/>
      <w:lvlText w:val="%1.%2.%3.%4.%5"/>
      <w:lvlJc w:val="left"/>
      <w:pPr>
        <w:ind w:left="2520" w:hanging="1080"/>
      </w:pPr>
      <w:rPr>
        <w:rFonts w:hint="default"/>
        <w:i/>
      </w:rPr>
    </w:lvl>
    <w:lvl w:ilvl="5">
      <w:start w:val="1"/>
      <w:numFmt w:val="decimal"/>
      <w:isLgl/>
      <w:lvlText w:val="%1.%2.%3.%4.%5.%6"/>
      <w:lvlJc w:val="left"/>
      <w:pPr>
        <w:ind w:left="2520" w:hanging="1080"/>
      </w:pPr>
      <w:rPr>
        <w:rFonts w:hint="default"/>
        <w:i/>
      </w:rPr>
    </w:lvl>
    <w:lvl w:ilvl="6">
      <w:start w:val="1"/>
      <w:numFmt w:val="decimal"/>
      <w:isLgl/>
      <w:lvlText w:val="%1.%2.%3.%4.%5.%6.%7"/>
      <w:lvlJc w:val="left"/>
      <w:pPr>
        <w:ind w:left="2880" w:hanging="1440"/>
      </w:pPr>
      <w:rPr>
        <w:rFonts w:hint="default"/>
        <w:i/>
      </w:rPr>
    </w:lvl>
    <w:lvl w:ilvl="7">
      <w:start w:val="1"/>
      <w:numFmt w:val="decimal"/>
      <w:isLgl/>
      <w:lvlText w:val="%1.%2.%3.%4.%5.%6.%7.%8"/>
      <w:lvlJc w:val="left"/>
      <w:pPr>
        <w:ind w:left="2880" w:hanging="1440"/>
      </w:pPr>
      <w:rPr>
        <w:rFonts w:hint="default"/>
        <w:i/>
      </w:rPr>
    </w:lvl>
    <w:lvl w:ilvl="8">
      <w:start w:val="1"/>
      <w:numFmt w:val="decimal"/>
      <w:isLgl/>
      <w:lvlText w:val="%1.%2.%3.%4.%5.%6.%7.%8.%9"/>
      <w:lvlJc w:val="left"/>
      <w:pPr>
        <w:ind w:left="3240" w:hanging="1800"/>
      </w:pPr>
      <w:rPr>
        <w:rFonts w:hint="default"/>
        <w:i/>
      </w:rPr>
    </w:lvl>
  </w:abstractNum>
  <w:abstractNum w:abstractNumId="10" w15:restartNumberingAfterBreak="0">
    <w:nsid w:val="27FB120F"/>
    <w:multiLevelType w:val="hybridMultilevel"/>
    <w:tmpl w:val="257EC54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DD3BF1"/>
    <w:multiLevelType w:val="hybridMultilevel"/>
    <w:tmpl w:val="69DEEBA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EF4F3D"/>
    <w:multiLevelType w:val="multilevel"/>
    <w:tmpl w:val="9E326282"/>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A0A598A"/>
    <w:multiLevelType w:val="hybridMultilevel"/>
    <w:tmpl w:val="1CC29C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D3A1D97"/>
    <w:multiLevelType w:val="hybridMultilevel"/>
    <w:tmpl w:val="C8644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B45449"/>
    <w:multiLevelType w:val="hybridMultilevel"/>
    <w:tmpl w:val="B750ED96"/>
    <w:lvl w:ilvl="0" w:tplc="861434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B854A5"/>
    <w:multiLevelType w:val="hybridMultilevel"/>
    <w:tmpl w:val="E5E66B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6F7C76"/>
    <w:multiLevelType w:val="hybridMultilevel"/>
    <w:tmpl w:val="F8E4D5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C44049E"/>
    <w:multiLevelType w:val="hybridMultilevel"/>
    <w:tmpl w:val="A1049528"/>
    <w:lvl w:ilvl="0" w:tplc="16F2A97C">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9" w15:restartNumberingAfterBreak="0">
    <w:nsid w:val="4FD61848"/>
    <w:multiLevelType w:val="hybridMultilevel"/>
    <w:tmpl w:val="11706F10"/>
    <w:lvl w:ilvl="0" w:tplc="04090015">
      <w:start w:val="1"/>
      <w:numFmt w:val="upperLetter"/>
      <w:lvlText w:val="%1."/>
      <w:lvlJc w:val="left"/>
      <w:pPr>
        <w:ind w:left="720" w:hanging="360"/>
      </w:pPr>
    </w:lvl>
    <w:lvl w:ilvl="1" w:tplc="4DD09C0C">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0673A2C"/>
    <w:multiLevelType w:val="hybridMultilevel"/>
    <w:tmpl w:val="CA9C44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5F71B86"/>
    <w:multiLevelType w:val="hybridMultilevel"/>
    <w:tmpl w:val="4762FB60"/>
    <w:lvl w:ilvl="0" w:tplc="D082AC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8B736C7"/>
    <w:multiLevelType w:val="hybridMultilevel"/>
    <w:tmpl w:val="619E5D00"/>
    <w:lvl w:ilvl="0" w:tplc="38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2F46720"/>
    <w:multiLevelType w:val="hybridMultilevel"/>
    <w:tmpl w:val="1BC47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557CCC"/>
    <w:multiLevelType w:val="hybridMultilevel"/>
    <w:tmpl w:val="378A2A90"/>
    <w:lvl w:ilvl="0" w:tplc="4C220F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3795F7C"/>
    <w:multiLevelType w:val="multilevel"/>
    <w:tmpl w:val="0421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37B307F"/>
    <w:multiLevelType w:val="hybridMultilevel"/>
    <w:tmpl w:val="360E1E02"/>
    <w:lvl w:ilvl="0" w:tplc="85FECC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83A4744"/>
    <w:multiLevelType w:val="hybridMultilevel"/>
    <w:tmpl w:val="955C9370"/>
    <w:lvl w:ilvl="0" w:tplc="68FE37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68721D2C"/>
    <w:multiLevelType w:val="hybridMultilevel"/>
    <w:tmpl w:val="D94E43B6"/>
    <w:lvl w:ilvl="0" w:tplc="EEC6AF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ED24512"/>
    <w:multiLevelType w:val="hybridMultilevel"/>
    <w:tmpl w:val="21FC4414"/>
    <w:lvl w:ilvl="0" w:tplc="0FF6925C">
      <w:start w:val="1"/>
      <w:numFmt w:val="decimal"/>
      <w:lvlText w:val="%1."/>
      <w:lvlJc w:val="left"/>
      <w:pPr>
        <w:ind w:left="2061" w:hanging="360"/>
      </w:pPr>
      <w:rPr>
        <w:rFonts w:hint="default"/>
        <w:i w:val="0"/>
        <w:iCs/>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0" w15:restartNumberingAfterBreak="0">
    <w:nsid w:val="6FCF1D82"/>
    <w:multiLevelType w:val="hybridMultilevel"/>
    <w:tmpl w:val="8AA669CC"/>
    <w:lvl w:ilvl="0" w:tplc="7DDE35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04B48D9"/>
    <w:multiLevelType w:val="hybridMultilevel"/>
    <w:tmpl w:val="00A07D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202069A"/>
    <w:multiLevelType w:val="hybridMultilevel"/>
    <w:tmpl w:val="360A9682"/>
    <w:lvl w:ilvl="0" w:tplc="C546A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31F33AD"/>
    <w:multiLevelType w:val="hybridMultilevel"/>
    <w:tmpl w:val="C692781E"/>
    <w:lvl w:ilvl="0" w:tplc="E7C886B2">
      <w:start w:val="1"/>
      <w:numFmt w:val="lowerLetter"/>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4" w15:restartNumberingAfterBreak="0">
    <w:nsid w:val="7A846FCF"/>
    <w:multiLevelType w:val="hybridMultilevel"/>
    <w:tmpl w:val="DFAC4B46"/>
    <w:lvl w:ilvl="0" w:tplc="E8FE16B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AF73092"/>
    <w:multiLevelType w:val="hybridMultilevel"/>
    <w:tmpl w:val="50B836CC"/>
    <w:lvl w:ilvl="0" w:tplc="38090015">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C3022BE"/>
    <w:multiLevelType w:val="hybridMultilevel"/>
    <w:tmpl w:val="953EF912"/>
    <w:lvl w:ilvl="0" w:tplc="75A82C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D3704B1"/>
    <w:multiLevelType w:val="hybridMultilevel"/>
    <w:tmpl w:val="F8E4D5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D383149"/>
    <w:multiLevelType w:val="hybridMultilevel"/>
    <w:tmpl w:val="0BA4ED64"/>
    <w:lvl w:ilvl="0" w:tplc="B4B07068">
      <w:start w:val="1"/>
      <w:numFmt w:val="decimal"/>
      <w:lvlText w:val="%1."/>
      <w:lvlJc w:val="left"/>
      <w:pPr>
        <w:ind w:left="1440" w:hanging="360"/>
      </w:pPr>
      <w:rPr>
        <w:rFonts w:hint="default"/>
        <w:i w:val="0"/>
        <w:i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E681CC6"/>
    <w:multiLevelType w:val="hybridMultilevel"/>
    <w:tmpl w:val="200A962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7F8C731F"/>
    <w:multiLevelType w:val="multilevel"/>
    <w:tmpl w:val="9F1A51E4"/>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858" w:hanging="432"/>
      </w:pPr>
      <w:rPr>
        <w:rFonts w:hint="default"/>
        <w:i w:val="0"/>
        <w:iCs w:val="0"/>
      </w:rPr>
    </w:lvl>
    <w:lvl w:ilvl="2">
      <w:start w:val="1"/>
      <w:numFmt w:val="decimal"/>
      <w:pStyle w:val="Heading3"/>
      <w:isLgl/>
      <w:suff w:val="space"/>
      <w:lvlText w:val="%1.%2.%3"/>
      <w:lvlJc w:val="left"/>
      <w:pPr>
        <w:ind w:left="1224" w:hanging="504"/>
      </w:pPr>
      <w:rPr>
        <w:rFonts w:hint="default"/>
      </w:rPr>
    </w:lvl>
    <w:lvl w:ilvl="3">
      <w:start w:val="1"/>
      <w:numFmt w:val="decimal"/>
      <w:pStyle w:val="Heading4"/>
      <w:isLg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08160228">
    <w:abstractNumId w:val="25"/>
  </w:num>
  <w:num w:numId="2" w16cid:durableId="76168922">
    <w:abstractNumId w:val="40"/>
  </w:num>
  <w:num w:numId="3" w16cid:durableId="1880587380">
    <w:abstractNumId w:val="2"/>
  </w:num>
  <w:num w:numId="4" w16cid:durableId="433209188">
    <w:abstractNumId w:val="9"/>
  </w:num>
  <w:num w:numId="5" w16cid:durableId="1217742530">
    <w:abstractNumId w:val="26"/>
  </w:num>
  <w:num w:numId="6" w16cid:durableId="748505820">
    <w:abstractNumId w:val="32"/>
  </w:num>
  <w:num w:numId="7" w16cid:durableId="1124694716">
    <w:abstractNumId w:val="30"/>
  </w:num>
  <w:num w:numId="8" w16cid:durableId="1662928132">
    <w:abstractNumId w:val="33"/>
  </w:num>
  <w:num w:numId="9" w16cid:durableId="1268852484">
    <w:abstractNumId w:val="22"/>
  </w:num>
  <w:num w:numId="10" w16cid:durableId="157502378">
    <w:abstractNumId w:val="28"/>
  </w:num>
  <w:num w:numId="11" w16cid:durableId="1731609228">
    <w:abstractNumId w:val="1"/>
  </w:num>
  <w:num w:numId="12" w16cid:durableId="1629315403">
    <w:abstractNumId w:val="5"/>
  </w:num>
  <w:num w:numId="13" w16cid:durableId="1824851548">
    <w:abstractNumId w:val="16"/>
  </w:num>
  <w:num w:numId="14" w16cid:durableId="1223249843">
    <w:abstractNumId w:val="13"/>
  </w:num>
  <w:num w:numId="15" w16cid:durableId="627782900">
    <w:abstractNumId w:val="11"/>
  </w:num>
  <w:num w:numId="16" w16cid:durableId="936403571">
    <w:abstractNumId w:val="8"/>
  </w:num>
  <w:num w:numId="17" w16cid:durableId="1061634748">
    <w:abstractNumId w:val="20"/>
  </w:num>
  <w:num w:numId="18" w16cid:durableId="1466047450">
    <w:abstractNumId w:val="31"/>
  </w:num>
  <w:num w:numId="19" w16cid:durableId="1726830881">
    <w:abstractNumId w:val="4"/>
  </w:num>
  <w:num w:numId="20" w16cid:durableId="894387877">
    <w:abstractNumId w:val="12"/>
  </w:num>
  <w:num w:numId="21" w16cid:durableId="456803187">
    <w:abstractNumId w:val="10"/>
  </w:num>
  <w:num w:numId="22" w16cid:durableId="2048673010">
    <w:abstractNumId w:val="3"/>
  </w:num>
  <w:num w:numId="23" w16cid:durableId="16467554">
    <w:abstractNumId w:val="15"/>
  </w:num>
  <w:num w:numId="24" w16cid:durableId="966008355">
    <w:abstractNumId w:val="34"/>
  </w:num>
  <w:num w:numId="25" w16cid:durableId="2135908154">
    <w:abstractNumId w:val="27"/>
  </w:num>
  <w:num w:numId="26" w16cid:durableId="1430002959">
    <w:abstractNumId w:val="35"/>
  </w:num>
  <w:num w:numId="27" w16cid:durableId="206063201">
    <w:abstractNumId w:val="38"/>
  </w:num>
  <w:num w:numId="28" w16cid:durableId="1585913279">
    <w:abstractNumId w:val="24"/>
  </w:num>
  <w:num w:numId="29" w16cid:durableId="1064795889">
    <w:abstractNumId w:val="36"/>
  </w:num>
  <w:num w:numId="30" w16cid:durableId="954560788">
    <w:abstractNumId w:val="21"/>
  </w:num>
  <w:num w:numId="31" w16cid:durableId="813179435">
    <w:abstractNumId w:val="18"/>
  </w:num>
  <w:num w:numId="32" w16cid:durableId="1175876255">
    <w:abstractNumId w:val="6"/>
  </w:num>
  <w:num w:numId="33" w16cid:durableId="471826008">
    <w:abstractNumId w:val="23"/>
  </w:num>
  <w:num w:numId="34" w16cid:durableId="1932815797">
    <w:abstractNumId w:val="29"/>
  </w:num>
  <w:num w:numId="35" w16cid:durableId="509804648">
    <w:abstractNumId w:val="0"/>
  </w:num>
  <w:num w:numId="36" w16cid:durableId="1307128967">
    <w:abstractNumId w:val="37"/>
  </w:num>
  <w:num w:numId="37" w16cid:durableId="1434011358">
    <w:abstractNumId w:val="17"/>
  </w:num>
  <w:num w:numId="38" w16cid:durableId="102505667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2663467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8130133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59357742">
    <w:abstractNumId w:val="14"/>
  </w:num>
  <w:num w:numId="42" w16cid:durableId="1116675738">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20D"/>
    <w:rsid w:val="00007052"/>
    <w:rsid w:val="00014413"/>
    <w:rsid w:val="000222FF"/>
    <w:rsid w:val="00031CFE"/>
    <w:rsid w:val="0003235E"/>
    <w:rsid w:val="00033171"/>
    <w:rsid w:val="000355CA"/>
    <w:rsid w:val="00036E38"/>
    <w:rsid w:val="000370EA"/>
    <w:rsid w:val="0004424A"/>
    <w:rsid w:val="000443F0"/>
    <w:rsid w:val="00056C3B"/>
    <w:rsid w:val="00064395"/>
    <w:rsid w:val="00065E2A"/>
    <w:rsid w:val="0006710C"/>
    <w:rsid w:val="00067208"/>
    <w:rsid w:val="00072A37"/>
    <w:rsid w:val="00073132"/>
    <w:rsid w:val="000742E5"/>
    <w:rsid w:val="00076158"/>
    <w:rsid w:val="0008289D"/>
    <w:rsid w:val="00090418"/>
    <w:rsid w:val="00096647"/>
    <w:rsid w:val="000A2870"/>
    <w:rsid w:val="000A7E25"/>
    <w:rsid w:val="000B3D8D"/>
    <w:rsid w:val="000B3E98"/>
    <w:rsid w:val="000B569E"/>
    <w:rsid w:val="000C2DC3"/>
    <w:rsid w:val="000C46BB"/>
    <w:rsid w:val="000C5A30"/>
    <w:rsid w:val="000C6630"/>
    <w:rsid w:val="000C75B5"/>
    <w:rsid w:val="000D12FF"/>
    <w:rsid w:val="000E015B"/>
    <w:rsid w:val="000E3C7A"/>
    <w:rsid w:val="000E56E2"/>
    <w:rsid w:val="000F0123"/>
    <w:rsid w:val="000F0854"/>
    <w:rsid w:val="000F6A37"/>
    <w:rsid w:val="000F7BB7"/>
    <w:rsid w:val="001037E3"/>
    <w:rsid w:val="001043BC"/>
    <w:rsid w:val="00105EE7"/>
    <w:rsid w:val="00110192"/>
    <w:rsid w:val="001304F9"/>
    <w:rsid w:val="0013150E"/>
    <w:rsid w:val="00132FF6"/>
    <w:rsid w:val="00136765"/>
    <w:rsid w:val="00137F6B"/>
    <w:rsid w:val="0014605E"/>
    <w:rsid w:val="00150632"/>
    <w:rsid w:val="00160EFD"/>
    <w:rsid w:val="00165C86"/>
    <w:rsid w:val="00173452"/>
    <w:rsid w:val="0019052F"/>
    <w:rsid w:val="00193BFD"/>
    <w:rsid w:val="00197CFE"/>
    <w:rsid w:val="001A0220"/>
    <w:rsid w:val="001A6AFD"/>
    <w:rsid w:val="001B2470"/>
    <w:rsid w:val="001B7198"/>
    <w:rsid w:val="001C1CFD"/>
    <w:rsid w:val="001C4B0C"/>
    <w:rsid w:val="001C702C"/>
    <w:rsid w:val="001D1C3E"/>
    <w:rsid w:val="001D5D79"/>
    <w:rsid w:val="001E1A19"/>
    <w:rsid w:val="001E1EAB"/>
    <w:rsid w:val="001E46E3"/>
    <w:rsid w:val="001F2986"/>
    <w:rsid w:val="001F68A2"/>
    <w:rsid w:val="00200BC1"/>
    <w:rsid w:val="0020143E"/>
    <w:rsid w:val="0020278A"/>
    <w:rsid w:val="00207322"/>
    <w:rsid w:val="002149DF"/>
    <w:rsid w:val="00216370"/>
    <w:rsid w:val="00216667"/>
    <w:rsid w:val="00217B45"/>
    <w:rsid w:val="00221CA2"/>
    <w:rsid w:val="00223127"/>
    <w:rsid w:val="00224061"/>
    <w:rsid w:val="00226E6C"/>
    <w:rsid w:val="002273B4"/>
    <w:rsid w:val="002323E1"/>
    <w:rsid w:val="00237582"/>
    <w:rsid w:val="00237F17"/>
    <w:rsid w:val="00252F3C"/>
    <w:rsid w:val="002540A8"/>
    <w:rsid w:val="00255067"/>
    <w:rsid w:val="00257801"/>
    <w:rsid w:val="00257DBA"/>
    <w:rsid w:val="00260B23"/>
    <w:rsid w:val="00262F9A"/>
    <w:rsid w:val="00263A40"/>
    <w:rsid w:val="00266B63"/>
    <w:rsid w:val="0027152E"/>
    <w:rsid w:val="00276148"/>
    <w:rsid w:val="002833E4"/>
    <w:rsid w:val="00284D9C"/>
    <w:rsid w:val="00297779"/>
    <w:rsid w:val="002A6ECF"/>
    <w:rsid w:val="002A7E98"/>
    <w:rsid w:val="002B7E2E"/>
    <w:rsid w:val="002C1C5C"/>
    <w:rsid w:val="002C3256"/>
    <w:rsid w:val="002C3F49"/>
    <w:rsid w:val="002C7D51"/>
    <w:rsid w:val="002D043F"/>
    <w:rsid w:val="002D1956"/>
    <w:rsid w:val="002D2C48"/>
    <w:rsid w:val="002D3772"/>
    <w:rsid w:val="002D4862"/>
    <w:rsid w:val="002E1B86"/>
    <w:rsid w:val="002E204A"/>
    <w:rsid w:val="002E5C66"/>
    <w:rsid w:val="002F265B"/>
    <w:rsid w:val="002F5D4C"/>
    <w:rsid w:val="00300A87"/>
    <w:rsid w:val="00301836"/>
    <w:rsid w:val="00303D24"/>
    <w:rsid w:val="00312ABB"/>
    <w:rsid w:val="00314073"/>
    <w:rsid w:val="00321FED"/>
    <w:rsid w:val="00333FFB"/>
    <w:rsid w:val="003427D8"/>
    <w:rsid w:val="00346186"/>
    <w:rsid w:val="00346695"/>
    <w:rsid w:val="00360454"/>
    <w:rsid w:val="00361B1B"/>
    <w:rsid w:val="003630FA"/>
    <w:rsid w:val="00366600"/>
    <w:rsid w:val="00367764"/>
    <w:rsid w:val="00373AD4"/>
    <w:rsid w:val="00375EFD"/>
    <w:rsid w:val="003838C9"/>
    <w:rsid w:val="00385512"/>
    <w:rsid w:val="003959B1"/>
    <w:rsid w:val="003973F7"/>
    <w:rsid w:val="003A08C9"/>
    <w:rsid w:val="003A1FA1"/>
    <w:rsid w:val="003D0607"/>
    <w:rsid w:val="003D3913"/>
    <w:rsid w:val="003E235D"/>
    <w:rsid w:val="003E65B9"/>
    <w:rsid w:val="003F03A1"/>
    <w:rsid w:val="003F2495"/>
    <w:rsid w:val="003F464A"/>
    <w:rsid w:val="00403160"/>
    <w:rsid w:val="00403180"/>
    <w:rsid w:val="004106BD"/>
    <w:rsid w:val="00413D52"/>
    <w:rsid w:val="004158BF"/>
    <w:rsid w:val="0041775D"/>
    <w:rsid w:val="00426B1A"/>
    <w:rsid w:val="00433419"/>
    <w:rsid w:val="004357B9"/>
    <w:rsid w:val="004371BC"/>
    <w:rsid w:val="00440A3A"/>
    <w:rsid w:val="00443E1F"/>
    <w:rsid w:val="00445593"/>
    <w:rsid w:val="0044577B"/>
    <w:rsid w:val="004525EE"/>
    <w:rsid w:val="00457814"/>
    <w:rsid w:val="004607F0"/>
    <w:rsid w:val="00460C10"/>
    <w:rsid w:val="00460C89"/>
    <w:rsid w:val="00461EF3"/>
    <w:rsid w:val="004653FC"/>
    <w:rsid w:val="00472CE0"/>
    <w:rsid w:val="004774DD"/>
    <w:rsid w:val="00481670"/>
    <w:rsid w:val="0048338C"/>
    <w:rsid w:val="00486652"/>
    <w:rsid w:val="0048669F"/>
    <w:rsid w:val="00491BE3"/>
    <w:rsid w:val="00492E23"/>
    <w:rsid w:val="00493BB9"/>
    <w:rsid w:val="004950C9"/>
    <w:rsid w:val="004A243A"/>
    <w:rsid w:val="004A2C34"/>
    <w:rsid w:val="004A412A"/>
    <w:rsid w:val="004A7F4D"/>
    <w:rsid w:val="004B6BF2"/>
    <w:rsid w:val="004C193A"/>
    <w:rsid w:val="004C6135"/>
    <w:rsid w:val="004C6DB1"/>
    <w:rsid w:val="004C767C"/>
    <w:rsid w:val="004D222B"/>
    <w:rsid w:val="004D31D0"/>
    <w:rsid w:val="004D7C9D"/>
    <w:rsid w:val="004E4906"/>
    <w:rsid w:val="004F19A4"/>
    <w:rsid w:val="00501A4B"/>
    <w:rsid w:val="0050714E"/>
    <w:rsid w:val="00507480"/>
    <w:rsid w:val="00507BA2"/>
    <w:rsid w:val="005111B9"/>
    <w:rsid w:val="00511620"/>
    <w:rsid w:val="005118F0"/>
    <w:rsid w:val="00511985"/>
    <w:rsid w:val="00512A9F"/>
    <w:rsid w:val="00517956"/>
    <w:rsid w:val="00517F25"/>
    <w:rsid w:val="00520528"/>
    <w:rsid w:val="00520707"/>
    <w:rsid w:val="005245AB"/>
    <w:rsid w:val="00532DDA"/>
    <w:rsid w:val="00533E32"/>
    <w:rsid w:val="005377B9"/>
    <w:rsid w:val="005407FD"/>
    <w:rsid w:val="005427C8"/>
    <w:rsid w:val="00544FE8"/>
    <w:rsid w:val="00547528"/>
    <w:rsid w:val="005510A1"/>
    <w:rsid w:val="00553EB3"/>
    <w:rsid w:val="005542FC"/>
    <w:rsid w:val="00555BF3"/>
    <w:rsid w:val="00560E3F"/>
    <w:rsid w:val="00565988"/>
    <w:rsid w:val="00570534"/>
    <w:rsid w:val="005714DD"/>
    <w:rsid w:val="005746B0"/>
    <w:rsid w:val="00574CCE"/>
    <w:rsid w:val="005767EF"/>
    <w:rsid w:val="0057698B"/>
    <w:rsid w:val="005807A1"/>
    <w:rsid w:val="005818B3"/>
    <w:rsid w:val="0058604A"/>
    <w:rsid w:val="00586F6D"/>
    <w:rsid w:val="00591D69"/>
    <w:rsid w:val="00593875"/>
    <w:rsid w:val="00597236"/>
    <w:rsid w:val="005A3A56"/>
    <w:rsid w:val="005A628B"/>
    <w:rsid w:val="005B14DE"/>
    <w:rsid w:val="005C2E51"/>
    <w:rsid w:val="005C58D5"/>
    <w:rsid w:val="005D43DA"/>
    <w:rsid w:val="005D5A46"/>
    <w:rsid w:val="005D6857"/>
    <w:rsid w:val="005E27B0"/>
    <w:rsid w:val="005E3E8D"/>
    <w:rsid w:val="005E52B7"/>
    <w:rsid w:val="005E716E"/>
    <w:rsid w:val="005E76F9"/>
    <w:rsid w:val="005F0C47"/>
    <w:rsid w:val="00611BEE"/>
    <w:rsid w:val="00613A03"/>
    <w:rsid w:val="00617DC7"/>
    <w:rsid w:val="00622580"/>
    <w:rsid w:val="006314DB"/>
    <w:rsid w:val="00631DD8"/>
    <w:rsid w:val="00636BEC"/>
    <w:rsid w:val="0064436D"/>
    <w:rsid w:val="006472C4"/>
    <w:rsid w:val="00647A0E"/>
    <w:rsid w:val="00652A09"/>
    <w:rsid w:val="00652A0D"/>
    <w:rsid w:val="00654855"/>
    <w:rsid w:val="006548C6"/>
    <w:rsid w:val="00655A5B"/>
    <w:rsid w:val="00655F9A"/>
    <w:rsid w:val="00663BCA"/>
    <w:rsid w:val="00664DCB"/>
    <w:rsid w:val="0066617B"/>
    <w:rsid w:val="00666552"/>
    <w:rsid w:val="00670B83"/>
    <w:rsid w:val="006726D9"/>
    <w:rsid w:val="006779E8"/>
    <w:rsid w:val="006802F7"/>
    <w:rsid w:val="00686488"/>
    <w:rsid w:val="00686F08"/>
    <w:rsid w:val="00687946"/>
    <w:rsid w:val="00690DF4"/>
    <w:rsid w:val="00692D7D"/>
    <w:rsid w:val="006947B9"/>
    <w:rsid w:val="006A0931"/>
    <w:rsid w:val="006A11AD"/>
    <w:rsid w:val="006A2A4E"/>
    <w:rsid w:val="006A4AD7"/>
    <w:rsid w:val="006B1CA9"/>
    <w:rsid w:val="006B2325"/>
    <w:rsid w:val="006B2996"/>
    <w:rsid w:val="006B55DA"/>
    <w:rsid w:val="006B7EEA"/>
    <w:rsid w:val="006C28D4"/>
    <w:rsid w:val="006C3364"/>
    <w:rsid w:val="006C4F1A"/>
    <w:rsid w:val="006D5537"/>
    <w:rsid w:val="006D66DF"/>
    <w:rsid w:val="006E104B"/>
    <w:rsid w:val="006E27AE"/>
    <w:rsid w:val="006E3850"/>
    <w:rsid w:val="006E5FFE"/>
    <w:rsid w:val="006F0636"/>
    <w:rsid w:val="007012FA"/>
    <w:rsid w:val="00703393"/>
    <w:rsid w:val="007037EC"/>
    <w:rsid w:val="007145F3"/>
    <w:rsid w:val="007159CB"/>
    <w:rsid w:val="00725B5A"/>
    <w:rsid w:val="00741614"/>
    <w:rsid w:val="00744356"/>
    <w:rsid w:val="00744ADD"/>
    <w:rsid w:val="00754CD7"/>
    <w:rsid w:val="00757191"/>
    <w:rsid w:val="007612A1"/>
    <w:rsid w:val="00761602"/>
    <w:rsid w:val="0076247B"/>
    <w:rsid w:val="00767D64"/>
    <w:rsid w:val="00771F48"/>
    <w:rsid w:val="0077351C"/>
    <w:rsid w:val="0077379D"/>
    <w:rsid w:val="00777082"/>
    <w:rsid w:val="00777EC9"/>
    <w:rsid w:val="00780B81"/>
    <w:rsid w:val="0078722A"/>
    <w:rsid w:val="007876E6"/>
    <w:rsid w:val="00792DBF"/>
    <w:rsid w:val="007B6C5A"/>
    <w:rsid w:val="007C13A6"/>
    <w:rsid w:val="007C2000"/>
    <w:rsid w:val="007C2B33"/>
    <w:rsid w:val="007C3F50"/>
    <w:rsid w:val="007C614E"/>
    <w:rsid w:val="007D7C92"/>
    <w:rsid w:val="007E0274"/>
    <w:rsid w:val="007E3C7A"/>
    <w:rsid w:val="007E49FE"/>
    <w:rsid w:val="007E4C8A"/>
    <w:rsid w:val="007F59A1"/>
    <w:rsid w:val="007F6D54"/>
    <w:rsid w:val="00800FF0"/>
    <w:rsid w:val="008051F7"/>
    <w:rsid w:val="00810B1C"/>
    <w:rsid w:val="00811A12"/>
    <w:rsid w:val="0082086E"/>
    <w:rsid w:val="00822BD6"/>
    <w:rsid w:val="008233C7"/>
    <w:rsid w:val="008242AE"/>
    <w:rsid w:val="00826663"/>
    <w:rsid w:val="00827092"/>
    <w:rsid w:val="00831B60"/>
    <w:rsid w:val="00834301"/>
    <w:rsid w:val="00841930"/>
    <w:rsid w:val="00843744"/>
    <w:rsid w:val="00850024"/>
    <w:rsid w:val="00851D9C"/>
    <w:rsid w:val="00852D70"/>
    <w:rsid w:val="008579C3"/>
    <w:rsid w:val="008600BE"/>
    <w:rsid w:val="00866C26"/>
    <w:rsid w:val="00867927"/>
    <w:rsid w:val="00872389"/>
    <w:rsid w:val="00873851"/>
    <w:rsid w:val="00874438"/>
    <w:rsid w:val="008755A5"/>
    <w:rsid w:val="0087597E"/>
    <w:rsid w:val="00886690"/>
    <w:rsid w:val="00886E23"/>
    <w:rsid w:val="008A3F1E"/>
    <w:rsid w:val="008A47DC"/>
    <w:rsid w:val="008A6C87"/>
    <w:rsid w:val="008A7211"/>
    <w:rsid w:val="008B4EF0"/>
    <w:rsid w:val="008C2A7F"/>
    <w:rsid w:val="008C546B"/>
    <w:rsid w:val="008C5F5F"/>
    <w:rsid w:val="008C7C39"/>
    <w:rsid w:val="008D222F"/>
    <w:rsid w:val="008D692E"/>
    <w:rsid w:val="008E7FF6"/>
    <w:rsid w:val="008F298D"/>
    <w:rsid w:val="008F2E04"/>
    <w:rsid w:val="008F3214"/>
    <w:rsid w:val="008F36B0"/>
    <w:rsid w:val="008F393E"/>
    <w:rsid w:val="009028F8"/>
    <w:rsid w:val="0090478C"/>
    <w:rsid w:val="00910BA0"/>
    <w:rsid w:val="00911C4F"/>
    <w:rsid w:val="00912A57"/>
    <w:rsid w:val="00917C35"/>
    <w:rsid w:val="0092339E"/>
    <w:rsid w:val="00933488"/>
    <w:rsid w:val="0094282F"/>
    <w:rsid w:val="009450EF"/>
    <w:rsid w:val="009453FA"/>
    <w:rsid w:val="00946853"/>
    <w:rsid w:val="00950CFC"/>
    <w:rsid w:val="009529D2"/>
    <w:rsid w:val="00953248"/>
    <w:rsid w:val="009537F0"/>
    <w:rsid w:val="00955C23"/>
    <w:rsid w:val="00960521"/>
    <w:rsid w:val="00960722"/>
    <w:rsid w:val="00960D1D"/>
    <w:rsid w:val="00963025"/>
    <w:rsid w:val="009722A1"/>
    <w:rsid w:val="009768DD"/>
    <w:rsid w:val="009A4AB6"/>
    <w:rsid w:val="009B04B5"/>
    <w:rsid w:val="009B0678"/>
    <w:rsid w:val="009B2107"/>
    <w:rsid w:val="009B5EA8"/>
    <w:rsid w:val="009C2E23"/>
    <w:rsid w:val="009C750F"/>
    <w:rsid w:val="009D255E"/>
    <w:rsid w:val="009D2E93"/>
    <w:rsid w:val="009D4DE5"/>
    <w:rsid w:val="009D6F0B"/>
    <w:rsid w:val="009E1583"/>
    <w:rsid w:val="009E3047"/>
    <w:rsid w:val="009E5B75"/>
    <w:rsid w:val="009F4789"/>
    <w:rsid w:val="009F4C11"/>
    <w:rsid w:val="009F6F15"/>
    <w:rsid w:val="009F7970"/>
    <w:rsid w:val="00A00F78"/>
    <w:rsid w:val="00A07F38"/>
    <w:rsid w:val="00A13E47"/>
    <w:rsid w:val="00A154B2"/>
    <w:rsid w:val="00A31BF7"/>
    <w:rsid w:val="00A32950"/>
    <w:rsid w:val="00A35F88"/>
    <w:rsid w:val="00A47815"/>
    <w:rsid w:val="00A50216"/>
    <w:rsid w:val="00A520D5"/>
    <w:rsid w:val="00A533D3"/>
    <w:rsid w:val="00A53EC8"/>
    <w:rsid w:val="00A579F9"/>
    <w:rsid w:val="00A60CE2"/>
    <w:rsid w:val="00A65F48"/>
    <w:rsid w:val="00A7041B"/>
    <w:rsid w:val="00A711D2"/>
    <w:rsid w:val="00A73C36"/>
    <w:rsid w:val="00A775C2"/>
    <w:rsid w:val="00A9164B"/>
    <w:rsid w:val="00A95F2C"/>
    <w:rsid w:val="00A97152"/>
    <w:rsid w:val="00AB35DD"/>
    <w:rsid w:val="00AB48E6"/>
    <w:rsid w:val="00AB5866"/>
    <w:rsid w:val="00AB68BF"/>
    <w:rsid w:val="00AB697B"/>
    <w:rsid w:val="00AC0667"/>
    <w:rsid w:val="00AC4DC4"/>
    <w:rsid w:val="00AC63BE"/>
    <w:rsid w:val="00AC735A"/>
    <w:rsid w:val="00AD1323"/>
    <w:rsid w:val="00AD3089"/>
    <w:rsid w:val="00AD60F0"/>
    <w:rsid w:val="00AD69D1"/>
    <w:rsid w:val="00AE1375"/>
    <w:rsid w:val="00AE3443"/>
    <w:rsid w:val="00AE4DB5"/>
    <w:rsid w:val="00AE72D5"/>
    <w:rsid w:val="00AE7F49"/>
    <w:rsid w:val="00AF15BA"/>
    <w:rsid w:val="00AF2A28"/>
    <w:rsid w:val="00B039B3"/>
    <w:rsid w:val="00B072CA"/>
    <w:rsid w:val="00B0762D"/>
    <w:rsid w:val="00B07C8D"/>
    <w:rsid w:val="00B12121"/>
    <w:rsid w:val="00B13EE8"/>
    <w:rsid w:val="00B15B01"/>
    <w:rsid w:val="00B16DAD"/>
    <w:rsid w:val="00B20650"/>
    <w:rsid w:val="00B234E6"/>
    <w:rsid w:val="00B25D7B"/>
    <w:rsid w:val="00B32C65"/>
    <w:rsid w:val="00B42FBE"/>
    <w:rsid w:val="00B43E52"/>
    <w:rsid w:val="00B461F2"/>
    <w:rsid w:val="00B56DBD"/>
    <w:rsid w:val="00B62195"/>
    <w:rsid w:val="00B70401"/>
    <w:rsid w:val="00B726CA"/>
    <w:rsid w:val="00B735BA"/>
    <w:rsid w:val="00B7791F"/>
    <w:rsid w:val="00B85B2F"/>
    <w:rsid w:val="00B901F6"/>
    <w:rsid w:val="00BA288B"/>
    <w:rsid w:val="00BA64BE"/>
    <w:rsid w:val="00BB22AB"/>
    <w:rsid w:val="00BB2DF4"/>
    <w:rsid w:val="00BB3ADB"/>
    <w:rsid w:val="00BB6C50"/>
    <w:rsid w:val="00BC02FC"/>
    <w:rsid w:val="00BC1E2B"/>
    <w:rsid w:val="00BC5228"/>
    <w:rsid w:val="00BD0250"/>
    <w:rsid w:val="00BE3C62"/>
    <w:rsid w:val="00BF1CEE"/>
    <w:rsid w:val="00BF6085"/>
    <w:rsid w:val="00BF7251"/>
    <w:rsid w:val="00C0163E"/>
    <w:rsid w:val="00C0676C"/>
    <w:rsid w:val="00C10087"/>
    <w:rsid w:val="00C125B7"/>
    <w:rsid w:val="00C13F15"/>
    <w:rsid w:val="00C2010C"/>
    <w:rsid w:val="00C2098C"/>
    <w:rsid w:val="00C23F3D"/>
    <w:rsid w:val="00C2506E"/>
    <w:rsid w:val="00C30402"/>
    <w:rsid w:val="00C31300"/>
    <w:rsid w:val="00C3574E"/>
    <w:rsid w:val="00C40A16"/>
    <w:rsid w:val="00C41A3D"/>
    <w:rsid w:val="00C41FF5"/>
    <w:rsid w:val="00C43B3C"/>
    <w:rsid w:val="00C46197"/>
    <w:rsid w:val="00C72E1B"/>
    <w:rsid w:val="00C81A91"/>
    <w:rsid w:val="00CA0F5E"/>
    <w:rsid w:val="00CA2964"/>
    <w:rsid w:val="00CA4105"/>
    <w:rsid w:val="00CA5999"/>
    <w:rsid w:val="00CB2046"/>
    <w:rsid w:val="00CB3FD9"/>
    <w:rsid w:val="00CB438D"/>
    <w:rsid w:val="00CB7560"/>
    <w:rsid w:val="00CC17D0"/>
    <w:rsid w:val="00CC29B7"/>
    <w:rsid w:val="00CC5765"/>
    <w:rsid w:val="00CC7B07"/>
    <w:rsid w:val="00CC7FD7"/>
    <w:rsid w:val="00CD241D"/>
    <w:rsid w:val="00CD3633"/>
    <w:rsid w:val="00CE4C84"/>
    <w:rsid w:val="00D04F6C"/>
    <w:rsid w:val="00D06FC4"/>
    <w:rsid w:val="00D10033"/>
    <w:rsid w:val="00D127A5"/>
    <w:rsid w:val="00D12C08"/>
    <w:rsid w:val="00D16402"/>
    <w:rsid w:val="00D22237"/>
    <w:rsid w:val="00D263BB"/>
    <w:rsid w:val="00D342A7"/>
    <w:rsid w:val="00D501D6"/>
    <w:rsid w:val="00D53C55"/>
    <w:rsid w:val="00D56ED7"/>
    <w:rsid w:val="00D70391"/>
    <w:rsid w:val="00D7420D"/>
    <w:rsid w:val="00D85D6B"/>
    <w:rsid w:val="00D865D0"/>
    <w:rsid w:val="00D86872"/>
    <w:rsid w:val="00D900D4"/>
    <w:rsid w:val="00D914A1"/>
    <w:rsid w:val="00DA2081"/>
    <w:rsid w:val="00DA3679"/>
    <w:rsid w:val="00DB70F8"/>
    <w:rsid w:val="00DC11DC"/>
    <w:rsid w:val="00DC1E7C"/>
    <w:rsid w:val="00DC763F"/>
    <w:rsid w:val="00DD2C9B"/>
    <w:rsid w:val="00DD7D83"/>
    <w:rsid w:val="00DD7E3B"/>
    <w:rsid w:val="00DE23CB"/>
    <w:rsid w:val="00DF046A"/>
    <w:rsid w:val="00DF4844"/>
    <w:rsid w:val="00DF6334"/>
    <w:rsid w:val="00E02EB0"/>
    <w:rsid w:val="00E13C4A"/>
    <w:rsid w:val="00E145B4"/>
    <w:rsid w:val="00E151E4"/>
    <w:rsid w:val="00E206D0"/>
    <w:rsid w:val="00E21B54"/>
    <w:rsid w:val="00E248B9"/>
    <w:rsid w:val="00E27124"/>
    <w:rsid w:val="00E3268E"/>
    <w:rsid w:val="00E41D3D"/>
    <w:rsid w:val="00E449D8"/>
    <w:rsid w:val="00E44B5C"/>
    <w:rsid w:val="00E45E32"/>
    <w:rsid w:val="00E54EE0"/>
    <w:rsid w:val="00E5533F"/>
    <w:rsid w:val="00E669B5"/>
    <w:rsid w:val="00E81620"/>
    <w:rsid w:val="00E931ED"/>
    <w:rsid w:val="00E95EDD"/>
    <w:rsid w:val="00EA5F7D"/>
    <w:rsid w:val="00EA689D"/>
    <w:rsid w:val="00EB5EF8"/>
    <w:rsid w:val="00EC0E5F"/>
    <w:rsid w:val="00EC7481"/>
    <w:rsid w:val="00ED0EE3"/>
    <w:rsid w:val="00ED1170"/>
    <w:rsid w:val="00ED1E67"/>
    <w:rsid w:val="00ED3AD3"/>
    <w:rsid w:val="00ED432F"/>
    <w:rsid w:val="00EE1BFF"/>
    <w:rsid w:val="00EE7A9B"/>
    <w:rsid w:val="00EF3C51"/>
    <w:rsid w:val="00EF669F"/>
    <w:rsid w:val="00F01612"/>
    <w:rsid w:val="00F01A59"/>
    <w:rsid w:val="00F0583E"/>
    <w:rsid w:val="00F0644F"/>
    <w:rsid w:val="00F121F8"/>
    <w:rsid w:val="00F124DB"/>
    <w:rsid w:val="00F154B1"/>
    <w:rsid w:val="00F16322"/>
    <w:rsid w:val="00F328F8"/>
    <w:rsid w:val="00F332F3"/>
    <w:rsid w:val="00F368EC"/>
    <w:rsid w:val="00F436D4"/>
    <w:rsid w:val="00F44931"/>
    <w:rsid w:val="00F45837"/>
    <w:rsid w:val="00F46CBE"/>
    <w:rsid w:val="00F55010"/>
    <w:rsid w:val="00F57FB6"/>
    <w:rsid w:val="00F60665"/>
    <w:rsid w:val="00F6214E"/>
    <w:rsid w:val="00F65ED4"/>
    <w:rsid w:val="00F67579"/>
    <w:rsid w:val="00F72D96"/>
    <w:rsid w:val="00F74381"/>
    <w:rsid w:val="00F81B35"/>
    <w:rsid w:val="00F81FD0"/>
    <w:rsid w:val="00F84CC0"/>
    <w:rsid w:val="00F91D4A"/>
    <w:rsid w:val="00F96372"/>
    <w:rsid w:val="00F97026"/>
    <w:rsid w:val="00FB52FE"/>
    <w:rsid w:val="00FC0F78"/>
    <w:rsid w:val="00FC4B8F"/>
    <w:rsid w:val="00FC5CEB"/>
    <w:rsid w:val="00FC5EB1"/>
    <w:rsid w:val="00FC6A35"/>
    <w:rsid w:val="00FE0568"/>
    <w:rsid w:val="00FE181C"/>
    <w:rsid w:val="00FE2421"/>
    <w:rsid w:val="00FE3ECE"/>
    <w:rsid w:val="00FE696C"/>
    <w:rsid w:val="00FE7B21"/>
    <w:rsid w:val="00FF098C"/>
    <w:rsid w:val="00FF1F1A"/>
    <w:rsid w:val="00FF4C87"/>
    <w:rsid w:val="00FF7C1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CE420"/>
  <w15:chartTrackingRefBased/>
  <w15:docId w15:val="{3A9FA572-1A71-4F73-872B-AA56C3900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AFD"/>
    <w:pPr>
      <w:spacing w:line="240" w:lineRule="auto"/>
    </w:pPr>
    <w:rPr>
      <w:rFonts w:ascii="Times New Roman" w:hAnsi="Times New Roman"/>
      <w:lang w:val="id-ID"/>
    </w:rPr>
  </w:style>
  <w:style w:type="paragraph" w:styleId="Heading1">
    <w:name w:val="heading 1"/>
    <w:basedOn w:val="Normal"/>
    <w:next w:val="Normal"/>
    <w:link w:val="Heading1Char"/>
    <w:uiPriority w:val="9"/>
    <w:qFormat/>
    <w:rsid w:val="00AB68BF"/>
    <w:pPr>
      <w:keepNext/>
      <w:keepLines/>
      <w:numPr>
        <w:numId w:val="2"/>
      </w:numPr>
      <w:spacing w:after="0" w:line="480" w:lineRule="auto"/>
      <w:jc w:val="center"/>
      <w:outlineLvl w:val="0"/>
    </w:pPr>
    <w:rPr>
      <w:rFonts w:eastAsiaTheme="majorEastAsia" w:cstheme="majorBidi"/>
      <w:b/>
      <w:color w:val="000000" w:themeColor="text1"/>
      <w:sz w:val="24"/>
      <w:szCs w:val="32"/>
    </w:rPr>
  </w:style>
  <w:style w:type="paragraph" w:styleId="Heading2">
    <w:name w:val="heading 2"/>
    <w:basedOn w:val="Heading1"/>
    <w:next w:val="Normal"/>
    <w:link w:val="Heading2Char"/>
    <w:uiPriority w:val="9"/>
    <w:unhideWhenUsed/>
    <w:qFormat/>
    <w:rsid w:val="00D7420D"/>
    <w:pPr>
      <w:numPr>
        <w:ilvl w:val="1"/>
      </w:numPr>
      <w:spacing w:line="360" w:lineRule="auto"/>
      <w:jc w:val="left"/>
      <w:outlineLvl w:val="1"/>
    </w:pPr>
  </w:style>
  <w:style w:type="paragraph" w:styleId="Heading3">
    <w:name w:val="heading 3"/>
    <w:basedOn w:val="Heading2"/>
    <w:next w:val="Normal"/>
    <w:link w:val="Heading3Char"/>
    <w:uiPriority w:val="9"/>
    <w:unhideWhenUsed/>
    <w:qFormat/>
    <w:rsid w:val="00D7420D"/>
    <w:pPr>
      <w:numPr>
        <w:ilvl w:val="2"/>
      </w:numPr>
      <w:outlineLvl w:val="2"/>
    </w:pPr>
  </w:style>
  <w:style w:type="paragraph" w:styleId="Heading4">
    <w:name w:val="heading 4"/>
    <w:basedOn w:val="Heading3"/>
    <w:next w:val="Normal"/>
    <w:link w:val="Heading4Char"/>
    <w:autoRedefine/>
    <w:uiPriority w:val="9"/>
    <w:unhideWhenUsed/>
    <w:qFormat/>
    <w:rsid w:val="00D7420D"/>
    <w:pPr>
      <w:numPr>
        <w:ilvl w:val="3"/>
      </w:numPr>
      <w:ind w:left="2088"/>
      <w:outlineLvl w:val="3"/>
    </w:pPr>
  </w:style>
  <w:style w:type="paragraph" w:styleId="Heading5">
    <w:name w:val="heading 5"/>
    <w:basedOn w:val="Normal"/>
    <w:next w:val="Normal"/>
    <w:link w:val="Heading5Char"/>
    <w:uiPriority w:val="9"/>
    <w:unhideWhenUsed/>
    <w:qFormat/>
    <w:rsid w:val="00D7420D"/>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D742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42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42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42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8BF"/>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D7420D"/>
    <w:rPr>
      <w:rFonts w:ascii="Times New Roman" w:eastAsiaTheme="majorEastAsia" w:hAnsi="Times New Roman" w:cstheme="majorBidi"/>
      <w:b/>
      <w:color w:val="000000" w:themeColor="text1"/>
      <w:sz w:val="24"/>
      <w:szCs w:val="32"/>
      <w:lang w:val="id-ID"/>
    </w:rPr>
  </w:style>
  <w:style w:type="character" w:customStyle="1" w:styleId="Heading3Char">
    <w:name w:val="Heading 3 Char"/>
    <w:basedOn w:val="DefaultParagraphFont"/>
    <w:link w:val="Heading3"/>
    <w:uiPriority w:val="9"/>
    <w:rsid w:val="00D7420D"/>
    <w:rPr>
      <w:rFonts w:ascii="Times New Roman" w:eastAsiaTheme="majorEastAsia" w:hAnsi="Times New Roman" w:cstheme="majorBidi"/>
      <w:b/>
      <w:color w:val="000000" w:themeColor="text1"/>
      <w:sz w:val="24"/>
      <w:szCs w:val="32"/>
      <w:lang w:val="id-ID"/>
    </w:rPr>
  </w:style>
  <w:style w:type="character" w:customStyle="1" w:styleId="Heading4Char">
    <w:name w:val="Heading 4 Char"/>
    <w:basedOn w:val="DefaultParagraphFont"/>
    <w:link w:val="Heading4"/>
    <w:uiPriority w:val="9"/>
    <w:rsid w:val="00D7420D"/>
    <w:rPr>
      <w:rFonts w:ascii="Times New Roman" w:eastAsiaTheme="majorEastAsia" w:hAnsi="Times New Roman" w:cstheme="majorBidi"/>
      <w:b/>
      <w:color w:val="000000" w:themeColor="text1"/>
      <w:sz w:val="24"/>
      <w:szCs w:val="32"/>
      <w:lang w:val="id-ID"/>
    </w:rPr>
  </w:style>
  <w:style w:type="character" w:customStyle="1" w:styleId="Heading5Char">
    <w:name w:val="Heading 5 Char"/>
    <w:basedOn w:val="DefaultParagraphFont"/>
    <w:link w:val="Heading5"/>
    <w:uiPriority w:val="9"/>
    <w:rsid w:val="00D7420D"/>
    <w:rPr>
      <w:rFonts w:ascii="Times New Roman" w:eastAsiaTheme="majorEastAsia" w:hAnsi="Times New Roman" w:cstheme="majorBidi"/>
      <w:b/>
      <w:lang w:val="id-ID"/>
    </w:rPr>
  </w:style>
  <w:style w:type="character" w:customStyle="1" w:styleId="Heading6Char">
    <w:name w:val="Heading 6 Char"/>
    <w:basedOn w:val="DefaultParagraphFont"/>
    <w:link w:val="Heading6"/>
    <w:uiPriority w:val="9"/>
    <w:semiHidden/>
    <w:rsid w:val="00D7420D"/>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D7420D"/>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D7420D"/>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D7420D"/>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D7420D"/>
    <w:pPr>
      <w:ind w:left="720"/>
      <w:contextualSpacing/>
    </w:pPr>
  </w:style>
  <w:style w:type="paragraph" w:styleId="FootnoteText">
    <w:name w:val="footnote text"/>
    <w:basedOn w:val="Normal"/>
    <w:link w:val="FootnoteTextChar"/>
    <w:uiPriority w:val="99"/>
    <w:semiHidden/>
    <w:unhideWhenUsed/>
    <w:rsid w:val="00D7420D"/>
    <w:pPr>
      <w:spacing w:after="0"/>
    </w:pPr>
    <w:rPr>
      <w:sz w:val="20"/>
      <w:szCs w:val="20"/>
    </w:rPr>
  </w:style>
  <w:style w:type="character" w:customStyle="1" w:styleId="FootnoteTextChar">
    <w:name w:val="Footnote Text Char"/>
    <w:basedOn w:val="DefaultParagraphFont"/>
    <w:link w:val="FootnoteText"/>
    <w:uiPriority w:val="99"/>
    <w:semiHidden/>
    <w:rsid w:val="00D7420D"/>
    <w:rPr>
      <w:rFonts w:ascii="Times New Roman" w:hAnsi="Times New Roman"/>
      <w:sz w:val="20"/>
      <w:szCs w:val="20"/>
      <w:lang w:val="id-ID"/>
    </w:rPr>
  </w:style>
  <w:style w:type="character" w:styleId="FootnoteReference">
    <w:name w:val="footnote reference"/>
    <w:basedOn w:val="DefaultParagraphFont"/>
    <w:uiPriority w:val="99"/>
    <w:semiHidden/>
    <w:unhideWhenUsed/>
    <w:rsid w:val="00D7420D"/>
    <w:rPr>
      <w:vertAlign w:val="superscript"/>
    </w:rPr>
  </w:style>
  <w:style w:type="character" w:styleId="Hyperlink">
    <w:name w:val="Hyperlink"/>
    <w:basedOn w:val="DefaultParagraphFont"/>
    <w:uiPriority w:val="99"/>
    <w:unhideWhenUsed/>
    <w:rsid w:val="00D7420D"/>
    <w:rPr>
      <w:color w:val="0563C1" w:themeColor="hyperlink"/>
      <w:u w:val="single"/>
    </w:rPr>
  </w:style>
  <w:style w:type="table" w:styleId="TableGrid">
    <w:name w:val="Table Grid"/>
    <w:basedOn w:val="TableNormal"/>
    <w:uiPriority w:val="39"/>
    <w:rsid w:val="00D7420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7420D"/>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D7420D"/>
    <w:pPr>
      <w:tabs>
        <w:tab w:val="center" w:pos="4680"/>
        <w:tab w:val="right" w:pos="9360"/>
      </w:tabs>
      <w:spacing w:after="0"/>
    </w:pPr>
  </w:style>
  <w:style w:type="character" w:customStyle="1" w:styleId="HeaderChar">
    <w:name w:val="Header Char"/>
    <w:basedOn w:val="DefaultParagraphFont"/>
    <w:link w:val="Header"/>
    <w:uiPriority w:val="99"/>
    <w:rsid w:val="00D7420D"/>
    <w:rPr>
      <w:rFonts w:ascii="Times New Roman" w:hAnsi="Times New Roman"/>
      <w:lang w:val="id-ID"/>
    </w:rPr>
  </w:style>
  <w:style w:type="paragraph" w:styleId="Footer">
    <w:name w:val="footer"/>
    <w:basedOn w:val="Normal"/>
    <w:link w:val="FooterChar"/>
    <w:uiPriority w:val="99"/>
    <w:unhideWhenUsed/>
    <w:rsid w:val="00D7420D"/>
    <w:pPr>
      <w:tabs>
        <w:tab w:val="center" w:pos="4680"/>
        <w:tab w:val="right" w:pos="9360"/>
      </w:tabs>
      <w:spacing w:after="0"/>
    </w:pPr>
  </w:style>
  <w:style w:type="character" w:customStyle="1" w:styleId="FooterChar">
    <w:name w:val="Footer Char"/>
    <w:basedOn w:val="DefaultParagraphFont"/>
    <w:link w:val="Footer"/>
    <w:uiPriority w:val="99"/>
    <w:rsid w:val="00D7420D"/>
    <w:rPr>
      <w:rFonts w:ascii="Times New Roman" w:hAnsi="Times New Roman"/>
      <w:lang w:val="id-ID"/>
    </w:rPr>
  </w:style>
  <w:style w:type="character" w:styleId="Emphasis">
    <w:name w:val="Emphasis"/>
    <w:basedOn w:val="DefaultParagraphFont"/>
    <w:uiPriority w:val="20"/>
    <w:qFormat/>
    <w:rsid w:val="00D7420D"/>
    <w:rPr>
      <w:i/>
      <w:iCs/>
    </w:rPr>
  </w:style>
  <w:style w:type="paragraph" w:styleId="TOCHeading">
    <w:name w:val="TOC Heading"/>
    <w:basedOn w:val="Heading1"/>
    <w:next w:val="Normal"/>
    <w:uiPriority w:val="39"/>
    <w:unhideWhenUsed/>
    <w:qFormat/>
    <w:rsid w:val="00D7420D"/>
    <w:pPr>
      <w:numPr>
        <w:numId w:val="0"/>
      </w:num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D7420D"/>
    <w:pPr>
      <w:spacing w:after="100"/>
    </w:pPr>
  </w:style>
  <w:style w:type="paragraph" w:styleId="TOC2">
    <w:name w:val="toc 2"/>
    <w:basedOn w:val="Normal"/>
    <w:next w:val="Normal"/>
    <w:autoRedefine/>
    <w:uiPriority w:val="39"/>
    <w:unhideWhenUsed/>
    <w:rsid w:val="00D7420D"/>
    <w:pPr>
      <w:spacing w:after="100"/>
      <w:ind w:left="220"/>
    </w:pPr>
  </w:style>
  <w:style w:type="paragraph" w:styleId="TOC3">
    <w:name w:val="toc 3"/>
    <w:basedOn w:val="Normal"/>
    <w:next w:val="Normal"/>
    <w:autoRedefine/>
    <w:uiPriority w:val="39"/>
    <w:unhideWhenUsed/>
    <w:rsid w:val="00D7420D"/>
    <w:pPr>
      <w:spacing w:after="100"/>
      <w:ind w:left="440"/>
    </w:pPr>
  </w:style>
  <w:style w:type="paragraph" w:styleId="BodyText">
    <w:name w:val="Body Text"/>
    <w:basedOn w:val="Normal"/>
    <w:link w:val="BodyTextChar"/>
    <w:uiPriority w:val="1"/>
    <w:qFormat/>
    <w:rsid w:val="00D7420D"/>
    <w:pPr>
      <w:widowControl w:val="0"/>
      <w:autoSpaceDE w:val="0"/>
      <w:autoSpaceDN w:val="0"/>
      <w:spacing w:after="0"/>
      <w:jc w:val="both"/>
    </w:pPr>
    <w:rPr>
      <w:rFonts w:eastAsia="Times New Roman" w:cs="Times New Roman"/>
      <w:sz w:val="24"/>
      <w:szCs w:val="24"/>
      <w:lang w:val="id"/>
    </w:rPr>
  </w:style>
  <w:style w:type="character" w:customStyle="1" w:styleId="BodyTextChar">
    <w:name w:val="Body Text Char"/>
    <w:basedOn w:val="DefaultParagraphFont"/>
    <w:link w:val="BodyText"/>
    <w:uiPriority w:val="1"/>
    <w:rsid w:val="00D7420D"/>
    <w:rPr>
      <w:rFonts w:ascii="Times New Roman" w:eastAsia="Times New Roman" w:hAnsi="Times New Roman" w:cs="Times New Roman"/>
      <w:sz w:val="24"/>
      <w:szCs w:val="24"/>
      <w:lang w:val="id"/>
    </w:rPr>
  </w:style>
  <w:style w:type="paragraph" w:styleId="NoSpacing">
    <w:name w:val="No Spacing"/>
    <w:link w:val="NoSpacingChar"/>
    <w:uiPriority w:val="1"/>
    <w:qFormat/>
    <w:rsid w:val="00D7420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7420D"/>
    <w:rPr>
      <w:rFonts w:eastAsiaTheme="minorEastAsia"/>
      <w:lang w:val="en-US"/>
    </w:rPr>
  </w:style>
  <w:style w:type="paragraph" w:styleId="Bibliography">
    <w:name w:val="Bibliography"/>
    <w:basedOn w:val="Normal"/>
    <w:next w:val="Normal"/>
    <w:uiPriority w:val="37"/>
    <w:unhideWhenUsed/>
    <w:rsid w:val="00090418"/>
    <w:pPr>
      <w:spacing w:after="0"/>
      <w:ind w:left="720" w:hanging="720"/>
    </w:pPr>
    <w:rPr>
      <w:rFonts w:asciiTheme="minorHAnsi" w:hAnsiTheme="minorHAnsi"/>
      <w:kern w:val="2"/>
      <w:lang w:val="en-ID"/>
      <w14:ligatures w14:val="standardContextual"/>
    </w:rPr>
  </w:style>
  <w:style w:type="paragraph" w:styleId="BalloonText">
    <w:name w:val="Balloon Text"/>
    <w:basedOn w:val="Normal"/>
    <w:link w:val="BalloonTextChar"/>
    <w:uiPriority w:val="99"/>
    <w:semiHidden/>
    <w:unhideWhenUsed/>
    <w:rsid w:val="0025780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801"/>
    <w:rPr>
      <w:rFonts w:ascii="Segoe UI" w:hAnsi="Segoe UI" w:cs="Segoe UI"/>
      <w:sz w:val="18"/>
      <w:szCs w:val="18"/>
      <w:lang w:val="id-ID"/>
    </w:rPr>
  </w:style>
  <w:style w:type="paragraph" w:styleId="Caption">
    <w:name w:val="caption"/>
    <w:basedOn w:val="Normal"/>
    <w:next w:val="Normal"/>
    <w:uiPriority w:val="35"/>
    <w:unhideWhenUsed/>
    <w:qFormat/>
    <w:rsid w:val="000F6A37"/>
    <w:pPr>
      <w:spacing w:after="200"/>
    </w:pPr>
    <w:rPr>
      <w:i/>
      <w:iCs/>
      <w:color w:val="44546A" w:themeColor="text2"/>
      <w:sz w:val="18"/>
      <w:szCs w:val="18"/>
    </w:rPr>
  </w:style>
  <w:style w:type="paragraph" w:styleId="TableofFigures">
    <w:name w:val="table of figures"/>
    <w:basedOn w:val="Normal"/>
    <w:next w:val="Normal"/>
    <w:uiPriority w:val="99"/>
    <w:unhideWhenUsed/>
    <w:rsid w:val="00321FED"/>
    <w:pPr>
      <w:spacing w:after="0"/>
    </w:pPr>
  </w:style>
  <w:style w:type="paragraph" w:styleId="NormalWeb">
    <w:name w:val="Normal (Web)"/>
    <w:basedOn w:val="Normal"/>
    <w:uiPriority w:val="99"/>
    <w:unhideWhenUsed/>
    <w:rsid w:val="005C58D5"/>
    <w:pPr>
      <w:spacing w:before="100" w:beforeAutospacing="1" w:after="100" w:afterAutospacing="1"/>
    </w:pPr>
    <w:rPr>
      <w:rFonts w:eastAsia="Times New Roman" w:cs="Times New Roman"/>
      <w:sz w:val="24"/>
      <w:szCs w:val="24"/>
      <w:lang w:val="en-US"/>
    </w:rPr>
  </w:style>
  <w:style w:type="paragraph" w:customStyle="1" w:styleId="TableParagraph">
    <w:name w:val="Table Paragraph"/>
    <w:basedOn w:val="Normal"/>
    <w:uiPriority w:val="1"/>
    <w:qFormat/>
    <w:rsid w:val="001C1CFD"/>
    <w:pPr>
      <w:widowControl w:val="0"/>
      <w:autoSpaceDE w:val="0"/>
      <w:autoSpaceDN w:val="0"/>
      <w:spacing w:before="15" w:after="0" w:line="264" w:lineRule="exact"/>
      <w:jc w:val="center"/>
    </w:pPr>
    <w:rPr>
      <w:rFonts w:eastAsia="Times New Roman" w:cs="Times New Roman"/>
      <w:lang w:val="en-ID"/>
    </w:rPr>
  </w:style>
  <w:style w:type="character" w:styleId="UnresolvedMention">
    <w:name w:val="Unresolved Mention"/>
    <w:basedOn w:val="DefaultParagraphFont"/>
    <w:uiPriority w:val="99"/>
    <w:semiHidden/>
    <w:unhideWhenUsed/>
    <w:rsid w:val="00622580"/>
    <w:rPr>
      <w:color w:val="605E5C"/>
      <w:shd w:val="clear" w:color="auto" w:fill="E1DFDD"/>
    </w:rPr>
  </w:style>
  <w:style w:type="character" w:styleId="FollowedHyperlink">
    <w:name w:val="FollowedHyperlink"/>
    <w:basedOn w:val="DefaultParagraphFont"/>
    <w:uiPriority w:val="99"/>
    <w:semiHidden/>
    <w:unhideWhenUsed/>
    <w:rsid w:val="006F06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435378">
      <w:bodyDiv w:val="1"/>
      <w:marLeft w:val="0"/>
      <w:marRight w:val="0"/>
      <w:marTop w:val="0"/>
      <w:marBottom w:val="0"/>
      <w:divBdr>
        <w:top w:val="none" w:sz="0" w:space="0" w:color="auto"/>
        <w:left w:val="none" w:sz="0" w:space="0" w:color="auto"/>
        <w:bottom w:val="none" w:sz="0" w:space="0" w:color="auto"/>
        <w:right w:val="none" w:sz="0" w:space="0" w:color="auto"/>
      </w:divBdr>
    </w:div>
    <w:div w:id="141117574">
      <w:bodyDiv w:val="1"/>
      <w:marLeft w:val="0"/>
      <w:marRight w:val="0"/>
      <w:marTop w:val="0"/>
      <w:marBottom w:val="0"/>
      <w:divBdr>
        <w:top w:val="none" w:sz="0" w:space="0" w:color="auto"/>
        <w:left w:val="none" w:sz="0" w:space="0" w:color="auto"/>
        <w:bottom w:val="none" w:sz="0" w:space="0" w:color="auto"/>
        <w:right w:val="none" w:sz="0" w:space="0" w:color="auto"/>
      </w:divBdr>
    </w:div>
    <w:div w:id="177164593">
      <w:bodyDiv w:val="1"/>
      <w:marLeft w:val="0"/>
      <w:marRight w:val="0"/>
      <w:marTop w:val="0"/>
      <w:marBottom w:val="0"/>
      <w:divBdr>
        <w:top w:val="none" w:sz="0" w:space="0" w:color="auto"/>
        <w:left w:val="none" w:sz="0" w:space="0" w:color="auto"/>
        <w:bottom w:val="none" w:sz="0" w:space="0" w:color="auto"/>
        <w:right w:val="none" w:sz="0" w:space="0" w:color="auto"/>
      </w:divBdr>
    </w:div>
    <w:div w:id="179706687">
      <w:bodyDiv w:val="1"/>
      <w:marLeft w:val="0"/>
      <w:marRight w:val="0"/>
      <w:marTop w:val="0"/>
      <w:marBottom w:val="0"/>
      <w:divBdr>
        <w:top w:val="none" w:sz="0" w:space="0" w:color="auto"/>
        <w:left w:val="none" w:sz="0" w:space="0" w:color="auto"/>
        <w:bottom w:val="none" w:sz="0" w:space="0" w:color="auto"/>
        <w:right w:val="none" w:sz="0" w:space="0" w:color="auto"/>
      </w:divBdr>
    </w:div>
    <w:div w:id="192963444">
      <w:bodyDiv w:val="1"/>
      <w:marLeft w:val="0"/>
      <w:marRight w:val="0"/>
      <w:marTop w:val="0"/>
      <w:marBottom w:val="0"/>
      <w:divBdr>
        <w:top w:val="none" w:sz="0" w:space="0" w:color="auto"/>
        <w:left w:val="none" w:sz="0" w:space="0" w:color="auto"/>
        <w:bottom w:val="none" w:sz="0" w:space="0" w:color="auto"/>
        <w:right w:val="none" w:sz="0" w:space="0" w:color="auto"/>
      </w:divBdr>
    </w:div>
    <w:div w:id="418257981">
      <w:bodyDiv w:val="1"/>
      <w:marLeft w:val="0"/>
      <w:marRight w:val="0"/>
      <w:marTop w:val="0"/>
      <w:marBottom w:val="0"/>
      <w:divBdr>
        <w:top w:val="none" w:sz="0" w:space="0" w:color="auto"/>
        <w:left w:val="none" w:sz="0" w:space="0" w:color="auto"/>
        <w:bottom w:val="none" w:sz="0" w:space="0" w:color="auto"/>
        <w:right w:val="none" w:sz="0" w:space="0" w:color="auto"/>
      </w:divBdr>
    </w:div>
    <w:div w:id="419836237">
      <w:bodyDiv w:val="1"/>
      <w:marLeft w:val="0"/>
      <w:marRight w:val="0"/>
      <w:marTop w:val="0"/>
      <w:marBottom w:val="0"/>
      <w:divBdr>
        <w:top w:val="none" w:sz="0" w:space="0" w:color="auto"/>
        <w:left w:val="none" w:sz="0" w:space="0" w:color="auto"/>
        <w:bottom w:val="none" w:sz="0" w:space="0" w:color="auto"/>
        <w:right w:val="none" w:sz="0" w:space="0" w:color="auto"/>
      </w:divBdr>
    </w:div>
    <w:div w:id="483161470">
      <w:bodyDiv w:val="1"/>
      <w:marLeft w:val="0"/>
      <w:marRight w:val="0"/>
      <w:marTop w:val="0"/>
      <w:marBottom w:val="0"/>
      <w:divBdr>
        <w:top w:val="none" w:sz="0" w:space="0" w:color="auto"/>
        <w:left w:val="none" w:sz="0" w:space="0" w:color="auto"/>
        <w:bottom w:val="none" w:sz="0" w:space="0" w:color="auto"/>
        <w:right w:val="none" w:sz="0" w:space="0" w:color="auto"/>
      </w:divBdr>
    </w:div>
    <w:div w:id="494565936">
      <w:bodyDiv w:val="1"/>
      <w:marLeft w:val="0"/>
      <w:marRight w:val="0"/>
      <w:marTop w:val="0"/>
      <w:marBottom w:val="0"/>
      <w:divBdr>
        <w:top w:val="none" w:sz="0" w:space="0" w:color="auto"/>
        <w:left w:val="none" w:sz="0" w:space="0" w:color="auto"/>
        <w:bottom w:val="none" w:sz="0" w:space="0" w:color="auto"/>
        <w:right w:val="none" w:sz="0" w:space="0" w:color="auto"/>
      </w:divBdr>
    </w:div>
    <w:div w:id="518475264">
      <w:bodyDiv w:val="1"/>
      <w:marLeft w:val="0"/>
      <w:marRight w:val="0"/>
      <w:marTop w:val="0"/>
      <w:marBottom w:val="0"/>
      <w:divBdr>
        <w:top w:val="none" w:sz="0" w:space="0" w:color="auto"/>
        <w:left w:val="none" w:sz="0" w:space="0" w:color="auto"/>
        <w:bottom w:val="none" w:sz="0" w:space="0" w:color="auto"/>
        <w:right w:val="none" w:sz="0" w:space="0" w:color="auto"/>
      </w:divBdr>
    </w:div>
    <w:div w:id="604046607">
      <w:bodyDiv w:val="1"/>
      <w:marLeft w:val="0"/>
      <w:marRight w:val="0"/>
      <w:marTop w:val="0"/>
      <w:marBottom w:val="0"/>
      <w:divBdr>
        <w:top w:val="none" w:sz="0" w:space="0" w:color="auto"/>
        <w:left w:val="none" w:sz="0" w:space="0" w:color="auto"/>
        <w:bottom w:val="none" w:sz="0" w:space="0" w:color="auto"/>
        <w:right w:val="none" w:sz="0" w:space="0" w:color="auto"/>
      </w:divBdr>
    </w:div>
    <w:div w:id="674503892">
      <w:bodyDiv w:val="1"/>
      <w:marLeft w:val="0"/>
      <w:marRight w:val="0"/>
      <w:marTop w:val="0"/>
      <w:marBottom w:val="0"/>
      <w:divBdr>
        <w:top w:val="none" w:sz="0" w:space="0" w:color="auto"/>
        <w:left w:val="none" w:sz="0" w:space="0" w:color="auto"/>
        <w:bottom w:val="none" w:sz="0" w:space="0" w:color="auto"/>
        <w:right w:val="none" w:sz="0" w:space="0" w:color="auto"/>
      </w:divBdr>
    </w:div>
    <w:div w:id="696656634">
      <w:bodyDiv w:val="1"/>
      <w:marLeft w:val="0"/>
      <w:marRight w:val="0"/>
      <w:marTop w:val="0"/>
      <w:marBottom w:val="0"/>
      <w:divBdr>
        <w:top w:val="none" w:sz="0" w:space="0" w:color="auto"/>
        <w:left w:val="none" w:sz="0" w:space="0" w:color="auto"/>
        <w:bottom w:val="none" w:sz="0" w:space="0" w:color="auto"/>
        <w:right w:val="none" w:sz="0" w:space="0" w:color="auto"/>
      </w:divBdr>
    </w:div>
    <w:div w:id="699355607">
      <w:bodyDiv w:val="1"/>
      <w:marLeft w:val="0"/>
      <w:marRight w:val="0"/>
      <w:marTop w:val="0"/>
      <w:marBottom w:val="0"/>
      <w:divBdr>
        <w:top w:val="none" w:sz="0" w:space="0" w:color="auto"/>
        <w:left w:val="none" w:sz="0" w:space="0" w:color="auto"/>
        <w:bottom w:val="none" w:sz="0" w:space="0" w:color="auto"/>
        <w:right w:val="none" w:sz="0" w:space="0" w:color="auto"/>
      </w:divBdr>
    </w:div>
    <w:div w:id="814420057">
      <w:bodyDiv w:val="1"/>
      <w:marLeft w:val="0"/>
      <w:marRight w:val="0"/>
      <w:marTop w:val="0"/>
      <w:marBottom w:val="0"/>
      <w:divBdr>
        <w:top w:val="none" w:sz="0" w:space="0" w:color="auto"/>
        <w:left w:val="none" w:sz="0" w:space="0" w:color="auto"/>
        <w:bottom w:val="none" w:sz="0" w:space="0" w:color="auto"/>
        <w:right w:val="none" w:sz="0" w:space="0" w:color="auto"/>
      </w:divBdr>
    </w:div>
    <w:div w:id="879704770">
      <w:bodyDiv w:val="1"/>
      <w:marLeft w:val="0"/>
      <w:marRight w:val="0"/>
      <w:marTop w:val="0"/>
      <w:marBottom w:val="0"/>
      <w:divBdr>
        <w:top w:val="none" w:sz="0" w:space="0" w:color="auto"/>
        <w:left w:val="none" w:sz="0" w:space="0" w:color="auto"/>
        <w:bottom w:val="none" w:sz="0" w:space="0" w:color="auto"/>
        <w:right w:val="none" w:sz="0" w:space="0" w:color="auto"/>
      </w:divBdr>
    </w:div>
    <w:div w:id="1196118191">
      <w:bodyDiv w:val="1"/>
      <w:marLeft w:val="0"/>
      <w:marRight w:val="0"/>
      <w:marTop w:val="0"/>
      <w:marBottom w:val="0"/>
      <w:divBdr>
        <w:top w:val="none" w:sz="0" w:space="0" w:color="auto"/>
        <w:left w:val="none" w:sz="0" w:space="0" w:color="auto"/>
        <w:bottom w:val="none" w:sz="0" w:space="0" w:color="auto"/>
        <w:right w:val="none" w:sz="0" w:space="0" w:color="auto"/>
      </w:divBdr>
    </w:div>
    <w:div w:id="1224172524">
      <w:bodyDiv w:val="1"/>
      <w:marLeft w:val="0"/>
      <w:marRight w:val="0"/>
      <w:marTop w:val="0"/>
      <w:marBottom w:val="0"/>
      <w:divBdr>
        <w:top w:val="none" w:sz="0" w:space="0" w:color="auto"/>
        <w:left w:val="none" w:sz="0" w:space="0" w:color="auto"/>
        <w:bottom w:val="none" w:sz="0" w:space="0" w:color="auto"/>
        <w:right w:val="none" w:sz="0" w:space="0" w:color="auto"/>
      </w:divBdr>
    </w:div>
    <w:div w:id="1247808523">
      <w:bodyDiv w:val="1"/>
      <w:marLeft w:val="0"/>
      <w:marRight w:val="0"/>
      <w:marTop w:val="0"/>
      <w:marBottom w:val="0"/>
      <w:divBdr>
        <w:top w:val="none" w:sz="0" w:space="0" w:color="auto"/>
        <w:left w:val="none" w:sz="0" w:space="0" w:color="auto"/>
        <w:bottom w:val="none" w:sz="0" w:space="0" w:color="auto"/>
        <w:right w:val="none" w:sz="0" w:space="0" w:color="auto"/>
      </w:divBdr>
    </w:div>
    <w:div w:id="1254584061">
      <w:bodyDiv w:val="1"/>
      <w:marLeft w:val="0"/>
      <w:marRight w:val="0"/>
      <w:marTop w:val="0"/>
      <w:marBottom w:val="0"/>
      <w:divBdr>
        <w:top w:val="none" w:sz="0" w:space="0" w:color="auto"/>
        <w:left w:val="none" w:sz="0" w:space="0" w:color="auto"/>
        <w:bottom w:val="none" w:sz="0" w:space="0" w:color="auto"/>
        <w:right w:val="none" w:sz="0" w:space="0" w:color="auto"/>
      </w:divBdr>
    </w:div>
    <w:div w:id="1266310571">
      <w:bodyDiv w:val="1"/>
      <w:marLeft w:val="0"/>
      <w:marRight w:val="0"/>
      <w:marTop w:val="0"/>
      <w:marBottom w:val="0"/>
      <w:divBdr>
        <w:top w:val="none" w:sz="0" w:space="0" w:color="auto"/>
        <w:left w:val="none" w:sz="0" w:space="0" w:color="auto"/>
        <w:bottom w:val="none" w:sz="0" w:space="0" w:color="auto"/>
        <w:right w:val="none" w:sz="0" w:space="0" w:color="auto"/>
      </w:divBdr>
    </w:div>
    <w:div w:id="1378896424">
      <w:bodyDiv w:val="1"/>
      <w:marLeft w:val="0"/>
      <w:marRight w:val="0"/>
      <w:marTop w:val="0"/>
      <w:marBottom w:val="0"/>
      <w:divBdr>
        <w:top w:val="none" w:sz="0" w:space="0" w:color="auto"/>
        <w:left w:val="none" w:sz="0" w:space="0" w:color="auto"/>
        <w:bottom w:val="none" w:sz="0" w:space="0" w:color="auto"/>
        <w:right w:val="none" w:sz="0" w:space="0" w:color="auto"/>
      </w:divBdr>
    </w:div>
    <w:div w:id="1414205257">
      <w:bodyDiv w:val="1"/>
      <w:marLeft w:val="0"/>
      <w:marRight w:val="0"/>
      <w:marTop w:val="0"/>
      <w:marBottom w:val="0"/>
      <w:divBdr>
        <w:top w:val="none" w:sz="0" w:space="0" w:color="auto"/>
        <w:left w:val="none" w:sz="0" w:space="0" w:color="auto"/>
        <w:bottom w:val="none" w:sz="0" w:space="0" w:color="auto"/>
        <w:right w:val="none" w:sz="0" w:space="0" w:color="auto"/>
      </w:divBdr>
    </w:div>
    <w:div w:id="1425103997">
      <w:bodyDiv w:val="1"/>
      <w:marLeft w:val="0"/>
      <w:marRight w:val="0"/>
      <w:marTop w:val="0"/>
      <w:marBottom w:val="0"/>
      <w:divBdr>
        <w:top w:val="none" w:sz="0" w:space="0" w:color="auto"/>
        <w:left w:val="none" w:sz="0" w:space="0" w:color="auto"/>
        <w:bottom w:val="none" w:sz="0" w:space="0" w:color="auto"/>
        <w:right w:val="none" w:sz="0" w:space="0" w:color="auto"/>
      </w:divBdr>
    </w:div>
    <w:div w:id="1474176068">
      <w:bodyDiv w:val="1"/>
      <w:marLeft w:val="0"/>
      <w:marRight w:val="0"/>
      <w:marTop w:val="0"/>
      <w:marBottom w:val="0"/>
      <w:divBdr>
        <w:top w:val="none" w:sz="0" w:space="0" w:color="auto"/>
        <w:left w:val="none" w:sz="0" w:space="0" w:color="auto"/>
        <w:bottom w:val="none" w:sz="0" w:space="0" w:color="auto"/>
        <w:right w:val="none" w:sz="0" w:space="0" w:color="auto"/>
      </w:divBdr>
    </w:div>
    <w:div w:id="1524392993">
      <w:bodyDiv w:val="1"/>
      <w:marLeft w:val="0"/>
      <w:marRight w:val="0"/>
      <w:marTop w:val="0"/>
      <w:marBottom w:val="0"/>
      <w:divBdr>
        <w:top w:val="none" w:sz="0" w:space="0" w:color="auto"/>
        <w:left w:val="none" w:sz="0" w:space="0" w:color="auto"/>
        <w:bottom w:val="none" w:sz="0" w:space="0" w:color="auto"/>
        <w:right w:val="none" w:sz="0" w:space="0" w:color="auto"/>
      </w:divBdr>
    </w:div>
    <w:div w:id="1534880867">
      <w:bodyDiv w:val="1"/>
      <w:marLeft w:val="0"/>
      <w:marRight w:val="0"/>
      <w:marTop w:val="0"/>
      <w:marBottom w:val="0"/>
      <w:divBdr>
        <w:top w:val="none" w:sz="0" w:space="0" w:color="auto"/>
        <w:left w:val="none" w:sz="0" w:space="0" w:color="auto"/>
        <w:bottom w:val="none" w:sz="0" w:space="0" w:color="auto"/>
        <w:right w:val="none" w:sz="0" w:space="0" w:color="auto"/>
      </w:divBdr>
    </w:div>
    <w:div w:id="1537549133">
      <w:bodyDiv w:val="1"/>
      <w:marLeft w:val="0"/>
      <w:marRight w:val="0"/>
      <w:marTop w:val="0"/>
      <w:marBottom w:val="0"/>
      <w:divBdr>
        <w:top w:val="none" w:sz="0" w:space="0" w:color="auto"/>
        <w:left w:val="none" w:sz="0" w:space="0" w:color="auto"/>
        <w:bottom w:val="none" w:sz="0" w:space="0" w:color="auto"/>
        <w:right w:val="none" w:sz="0" w:space="0" w:color="auto"/>
      </w:divBdr>
    </w:div>
    <w:div w:id="1540702320">
      <w:bodyDiv w:val="1"/>
      <w:marLeft w:val="0"/>
      <w:marRight w:val="0"/>
      <w:marTop w:val="0"/>
      <w:marBottom w:val="0"/>
      <w:divBdr>
        <w:top w:val="none" w:sz="0" w:space="0" w:color="auto"/>
        <w:left w:val="none" w:sz="0" w:space="0" w:color="auto"/>
        <w:bottom w:val="none" w:sz="0" w:space="0" w:color="auto"/>
        <w:right w:val="none" w:sz="0" w:space="0" w:color="auto"/>
      </w:divBdr>
    </w:div>
    <w:div w:id="1588033264">
      <w:bodyDiv w:val="1"/>
      <w:marLeft w:val="0"/>
      <w:marRight w:val="0"/>
      <w:marTop w:val="0"/>
      <w:marBottom w:val="0"/>
      <w:divBdr>
        <w:top w:val="none" w:sz="0" w:space="0" w:color="auto"/>
        <w:left w:val="none" w:sz="0" w:space="0" w:color="auto"/>
        <w:bottom w:val="none" w:sz="0" w:space="0" w:color="auto"/>
        <w:right w:val="none" w:sz="0" w:space="0" w:color="auto"/>
      </w:divBdr>
    </w:div>
    <w:div w:id="1614245567">
      <w:bodyDiv w:val="1"/>
      <w:marLeft w:val="0"/>
      <w:marRight w:val="0"/>
      <w:marTop w:val="0"/>
      <w:marBottom w:val="0"/>
      <w:divBdr>
        <w:top w:val="none" w:sz="0" w:space="0" w:color="auto"/>
        <w:left w:val="none" w:sz="0" w:space="0" w:color="auto"/>
        <w:bottom w:val="none" w:sz="0" w:space="0" w:color="auto"/>
        <w:right w:val="none" w:sz="0" w:space="0" w:color="auto"/>
      </w:divBdr>
    </w:div>
    <w:div w:id="1656058916">
      <w:bodyDiv w:val="1"/>
      <w:marLeft w:val="0"/>
      <w:marRight w:val="0"/>
      <w:marTop w:val="0"/>
      <w:marBottom w:val="0"/>
      <w:divBdr>
        <w:top w:val="none" w:sz="0" w:space="0" w:color="auto"/>
        <w:left w:val="none" w:sz="0" w:space="0" w:color="auto"/>
        <w:bottom w:val="none" w:sz="0" w:space="0" w:color="auto"/>
        <w:right w:val="none" w:sz="0" w:space="0" w:color="auto"/>
      </w:divBdr>
    </w:div>
    <w:div w:id="1682972092">
      <w:bodyDiv w:val="1"/>
      <w:marLeft w:val="0"/>
      <w:marRight w:val="0"/>
      <w:marTop w:val="0"/>
      <w:marBottom w:val="0"/>
      <w:divBdr>
        <w:top w:val="none" w:sz="0" w:space="0" w:color="auto"/>
        <w:left w:val="none" w:sz="0" w:space="0" w:color="auto"/>
        <w:bottom w:val="none" w:sz="0" w:space="0" w:color="auto"/>
        <w:right w:val="none" w:sz="0" w:space="0" w:color="auto"/>
      </w:divBdr>
    </w:div>
    <w:div w:id="1715813177">
      <w:bodyDiv w:val="1"/>
      <w:marLeft w:val="0"/>
      <w:marRight w:val="0"/>
      <w:marTop w:val="0"/>
      <w:marBottom w:val="0"/>
      <w:divBdr>
        <w:top w:val="none" w:sz="0" w:space="0" w:color="auto"/>
        <w:left w:val="none" w:sz="0" w:space="0" w:color="auto"/>
        <w:bottom w:val="none" w:sz="0" w:space="0" w:color="auto"/>
        <w:right w:val="none" w:sz="0" w:space="0" w:color="auto"/>
      </w:divBdr>
    </w:div>
    <w:div w:id="1764373648">
      <w:bodyDiv w:val="1"/>
      <w:marLeft w:val="0"/>
      <w:marRight w:val="0"/>
      <w:marTop w:val="0"/>
      <w:marBottom w:val="0"/>
      <w:divBdr>
        <w:top w:val="none" w:sz="0" w:space="0" w:color="auto"/>
        <w:left w:val="none" w:sz="0" w:space="0" w:color="auto"/>
        <w:bottom w:val="none" w:sz="0" w:space="0" w:color="auto"/>
        <w:right w:val="none" w:sz="0" w:space="0" w:color="auto"/>
      </w:divBdr>
    </w:div>
    <w:div w:id="1791393073">
      <w:bodyDiv w:val="1"/>
      <w:marLeft w:val="0"/>
      <w:marRight w:val="0"/>
      <w:marTop w:val="0"/>
      <w:marBottom w:val="0"/>
      <w:divBdr>
        <w:top w:val="none" w:sz="0" w:space="0" w:color="auto"/>
        <w:left w:val="none" w:sz="0" w:space="0" w:color="auto"/>
        <w:bottom w:val="none" w:sz="0" w:space="0" w:color="auto"/>
        <w:right w:val="none" w:sz="0" w:space="0" w:color="auto"/>
      </w:divBdr>
    </w:div>
    <w:div w:id="1845968814">
      <w:bodyDiv w:val="1"/>
      <w:marLeft w:val="0"/>
      <w:marRight w:val="0"/>
      <w:marTop w:val="0"/>
      <w:marBottom w:val="0"/>
      <w:divBdr>
        <w:top w:val="none" w:sz="0" w:space="0" w:color="auto"/>
        <w:left w:val="none" w:sz="0" w:space="0" w:color="auto"/>
        <w:bottom w:val="none" w:sz="0" w:space="0" w:color="auto"/>
        <w:right w:val="none" w:sz="0" w:space="0" w:color="auto"/>
      </w:divBdr>
    </w:div>
    <w:div w:id="1888639723">
      <w:bodyDiv w:val="1"/>
      <w:marLeft w:val="0"/>
      <w:marRight w:val="0"/>
      <w:marTop w:val="0"/>
      <w:marBottom w:val="0"/>
      <w:divBdr>
        <w:top w:val="none" w:sz="0" w:space="0" w:color="auto"/>
        <w:left w:val="none" w:sz="0" w:space="0" w:color="auto"/>
        <w:bottom w:val="none" w:sz="0" w:space="0" w:color="auto"/>
        <w:right w:val="none" w:sz="0" w:space="0" w:color="auto"/>
      </w:divBdr>
    </w:div>
    <w:div w:id="1899510886">
      <w:bodyDiv w:val="1"/>
      <w:marLeft w:val="0"/>
      <w:marRight w:val="0"/>
      <w:marTop w:val="0"/>
      <w:marBottom w:val="0"/>
      <w:divBdr>
        <w:top w:val="none" w:sz="0" w:space="0" w:color="auto"/>
        <w:left w:val="none" w:sz="0" w:space="0" w:color="auto"/>
        <w:bottom w:val="none" w:sz="0" w:space="0" w:color="auto"/>
        <w:right w:val="none" w:sz="0" w:space="0" w:color="auto"/>
      </w:divBdr>
    </w:div>
    <w:div w:id="1928036067">
      <w:bodyDiv w:val="1"/>
      <w:marLeft w:val="0"/>
      <w:marRight w:val="0"/>
      <w:marTop w:val="0"/>
      <w:marBottom w:val="0"/>
      <w:divBdr>
        <w:top w:val="none" w:sz="0" w:space="0" w:color="auto"/>
        <w:left w:val="none" w:sz="0" w:space="0" w:color="auto"/>
        <w:bottom w:val="none" w:sz="0" w:space="0" w:color="auto"/>
        <w:right w:val="none" w:sz="0" w:space="0" w:color="auto"/>
      </w:divBdr>
    </w:div>
    <w:div w:id="1962834827">
      <w:bodyDiv w:val="1"/>
      <w:marLeft w:val="0"/>
      <w:marRight w:val="0"/>
      <w:marTop w:val="0"/>
      <w:marBottom w:val="0"/>
      <w:divBdr>
        <w:top w:val="none" w:sz="0" w:space="0" w:color="auto"/>
        <w:left w:val="none" w:sz="0" w:space="0" w:color="auto"/>
        <w:bottom w:val="none" w:sz="0" w:space="0" w:color="auto"/>
        <w:right w:val="none" w:sz="0" w:space="0" w:color="auto"/>
      </w:divBdr>
    </w:div>
    <w:div w:id="1965043293">
      <w:bodyDiv w:val="1"/>
      <w:marLeft w:val="0"/>
      <w:marRight w:val="0"/>
      <w:marTop w:val="0"/>
      <w:marBottom w:val="0"/>
      <w:divBdr>
        <w:top w:val="none" w:sz="0" w:space="0" w:color="auto"/>
        <w:left w:val="none" w:sz="0" w:space="0" w:color="auto"/>
        <w:bottom w:val="none" w:sz="0" w:space="0" w:color="auto"/>
        <w:right w:val="none" w:sz="0" w:space="0" w:color="auto"/>
      </w:divBdr>
    </w:div>
    <w:div w:id="2065592437">
      <w:bodyDiv w:val="1"/>
      <w:marLeft w:val="0"/>
      <w:marRight w:val="0"/>
      <w:marTop w:val="0"/>
      <w:marBottom w:val="0"/>
      <w:divBdr>
        <w:top w:val="none" w:sz="0" w:space="0" w:color="auto"/>
        <w:left w:val="none" w:sz="0" w:space="0" w:color="auto"/>
        <w:bottom w:val="none" w:sz="0" w:space="0" w:color="auto"/>
        <w:right w:val="none" w:sz="0" w:space="0" w:color="auto"/>
      </w:divBdr>
    </w:div>
    <w:div w:id="2072847959">
      <w:bodyDiv w:val="1"/>
      <w:marLeft w:val="0"/>
      <w:marRight w:val="0"/>
      <w:marTop w:val="0"/>
      <w:marBottom w:val="0"/>
      <w:divBdr>
        <w:top w:val="none" w:sz="0" w:space="0" w:color="auto"/>
        <w:left w:val="none" w:sz="0" w:space="0" w:color="auto"/>
        <w:bottom w:val="none" w:sz="0" w:space="0" w:color="auto"/>
        <w:right w:val="none" w:sz="0" w:space="0" w:color="auto"/>
      </w:divBdr>
    </w:div>
    <w:div w:id="2088382043">
      <w:bodyDiv w:val="1"/>
      <w:marLeft w:val="0"/>
      <w:marRight w:val="0"/>
      <w:marTop w:val="0"/>
      <w:marBottom w:val="0"/>
      <w:divBdr>
        <w:top w:val="none" w:sz="0" w:space="0" w:color="auto"/>
        <w:left w:val="none" w:sz="0" w:space="0" w:color="auto"/>
        <w:bottom w:val="none" w:sz="0" w:space="0" w:color="auto"/>
        <w:right w:val="none" w:sz="0" w:space="0" w:color="auto"/>
      </w:divBdr>
    </w:div>
    <w:div w:id="2106069064">
      <w:bodyDiv w:val="1"/>
      <w:marLeft w:val="0"/>
      <w:marRight w:val="0"/>
      <w:marTop w:val="0"/>
      <w:marBottom w:val="0"/>
      <w:divBdr>
        <w:top w:val="none" w:sz="0" w:space="0" w:color="auto"/>
        <w:left w:val="none" w:sz="0" w:space="0" w:color="auto"/>
        <w:bottom w:val="none" w:sz="0" w:space="0" w:color="auto"/>
        <w:right w:val="none" w:sz="0" w:space="0" w:color="auto"/>
      </w:divBdr>
    </w:div>
    <w:div w:id="2111389920">
      <w:bodyDiv w:val="1"/>
      <w:marLeft w:val="0"/>
      <w:marRight w:val="0"/>
      <w:marTop w:val="0"/>
      <w:marBottom w:val="0"/>
      <w:divBdr>
        <w:top w:val="none" w:sz="0" w:space="0" w:color="auto"/>
        <w:left w:val="none" w:sz="0" w:space="0" w:color="auto"/>
        <w:bottom w:val="none" w:sz="0" w:space="0" w:color="auto"/>
        <w:right w:val="none" w:sz="0" w:space="0" w:color="auto"/>
      </w:divBdr>
    </w:div>
    <w:div w:id="2114158003">
      <w:bodyDiv w:val="1"/>
      <w:marLeft w:val="0"/>
      <w:marRight w:val="0"/>
      <w:marTop w:val="0"/>
      <w:marBottom w:val="0"/>
      <w:divBdr>
        <w:top w:val="none" w:sz="0" w:space="0" w:color="auto"/>
        <w:left w:val="none" w:sz="0" w:space="0" w:color="auto"/>
        <w:bottom w:val="none" w:sz="0" w:space="0" w:color="auto"/>
        <w:right w:val="none" w:sz="0" w:space="0" w:color="auto"/>
      </w:divBdr>
    </w:div>
    <w:div w:id="214153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jpeg"/><Relationship Id="rId26" Type="http://schemas.openxmlformats.org/officeDocument/2006/relationships/image" Target="media/image11.jpeg"/><Relationship Id="rId39" Type="http://schemas.openxmlformats.org/officeDocument/2006/relationships/footer" Target="footer3.xml"/><Relationship Id="rId21" Type="http://schemas.openxmlformats.org/officeDocument/2006/relationships/diagramQuickStyle" Target="diagrams/quickStyle1.xml"/><Relationship Id="rId34"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diagramLayout" Target="diagrams/layout1.xml"/><Relationship Id="rId29" Type="http://schemas.openxmlformats.org/officeDocument/2006/relationships/image" Target="media/image14.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1.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07/relationships/diagramDrawing" Target="diagrams/drawing1.xml"/><Relationship Id="rId28" Type="http://schemas.openxmlformats.org/officeDocument/2006/relationships/image" Target="media/image13.jpeg"/><Relationship Id="rId36" Type="http://schemas.openxmlformats.org/officeDocument/2006/relationships/hyperlink" Target="mailto:puputmaulidatul095@gmail.com" TargetMode="External"/><Relationship Id="rId10" Type="http://schemas.openxmlformats.org/officeDocument/2006/relationships/image" Target="media/image3.jpeg"/><Relationship Id="rId19" Type="http://schemas.openxmlformats.org/officeDocument/2006/relationships/diagramData" Target="diagrams/data1.xml"/><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20AB-4CAB-9570-0E5DE54CDE6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2-20AB-4CAB-9570-0E5DE54CDE6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F300-4920-8B2E-03A9A6FE282B}"/>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F300-4920-8B2E-03A9A6FE282B}"/>
              </c:ext>
            </c:extLst>
          </c:dPt>
          <c:dLbls>
            <c:dLbl>
              <c:idx val="0"/>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0AB-4CAB-9570-0E5DE54CDE68}"/>
                </c:ext>
              </c:extLst>
            </c:dLbl>
            <c:dLbl>
              <c:idx val="1"/>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0AB-4CAB-9570-0E5DE54CDE6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2"/>
                <c:pt idx="0">
                  <c:v>Digital Marketing</c:v>
                </c:pt>
                <c:pt idx="1">
                  <c:v>Pemasaran Tradisional</c:v>
                </c:pt>
              </c:strCache>
            </c:strRef>
          </c:cat>
          <c:val>
            <c:numRef>
              <c:f>Sheet1!$B$2:$B$5</c:f>
              <c:numCache>
                <c:formatCode>0%</c:formatCode>
                <c:ptCount val="4"/>
                <c:pt idx="0">
                  <c:v>0.2</c:v>
                </c:pt>
                <c:pt idx="1">
                  <c:v>0.8</c:v>
                </c:pt>
              </c:numCache>
            </c:numRef>
          </c:val>
          <c:extLst>
            <c:ext xmlns:c16="http://schemas.microsoft.com/office/drawing/2014/chart" uri="{C3380CC4-5D6E-409C-BE32-E72D297353CC}">
              <c16:uniqueId val="{00000000-20AB-4CAB-9570-0E5DE54CDE68}"/>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FAE4BE0-E58B-4C47-A60A-74D399B5699A}" type="doc">
      <dgm:prSet loTypeId="urn:microsoft.com/office/officeart/2005/8/layout/orgChart1" loCatId="hierarchy" qsTypeId="urn:microsoft.com/office/officeart/2005/8/quickstyle/simple1" qsCatId="simple" csTypeId="urn:microsoft.com/office/officeart/2005/8/colors/accent0_2" csCatId="mainScheme" phldr="1"/>
      <dgm:spPr/>
      <dgm:t>
        <a:bodyPr/>
        <a:lstStyle/>
        <a:p>
          <a:endParaRPr lang="en-US"/>
        </a:p>
      </dgm:t>
    </dgm:pt>
    <dgm:pt modelId="{E87889E4-9062-42F2-B752-CE0895BF30AF}" type="asst">
      <dgm:prSet phldrT="[Text]" custT="1"/>
      <dgm:spPr/>
      <dgm:t>
        <a:bodyPr/>
        <a:lstStyle/>
        <a:p>
          <a:r>
            <a:rPr lang="en-US" sz="1200">
              <a:solidFill>
                <a:sysClr val="windowText" lastClr="000000"/>
              </a:solidFill>
              <a:latin typeface="Times New Roman" panose="02020603050405020304" pitchFamily="18" charset="0"/>
              <a:cs typeface="Times New Roman" panose="02020603050405020304" pitchFamily="18" charset="0"/>
            </a:rPr>
            <a:t>Owner</a:t>
          </a:r>
        </a:p>
      </dgm:t>
    </dgm:pt>
    <dgm:pt modelId="{15AB7EEC-4898-485E-9DD7-51A9690219E9}" type="parTrans" cxnId="{CC09A679-1765-480A-940B-DA694C3C1DA0}">
      <dgm:prSet/>
      <dgm:spPr/>
      <dgm:t>
        <a:bodyPr/>
        <a:lstStyle/>
        <a:p>
          <a:pPr algn="ctr"/>
          <a:endParaRPr lang="en-US"/>
        </a:p>
      </dgm:t>
    </dgm:pt>
    <dgm:pt modelId="{2DDDB2A9-A2E3-4405-844B-D408BAA7E883}" type="sibTrans" cxnId="{CC09A679-1765-480A-940B-DA694C3C1DA0}">
      <dgm:prSet/>
      <dgm:spPr/>
      <dgm:t>
        <a:bodyPr/>
        <a:lstStyle/>
        <a:p>
          <a:pPr algn="ctr"/>
          <a:endParaRPr lang="en-US"/>
        </a:p>
      </dgm:t>
    </dgm:pt>
    <dgm:pt modelId="{466601D7-76F6-4E79-A0CF-9090CC0B26BA}">
      <dgm:prSet phldrT="[Text]" custT="1"/>
      <dgm:spPr/>
      <dgm:t>
        <a:bodyPr/>
        <a:lstStyle/>
        <a:p>
          <a:pPr algn="ctr"/>
          <a:r>
            <a:rPr lang="en-US" sz="1200">
              <a:solidFill>
                <a:sysClr val="windowText" lastClr="000000"/>
              </a:solidFill>
              <a:latin typeface="Times New Roman" panose="02020603050405020304" pitchFamily="18" charset="0"/>
              <a:cs typeface="Times New Roman" panose="02020603050405020304" pitchFamily="18" charset="0"/>
            </a:rPr>
            <a:t>Barista</a:t>
          </a:r>
        </a:p>
      </dgm:t>
    </dgm:pt>
    <dgm:pt modelId="{1C8EFBC6-AAF3-45EF-A52F-A8A5A8A2D892}" type="parTrans" cxnId="{E4841FA5-7BD5-412C-A1DA-24DA9F5F7DEA}">
      <dgm:prSet/>
      <dgm:spPr/>
      <dgm:t>
        <a:bodyPr/>
        <a:lstStyle/>
        <a:p>
          <a:pPr algn="ctr"/>
          <a:endParaRPr lang="en-US"/>
        </a:p>
      </dgm:t>
    </dgm:pt>
    <dgm:pt modelId="{DE5325BA-0FF8-4E52-B9C0-3D763F022690}" type="sibTrans" cxnId="{E4841FA5-7BD5-412C-A1DA-24DA9F5F7DEA}">
      <dgm:prSet/>
      <dgm:spPr/>
      <dgm:t>
        <a:bodyPr/>
        <a:lstStyle/>
        <a:p>
          <a:pPr algn="ctr"/>
          <a:endParaRPr lang="en-US"/>
        </a:p>
      </dgm:t>
    </dgm:pt>
    <dgm:pt modelId="{6CD3E5FB-3C4B-4DB0-92F8-56A26DDE6089}">
      <dgm:prSet phldrT="[Text]" custT="1"/>
      <dgm:spPr/>
      <dgm:t>
        <a:bodyPr/>
        <a:lstStyle/>
        <a:p>
          <a:pPr algn="ctr"/>
          <a:r>
            <a:rPr lang="en-US" sz="1200">
              <a:solidFill>
                <a:sysClr val="windowText" lastClr="000000"/>
              </a:solidFill>
              <a:latin typeface="Times New Roman" panose="02020603050405020304" pitchFamily="18" charset="0"/>
              <a:cs typeface="Times New Roman" panose="02020603050405020304" pitchFamily="18" charset="0"/>
            </a:rPr>
            <a:t>Waiter</a:t>
          </a:r>
        </a:p>
      </dgm:t>
    </dgm:pt>
    <dgm:pt modelId="{95764D49-984D-44BA-8DF6-3E16A9C152EA}" type="parTrans" cxnId="{DC6792EC-FE2B-4DA7-B776-5B0AE14F44D2}">
      <dgm:prSet/>
      <dgm:spPr/>
      <dgm:t>
        <a:bodyPr/>
        <a:lstStyle/>
        <a:p>
          <a:pPr algn="ctr"/>
          <a:endParaRPr lang="en-US"/>
        </a:p>
      </dgm:t>
    </dgm:pt>
    <dgm:pt modelId="{453B82D6-1F33-4513-8B2D-854A04D2C504}" type="sibTrans" cxnId="{DC6792EC-FE2B-4DA7-B776-5B0AE14F44D2}">
      <dgm:prSet/>
      <dgm:spPr/>
      <dgm:t>
        <a:bodyPr/>
        <a:lstStyle/>
        <a:p>
          <a:pPr algn="ctr"/>
          <a:endParaRPr lang="en-US"/>
        </a:p>
      </dgm:t>
    </dgm:pt>
    <dgm:pt modelId="{0700CF76-5F12-42EA-8911-9469F92A187C}">
      <dgm:prSet phldrT="[Text]" custT="1"/>
      <dgm:spPr/>
      <dgm:t>
        <a:bodyPr/>
        <a:lstStyle/>
        <a:p>
          <a:pPr algn="ctr"/>
          <a:r>
            <a:rPr lang="en-US" sz="1200">
              <a:solidFill>
                <a:sysClr val="windowText" lastClr="000000"/>
              </a:solidFill>
              <a:latin typeface="Times New Roman" panose="02020603050405020304" pitchFamily="18" charset="0"/>
              <a:cs typeface="Times New Roman" panose="02020603050405020304" pitchFamily="18" charset="0"/>
            </a:rPr>
            <a:t>Kasir</a:t>
          </a:r>
          <a:r>
            <a:rPr lang="en-US" sz="3000"/>
            <a:t> </a:t>
          </a:r>
        </a:p>
      </dgm:t>
    </dgm:pt>
    <dgm:pt modelId="{789706F2-FBE0-467B-9B9F-4EE83190AD03}" type="parTrans" cxnId="{90682034-CEEC-401A-8703-10D6F2BB55C8}">
      <dgm:prSet/>
      <dgm:spPr/>
      <dgm:t>
        <a:bodyPr/>
        <a:lstStyle/>
        <a:p>
          <a:pPr algn="ctr"/>
          <a:endParaRPr lang="en-US"/>
        </a:p>
      </dgm:t>
    </dgm:pt>
    <dgm:pt modelId="{3FDA70A9-BC6C-4AE5-8FC1-3FD6AEE94EA7}" type="sibTrans" cxnId="{90682034-CEEC-401A-8703-10D6F2BB55C8}">
      <dgm:prSet/>
      <dgm:spPr/>
      <dgm:t>
        <a:bodyPr/>
        <a:lstStyle/>
        <a:p>
          <a:pPr algn="ctr"/>
          <a:endParaRPr lang="en-US"/>
        </a:p>
      </dgm:t>
    </dgm:pt>
    <dgm:pt modelId="{6DE1200F-1B59-423E-93AE-088476853798}">
      <dgm:prSet custT="1"/>
      <dgm:spPr/>
      <dgm:t>
        <a:bodyPr/>
        <a:lstStyle/>
        <a:p>
          <a:pPr algn="ctr"/>
          <a:r>
            <a:rPr lang="en-US" sz="1200">
              <a:solidFill>
                <a:sysClr val="windowText" lastClr="000000"/>
              </a:solidFill>
              <a:latin typeface="Times New Roman" panose="02020603050405020304" pitchFamily="18" charset="0"/>
              <a:cs typeface="Times New Roman" panose="02020603050405020304" pitchFamily="18" charset="0"/>
            </a:rPr>
            <a:t>Cooking</a:t>
          </a:r>
        </a:p>
      </dgm:t>
    </dgm:pt>
    <dgm:pt modelId="{690D6B8B-25AD-48CF-A3AD-BEFA4341B87C}" type="parTrans" cxnId="{0BA48D19-BE21-4097-92DB-287ACC352F3E}">
      <dgm:prSet/>
      <dgm:spPr/>
      <dgm:t>
        <a:bodyPr/>
        <a:lstStyle/>
        <a:p>
          <a:pPr algn="ctr"/>
          <a:endParaRPr lang="en-US"/>
        </a:p>
      </dgm:t>
    </dgm:pt>
    <dgm:pt modelId="{85104A47-B70F-4074-B84D-DE8051441B43}" type="sibTrans" cxnId="{0BA48D19-BE21-4097-92DB-287ACC352F3E}">
      <dgm:prSet/>
      <dgm:spPr/>
      <dgm:t>
        <a:bodyPr/>
        <a:lstStyle/>
        <a:p>
          <a:pPr algn="ctr"/>
          <a:endParaRPr lang="en-US"/>
        </a:p>
      </dgm:t>
    </dgm:pt>
    <dgm:pt modelId="{5FE07C38-565F-4BD6-9B36-870D48A94E55}" type="pres">
      <dgm:prSet presAssocID="{3FAE4BE0-E58B-4C47-A60A-74D399B5699A}" presName="hierChild1" presStyleCnt="0">
        <dgm:presLayoutVars>
          <dgm:orgChart val="1"/>
          <dgm:chPref val="1"/>
          <dgm:dir/>
          <dgm:animOne val="branch"/>
          <dgm:animLvl val="lvl"/>
          <dgm:resizeHandles/>
        </dgm:presLayoutVars>
      </dgm:prSet>
      <dgm:spPr/>
    </dgm:pt>
    <dgm:pt modelId="{E5879EA6-6542-452C-A382-70892B09F038}" type="pres">
      <dgm:prSet presAssocID="{E87889E4-9062-42F2-B752-CE0895BF30AF}" presName="hierRoot1" presStyleCnt="0">
        <dgm:presLayoutVars>
          <dgm:hierBranch val="init"/>
        </dgm:presLayoutVars>
      </dgm:prSet>
      <dgm:spPr/>
    </dgm:pt>
    <dgm:pt modelId="{C00FB4E2-D92B-4E40-94A4-66F3851EC442}" type="pres">
      <dgm:prSet presAssocID="{E87889E4-9062-42F2-B752-CE0895BF30AF}" presName="rootComposite1" presStyleCnt="0"/>
      <dgm:spPr/>
    </dgm:pt>
    <dgm:pt modelId="{49093939-23AB-41D9-ACD8-3C511E589FD4}" type="pres">
      <dgm:prSet presAssocID="{E87889E4-9062-42F2-B752-CE0895BF30AF}" presName="rootText1" presStyleLbl="node0" presStyleIdx="0" presStyleCnt="1">
        <dgm:presLayoutVars>
          <dgm:chPref val="3"/>
        </dgm:presLayoutVars>
      </dgm:prSet>
      <dgm:spPr/>
    </dgm:pt>
    <dgm:pt modelId="{485AC260-9810-47CE-91B1-A05F6734C75A}" type="pres">
      <dgm:prSet presAssocID="{E87889E4-9062-42F2-B752-CE0895BF30AF}" presName="rootConnector1" presStyleLbl="asst0" presStyleIdx="0" presStyleCnt="0"/>
      <dgm:spPr/>
    </dgm:pt>
    <dgm:pt modelId="{28AE78B8-8D76-4B4F-8E16-CD0662BA5568}" type="pres">
      <dgm:prSet presAssocID="{E87889E4-9062-42F2-B752-CE0895BF30AF}" presName="hierChild2" presStyleCnt="0"/>
      <dgm:spPr/>
    </dgm:pt>
    <dgm:pt modelId="{455B1881-0B5E-445E-849C-E948C24A42B1}" type="pres">
      <dgm:prSet presAssocID="{1C8EFBC6-AAF3-45EF-A52F-A8A5A8A2D892}" presName="Name37" presStyleLbl="parChTrans1D2" presStyleIdx="0" presStyleCnt="4"/>
      <dgm:spPr/>
    </dgm:pt>
    <dgm:pt modelId="{25A40CCB-EC31-4CAC-8D9D-653D0FDD654E}" type="pres">
      <dgm:prSet presAssocID="{466601D7-76F6-4E79-A0CF-9090CC0B26BA}" presName="hierRoot2" presStyleCnt="0">
        <dgm:presLayoutVars>
          <dgm:hierBranch val="init"/>
        </dgm:presLayoutVars>
      </dgm:prSet>
      <dgm:spPr/>
    </dgm:pt>
    <dgm:pt modelId="{F291EDC5-2087-4317-98BF-34E56B80470E}" type="pres">
      <dgm:prSet presAssocID="{466601D7-76F6-4E79-A0CF-9090CC0B26BA}" presName="rootComposite" presStyleCnt="0"/>
      <dgm:spPr/>
    </dgm:pt>
    <dgm:pt modelId="{B2A0C217-6E4F-4065-96DC-0EC15211C8BE}" type="pres">
      <dgm:prSet presAssocID="{466601D7-76F6-4E79-A0CF-9090CC0B26BA}" presName="rootText" presStyleLbl="node2" presStyleIdx="0" presStyleCnt="4">
        <dgm:presLayoutVars>
          <dgm:chPref val="3"/>
        </dgm:presLayoutVars>
      </dgm:prSet>
      <dgm:spPr/>
    </dgm:pt>
    <dgm:pt modelId="{B03E69CF-0C8C-4292-9C68-EC6E8CE5ECA9}" type="pres">
      <dgm:prSet presAssocID="{466601D7-76F6-4E79-A0CF-9090CC0B26BA}" presName="rootConnector" presStyleLbl="node2" presStyleIdx="0" presStyleCnt="4"/>
      <dgm:spPr/>
    </dgm:pt>
    <dgm:pt modelId="{9E84BB11-2B6B-41A1-9B6D-45E4941A2283}" type="pres">
      <dgm:prSet presAssocID="{466601D7-76F6-4E79-A0CF-9090CC0B26BA}" presName="hierChild4" presStyleCnt="0"/>
      <dgm:spPr/>
    </dgm:pt>
    <dgm:pt modelId="{0DAB0D5A-8BC0-4F55-8784-7A0A7A2C359A}" type="pres">
      <dgm:prSet presAssocID="{466601D7-76F6-4E79-A0CF-9090CC0B26BA}" presName="hierChild5" presStyleCnt="0"/>
      <dgm:spPr/>
    </dgm:pt>
    <dgm:pt modelId="{F4E4F42E-7FB5-4942-93DB-276E8B3D318F}" type="pres">
      <dgm:prSet presAssocID="{690D6B8B-25AD-48CF-A3AD-BEFA4341B87C}" presName="Name37" presStyleLbl="parChTrans1D2" presStyleIdx="1" presStyleCnt="4"/>
      <dgm:spPr/>
    </dgm:pt>
    <dgm:pt modelId="{E35C02E7-B22C-475A-9E1A-41252AB1C5BF}" type="pres">
      <dgm:prSet presAssocID="{6DE1200F-1B59-423E-93AE-088476853798}" presName="hierRoot2" presStyleCnt="0">
        <dgm:presLayoutVars>
          <dgm:hierBranch val="init"/>
        </dgm:presLayoutVars>
      </dgm:prSet>
      <dgm:spPr/>
    </dgm:pt>
    <dgm:pt modelId="{3A752E5C-5D90-4C77-9F5B-6482107C4FF9}" type="pres">
      <dgm:prSet presAssocID="{6DE1200F-1B59-423E-93AE-088476853798}" presName="rootComposite" presStyleCnt="0"/>
      <dgm:spPr/>
    </dgm:pt>
    <dgm:pt modelId="{0AF3334C-1395-4C3B-AF8C-C36F063F0FD8}" type="pres">
      <dgm:prSet presAssocID="{6DE1200F-1B59-423E-93AE-088476853798}" presName="rootText" presStyleLbl="node2" presStyleIdx="1" presStyleCnt="4">
        <dgm:presLayoutVars>
          <dgm:chPref val="3"/>
        </dgm:presLayoutVars>
      </dgm:prSet>
      <dgm:spPr/>
    </dgm:pt>
    <dgm:pt modelId="{F9D2AB52-86B2-409F-8321-C17A07614D4D}" type="pres">
      <dgm:prSet presAssocID="{6DE1200F-1B59-423E-93AE-088476853798}" presName="rootConnector" presStyleLbl="node2" presStyleIdx="1" presStyleCnt="4"/>
      <dgm:spPr/>
    </dgm:pt>
    <dgm:pt modelId="{7F3FB0C0-2C68-423C-B457-CFFB1B0998CF}" type="pres">
      <dgm:prSet presAssocID="{6DE1200F-1B59-423E-93AE-088476853798}" presName="hierChild4" presStyleCnt="0"/>
      <dgm:spPr/>
    </dgm:pt>
    <dgm:pt modelId="{B13E3639-8388-46F9-AB25-A5741329CFFE}" type="pres">
      <dgm:prSet presAssocID="{6DE1200F-1B59-423E-93AE-088476853798}" presName="hierChild5" presStyleCnt="0"/>
      <dgm:spPr/>
    </dgm:pt>
    <dgm:pt modelId="{E09A1202-AEEC-43D2-94AC-5A32E8B40646}" type="pres">
      <dgm:prSet presAssocID="{95764D49-984D-44BA-8DF6-3E16A9C152EA}" presName="Name37" presStyleLbl="parChTrans1D2" presStyleIdx="2" presStyleCnt="4"/>
      <dgm:spPr/>
    </dgm:pt>
    <dgm:pt modelId="{48594497-4AA9-4E1B-998C-1652ACA1ECF0}" type="pres">
      <dgm:prSet presAssocID="{6CD3E5FB-3C4B-4DB0-92F8-56A26DDE6089}" presName="hierRoot2" presStyleCnt="0">
        <dgm:presLayoutVars>
          <dgm:hierBranch val="init"/>
        </dgm:presLayoutVars>
      </dgm:prSet>
      <dgm:spPr/>
    </dgm:pt>
    <dgm:pt modelId="{D8C6B9A8-DE7E-4C7A-85DA-EFFDB99298C1}" type="pres">
      <dgm:prSet presAssocID="{6CD3E5FB-3C4B-4DB0-92F8-56A26DDE6089}" presName="rootComposite" presStyleCnt="0"/>
      <dgm:spPr/>
    </dgm:pt>
    <dgm:pt modelId="{11E8B48C-1179-46F6-A071-6F67584712DA}" type="pres">
      <dgm:prSet presAssocID="{6CD3E5FB-3C4B-4DB0-92F8-56A26DDE6089}" presName="rootText" presStyleLbl="node2" presStyleIdx="2" presStyleCnt="4">
        <dgm:presLayoutVars>
          <dgm:chPref val="3"/>
        </dgm:presLayoutVars>
      </dgm:prSet>
      <dgm:spPr/>
    </dgm:pt>
    <dgm:pt modelId="{781BDC80-66EE-413D-BAB2-AEAEFF5B8951}" type="pres">
      <dgm:prSet presAssocID="{6CD3E5FB-3C4B-4DB0-92F8-56A26DDE6089}" presName="rootConnector" presStyleLbl="node2" presStyleIdx="2" presStyleCnt="4"/>
      <dgm:spPr/>
    </dgm:pt>
    <dgm:pt modelId="{608CDDC0-7C1C-4F19-876A-57498B0EE308}" type="pres">
      <dgm:prSet presAssocID="{6CD3E5FB-3C4B-4DB0-92F8-56A26DDE6089}" presName="hierChild4" presStyleCnt="0"/>
      <dgm:spPr/>
    </dgm:pt>
    <dgm:pt modelId="{42418FBF-F21F-4395-B92E-30261FF6F29A}" type="pres">
      <dgm:prSet presAssocID="{6CD3E5FB-3C4B-4DB0-92F8-56A26DDE6089}" presName="hierChild5" presStyleCnt="0"/>
      <dgm:spPr/>
    </dgm:pt>
    <dgm:pt modelId="{F925F816-86AD-4904-91FB-C5BE87D3794E}" type="pres">
      <dgm:prSet presAssocID="{789706F2-FBE0-467B-9B9F-4EE83190AD03}" presName="Name37" presStyleLbl="parChTrans1D2" presStyleIdx="3" presStyleCnt="4"/>
      <dgm:spPr/>
    </dgm:pt>
    <dgm:pt modelId="{2DF5AF5F-0479-408B-87B5-DB1E7F7CD8DA}" type="pres">
      <dgm:prSet presAssocID="{0700CF76-5F12-42EA-8911-9469F92A187C}" presName="hierRoot2" presStyleCnt="0">
        <dgm:presLayoutVars>
          <dgm:hierBranch val="init"/>
        </dgm:presLayoutVars>
      </dgm:prSet>
      <dgm:spPr/>
    </dgm:pt>
    <dgm:pt modelId="{93C1AC89-D19C-49C8-8293-42994BDF29F7}" type="pres">
      <dgm:prSet presAssocID="{0700CF76-5F12-42EA-8911-9469F92A187C}" presName="rootComposite" presStyleCnt="0"/>
      <dgm:spPr/>
    </dgm:pt>
    <dgm:pt modelId="{A3EF3845-B386-40F1-B647-439F4E7ABE56}" type="pres">
      <dgm:prSet presAssocID="{0700CF76-5F12-42EA-8911-9469F92A187C}" presName="rootText" presStyleLbl="node2" presStyleIdx="3" presStyleCnt="4">
        <dgm:presLayoutVars>
          <dgm:chPref val="3"/>
        </dgm:presLayoutVars>
      </dgm:prSet>
      <dgm:spPr/>
    </dgm:pt>
    <dgm:pt modelId="{0B8364DC-9CE4-41AA-9E09-18A934548AC8}" type="pres">
      <dgm:prSet presAssocID="{0700CF76-5F12-42EA-8911-9469F92A187C}" presName="rootConnector" presStyleLbl="node2" presStyleIdx="3" presStyleCnt="4"/>
      <dgm:spPr/>
    </dgm:pt>
    <dgm:pt modelId="{059C2F5A-F0B9-44B3-83F8-3DA0A134292E}" type="pres">
      <dgm:prSet presAssocID="{0700CF76-5F12-42EA-8911-9469F92A187C}" presName="hierChild4" presStyleCnt="0"/>
      <dgm:spPr/>
    </dgm:pt>
    <dgm:pt modelId="{FB2846E3-F80B-4836-BD31-BEFB9D6C5186}" type="pres">
      <dgm:prSet presAssocID="{0700CF76-5F12-42EA-8911-9469F92A187C}" presName="hierChild5" presStyleCnt="0"/>
      <dgm:spPr/>
    </dgm:pt>
    <dgm:pt modelId="{AC69DEDF-71AA-48CE-961B-59F7D9E7E3AE}" type="pres">
      <dgm:prSet presAssocID="{E87889E4-9062-42F2-B752-CE0895BF30AF}" presName="hierChild3" presStyleCnt="0"/>
      <dgm:spPr/>
    </dgm:pt>
  </dgm:ptLst>
  <dgm:cxnLst>
    <dgm:cxn modelId="{2C68EE00-C157-410A-ABDD-BC7CF8565DBF}" type="presOf" srcId="{6DE1200F-1B59-423E-93AE-088476853798}" destId="{F9D2AB52-86B2-409F-8321-C17A07614D4D}" srcOrd="1" destOrd="0" presId="urn:microsoft.com/office/officeart/2005/8/layout/orgChart1"/>
    <dgm:cxn modelId="{8CAA8408-2DAD-4D61-B66E-F54E88B832A3}" type="presOf" srcId="{E87889E4-9062-42F2-B752-CE0895BF30AF}" destId="{49093939-23AB-41D9-ACD8-3C511E589FD4}" srcOrd="0" destOrd="0" presId="urn:microsoft.com/office/officeart/2005/8/layout/orgChart1"/>
    <dgm:cxn modelId="{F557520E-E132-464E-BEA5-43B3FA4473A1}" type="presOf" srcId="{789706F2-FBE0-467B-9B9F-4EE83190AD03}" destId="{F925F816-86AD-4904-91FB-C5BE87D3794E}" srcOrd="0" destOrd="0" presId="urn:microsoft.com/office/officeart/2005/8/layout/orgChart1"/>
    <dgm:cxn modelId="{0BA48D19-BE21-4097-92DB-287ACC352F3E}" srcId="{E87889E4-9062-42F2-B752-CE0895BF30AF}" destId="{6DE1200F-1B59-423E-93AE-088476853798}" srcOrd="1" destOrd="0" parTransId="{690D6B8B-25AD-48CF-A3AD-BEFA4341B87C}" sibTransId="{85104A47-B70F-4074-B84D-DE8051441B43}"/>
    <dgm:cxn modelId="{8537CF32-7AFD-470A-9486-4CB080B7DFA5}" type="presOf" srcId="{6CD3E5FB-3C4B-4DB0-92F8-56A26DDE6089}" destId="{11E8B48C-1179-46F6-A071-6F67584712DA}" srcOrd="0" destOrd="0" presId="urn:microsoft.com/office/officeart/2005/8/layout/orgChart1"/>
    <dgm:cxn modelId="{90682034-CEEC-401A-8703-10D6F2BB55C8}" srcId="{E87889E4-9062-42F2-B752-CE0895BF30AF}" destId="{0700CF76-5F12-42EA-8911-9469F92A187C}" srcOrd="3" destOrd="0" parTransId="{789706F2-FBE0-467B-9B9F-4EE83190AD03}" sibTransId="{3FDA70A9-BC6C-4AE5-8FC1-3FD6AEE94EA7}"/>
    <dgm:cxn modelId="{59EC8635-06A6-4F1B-BD87-F377DAEC7BBC}" type="presOf" srcId="{E87889E4-9062-42F2-B752-CE0895BF30AF}" destId="{485AC260-9810-47CE-91B1-A05F6734C75A}" srcOrd="1" destOrd="0" presId="urn:microsoft.com/office/officeart/2005/8/layout/orgChart1"/>
    <dgm:cxn modelId="{2337645C-3FD6-4C87-A1C8-5697AD4E9495}" type="presOf" srcId="{6CD3E5FB-3C4B-4DB0-92F8-56A26DDE6089}" destId="{781BDC80-66EE-413D-BAB2-AEAEFF5B8951}" srcOrd="1" destOrd="0" presId="urn:microsoft.com/office/officeart/2005/8/layout/orgChart1"/>
    <dgm:cxn modelId="{A0E6155E-920D-45EE-8119-A1FE7FD7455C}" type="presOf" srcId="{95764D49-984D-44BA-8DF6-3E16A9C152EA}" destId="{E09A1202-AEEC-43D2-94AC-5A32E8B40646}" srcOrd="0" destOrd="0" presId="urn:microsoft.com/office/officeart/2005/8/layout/orgChart1"/>
    <dgm:cxn modelId="{92BE7A62-80AE-40B5-96F8-3DCE9D02527E}" type="presOf" srcId="{466601D7-76F6-4E79-A0CF-9090CC0B26BA}" destId="{B2A0C217-6E4F-4065-96DC-0EC15211C8BE}" srcOrd="0" destOrd="0" presId="urn:microsoft.com/office/officeart/2005/8/layout/orgChart1"/>
    <dgm:cxn modelId="{C00ABD4A-9005-4C35-B90E-BE328B5CCBC5}" type="presOf" srcId="{466601D7-76F6-4E79-A0CF-9090CC0B26BA}" destId="{B03E69CF-0C8C-4292-9C68-EC6E8CE5ECA9}" srcOrd="1" destOrd="0" presId="urn:microsoft.com/office/officeart/2005/8/layout/orgChart1"/>
    <dgm:cxn modelId="{9C7A7653-2514-4A24-95D9-EA863C82DC73}" type="presOf" srcId="{3FAE4BE0-E58B-4C47-A60A-74D399B5699A}" destId="{5FE07C38-565F-4BD6-9B36-870D48A94E55}" srcOrd="0" destOrd="0" presId="urn:microsoft.com/office/officeart/2005/8/layout/orgChart1"/>
    <dgm:cxn modelId="{CC09A679-1765-480A-940B-DA694C3C1DA0}" srcId="{3FAE4BE0-E58B-4C47-A60A-74D399B5699A}" destId="{E87889E4-9062-42F2-B752-CE0895BF30AF}" srcOrd="0" destOrd="0" parTransId="{15AB7EEC-4898-485E-9DD7-51A9690219E9}" sibTransId="{2DDDB2A9-A2E3-4405-844B-D408BAA7E883}"/>
    <dgm:cxn modelId="{FF22827C-4B44-46B3-9C44-34A079978C96}" type="presOf" srcId="{6DE1200F-1B59-423E-93AE-088476853798}" destId="{0AF3334C-1395-4C3B-AF8C-C36F063F0FD8}" srcOrd="0" destOrd="0" presId="urn:microsoft.com/office/officeart/2005/8/layout/orgChart1"/>
    <dgm:cxn modelId="{E4841FA5-7BD5-412C-A1DA-24DA9F5F7DEA}" srcId="{E87889E4-9062-42F2-B752-CE0895BF30AF}" destId="{466601D7-76F6-4E79-A0CF-9090CC0B26BA}" srcOrd="0" destOrd="0" parTransId="{1C8EFBC6-AAF3-45EF-A52F-A8A5A8A2D892}" sibTransId="{DE5325BA-0FF8-4E52-B9C0-3D763F022690}"/>
    <dgm:cxn modelId="{E53BECA5-BBC8-44AA-A09E-E5069C114861}" type="presOf" srcId="{1C8EFBC6-AAF3-45EF-A52F-A8A5A8A2D892}" destId="{455B1881-0B5E-445E-849C-E948C24A42B1}" srcOrd="0" destOrd="0" presId="urn:microsoft.com/office/officeart/2005/8/layout/orgChart1"/>
    <dgm:cxn modelId="{8DBE74CA-FD69-4A79-BEDF-8B07C9ADD809}" type="presOf" srcId="{690D6B8B-25AD-48CF-A3AD-BEFA4341B87C}" destId="{F4E4F42E-7FB5-4942-93DB-276E8B3D318F}" srcOrd="0" destOrd="0" presId="urn:microsoft.com/office/officeart/2005/8/layout/orgChart1"/>
    <dgm:cxn modelId="{37D966DB-0A32-4B9B-B344-CDF8CDA8A6F8}" type="presOf" srcId="{0700CF76-5F12-42EA-8911-9469F92A187C}" destId="{A3EF3845-B386-40F1-B647-439F4E7ABE56}" srcOrd="0" destOrd="0" presId="urn:microsoft.com/office/officeart/2005/8/layout/orgChart1"/>
    <dgm:cxn modelId="{C07A25E8-31EF-498F-81BC-9B0F0D863D57}" type="presOf" srcId="{0700CF76-5F12-42EA-8911-9469F92A187C}" destId="{0B8364DC-9CE4-41AA-9E09-18A934548AC8}" srcOrd="1" destOrd="0" presId="urn:microsoft.com/office/officeart/2005/8/layout/orgChart1"/>
    <dgm:cxn modelId="{DC6792EC-FE2B-4DA7-B776-5B0AE14F44D2}" srcId="{E87889E4-9062-42F2-B752-CE0895BF30AF}" destId="{6CD3E5FB-3C4B-4DB0-92F8-56A26DDE6089}" srcOrd="2" destOrd="0" parTransId="{95764D49-984D-44BA-8DF6-3E16A9C152EA}" sibTransId="{453B82D6-1F33-4513-8B2D-854A04D2C504}"/>
    <dgm:cxn modelId="{EA72013B-7246-48BA-88AF-71736F50C5A9}" type="presParOf" srcId="{5FE07C38-565F-4BD6-9B36-870D48A94E55}" destId="{E5879EA6-6542-452C-A382-70892B09F038}" srcOrd="0" destOrd="0" presId="urn:microsoft.com/office/officeart/2005/8/layout/orgChart1"/>
    <dgm:cxn modelId="{5EBF759E-A21C-4C80-8DED-198F6FEBFF3A}" type="presParOf" srcId="{E5879EA6-6542-452C-A382-70892B09F038}" destId="{C00FB4E2-D92B-4E40-94A4-66F3851EC442}" srcOrd="0" destOrd="0" presId="urn:microsoft.com/office/officeart/2005/8/layout/orgChart1"/>
    <dgm:cxn modelId="{EF6C8271-9016-498F-942A-529067DEE2FA}" type="presParOf" srcId="{C00FB4E2-D92B-4E40-94A4-66F3851EC442}" destId="{49093939-23AB-41D9-ACD8-3C511E589FD4}" srcOrd="0" destOrd="0" presId="urn:microsoft.com/office/officeart/2005/8/layout/orgChart1"/>
    <dgm:cxn modelId="{87BE0B03-4347-4AA5-B00F-9740B6E9FCE5}" type="presParOf" srcId="{C00FB4E2-D92B-4E40-94A4-66F3851EC442}" destId="{485AC260-9810-47CE-91B1-A05F6734C75A}" srcOrd="1" destOrd="0" presId="urn:microsoft.com/office/officeart/2005/8/layout/orgChart1"/>
    <dgm:cxn modelId="{9AB2F70A-7D79-47B9-89BA-22856A2890E0}" type="presParOf" srcId="{E5879EA6-6542-452C-A382-70892B09F038}" destId="{28AE78B8-8D76-4B4F-8E16-CD0662BA5568}" srcOrd="1" destOrd="0" presId="urn:microsoft.com/office/officeart/2005/8/layout/orgChart1"/>
    <dgm:cxn modelId="{3F7AA3D4-9F5E-49F6-B03C-B8DA2893FBBA}" type="presParOf" srcId="{28AE78B8-8D76-4B4F-8E16-CD0662BA5568}" destId="{455B1881-0B5E-445E-849C-E948C24A42B1}" srcOrd="0" destOrd="0" presId="urn:microsoft.com/office/officeart/2005/8/layout/orgChart1"/>
    <dgm:cxn modelId="{21019A6D-5427-4AE2-9011-3751765AE941}" type="presParOf" srcId="{28AE78B8-8D76-4B4F-8E16-CD0662BA5568}" destId="{25A40CCB-EC31-4CAC-8D9D-653D0FDD654E}" srcOrd="1" destOrd="0" presId="urn:microsoft.com/office/officeart/2005/8/layout/orgChart1"/>
    <dgm:cxn modelId="{B575FC56-E202-460A-B65E-17B2510858A0}" type="presParOf" srcId="{25A40CCB-EC31-4CAC-8D9D-653D0FDD654E}" destId="{F291EDC5-2087-4317-98BF-34E56B80470E}" srcOrd="0" destOrd="0" presId="urn:microsoft.com/office/officeart/2005/8/layout/orgChart1"/>
    <dgm:cxn modelId="{658D54E1-33B8-4EC2-856D-56742DABF9A6}" type="presParOf" srcId="{F291EDC5-2087-4317-98BF-34E56B80470E}" destId="{B2A0C217-6E4F-4065-96DC-0EC15211C8BE}" srcOrd="0" destOrd="0" presId="urn:microsoft.com/office/officeart/2005/8/layout/orgChart1"/>
    <dgm:cxn modelId="{B0E1D835-9299-4038-99B9-A02D2D8193CD}" type="presParOf" srcId="{F291EDC5-2087-4317-98BF-34E56B80470E}" destId="{B03E69CF-0C8C-4292-9C68-EC6E8CE5ECA9}" srcOrd="1" destOrd="0" presId="urn:microsoft.com/office/officeart/2005/8/layout/orgChart1"/>
    <dgm:cxn modelId="{F1BFA73D-87EB-4367-A482-D891424FA501}" type="presParOf" srcId="{25A40CCB-EC31-4CAC-8D9D-653D0FDD654E}" destId="{9E84BB11-2B6B-41A1-9B6D-45E4941A2283}" srcOrd="1" destOrd="0" presId="urn:microsoft.com/office/officeart/2005/8/layout/orgChart1"/>
    <dgm:cxn modelId="{A142E8DF-2468-4279-8407-A42D0B95F8A0}" type="presParOf" srcId="{25A40CCB-EC31-4CAC-8D9D-653D0FDD654E}" destId="{0DAB0D5A-8BC0-4F55-8784-7A0A7A2C359A}" srcOrd="2" destOrd="0" presId="urn:microsoft.com/office/officeart/2005/8/layout/orgChart1"/>
    <dgm:cxn modelId="{3A739E95-2F89-4927-862A-E2DE34A3F774}" type="presParOf" srcId="{28AE78B8-8D76-4B4F-8E16-CD0662BA5568}" destId="{F4E4F42E-7FB5-4942-93DB-276E8B3D318F}" srcOrd="2" destOrd="0" presId="urn:microsoft.com/office/officeart/2005/8/layout/orgChart1"/>
    <dgm:cxn modelId="{4BAA0484-4E5C-4EA2-AC0E-84A4A8AF4ACC}" type="presParOf" srcId="{28AE78B8-8D76-4B4F-8E16-CD0662BA5568}" destId="{E35C02E7-B22C-475A-9E1A-41252AB1C5BF}" srcOrd="3" destOrd="0" presId="urn:microsoft.com/office/officeart/2005/8/layout/orgChart1"/>
    <dgm:cxn modelId="{2C4DA9F3-9B55-4E19-8057-5F02299BC1B1}" type="presParOf" srcId="{E35C02E7-B22C-475A-9E1A-41252AB1C5BF}" destId="{3A752E5C-5D90-4C77-9F5B-6482107C4FF9}" srcOrd="0" destOrd="0" presId="urn:microsoft.com/office/officeart/2005/8/layout/orgChart1"/>
    <dgm:cxn modelId="{59107EF0-D4E5-4891-9361-000745D50600}" type="presParOf" srcId="{3A752E5C-5D90-4C77-9F5B-6482107C4FF9}" destId="{0AF3334C-1395-4C3B-AF8C-C36F063F0FD8}" srcOrd="0" destOrd="0" presId="urn:microsoft.com/office/officeart/2005/8/layout/orgChart1"/>
    <dgm:cxn modelId="{60E14CDE-6C0E-4344-9D1A-1733D253D2EB}" type="presParOf" srcId="{3A752E5C-5D90-4C77-9F5B-6482107C4FF9}" destId="{F9D2AB52-86B2-409F-8321-C17A07614D4D}" srcOrd="1" destOrd="0" presId="urn:microsoft.com/office/officeart/2005/8/layout/orgChart1"/>
    <dgm:cxn modelId="{1F86EDBE-ED0D-4990-950A-319042F419BE}" type="presParOf" srcId="{E35C02E7-B22C-475A-9E1A-41252AB1C5BF}" destId="{7F3FB0C0-2C68-423C-B457-CFFB1B0998CF}" srcOrd="1" destOrd="0" presId="urn:microsoft.com/office/officeart/2005/8/layout/orgChart1"/>
    <dgm:cxn modelId="{51D54B95-7DF3-441C-A76F-56605841568A}" type="presParOf" srcId="{E35C02E7-B22C-475A-9E1A-41252AB1C5BF}" destId="{B13E3639-8388-46F9-AB25-A5741329CFFE}" srcOrd="2" destOrd="0" presId="urn:microsoft.com/office/officeart/2005/8/layout/orgChart1"/>
    <dgm:cxn modelId="{EF9FE153-4397-451A-A9D9-8CBCBFF96043}" type="presParOf" srcId="{28AE78B8-8D76-4B4F-8E16-CD0662BA5568}" destId="{E09A1202-AEEC-43D2-94AC-5A32E8B40646}" srcOrd="4" destOrd="0" presId="urn:microsoft.com/office/officeart/2005/8/layout/orgChart1"/>
    <dgm:cxn modelId="{0BFBF24B-D765-4F59-8CB5-73870071F2B3}" type="presParOf" srcId="{28AE78B8-8D76-4B4F-8E16-CD0662BA5568}" destId="{48594497-4AA9-4E1B-998C-1652ACA1ECF0}" srcOrd="5" destOrd="0" presId="urn:microsoft.com/office/officeart/2005/8/layout/orgChart1"/>
    <dgm:cxn modelId="{2104A500-AF11-46DA-AB71-E71EC343B811}" type="presParOf" srcId="{48594497-4AA9-4E1B-998C-1652ACA1ECF0}" destId="{D8C6B9A8-DE7E-4C7A-85DA-EFFDB99298C1}" srcOrd="0" destOrd="0" presId="urn:microsoft.com/office/officeart/2005/8/layout/orgChart1"/>
    <dgm:cxn modelId="{232CF652-7076-4E3C-9100-6F826FCAE631}" type="presParOf" srcId="{D8C6B9A8-DE7E-4C7A-85DA-EFFDB99298C1}" destId="{11E8B48C-1179-46F6-A071-6F67584712DA}" srcOrd="0" destOrd="0" presId="urn:microsoft.com/office/officeart/2005/8/layout/orgChart1"/>
    <dgm:cxn modelId="{F6FC4AB7-49DE-44CA-868F-548829273447}" type="presParOf" srcId="{D8C6B9A8-DE7E-4C7A-85DA-EFFDB99298C1}" destId="{781BDC80-66EE-413D-BAB2-AEAEFF5B8951}" srcOrd="1" destOrd="0" presId="urn:microsoft.com/office/officeart/2005/8/layout/orgChart1"/>
    <dgm:cxn modelId="{C0B9651F-54B8-4BEC-BEC4-1837E1C77030}" type="presParOf" srcId="{48594497-4AA9-4E1B-998C-1652ACA1ECF0}" destId="{608CDDC0-7C1C-4F19-876A-57498B0EE308}" srcOrd="1" destOrd="0" presId="urn:microsoft.com/office/officeart/2005/8/layout/orgChart1"/>
    <dgm:cxn modelId="{EF029C3C-11F0-4ADB-B2CD-2E2BF54E2CA1}" type="presParOf" srcId="{48594497-4AA9-4E1B-998C-1652ACA1ECF0}" destId="{42418FBF-F21F-4395-B92E-30261FF6F29A}" srcOrd="2" destOrd="0" presId="urn:microsoft.com/office/officeart/2005/8/layout/orgChart1"/>
    <dgm:cxn modelId="{8BE3E721-0EFF-4120-B7E3-3246A7D41E93}" type="presParOf" srcId="{28AE78B8-8D76-4B4F-8E16-CD0662BA5568}" destId="{F925F816-86AD-4904-91FB-C5BE87D3794E}" srcOrd="6" destOrd="0" presId="urn:microsoft.com/office/officeart/2005/8/layout/orgChart1"/>
    <dgm:cxn modelId="{CCB000BA-7940-4E51-BDDB-63090116CFFB}" type="presParOf" srcId="{28AE78B8-8D76-4B4F-8E16-CD0662BA5568}" destId="{2DF5AF5F-0479-408B-87B5-DB1E7F7CD8DA}" srcOrd="7" destOrd="0" presId="urn:microsoft.com/office/officeart/2005/8/layout/orgChart1"/>
    <dgm:cxn modelId="{967F9010-7CCF-4B9C-86DD-37BF3678DBE8}" type="presParOf" srcId="{2DF5AF5F-0479-408B-87B5-DB1E7F7CD8DA}" destId="{93C1AC89-D19C-49C8-8293-42994BDF29F7}" srcOrd="0" destOrd="0" presId="urn:microsoft.com/office/officeart/2005/8/layout/orgChart1"/>
    <dgm:cxn modelId="{4730CBBA-5751-4D15-8713-4C208B58271D}" type="presParOf" srcId="{93C1AC89-D19C-49C8-8293-42994BDF29F7}" destId="{A3EF3845-B386-40F1-B647-439F4E7ABE56}" srcOrd="0" destOrd="0" presId="urn:microsoft.com/office/officeart/2005/8/layout/orgChart1"/>
    <dgm:cxn modelId="{A211A0F6-9283-410D-96A0-B0F968EB46A0}" type="presParOf" srcId="{93C1AC89-D19C-49C8-8293-42994BDF29F7}" destId="{0B8364DC-9CE4-41AA-9E09-18A934548AC8}" srcOrd="1" destOrd="0" presId="urn:microsoft.com/office/officeart/2005/8/layout/orgChart1"/>
    <dgm:cxn modelId="{A57DA078-4C72-4FA8-8049-23FD6A474729}" type="presParOf" srcId="{2DF5AF5F-0479-408B-87B5-DB1E7F7CD8DA}" destId="{059C2F5A-F0B9-44B3-83F8-3DA0A134292E}" srcOrd="1" destOrd="0" presId="urn:microsoft.com/office/officeart/2005/8/layout/orgChart1"/>
    <dgm:cxn modelId="{946857C3-8307-4C1E-8714-7705860FF719}" type="presParOf" srcId="{2DF5AF5F-0479-408B-87B5-DB1E7F7CD8DA}" destId="{FB2846E3-F80B-4836-BD31-BEFB9D6C5186}" srcOrd="2" destOrd="0" presId="urn:microsoft.com/office/officeart/2005/8/layout/orgChart1"/>
    <dgm:cxn modelId="{B9F36F61-5281-444A-88A1-E755A877B94D}" type="presParOf" srcId="{E5879EA6-6542-452C-A382-70892B09F038}" destId="{AC69DEDF-71AA-48CE-961B-59F7D9E7E3AE}"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25F816-86AD-4904-91FB-C5BE87D3794E}">
      <dsp:nvSpPr>
        <dsp:cNvPr id="0" name=""/>
        <dsp:cNvSpPr/>
      </dsp:nvSpPr>
      <dsp:spPr>
        <a:xfrm>
          <a:off x="2409825" y="346436"/>
          <a:ext cx="1256035" cy="145326"/>
        </a:xfrm>
        <a:custGeom>
          <a:avLst/>
          <a:gdLst/>
          <a:ahLst/>
          <a:cxnLst/>
          <a:rect l="0" t="0" r="0" b="0"/>
          <a:pathLst>
            <a:path>
              <a:moveTo>
                <a:pt x="0" y="0"/>
              </a:moveTo>
              <a:lnTo>
                <a:pt x="0" y="72663"/>
              </a:lnTo>
              <a:lnTo>
                <a:pt x="1256035" y="72663"/>
              </a:lnTo>
              <a:lnTo>
                <a:pt x="1256035" y="14532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9A1202-AEEC-43D2-94AC-5A32E8B40646}">
      <dsp:nvSpPr>
        <dsp:cNvPr id="0" name=""/>
        <dsp:cNvSpPr/>
      </dsp:nvSpPr>
      <dsp:spPr>
        <a:xfrm>
          <a:off x="2409825" y="346436"/>
          <a:ext cx="418678" cy="145326"/>
        </a:xfrm>
        <a:custGeom>
          <a:avLst/>
          <a:gdLst/>
          <a:ahLst/>
          <a:cxnLst/>
          <a:rect l="0" t="0" r="0" b="0"/>
          <a:pathLst>
            <a:path>
              <a:moveTo>
                <a:pt x="0" y="0"/>
              </a:moveTo>
              <a:lnTo>
                <a:pt x="0" y="72663"/>
              </a:lnTo>
              <a:lnTo>
                <a:pt x="418678" y="72663"/>
              </a:lnTo>
              <a:lnTo>
                <a:pt x="418678" y="14532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E4F42E-7FB5-4942-93DB-276E8B3D318F}">
      <dsp:nvSpPr>
        <dsp:cNvPr id="0" name=""/>
        <dsp:cNvSpPr/>
      </dsp:nvSpPr>
      <dsp:spPr>
        <a:xfrm>
          <a:off x="1991146" y="346436"/>
          <a:ext cx="418678" cy="145326"/>
        </a:xfrm>
        <a:custGeom>
          <a:avLst/>
          <a:gdLst/>
          <a:ahLst/>
          <a:cxnLst/>
          <a:rect l="0" t="0" r="0" b="0"/>
          <a:pathLst>
            <a:path>
              <a:moveTo>
                <a:pt x="418678" y="0"/>
              </a:moveTo>
              <a:lnTo>
                <a:pt x="418678" y="72663"/>
              </a:lnTo>
              <a:lnTo>
                <a:pt x="0" y="72663"/>
              </a:lnTo>
              <a:lnTo>
                <a:pt x="0" y="14532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5B1881-0B5E-445E-849C-E948C24A42B1}">
      <dsp:nvSpPr>
        <dsp:cNvPr id="0" name=""/>
        <dsp:cNvSpPr/>
      </dsp:nvSpPr>
      <dsp:spPr>
        <a:xfrm>
          <a:off x="1153789" y="346436"/>
          <a:ext cx="1256035" cy="145326"/>
        </a:xfrm>
        <a:custGeom>
          <a:avLst/>
          <a:gdLst/>
          <a:ahLst/>
          <a:cxnLst/>
          <a:rect l="0" t="0" r="0" b="0"/>
          <a:pathLst>
            <a:path>
              <a:moveTo>
                <a:pt x="1256035" y="0"/>
              </a:moveTo>
              <a:lnTo>
                <a:pt x="1256035" y="72663"/>
              </a:lnTo>
              <a:lnTo>
                <a:pt x="0" y="72663"/>
              </a:lnTo>
              <a:lnTo>
                <a:pt x="0" y="14532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093939-23AB-41D9-ACD8-3C511E589FD4}">
      <dsp:nvSpPr>
        <dsp:cNvPr id="0" name=""/>
        <dsp:cNvSpPr/>
      </dsp:nvSpPr>
      <dsp:spPr>
        <a:xfrm>
          <a:off x="2063809" y="421"/>
          <a:ext cx="692030" cy="34601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Owner</a:t>
          </a:r>
        </a:p>
      </dsp:txBody>
      <dsp:txXfrm>
        <a:off x="2063809" y="421"/>
        <a:ext cx="692030" cy="346015"/>
      </dsp:txXfrm>
    </dsp:sp>
    <dsp:sp modelId="{B2A0C217-6E4F-4065-96DC-0EC15211C8BE}">
      <dsp:nvSpPr>
        <dsp:cNvPr id="0" name=""/>
        <dsp:cNvSpPr/>
      </dsp:nvSpPr>
      <dsp:spPr>
        <a:xfrm>
          <a:off x="807774" y="491763"/>
          <a:ext cx="692030" cy="34601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Barista</a:t>
          </a:r>
        </a:p>
      </dsp:txBody>
      <dsp:txXfrm>
        <a:off x="807774" y="491763"/>
        <a:ext cx="692030" cy="346015"/>
      </dsp:txXfrm>
    </dsp:sp>
    <dsp:sp modelId="{0AF3334C-1395-4C3B-AF8C-C36F063F0FD8}">
      <dsp:nvSpPr>
        <dsp:cNvPr id="0" name=""/>
        <dsp:cNvSpPr/>
      </dsp:nvSpPr>
      <dsp:spPr>
        <a:xfrm>
          <a:off x="1645131" y="491763"/>
          <a:ext cx="692030" cy="34601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Cooking</a:t>
          </a:r>
        </a:p>
      </dsp:txBody>
      <dsp:txXfrm>
        <a:off x="1645131" y="491763"/>
        <a:ext cx="692030" cy="346015"/>
      </dsp:txXfrm>
    </dsp:sp>
    <dsp:sp modelId="{11E8B48C-1179-46F6-A071-6F67584712DA}">
      <dsp:nvSpPr>
        <dsp:cNvPr id="0" name=""/>
        <dsp:cNvSpPr/>
      </dsp:nvSpPr>
      <dsp:spPr>
        <a:xfrm>
          <a:off x="2482488" y="491763"/>
          <a:ext cx="692030" cy="34601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Waiter</a:t>
          </a:r>
        </a:p>
      </dsp:txBody>
      <dsp:txXfrm>
        <a:off x="2482488" y="491763"/>
        <a:ext cx="692030" cy="346015"/>
      </dsp:txXfrm>
    </dsp:sp>
    <dsp:sp modelId="{A3EF3845-B386-40F1-B647-439F4E7ABE56}">
      <dsp:nvSpPr>
        <dsp:cNvPr id="0" name=""/>
        <dsp:cNvSpPr/>
      </dsp:nvSpPr>
      <dsp:spPr>
        <a:xfrm>
          <a:off x="3319845" y="491763"/>
          <a:ext cx="692030" cy="34601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Kasir</a:t>
          </a:r>
          <a:r>
            <a:rPr lang="en-US" sz="3000" kern="1200"/>
            <a:t> </a:t>
          </a:r>
        </a:p>
      </dsp:txBody>
      <dsp:txXfrm>
        <a:off x="3319845" y="491763"/>
        <a:ext cx="692030" cy="34601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23</b:Tag>
    <b:SourceType>JournalArticle</b:SourceType>
    <b:Guid>{B262FF75-ECE3-4AE8-9E43-6706A929D17C}</b:Guid>
    <b:Title>Strategi Social Media Marketing Melalui Dukungan Teknologi Informasi dalam Kajian Kualitatif Pada UMKM Kota Bandung</b:Title>
    <b:Year>2023</b:Year>
    <b:Author>
      <b:Author>
        <b:NameList>
          <b:Person>
            <b:Last>dkk</b:Last>
            <b:First>Budi</b:First>
            <b:Middle>Harto</b:Middle>
          </b:Person>
        </b:NameList>
      </b:Author>
    </b:Author>
    <b:Pages>244-261</b:Pages>
    <b:RefOrder>1</b:RefOrder>
  </b:Source>
  <b:Source>
    <b:Tag>Bud231</b:Tag>
    <b:SourceType>JournalArticle</b:SourceType>
    <b:Guid>{5653CBF5-0823-48E6-813B-7598CAEB35F9}</b:Guid>
    <b:Author>
      <b:Author>
        <b:NameList>
          <b:Person>
            <b:Last>Harto</b:Last>
            <b:First>Budi</b:First>
          </b:Person>
        </b:NameList>
      </b:Author>
    </b:Author>
    <b:Title>Strategi Social Media Marketing Melalui Dukungan Teknologi Informasi dalam Kajian Kualitatif Pada UMKM Kota Bandung</b:Title>
    <b:Year>2023</b:Year>
    <b:Pages>244-261</b:Pages>
    <b:RefOrder>2</b:RefOrder>
  </b:Source>
  <b:Source>
    <b:Tag>Arv21</b:Tag>
    <b:SourceType>JournalArticle</b:SourceType>
    <b:Guid>{E39C8BF8-C1D3-4EE6-A77D-8892CF8DDD9F}</b:Guid>
    <b:Author>
      <b:Author>
        <b:NameList>
          <b:Person>
            <b:Last>Arviani</b:Last>
          </b:Person>
        </b:NameList>
      </b:Author>
    </b:Author>
    <b:Title>Sosial Media Marketing : Peluang &amp; Tantangan bagi UMKM Lokal Di Masa Pandemi Covid-19</b:Title>
    <b:Year>2021</b:Year>
    <b:Pages>47-56</b:Pages>
    <b:RefOrder>3</b:RefOrder>
  </b:Source>
  <b:Source>
    <b:Tag>Nar20</b:Tag>
    <b:SourceType>JournalArticle</b:SourceType>
    <b:Guid>{5F85EE69-198B-4EBC-9A80-028FBDD50EBB}</b:Guid>
    <b:Author>
      <b:Author>
        <b:NameList>
          <b:Person>
            <b:Last>Sathya</b:Last>
            <b:First>Narayana</b:First>
            <b:Middle>Kompyang Gede</b:Middle>
          </b:Person>
        </b:NameList>
      </b:Author>
    </b:Author>
    <b:Title>PERAN BRAND IMAGE MEMEDIASI SOCIAL MEDIA MARKETING TERHADAP KEPUTUSAN PEMBELIAN</b:Title>
    <b:Year>2020</b:Year>
    <b:Pages>1962</b:Pages>
    <b:RefOrder>4</b:RefOrder>
  </b:Source>
  <b:Source>
    <b:Tag>Hal20</b:Tag>
    <b:SourceType>JournalArticle</b:SourceType>
    <b:Guid>{D44C7134-F7C1-4BAB-BC82-211C5946C86B}</b:Guid>
    <b:Author>
      <b:Author>
        <b:NameList>
          <b:Person>
            <b:Last>abdul</b:Last>
            <b:First>Halim</b:First>
          </b:Person>
        </b:NameList>
      </b:Author>
    </b:Author>
    <b:Title>PENGARUH PERTUMBUHAN USAHA MIKRO, KECIL DAN MENENGAH TERHADAP PERTUMBUHAN EKONOMI KABUPATEN MAMUJU</b:Title>
    <b:Year>2020</b:Year>
    <b:RefOrder>5</b:RefOrder>
  </b:Source>
  <b:Source>
    <b:Tag>Lar</b:Tag>
    <b:SourceType>JournalArticle</b:SourceType>
    <b:Guid>{AED3E4D8-0F4C-4948-A37A-9560C7C5D79B}</b:Guid>
    <b:Author>
      <b:Author>
        <b:NameList>
          <b:Person>
            <b:Last>Ayu</b:Last>
            <b:First>Larasati</b:First>
            <b:Middle>Tas’yana</b:Middle>
          </b:Person>
        </b:NameList>
      </b:Author>
    </b:Author>
    <b:Title>PENERAPAN DIGITAL MARKETING DALAM MENINGKATKAN PENJUALAN PRODUK AYANA STORE PATI</b:Title>
    <b:Pages>2022</b:Pages>
    <b:RefOrder>6</b:RefOrder>
  </b:Source>
  <b:Source>
    <b:Tag>Zen20</b:Tag>
    <b:SourceType>JournalArticle</b:SourceType>
    <b:Guid>{418CC532-252E-4969-B505-0C9776DA6754}</b:Guid>
    <b:Author>
      <b:Author>
        <b:NameList>
          <b:Person>
            <b:Last>Azhari</b:Last>
            <b:First>Zendo</b:First>
          </b:Person>
        </b:NameList>
      </b:Author>
    </b:Author>
    <b:Title>Pemanfaatan Media Sosial dalam Pemasaran Produk UMKM di Kelurahan Sidokumpul, Kabupaten Gresik</b:Title>
    <b:Year>2020</b:Year>
    <b:Pages>17-31</b:Pages>
    <b:RefOrder>7</b:RefOrder>
  </b:Source>
  <b:Source>
    <b:Tag>Par22</b:Tag>
    <b:SourceType>JournalArticle</b:SourceType>
    <b:Guid>{E6009E2E-6FE7-446E-BACA-AE3434361205}</b:Guid>
    <b:Author>
      <b:Author>
        <b:NameList>
          <b:Person>
            <b:Last>Paranoan</b:Last>
          </b:Person>
        </b:NameList>
      </b:Author>
    </b:Author>
    <b:Title>MENGUNGKAP STRATEGI PENERAPAN DIGITAL MARKETING DALAM MENINGKATKAN PENDAPATAN UMKM PRODUK KULINER DI MAKASSAR</b:Title>
    <b:Year>2022</b:Year>
    <b:RefOrder>8</b:RefOrder>
  </b:Source>
  <b:Source>
    <b:Tag>Pur17</b:Tag>
    <b:SourceType>JournalArticle</b:SourceType>
    <b:Guid>{725929E8-80A9-40E4-AD3D-AF69BCF14A2F}</b:Guid>
    <b:Author>
      <b:Author>
        <b:NameList>
          <b:Person>
            <b:Last>Purbohastuti</b:Last>
          </b:Person>
        </b:NameList>
      </b:Author>
    </b:Author>
    <b:Title>EFEKTIVITAS MEDIA SOSIAL SEBAGAI MEDIA PROMOSI</b:Title>
    <b:Year>2017</b:Year>
    <b:Pages>212</b:Pages>
    <b:RefOrder>9</b:RefOrder>
  </b:Source>
  <b:Source>
    <b:Tag>Kam21</b:Tag>
    <b:SourceType>JournalArticle</b:SourceType>
    <b:Guid>{EB837AA4-74FF-4CDF-827B-61E08255BA7A}</b:Guid>
    <b:Author>
      <b:Author>
        <b:NameList>
          <b:Person>
            <b:Last>Jehezkielomi</b:Last>
            <b:First>Kamuri</b:First>
            <b:Middle>Klaasvakumok</b:Middle>
          </b:Person>
        </b:NameList>
      </b:Author>
    </b:Author>
    <b:Title>ANALISIS PERAN DIGITAL CONTENT MARKETING BAGI WIRAUSAHA MILENIAL DI KOTA KUPANG DALAM MASA PANDEMI COVID-19</b:Title>
    <b:Year>2021</b:Year>
    <b:Pages>255-238</b:Pages>
    <b:RefOrder>10</b:RefOrder>
  </b:Source>
</b:Sources>
</file>

<file path=customXml/itemProps1.xml><?xml version="1.0" encoding="utf-8"?>
<ds:datastoreItem xmlns:ds="http://schemas.openxmlformats.org/officeDocument/2006/customXml" ds:itemID="{316AC103-82B9-4F97-9ADA-B8D2E383B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2</Pages>
  <Words>24469</Words>
  <Characters>139479</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yi'in</dc:creator>
  <cp:keywords/>
  <dc:description/>
  <cp:lastModifiedBy>Acer</cp:lastModifiedBy>
  <cp:revision>3</cp:revision>
  <cp:lastPrinted>2024-12-31T01:12:00Z</cp:lastPrinted>
  <dcterms:created xsi:type="dcterms:W3CDTF">2024-12-31T01:11:00Z</dcterms:created>
  <dcterms:modified xsi:type="dcterms:W3CDTF">2024-12-31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1zzvAKn"/&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